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7ACD2" w14:textId="727F2F9B" w:rsidR="00896FEC" w:rsidRPr="00594A3F" w:rsidRDefault="00896FEC" w:rsidP="00625C38">
      <w:pPr>
        <w:pStyle w:val="Heading1"/>
        <w:rPr>
          <w:rFonts w:ascii="Calibri" w:hAnsi="Calibri" w:cs="Calibri"/>
          <w:b/>
          <w:bCs/>
        </w:rPr>
      </w:pPr>
      <w:bookmarkStart w:id="0" w:name="_Hlk77758160"/>
      <w:bookmarkStart w:id="1" w:name="_Hlk89162210"/>
      <w:r w:rsidRPr="00594A3F">
        <w:rPr>
          <w:rFonts w:ascii="Calibri" w:hAnsi="Calibri" w:cs="Calibri"/>
          <w:b/>
          <w:bCs/>
        </w:rPr>
        <w:t>1. Introduction</w:t>
      </w:r>
    </w:p>
    <w:p w14:paraId="755E9386" w14:textId="62CB1135" w:rsidR="000D19B8" w:rsidRPr="00424860" w:rsidRDefault="001A3C7C" w:rsidP="00930E41">
      <w:pPr>
        <w:rPr>
          <w:rFonts w:ascii="Calibri" w:hAnsi="Calibri" w:cs="Calibri"/>
        </w:rPr>
      </w:pPr>
      <w:r w:rsidRPr="00424860">
        <w:rPr>
          <w:rFonts w:ascii="Calibri" w:hAnsi="Calibri" w:cs="Calibri"/>
        </w:rPr>
        <w:t xml:space="preserve">Urbanization is a complex process </w:t>
      </w:r>
      <w:r w:rsidR="002933DA" w:rsidRPr="00424860">
        <w:rPr>
          <w:rFonts w:ascii="Calibri" w:hAnsi="Calibri" w:cs="Calibri"/>
        </w:rPr>
        <w:t>that</w:t>
      </w:r>
      <w:r w:rsidRPr="00424860">
        <w:rPr>
          <w:rFonts w:ascii="Calibri" w:hAnsi="Calibri" w:cs="Calibri"/>
        </w:rPr>
        <w:t xml:space="preserve"> is influenced by a range of social, cultural, economic, geographic, environmental, and political factor</w:t>
      </w:r>
      <w:r w:rsidR="0003188D" w:rsidRPr="00424860">
        <w:rPr>
          <w:rFonts w:ascii="Calibri" w:hAnsi="Calibri" w:cs="Calibri"/>
        </w:rPr>
        <w:t>s</w:t>
      </w:r>
      <w:r w:rsidR="00902BF1" w:rsidRPr="00424860">
        <w:rPr>
          <w:rFonts w:ascii="Calibri" w:hAnsi="Calibri" w:cs="Calibri"/>
        </w:rPr>
        <w:t xml:space="preserve"> </w:t>
      </w:r>
      <w:sdt>
        <w:sdtPr>
          <w:rPr>
            <w:rFonts w:ascii="Calibri" w:hAnsi="Calibri" w:cs="Calibri"/>
          </w:rPr>
          <w:alias w:val="To edit, see citavi.com/edit"/>
          <w:tag w:val="CitaviPlaceholder#2778acf1-edb0-463e-a29f-92c4ea460c0f"/>
          <w:id w:val="755708093"/>
          <w:placeholder>
            <w:docPart w:val="AA6D4B79258D496797C7F9C7FED90FF8"/>
          </w:placeholder>
        </w:sdtPr>
        <w:sdtEndPr/>
        <w:sdtContent>
          <w:r w:rsidR="00902BF1"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OCwiUmVmZXJlbmNlSWQiOiJkN2YyODYyNC1mZGE3LTRhYjctYmIyZi0yZGNlZjI5NWNi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OCIsIiR0eXBlIjoiU3dpc3NBY2FkZW1pYy5DaXRhdmkuUHJvamVjdCwgU3dpc3NBY2FkZW1pYy5DaXRhdmkifX0seyIkaWQiOiI5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OCJ9fSx7IiRpZCI6IjEw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OCJ9fV0sIkNpdGF0aW9uS2V5VXBkYXRlVHlwZSI6MCwiQ29sbGFib3JhdG9ycyI6W10sIkRvaSI6IjEwLjEwMTYvai5sYW5kdXJicGxhbi4yMDE5LjEwMzcz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4In19XSwiT3JnYW5pemF0aW9ucyI6W10sIk90aGVyc0ludm9sdmVkIjpbXSwiUGFnZVJhbmdlIjoiPHNwPlxyXG4gIDxuPjEwMzczMzwvbj5cclxuICA8aW4+dHJ1ZTwvaW4+XHJcbiAgPG9zPjEwMzczMzwvb3M+XHJcbiAgPHBzPjEwMzczMzwvcHM+XHJcbjwvc3A+XHJcbjxvcz4xMDM3MzM8L29zPiIsIlBlcmlvZGljYWwiOnsiJGlkIjoiMTQ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5LTA3VDA5OjQ2OjA1IiwiUHJvamVjdCI6eyIkcmVmIjoiOCJ9fSwiVXNlTnVtYmVyaW5nVHlwZU9mUGFyZW50RG9jdW1lbnQiOmZhbHNlfSx7IiRpZCI6IjE1IiwiJHR5cGUiOiJTd2lzc0FjYWRlbWljLkNpdGF2aS5DaXRhdGlvbnMuV29yZFBsYWNlaG9sZGVyRW50cnksIFN3aXNzQWNhZGVtaWMuQ2l0YXZpIiwiSWQiOiJlODJiNzg1MS1jNWNkLTQzZGUtYjkzMS00N2VmYjA2ZDczNWIiLCJSYW5nZVN0YXJ0IjoxOCwiUmFuZ2VMZW5ndGgiOjIwLCJSZWZlcmVuY2VJZCI6IjNiY2I4Y2U5LTk5MWItNGQzOC05NTU1LTc4MDU0OTgyNzRj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gifX0seyIkaWQiOiIyM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4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g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yN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OC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i0wOS0wN1QwOTo0NjowNSIsIlByb2plY3QiOnsiJHJlZiI6IjgifX0sIlVzZU51bWJlcmluZ1R5cGVPZlBhcmVudERvY3VtZW50IjpmYWxzZX0seyIkaWQiOiIyNiIsIiR0eXBlIjoiU3dpc3NBY2FkZW1pYy5DaXRhdmkuQ2l0YXRpb25zLldvcmRQbGFjZWhvbGRlckVudHJ5LCBTd2lzc0FjYWRlbWljLkNpdGF2aSIsIklkIjoiOTVhYjA3NjctYmY2NC00YWM5LWE5NmItY2NhNjkxYWYwMThjIiwiUmFuZ2VTdGFydCI6MzgsIlJhbmdlTGVuZ3RoIjoxNCwiUmVmZXJlbmNlSWQiOiJmM2NjNjFhMS05Y2MxLTQwY2EtODg1OC03ZTUyYTAzNDZhZjc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OC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4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zU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g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4OC8xNzQ4LTkzMjYvYWFkYmY4IiwiVXJpU3RyaW5nIjoiaHR0cHM6Ly9kb2kub3JnLzEwLjEwODgvMTc0OC05MzI2L2FhZGJmO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}</w:instrText>
          </w:r>
          <w:r w:rsidR="00902BF1" w:rsidRPr="00424860">
            <w:rPr>
              <w:rFonts w:ascii="Calibri" w:hAnsi="Calibri" w:cs="Calibri"/>
              <w:noProof/>
            </w:rPr>
            <w:fldChar w:fldCharType="separate"/>
          </w:r>
          <w:r w:rsidR="009F20B2">
            <w:rPr>
              <w:rFonts w:ascii="Calibri" w:hAnsi="Calibri" w:cs="Calibri"/>
              <w:noProof/>
            </w:rPr>
            <w:t>(Shaw et al., 2020; Yeh and Chen, 2020; Kipfer, 2018; Fan et al., 2018)</w:t>
          </w:r>
          <w:r w:rsidR="00902BF1" w:rsidRPr="00424860">
            <w:rPr>
              <w:rFonts w:ascii="Calibri" w:hAnsi="Calibri" w:cs="Calibri"/>
              <w:noProof/>
            </w:rPr>
            <w:fldChar w:fldCharType="end"/>
          </w:r>
        </w:sdtContent>
      </w:sdt>
      <w:r w:rsidR="00902BF1">
        <w:rPr>
          <w:rFonts w:ascii="Calibri" w:hAnsi="Calibri" w:cs="Calibri"/>
        </w:rPr>
        <w:t xml:space="preserve">. </w:t>
      </w:r>
      <w:r w:rsidR="009365DD" w:rsidRPr="00424860">
        <w:rPr>
          <w:rFonts w:ascii="Calibri" w:hAnsi="Calibri" w:cs="Calibri"/>
        </w:rPr>
        <w:t>U</w:t>
      </w:r>
      <w:r w:rsidR="00035D15" w:rsidRPr="00424860">
        <w:rPr>
          <w:rFonts w:ascii="Calibri" w:hAnsi="Calibri" w:cs="Calibri"/>
        </w:rPr>
        <w:t>nderstanding</w:t>
      </w:r>
      <w:r w:rsidR="006C7461" w:rsidRPr="00424860">
        <w:rPr>
          <w:rFonts w:ascii="Calibri" w:hAnsi="Calibri" w:cs="Calibri"/>
        </w:rPr>
        <w:t xml:space="preserve"> future urban </w:t>
      </w:r>
      <w:r w:rsidR="00870AFF" w:rsidRPr="00424860">
        <w:rPr>
          <w:rFonts w:ascii="Calibri" w:hAnsi="Calibri" w:cs="Calibri"/>
        </w:rPr>
        <w:t xml:space="preserve">patterns and </w:t>
      </w:r>
      <w:r w:rsidR="00713B40">
        <w:rPr>
          <w:rFonts w:ascii="Calibri" w:hAnsi="Calibri" w:cs="Calibri"/>
        </w:rPr>
        <w:t xml:space="preserve">their </w:t>
      </w:r>
      <w:r w:rsidR="00E850F5">
        <w:rPr>
          <w:rFonts w:ascii="Calibri" w:hAnsi="Calibri" w:cs="Calibri"/>
        </w:rPr>
        <w:t>dynamics</w:t>
      </w:r>
      <w:r w:rsidR="00E850F5" w:rsidRPr="00424860">
        <w:rPr>
          <w:rFonts w:ascii="Calibri" w:hAnsi="Calibri" w:cs="Calibri"/>
        </w:rPr>
        <w:t xml:space="preserve"> </w:t>
      </w:r>
      <w:r w:rsidR="00870AFF" w:rsidRPr="00424860">
        <w:rPr>
          <w:rFonts w:ascii="Calibri" w:hAnsi="Calibri" w:cs="Calibri"/>
        </w:rPr>
        <w:t xml:space="preserve">is essential </w:t>
      </w:r>
      <w:r w:rsidR="00F24919">
        <w:rPr>
          <w:rFonts w:ascii="Calibri" w:hAnsi="Calibri" w:cs="Calibri"/>
        </w:rPr>
        <w:t>for ensuring</w:t>
      </w:r>
      <w:r w:rsidR="000048EF" w:rsidRPr="00424860">
        <w:rPr>
          <w:rFonts w:ascii="Calibri" w:hAnsi="Calibri" w:cs="Calibri"/>
        </w:rPr>
        <w:t xml:space="preserve"> </w:t>
      </w:r>
      <w:r w:rsidR="00EF3904" w:rsidRPr="00424860">
        <w:rPr>
          <w:rFonts w:ascii="Calibri" w:hAnsi="Calibri" w:cs="Calibri"/>
        </w:rPr>
        <w:t>sustainable development</w:t>
      </w:r>
      <w:r w:rsidR="004C003A" w:rsidRPr="00424860">
        <w:rPr>
          <w:rFonts w:ascii="Calibri" w:hAnsi="Calibri" w:cs="Calibri"/>
        </w:rPr>
        <w:t xml:space="preserve"> </w:t>
      </w:r>
      <w:r w:rsidR="006363C0">
        <w:rPr>
          <w:rFonts w:ascii="Calibri" w:hAnsi="Calibri" w:cs="Calibri"/>
        </w:rPr>
        <w:t xml:space="preserve">due to </w:t>
      </w:r>
      <w:r w:rsidR="00167CBF">
        <w:rPr>
          <w:rFonts w:ascii="Calibri" w:hAnsi="Calibri" w:cs="Calibri"/>
        </w:rPr>
        <w:t>the</w:t>
      </w:r>
      <w:r w:rsidR="00167CBF" w:rsidRPr="00424860">
        <w:rPr>
          <w:rFonts w:ascii="Calibri" w:hAnsi="Calibri" w:cs="Calibri"/>
        </w:rPr>
        <w:t xml:space="preserve"> </w:t>
      </w:r>
      <w:r w:rsidR="00CF050D" w:rsidRPr="00424860">
        <w:rPr>
          <w:rFonts w:ascii="Calibri" w:hAnsi="Calibri" w:cs="Calibri"/>
        </w:rPr>
        <w:t xml:space="preserve">profound </w:t>
      </w:r>
      <w:r w:rsidR="00A218F7">
        <w:rPr>
          <w:rFonts w:ascii="Calibri" w:hAnsi="Calibri" w:cs="Calibri"/>
        </w:rPr>
        <w:t>environmental</w:t>
      </w:r>
      <w:r w:rsidR="00CF050D" w:rsidRPr="00424860">
        <w:rPr>
          <w:rFonts w:ascii="Calibri" w:hAnsi="Calibri" w:cs="Calibri"/>
        </w:rPr>
        <w:t xml:space="preserve"> </w:t>
      </w:r>
      <w:r w:rsidR="00FB4C20">
        <w:rPr>
          <w:rFonts w:ascii="Calibri" w:hAnsi="Calibri" w:cs="Calibri"/>
        </w:rPr>
        <w:t>and so</w:t>
      </w:r>
      <w:r w:rsidR="008C52C0">
        <w:rPr>
          <w:rFonts w:ascii="Calibri" w:hAnsi="Calibri" w:cs="Calibri"/>
        </w:rPr>
        <w:t>c</w:t>
      </w:r>
      <w:r w:rsidR="00FB4C20">
        <w:rPr>
          <w:rFonts w:ascii="Calibri" w:hAnsi="Calibri" w:cs="Calibri"/>
        </w:rPr>
        <w:t xml:space="preserve">io-economic </w:t>
      </w:r>
      <w:r w:rsidR="00CF050D" w:rsidRPr="00424860">
        <w:rPr>
          <w:rFonts w:ascii="Calibri" w:hAnsi="Calibri" w:cs="Calibri"/>
        </w:rPr>
        <w:t>impacts</w:t>
      </w:r>
      <w:r w:rsidR="008277CA">
        <w:rPr>
          <w:rFonts w:ascii="Calibri" w:hAnsi="Calibri" w:cs="Calibri"/>
        </w:rPr>
        <w:t xml:space="preserve"> of</w:t>
      </w:r>
      <w:r w:rsidR="00167CBF">
        <w:rPr>
          <w:rFonts w:ascii="Calibri" w:hAnsi="Calibri" w:cs="Calibri"/>
        </w:rPr>
        <w:t xml:space="preserve"> </w:t>
      </w:r>
      <w:r w:rsidR="008277CA">
        <w:rPr>
          <w:rFonts w:ascii="Calibri" w:hAnsi="Calibri" w:cs="Calibri"/>
        </w:rPr>
        <w:t>urban land transformation</w:t>
      </w:r>
      <w:r w:rsidR="00891661" w:rsidRPr="00424860">
        <w:rPr>
          <w:rFonts w:ascii="Calibri" w:hAnsi="Calibri" w:cs="Calibri"/>
        </w:rPr>
        <w:t xml:space="preserve"> </w:t>
      </w:r>
      <w:sdt>
        <w:sdtPr>
          <w:rPr>
            <w:rFonts w:ascii="Calibri" w:hAnsi="Calibri" w:cs="Calibri"/>
          </w:rPr>
          <w:alias w:val="To edit, see citavi.com/edit"/>
          <w:tag w:val="CitaviPlaceholder#d2975681-05c1-408c-a963-5f7ecdc6c3f4"/>
          <w:id w:val="1104772340"/>
          <w:placeholder>
            <w:docPart w:val="A0B1540F454A43D194450F986DBB83B9"/>
          </w:placeholder>
        </w:sdtPr>
        <w:sdtEndPr/>
        <w:sdtContent>
          <w:r w:rsidR="00891661"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SwiUmVmZXJlbmNlSWQiOiI3NzhmNjU4My01MzJmLTRhNmQtYjFmMC0xOTRlODBhNDg2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4IiwiJHR5cGUiOiJTd2lzc0FjYWRlbWljLkNpdGF2aS5Qcm9qZWN0LCBTd2lzc0FjYWRlbWljLkNpdGF2aSJ9fSx7IiRpZCI6Ijk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OCJ9fSx7IiRpZCI6IjEwIiwiJHR5cGUiOiJTd2lzc0FjYWRlbWljLkNpdGF2aS5QZXJzb24sIFN3aXNzQWNhZGVtaWMuQ2l0YXZpIiwiRmlyc3ROYW1lIjoiSGFvIiwiTGFzdE5hbWUiOiJXYW5nIiwiUHJvdGVjdGVkIjpmYWxzZSwiU2V4IjowLCJDcmVhdGVkQnkiOiJfTGVub3ZvIiwiQ3JlYXRlZE9uIjoiMjAyMS0wOS0yN1QxMDoxMTo0NiIsIk1vZGlmaWVkQnkiOiJfTGVub3ZvIiwiSWQiOiIyNGU0Y2RkNy05MTg5LTQ4YTctYjBhMS0wMjgxNjRkMGQ3MmYiLCJNb2RpZmllZE9uIjoiMjAyMS0wOS0yN1QxMDoxMTo0NiIsIlByb2plY3QiOnsiJHJlZiI6IjgifX0seyIkaWQiOiIxMS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4In19LHsiJGlkIjoiMTI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OC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4In19XS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N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OC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ktMDdUMDk6NDY6MDUiLCJQcm9qZWN0Ijp7IiRyZWYiOiI4In19LCJVc2VOdW1iZXJpbmdUeXBlT2ZQYXJlbnREb2N1bWVudCI6ZmFsc2V9LHsiJGlkIjoiMTciLCIkdHlwZSI6IlN3aXNzQWNhZGVtaWMuQ2l0YXZpLkNpdGF0aW9ucy5Xb3JkUGxhY2Vob2xkZXJFbnRyeSwgU3dpc3NBY2FkZW1pYy5DaXRhdmkiLCJJZCI6IjlkZDQxYWVjLTRiOTktNDliNi1hOTEwLTI4NjFiOTdhMGUwNyIsIlJhbmdlU3RhcnQiOjE5LCJSYW5nZUxlbmd0aCI6MjMsIlJlZmVyZW5jZUlkIjoiMWM3ZjAzMDEtNDFjZi00ZDIxLTlkMDEtMTdhZWQ2YjdjNjBh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lbnZzb2Z0LjIwMTguMDcuMDEzIiwiVXJpU3RyaW5nIjoiaHR0cHM6Ly9kb2kub3JnLzEwLjEwMTYvai5lbnZzb2Z0LjIwMTguMDc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yOjExOjAzIiwiTW9kaWZpZWRCeSI6Il9MZW5vdm8iLCJJZCI6IjllMGNmYTMwLTBhOGUtNDk2YS05NmU3LThkYzgwNmY2NmI0OCIsIk1vZGlmaWVkT24iOiIyMDIxLTA5LTI4VDAyOjExOjAzIiwiUHJvamVjdCI6eyIkcmVmIjoiOCJ9fV0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zA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g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}</w:instrText>
          </w:r>
          <w:r w:rsidR="00891661" w:rsidRPr="00424860">
            <w:rPr>
              <w:rFonts w:ascii="Calibri" w:hAnsi="Calibri" w:cs="Calibri"/>
              <w:noProof/>
            </w:rPr>
            <w:fldChar w:fldCharType="separate"/>
          </w:r>
          <w:r w:rsidR="009F20B2">
            <w:rPr>
              <w:rFonts w:ascii="Calibri" w:hAnsi="Calibri" w:cs="Calibri"/>
              <w:noProof/>
            </w:rPr>
            <w:t>(Zheng et al., 2017; Newland et al., 2018)</w:t>
          </w:r>
          <w:r w:rsidR="00891661" w:rsidRPr="00424860">
            <w:rPr>
              <w:rFonts w:ascii="Calibri" w:hAnsi="Calibri" w:cs="Calibri"/>
              <w:noProof/>
            </w:rPr>
            <w:fldChar w:fldCharType="end"/>
          </w:r>
        </w:sdtContent>
      </w:sdt>
      <w:r w:rsidR="001D6031" w:rsidRPr="00424860">
        <w:rPr>
          <w:rFonts w:ascii="Calibri" w:hAnsi="Calibri" w:cs="Calibri"/>
        </w:rPr>
        <w:t xml:space="preserve">. Modeling </w:t>
      </w:r>
      <w:r w:rsidR="00681C7E">
        <w:t>urban</w:t>
      </w:r>
      <w:r w:rsidR="001D6031" w:rsidRPr="00424860">
        <w:rPr>
          <w:rFonts w:ascii="Calibri" w:hAnsi="Calibri" w:cs="Calibri"/>
        </w:rPr>
        <w:t xml:space="preserve"> </w:t>
      </w:r>
      <w:r w:rsidR="00FB4C20">
        <w:rPr>
          <w:rFonts w:ascii="Calibri" w:hAnsi="Calibri" w:cs="Calibri"/>
        </w:rPr>
        <w:t xml:space="preserve">patterns and </w:t>
      </w:r>
      <w:r w:rsidR="001D6031" w:rsidRPr="00424860">
        <w:rPr>
          <w:rFonts w:ascii="Calibri" w:hAnsi="Calibri" w:cs="Calibri"/>
        </w:rPr>
        <w:t xml:space="preserve">dynamics has been </w:t>
      </w:r>
      <w:r w:rsidR="00A6154F">
        <w:rPr>
          <w:rFonts w:ascii="Calibri" w:hAnsi="Calibri" w:cs="Calibri"/>
        </w:rPr>
        <w:t>undertaken</w:t>
      </w:r>
      <w:r w:rsidR="00A6154F" w:rsidRPr="00424860">
        <w:rPr>
          <w:rFonts w:ascii="Calibri" w:hAnsi="Calibri" w:cs="Calibri"/>
        </w:rPr>
        <w:t xml:space="preserve"> </w:t>
      </w:r>
      <w:r w:rsidR="001D6031" w:rsidRPr="00424860">
        <w:rPr>
          <w:rFonts w:ascii="Calibri" w:hAnsi="Calibri" w:cs="Calibri"/>
        </w:rPr>
        <w:t xml:space="preserve">in many </w:t>
      </w:r>
      <w:r w:rsidR="00A6154F">
        <w:rPr>
          <w:rFonts w:ascii="Calibri" w:hAnsi="Calibri" w:cs="Calibri"/>
        </w:rPr>
        <w:t>parts</w:t>
      </w:r>
      <w:r w:rsidR="001D6031" w:rsidRPr="00424860">
        <w:rPr>
          <w:rFonts w:ascii="Calibri" w:hAnsi="Calibri" w:cs="Calibri"/>
        </w:rPr>
        <w:t xml:space="preserve"> of the world </w:t>
      </w:r>
      <w:r w:rsidR="00FB4C20">
        <w:rPr>
          <w:rFonts w:ascii="Calibri" w:hAnsi="Calibri" w:cs="Calibri"/>
        </w:rPr>
        <w:t xml:space="preserve">as a basis </w:t>
      </w:r>
      <w:r w:rsidR="00096A5F" w:rsidRPr="00424860">
        <w:rPr>
          <w:rFonts w:ascii="Calibri" w:hAnsi="Calibri" w:cs="Calibri"/>
        </w:rPr>
        <w:t>for</w:t>
      </w:r>
      <w:r w:rsidR="009504EC" w:rsidRPr="00424860">
        <w:rPr>
          <w:rFonts w:ascii="Calibri" w:hAnsi="Calibri" w:cs="Calibri"/>
        </w:rPr>
        <w:t xml:space="preserve"> </w:t>
      </w:r>
      <w:r w:rsidR="00EA4D2B" w:rsidRPr="00424860">
        <w:rPr>
          <w:rFonts w:ascii="Calibri" w:hAnsi="Calibri" w:cs="Calibri"/>
        </w:rPr>
        <w:t>mitigat</w:t>
      </w:r>
      <w:r w:rsidR="00096A5F" w:rsidRPr="00424860">
        <w:rPr>
          <w:rFonts w:ascii="Calibri" w:hAnsi="Calibri" w:cs="Calibri"/>
        </w:rPr>
        <w:t>ing</w:t>
      </w:r>
      <w:r w:rsidR="006C7461" w:rsidRPr="00424860">
        <w:rPr>
          <w:rFonts w:ascii="Calibri" w:hAnsi="Calibri" w:cs="Calibri"/>
        </w:rPr>
        <w:t xml:space="preserve"> </w:t>
      </w:r>
      <w:r w:rsidR="00FE5774" w:rsidRPr="00424860">
        <w:rPr>
          <w:rFonts w:ascii="Calibri" w:hAnsi="Calibri" w:cs="Calibri"/>
        </w:rPr>
        <w:t>air pollution</w:t>
      </w:r>
      <w:r w:rsidR="00250EAE" w:rsidRPr="00424860">
        <w:rPr>
          <w:rFonts w:ascii="Calibri" w:hAnsi="Calibri" w:cs="Calibri"/>
        </w:rPr>
        <w:t xml:space="preserve"> </w:t>
      </w:r>
      <w:sdt>
        <w:sdtPr>
          <w:rPr>
            <w:rFonts w:ascii="Calibri" w:hAnsi="Calibri" w:cs="Calibri"/>
          </w:rPr>
          <w:alias w:val="To edit, see citavi.com/edit"/>
          <w:tag w:val="CitaviPlaceholder#fbd5d333-3303-4748-9a60-9b30ee573026"/>
          <w:id w:val="1928971965"/>
          <w:placeholder>
            <w:docPart w:val="1F222593F93E4E9C93B136B3A9B0ECF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OCwiUmVmZXJlbmNlSWQiOiIyNGU4ODUzNS0xMjIxLTRhNDAtOWVmZC1lMzE1MjE2OTM0Z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Rtb3NlbnYuMjAxOS4xMTcwNjYiLCJVcmlTdHJpbmciOiJodHRwczovL2RvaS5vcmcvMTAuMTAxNi9qLmF0bW9zZW52LjIwMTkuMTE3MDY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xOjI1IiwiTW9kaWZpZWRCeSI6Il9MZW5vdm8iLCJJZCI6IjJhMWY4MmU1LWFlZjgtNDU2YS04Nzc5LTA3YmZjZTBiMGE4MSIsIk1vZGlmaWVkT24iOiIyMDIxLTA5LTI3VDA5OjUxOjI1IiwiUHJvamVjdCI6eyIkcmVmIjoiOCJ9fV0sIk9yZ2FuaXphdGlvbnMiOltdLCJPdGhlcnNJbnZvbHZlZCI6W10sIlBhZ2VSYW5nZSI6IjxzcD5cclxuICA8bj4xMTcwNjY8L24+XHJcbiAgPGluPnRydWU8L2luPlxyXG4gIDxvcz4xMTcwNjY8L29zPlxyXG4gIDxwcz4xMTcwNjY8L3BzPlxyXG48L3NwPlxyXG48b3M+MTE3MDY2PC9vcz4iLCJQZXJpb2RpY2FsIjp7IiRpZCI6IjE0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OC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KEZhbiBldCBhbC4sIDIwMjApIn1dfSwiVGFnIjoiQ2l0YXZpUGxhY2Vob2xkZXIjZmJkNWQzMzMtMzMwMy00NzQ4LTlhNjAtOWIzMGVlNTczMDI2IiwiVGV4dCI6IihGYW4gZXQgYWwuLCAyMDIwKSIsIldBSVZlcnNpb24iOiI2LjE0LjAuMCJ9}</w:instrText>
          </w:r>
          <w:r w:rsidRPr="00424860">
            <w:rPr>
              <w:rFonts w:ascii="Calibri" w:hAnsi="Calibri" w:cs="Calibri"/>
              <w:noProof/>
            </w:rPr>
            <w:fldChar w:fldCharType="separate"/>
          </w:r>
          <w:r w:rsidR="009F20B2">
            <w:rPr>
              <w:rFonts w:ascii="Calibri" w:hAnsi="Calibri" w:cs="Calibri"/>
              <w:noProof/>
            </w:rPr>
            <w:t>(Fan et al., 2020)</w:t>
          </w:r>
          <w:r w:rsidRPr="00424860">
            <w:rPr>
              <w:rFonts w:ascii="Calibri" w:hAnsi="Calibri" w:cs="Calibri"/>
              <w:noProof/>
            </w:rPr>
            <w:fldChar w:fldCharType="end"/>
          </w:r>
        </w:sdtContent>
      </w:sdt>
      <w:r w:rsidR="00FE5774" w:rsidRPr="00424860">
        <w:rPr>
          <w:rFonts w:ascii="Calibri" w:hAnsi="Calibri" w:cs="Calibri"/>
        </w:rPr>
        <w:t>, habitat destruction</w:t>
      </w:r>
      <w:r w:rsidR="00A760AA" w:rsidRPr="00424860">
        <w:rPr>
          <w:rFonts w:ascii="Calibri" w:hAnsi="Calibri" w:cs="Calibri"/>
        </w:rPr>
        <w:t xml:space="preserve"> </w:t>
      </w:r>
      <w:sdt>
        <w:sdtPr>
          <w:rPr>
            <w:rFonts w:ascii="Calibri" w:hAnsi="Calibri" w:cs="Calibri"/>
          </w:rPr>
          <w:alias w:val="To edit, see citavi.com/edit"/>
          <w:tag w:val="CitaviPlaceholder#9c0ad061-02c8-467f-8dff-192a73c48c8d"/>
          <w:id w:val="392786774"/>
          <w:placeholder>
            <w:docPart w:val="1F222593F93E4E9C93B136B3A9B0ECF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kZGkuMTMxNjkiLCJVcmlTdHJpbmciOiJodHRwczovL2RvaS5vcmcvMTAuMTExMS9kZGkuMTMx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}</w:instrText>
          </w:r>
          <w:r w:rsidRPr="00424860">
            <w:rPr>
              <w:rFonts w:ascii="Calibri" w:hAnsi="Calibri" w:cs="Calibri"/>
              <w:noProof/>
            </w:rPr>
            <w:fldChar w:fldCharType="separate"/>
          </w:r>
          <w:r w:rsidR="00D85511">
            <w:rPr>
              <w:rFonts w:ascii="Calibri" w:hAnsi="Calibri" w:cs="Calibri"/>
              <w:noProof/>
            </w:rPr>
            <w:t>(Planillo et al., 2021)</w:t>
          </w:r>
          <w:r w:rsidRPr="00424860">
            <w:rPr>
              <w:rFonts w:ascii="Calibri" w:hAnsi="Calibri" w:cs="Calibri"/>
              <w:noProof/>
            </w:rPr>
            <w:fldChar w:fldCharType="end"/>
          </w:r>
        </w:sdtContent>
      </w:sdt>
      <w:r w:rsidR="00FE5774" w:rsidRPr="00424860">
        <w:rPr>
          <w:rFonts w:ascii="Calibri" w:hAnsi="Calibri" w:cs="Calibri"/>
        </w:rPr>
        <w:t xml:space="preserve">, </w:t>
      </w:r>
      <w:r w:rsidR="53DC9256" w:rsidRPr="00424860">
        <w:rPr>
          <w:rFonts w:ascii="Calibri" w:hAnsi="Calibri" w:cs="Calibri"/>
        </w:rPr>
        <w:t xml:space="preserve">and </w:t>
      </w:r>
      <w:r w:rsidR="00FE5774" w:rsidRPr="00424860">
        <w:rPr>
          <w:rFonts w:ascii="Calibri" w:hAnsi="Calibri" w:cs="Calibri"/>
        </w:rPr>
        <w:t>loss of arable land</w:t>
      </w:r>
      <w:r w:rsidR="006648DA" w:rsidRPr="00424860">
        <w:rPr>
          <w:rFonts w:ascii="Calibri" w:hAnsi="Calibri" w:cs="Calibri"/>
        </w:rPr>
        <w:t xml:space="preserve"> </w:t>
      </w:r>
      <w:sdt>
        <w:sdtPr>
          <w:rPr>
            <w:rFonts w:ascii="Calibri" w:hAnsi="Calibri" w:cs="Calibri"/>
          </w:rPr>
          <w:alias w:val="To edit, see citavi.com/edit"/>
          <w:tag w:val="CitaviPlaceholder#80fdec38-ff53-4211-956f-43e7e6456862"/>
          <w:id w:val="717801729"/>
          <w:placeholder>
            <w:docPart w:val="1F222593F93E4E9C93B136B3A9B0ECF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OCwiUmVmZXJlbmNlSWQiOiJkNTkzNzIyYy0zZDg0LTQ1MmMtOGQ3ZS0zOWJiYjIzYjBl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bGFuZHVzZXBvbC4yMDIwLjEwNDcxNSIsIlVyaVN0cmluZyI6Imh0dHBzOi8vZG9pLm9yZy8xMC4xMDE2L2oubGFuZHVzZXBvbC4yMDIwLjEwNDcx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TozOCIsIk1vZGlmaWVkQnkiOiJfTGVub3ZvIiwiSWQiOiIxNjBjYmFjOC1lZDk5LTQ2NDctYjFjNC1kOGM0NDkxN2I4OTMiLCJNb2RpZmllZE9uIjoiMjAyMS0wOS0yN1QwOTo1NTozOCIsIlByb2plY3QiOnsiJHJlZiI6IjgifX1dLCJPcmdhbml6YXRpb25zIjpbXSwiT3RoZXJzSW52b2x2ZWQiOltdLCJQYWdlUmFuZ2UiOiI8c3A+XHJcbiAgPG4+MTA0NzE1PC9uPlxyXG4gIDxpbj50cnVlPC9pbj5cclxuICA8b3M+MTA0NzE1PC9vcz5cclxuICA8cHM+MTA0NzE1PC9wcz5cclxuPC9zcD5cclxuPG9zPjEwNDcxNTwvb3M+IiwiUGVyaW9kaWNhbCI6eyIkaWQiOiIxN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OC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ItMDktMDdUMDk6NDY6MDUiLCJQcm9qZWN0Ijp7IiRyZWYiOiI4In19LCJVc2VOdW1iZXJpbmdUeXBlT2ZQYXJlbnREb2N1bWVudCI6ZmFsc2V9XSwiRm9ybWF0dGVkVGV4dCI6eyIkaWQiOiIxNyIsIkNvdW50IjoxLCJUZXh0VW5pdHMiOlt7IiRpZCI6IjE4IiwiRm9udFN0eWxlIjp7IiRpZCI6IjE5IiwiTmV1dHJhbCI6dHJ1ZX0sIlJlYWRpbmdPcmRlciI6MSwiVGV4dCI6IihRaXUgZXQgYWwuLCAyMDIwKSJ9XX0sIlRhZyI6IkNpdGF2aVBsYWNlaG9sZGVyIzgwZmRlYzM4LWZmNTMtNDIxMS05NTZmLTQzZTdlNjQ1Njg2MiIsIlRleHQiOiIoUWl1IGV0IGFsLiwgMjAyMCkiLCJXQUlWZXJzaW9uIjoiNi4xNC4wLjAifQ==}</w:instrText>
          </w:r>
          <w:r w:rsidRPr="00424860">
            <w:rPr>
              <w:rFonts w:ascii="Calibri" w:hAnsi="Calibri" w:cs="Calibri"/>
              <w:noProof/>
            </w:rPr>
            <w:fldChar w:fldCharType="separate"/>
          </w:r>
          <w:r w:rsidR="009F20B2">
            <w:rPr>
              <w:rFonts w:ascii="Calibri" w:hAnsi="Calibri" w:cs="Calibri"/>
              <w:noProof/>
            </w:rPr>
            <w:t>(Qiu et al., 2020)</w:t>
          </w:r>
          <w:r w:rsidRPr="00424860">
            <w:rPr>
              <w:rFonts w:ascii="Calibri" w:hAnsi="Calibri" w:cs="Calibri"/>
              <w:noProof/>
            </w:rPr>
            <w:fldChar w:fldCharType="end"/>
          </w:r>
        </w:sdtContent>
      </w:sdt>
      <w:r w:rsidR="00096A5F" w:rsidRPr="00424860">
        <w:rPr>
          <w:rFonts w:ascii="Calibri" w:hAnsi="Calibri" w:cs="Calibri"/>
        </w:rPr>
        <w:t xml:space="preserve">. </w:t>
      </w:r>
      <w:r w:rsidR="00ED3ADF" w:rsidRPr="00424860">
        <w:rPr>
          <w:rFonts w:ascii="Calibri" w:hAnsi="Calibri" w:cs="Calibri"/>
        </w:rPr>
        <w:t>S</w:t>
      </w:r>
      <w:r w:rsidR="00094D3A" w:rsidRPr="00424860">
        <w:rPr>
          <w:rFonts w:ascii="Calibri" w:hAnsi="Calibri" w:cs="Calibri"/>
        </w:rPr>
        <w:t xml:space="preserve">ome </w:t>
      </w:r>
      <w:r w:rsidR="008207BD" w:rsidRPr="00424860">
        <w:rPr>
          <w:rFonts w:ascii="Calibri" w:hAnsi="Calibri" w:cs="Calibri"/>
        </w:rPr>
        <w:t xml:space="preserve">urban </w:t>
      </w:r>
      <w:r w:rsidR="00A310C3" w:rsidRPr="00424860">
        <w:rPr>
          <w:rFonts w:ascii="Calibri" w:hAnsi="Calibri" w:cs="Calibri"/>
        </w:rPr>
        <w:t xml:space="preserve">modeling </w:t>
      </w:r>
      <w:r w:rsidR="00094D3A" w:rsidRPr="00424860">
        <w:rPr>
          <w:rFonts w:ascii="Calibri" w:hAnsi="Calibri" w:cs="Calibri"/>
        </w:rPr>
        <w:t xml:space="preserve">studies have </w:t>
      </w:r>
      <w:r w:rsidR="008207BD" w:rsidRPr="00424860">
        <w:rPr>
          <w:rFonts w:ascii="Calibri" w:hAnsi="Calibri" w:cs="Calibri"/>
        </w:rPr>
        <w:t xml:space="preserve">focused on </w:t>
      </w:r>
      <w:r w:rsidR="00094D3A" w:rsidRPr="00424860">
        <w:rPr>
          <w:rFonts w:ascii="Calibri" w:hAnsi="Calibri" w:cs="Calibri"/>
        </w:rPr>
        <w:t xml:space="preserve">participatory modeling and scenario analysis </w:t>
      </w:r>
      <w:r w:rsidR="00BF4C3B" w:rsidRPr="00424860">
        <w:rPr>
          <w:rFonts w:ascii="Calibri" w:hAnsi="Calibri" w:cs="Calibri"/>
        </w:rPr>
        <w:t xml:space="preserve">for </w:t>
      </w:r>
      <w:r w:rsidR="00094D3A" w:rsidRPr="00424860">
        <w:rPr>
          <w:rFonts w:ascii="Calibri" w:hAnsi="Calibri" w:cs="Calibri"/>
        </w:rPr>
        <w:t xml:space="preserve">engaging stakeholders </w:t>
      </w:r>
      <w:r w:rsidR="007C487C" w:rsidRPr="00424860">
        <w:rPr>
          <w:rFonts w:ascii="Calibri" w:hAnsi="Calibri" w:cs="Calibri"/>
        </w:rPr>
        <w:t xml:space="preserve">and experts </w:t>
      </w:r>
      <w:r w:rsidR="00094D3A" w:rsidRPr="00424860">
        <w:rPr>
          <w:rFonts w:ascii="Calibri" w:hAnsi="Calibri" w:cs="Calibri"/>
        </w:rPr>
        <w:t xml:space="preserve">in the modeling process to balance </w:t>
      </w:r>
      <w:r w:rsidR="00223FB8" w:rsidRPr="00424860">
        <w:rPr>
          <w:rFonts w:ascii="Calibri" w:hAnsi="Calibri" w:cs="Calibri"/>
        </w:rPr>
        <w:t>competing</w:t>
      </w:r>
      <w:r w:rsidR="00094D3A" w:rsidRPr="00424860">
        <w:rPr>
          <w:rFonts w:ascii="Calibri" w:hAnsi="Calibri" w:cs="Calibri"/>
        </w:rPr>
        <w:t xml:space="preserve"> interests and facilitate co-learning </w:t>
      </w:r>
      <w:r w:rsidR="00903E6A" w:rsidRPr="00424860">
        <w:rPr>
          <w:rFonts w:ascii="Calibri" w:hAnsi="Calibri" w:cs="Calibri"/>
        </w:rPr>
        <w:t>processes</w:t>
      </w:r>
      <w:r w:rsidR="0095378D" w:rsidRPr="00424860">
        <w:rPr>
          <w:rFonts w:ascii="Calibri" w:hAnsi="Calibri" w:cs="Calibri"/>
        </w:rPr>
        <w:t xml:space="preserve"> </w:t>
      </w:r>
      <w:r w:rsidR="00784D39">
        <w:rPr>
          <w:rFonts w:ascii="Calibri" w:hAnsi="Calibri" w:cs="Calibri"/>
        </w:rPr>
        <w:t>related to</w:t>
      </w:r>
      <w:r w:rsidR="00D86B1A" w:rsidRPr="00424860">
        <w:rPr>
          <w:rFonts w:ascii="Calibri" w:hAnsi="Calibri" w:cs="Calibri"/>
        </w:rPr>
        <w:t xml:space="preserve"> future </w:t>
      </w:r>
      <w:r w:rsidR="00223FB8" w:rsidRPr="00424860">
        <w:rPr>
          <w:rFonts w:ascii="Calibri" w:hAnsi="Calibri" w:cs="Calibri"/>
        </w:rPr>
        <w:t>urban development</w:t>
      </w:r>
      <w:r w:rsidR="0008049F" w:rsidRPr="00424860">
        <w:rPr>
          <w:rFonts w:ascii="Calibri" w:hAnsi="Calibri" w:cs="Calibri"/>
        </w:rPr>
        <w:t xml:space="preserve"> </w:t>
      </w:r>
      <w:sdt>
        <w:sdtPr>
          <w:rPr>
            <w:rFonts w:ascii="Calibri" w:hAnsi="Calibri" w:cs="Calibri"/>
          </w:rPr>
          <w:alias w:val="To edit, see citavi.com/edit"/>
          <w:tag w:val="CitaviPlaceholder#154afe96-1df9-4dfb-968c-fb1508696548"/>
          <w:id w:val="1526236021"/>
          <w:placeholder>
            <w:docPart w:val="FEA10CD94713444FB37A8A9BE8CF1615"/>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SwiUmVmZXJlbmNlSWQiOiI2ZDhmZjljMS04ZDg4LTRlZGUtYWJiMy1kOTQxZDkxZDQ5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djYjA1NmVhLWUzYTEtNGYzMy04ODNlLTMzYzg5OWM5OGM4YyIsIk1vZGlmaWVkT24iOiIyMDIxLTA4LTMxVDIyOjUxOjUzIiwiUHJvamVjdCI6eyIkcmVmIjoiOCJ9fV0sIk9yZ2FuaXphdGlvbnMiOltdLCJPdGhlcnNJbnZvbHZlZCI6W10sIlBhZ2VSYW5nZSI6IjxzcD5cclxuICA8bj4xMDE1MjU8L24+XHJcbiAgPGluPnRydWU8L2luPlxyXG4gIDxvcz4xMDE1MjU8L29zPlxyXG4gIDxwcz4xMDE1MjU8L3BzPlxyXG48L3NwPlxyXG48b3M+MTAxNTI1PC9vcz4iLCJQZXJpb2RpY2FsIjp7IiRpZCI6IjEz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4In19LCJQdWJsaXNoZXJzIjpbXSwiUXVvdGF0aW9ucyI6W10sIlJhdGluZyI6MC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4In19LCJVc2VOdW1iZXJpbmdUeXBlT2ZQYXJlbnREb2N1bWVudCI6ZmFsc2V9LHsiJGlkIjoiMTQiLCIkdHlwZSI6IlN3aXNzQWNhZGVtaWMuQ2l0YXZpLkNpdGF0aW9ucy5Xb3JkUGxhY2Vob2xkZXJFbnRyeSwgU3dpc3NBY2FkZW1pYy5DaXRhdmkiLCJJZCI6ImQ3MmM1MTBjLTMxM2MtNDEzOC1hZDg4LTgwZjRmNzVhOTgzMSIsIlJhbmdlU3RhcnQiOjI1LCJSYW5nZUxlbmd0aCI6MjIsIlJlZmVyZW5jZUlkIjoiMDhhMTViMTQtOGU1My00NDAxLWJhZDctZWM4YTdkOGE4Yzlk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g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sYW5kdXNlcG9sLjIwMTkuMTA0NDE0IiwiVXJpU3RyaW5nIjoiaHR0cHM6Ly9kb2kub3JnLzEwLjEwMTYvai5sYW5kdXNlcG9sLjIwMTkuMTA0ND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zFkNTExLTEwMDAtNDcyNS1hMzM2LTAzZGZlZjE2ZmFhYyIsIk1vZGlmaWVkT24iOiIyMDIxLTA4LTMxVDIyOjUxOjUzIiwiUHJvamVjdCI6eyIkcmVmIjoiOCJ9fV0sIk9yZ2FuaXphdGlvbnMiOltdLCJPdGhlcnNJbnZvbHZlZCI6W10sIlBhZ2VSYW5nZSI6IjxzcD5cclxuICA8bj4xMDQ0MTQ8L24+XHJcbiAgPGluPnRydWU8L2luPlxyXG4gIDxvcz4xMDQ0MTQ8L29zPlxyXG4gIDxwcz4xMDQ0MTQ8L3BzPlxyXG48L3NwPlxyXG48b3M+MTA0NDE0PC9vcz4iLCJQZXJpb2RpY2FsIjp7IiRpZCI6IjI1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4In19LCJQdWJsaXNoZXJzIjpbXSwiUXVvdGF0aW9ucyI6W10sIlJhdGluZyI6MC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4In19LCJVc2VOdW1iZXJpbmdUeXBlT2ZQYXJlbnREb2N1bWVudCI6ZmFsc2V9LHsiJGlkIjoiMjYiLCIkdHlwZSI6IlN3aXNzQWNhZGVtaWMuQ2l0YXZpLkNpdGF0aW9ucy5Xb3JkUGxhY2Vob2xkZXJFbnRyeSwgU3dpc3NBY2FkZW1pYy5DaXRhdmkiLCJJZCI6IjliZjA1M2ZjLTQ2NjgtNDAzMy05NWVmLTA0ZDljMzAzYzc5NyIsIlJhbmdlU3RhcnQiOjQ3LCJSYW5nZUxlbmd0aCI6MjAsIlJlZmVyZW5jZUlkIjoiZmQ2MGM4MjMtOWUwYS00MTRjLThhY2EtMzVkNjk2NTQ4YjJm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OC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4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OC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g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g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g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OC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g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}</w:instrText>
          </w:r>
          <w:r w:rsidRPr="00424860">
            <w:rPr>
              <w:rFonts w:ascii="Calibri" w:hAnsi="Calibri" w:cs="Calibri"/>
              <w:noProof/>
            </w:rPr>
            <w:fldChar w:fldCharType="separate"/>
          </w:r>
          <w:r w:rsidR="009F20B2">
            <w:rPr>
              <w:rFonts w:ascii="Calibri" w:hAnsi="Calibri" w:cs="Calibri"/>
              <w:noProof/>
            </w:rPr>
            <w:t>(Clarke and Johnson, 2020; Mansour et al., 2020; Peng et al., 2020)</w:t>
          </w:r>
          <w:r w:rsidRPr="00424860">
            <w:rPr>
              <w:rFonts w:ascii="Calibri" w:hAnsi="Calibri" w:cs="Calibri"/>
              <w:noProof/>
            </w:rPr>
            <w:fldChar w:fldCharType="end"/>
          </w:r>
        </w:sdtContent>
      </w:sdt>
      <w:r w:rsidR="00150F79" w:rsidRPr="00424860">
        <w:rPr>
          <w:rFonts w:ascii="Calibri" w:hAnsi="Calibri" w:cs="Calibri"/>
        </w:rPr>
        <w:t>.</w:t>
      </w:r>
      <w:r w:rsidR="00E40E56" w:rsidRPr="00424860">
        <w:rPr>
          <w:rFonts w:ascii="Calibri" w:hAnsi="Calibri" w:cs="Calibri"/>
        </w:rPr>
        <w:t xml:space="preserve"> </w:t>
      </w:r>
      <w:r w:rsidR="00BC7D6D" w:rsidRPr="00424860">
        <w:rPr>
          <w:rFonts w:ascii="Calibri" w:hAnsi="Calibri" w:cs="Calibri"/>
        </w:rPr>
        <w:t>However, m</w:t>
      </w:r>
      <w:r w:rsidR="00E40E56" w:rsidRPr="00424860">
        <w:rPr>
          <w:rFonts w:ascii="Calibri" w:hAnsi="Calibri" w:cs="Calibri"/>
        </w:rPr>
        <w:t xml:space="preserve">ost </w:t>
      </w:r>
      <w:r w:rsidR="00F578A2" w:rsidRPr="00424860">
        <w:rPr>
          <w:rFonts w:ascii="Calibri" w:hAnsi="Calibri" w:cs="Calibri"/>
        </w:rPr>
        <w:t>urban</w:t>
      </w:r>
      <w:r w:rsidR="00041305" w:rsidRPr="00424860">
        <w:rPr>
          <w:rFonts w:ascii="Calibri" w:hAnsi="Calibri" w:cs="Calibri"/>
        </w:rPr>
        <w:t xml:space="preserve"> </w:t>
      </w:r>
      <w:r w:rsidR="00F51F9C">
        <w:rPr>
          <w:rFonts w:ascii="Calibri" w:hAnsi="Calibri" w:cs="Calibri"/>
        </w:rPr>
        <w:t xml:space="preserve">land-use </w:t>
      </w:r>
      <w:r w:rsidR="00041305" w:rsidRPr="00424860">
        <w:rPr>
          <w:rFonts w:ascii="Calibri" w:hAnsi="Calibri" w:cs="Calibri"/>
        </w:rPr>
        <w:t xml:space="preserve">modeling </w:t>
      </w:r>
      <w:r w:rsidR="00E40E56" w:rsidRPr="00424860">
        <w:rPr>
          <w:rFonts w:ascii="Calibri" w:hAnsi="Calibri" w:cs="Calibri"/>
        </w:rPr>
        <w:t>studies</w:t>
      </w:r>
      <w:r w:rsidR="003F0385" w:rsidRPr="00424860">
        <w:rPr>
          <w:rFonts w:ascii="Calibri" w:hAnsi="Calibri" w:cs="Calibri"/>
        </w:rPr>
        <w:t xml:space="preserve"> have </w:t>
      </w:r>
      <w:r w:rsidR="00B7458F" w:rsidRPr="00424860">
        <w:rPr>
          <w:rFonts w:ascii="Calibri" w:hAnsi="Calibri" w:cs="Calibri"/>
        </w:rPr>
        <w:t xml:space="preserve">focused </w:t>
      </w:r>
      <w:r w:rsidR="00784D39">
        <w:rPr>
          <w:rFonts w:ascii="Calibri" w:hAnsi="Calibri" w:cs="Calibri"/>
        </w:rPr>
        <w:t xml:space="preserve">primarily </w:t>
      </w:r>
      <w:r w:rsidR="00B7458F" w:rsidRPr="00424860">
        <w:rPr>
          <w:rFonts w:ascii="Calibri" w:hAnsi="Calibri" w:cs="Calibri"/>
        </w:rPr>
        <w:t xml:space="preserve">on the accurate </w:t>
      </w:r>
      <w:r w:rsidR="006C7461" w:rsidRPr="00424860">
        <w:rPr>
          <w:rFonts w:ascii="Calibri" w:hAnsi="Calibri" w:cs="Calibri"/>
        </w:rPr>
        <w:t>predict</w:t>
      </w:r>
      <w:r w:rsidR="00C33A77" w:rsidRPr="00424860">
        <w:rPr>
          <w:rFonts w:ascii="Calibri" w:hAnsi="Calibri" w:cs="Calibri"/>
        </w:rPr>
        <w:t>ion of</w:t>
      </w:r>
      <w:r w:rsidR="006C7461" w:rsidRPr="00424860">
        <w:rPr>
          <w:rFonts w:ascii="Calibri" w:hAnsi="Calibri" w:cs="Calibri"/>
        </w:rPr>
        <w:t xml:space="preserve"> </w:t>
      </w:r>
      <w:r w:rsidR="00E546BC">
        <w:rPr>
          <w:rFonts w:ascii="Calibri" w:hAnsi="Calibri" w:cs="Calibri"/>
        </w:rPr>
        <w:t xml:space="preserve">the </w:t>
      </w:r>
      <w:r w:rsidR="00EE2128" w:rsidRPr="00424860">
        <w:rPr>
          <w:rFonts w:ascii="Calibri" w:hAnsi="Calibri" w:cs="Calibri"/>
        </w:rPr>
        <w:t xml:space="preserve">future </w:t>
      </w:r>
      <w:r w:rsidR="00E546BC">
        <w:rPr>
          <w:rFonts w:ascii="Calibri" w:hAnsi="Calibri" w:cs="Calibri"/>
        </w:rPr>
        <w:t xml:space="preserve">spatial </w:t>
      </w:r>
      <w:r w:rsidR="00A35E32" w:rsidRPr="00424860">
        <w:rPr>
          <w:rFonts w:ascii="Calibri" w:hAnsi="Calibri" w:cs="Calibri"/>
        </w:rPr>
        <w:t>layout</w:t>
      </w:r>
      <w:r w:rsidR="00EE2128" w:rsidRPr="00424860">
        <w:rPr>
          <w:rFonts w:ascii="Calibri" w:hAnsi="Calibri" w:cs="Calibri"/>
        </w:rPr>
        <w:t xml:space="preserve"> </w:t>
      </w:r>
      <w:r w:rsidR="00E546BC">
        <w:rPr>
          <w:rFonts w:ascii="Calibri" w:hAnsi="Calibri" w:cs="Calibri"/>
        </w:rPr>
        <w:t xml:space="preserve">of cities </w:t>
      </w:r>
      <w:r w:rsidR="006C7461" w:rsidRPr="00424860">
        <w:rPr>
          <w:rFonts w:ascii="Calibri" w:hAnsi="Calibri" w:cs="Calibri"/>
        </w:rPr>
        <w:t xml:space="preserve">based on historical dynamics </w:t>
      </w:r>
      <w:r w:rsidR="00107791" w:rsidRPr="00424860">
        <w:rPr>
          <w:rFonts w:ascii="Calibri" w:hAnsi="Calibri" w:cs="Calibri"/>
        </w:rPr>
        <w:t xml:space="preserve">and </w:t>
      </w:r>
      <w:r w:rsidR="00C3600E" w:rsidRPr="00424860">
        <w:rPr>
          <w:rFonts w:ascii="Calibri" w:hAnsi="Calibri" w:cs="Calibri"/>
        </w:rPr>
        <w:t xml:space="preserve">changes in </w:t>
      </w:r>
      <w:r w:rsidR="00107791" w:rsidRPr="00424860">
        <w:rPr>
          <w:rFonts w:ascii="Calibri" w:hAnsi="Calibri" w:cs="Calibri"/>
        </w:rPr>
        <w:t xml:space="preserve">key driving forces under </w:t>
      </w:r>
      <w:r w:rsidR="001546E1" w:rsidRPr="00424860">
        <w:rPr>
          <w:rFonts w:ascii="Calibri" w:hAnsi="Calibri" w:cs="Calibri"/>
        </w:rPr>
        <w:t>various</w:t>
      </w:r>
      <w:r w:rsidR="00107791" w:rsidRPr="00424860">
        <w:rPr>
          <w:rFonts w:ascii="Calibri" w:hAnsi="Calibri" w:cs="Calibri"/>
        </w:rPr>
        <w:t xml:space="preserve"> scenarios </w:t>
      </w:r>
      <w:sdt>
        <w:sdtPr>
          <w:rPr>
            <w:rFonts w:ascii="Calibri" w:hAnsi="Calibri" w:cs="Calibri"/>
          </w:rPr>
          <w:alias w:val="To edit, see citavi.com/edit"/>
          <w:tag w:val="CitaviPlaceholder#c6a6d84a-7ce6-4bc6-aa09-cd574b0e0792"/>
          <w:id w:val="449141033"/>
          <w:placeholder>
            <w:docPart w:val="8C60FFBF44FA4CD7B7A39BE8A9E8EEF7"/>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MTA2MDQ5LjIwMjAuMTcyMzcxNCIsIlVyaVN0cmluZyI6Imh0dHBzOi8vZG9pLm9yZy8xMC4xMDgwLzEwMTA2MDQ5LjIwMjAuMTcyMzc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E2N2ZlNi05ZmY3LTQ1MWEtODNmYS1kNGU0YjQwYjQxMDciLCJNb2RpZmllZE9uIjoiMjAyMS0wOC0zMVQyMjo1MTo1My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Vpc3NuIjoiMTc1Mi0wNzYyIiwiSXNzbiI6IjEwMTAtNjA0OSIsIk5hbWUiOiJHZW9jYXJ0byBJbnRlcm5hdGlvbmFsIiwiUGFnaW5hdGlvbiI6MCwiUHJvdGVjdGVkIjpmYWxzZSwiQ3JlYXRlZEJ5IjoiX0xlbm92byIsIkNyZWF0ZWRPbiI6IjIwMjEtMDgtMzFUMjI6NTE6NTMiLCJNb2RpZmllZEJ5IjoiX0xlbm92byIsIklkIjoiMWJhYmY4NDQtZGQwYS00YzExLThkYTAtZWE5ZTM3NTA5ZWNjIiwiTW9kaWZpZWRPbiI6IjIwMjEtMDgtMzFUMjI6NTE6NTMiLCJQcm9qZWN0Ijp7IiRyZWYiOiI4In19LCJQdWJsaXNoZXJzIjpbXSwiUXVvdGF0aW9ucyI6W10sIlJhdGluZyI6MC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OCJ9fSwiVXNlTnVtYmVyaW5nVHlwZU9mUGFyZW50RG9jdW1lbnQiOmZhbHNlfSx7IiRpZCI6IjE4IiwiJHR5cGUiOiJTd2lzc0FjYWRlbWljLkNpdGF2aS5DaXRhdGlvbnMuV29yZFBsYWNlaG9sZGVyRW50cnksIFN3aXNzQWNhZGVtaWMuQ2l0YXZpIiwiSWQiOiI4ODU0YThhNy1hNGYxLTRkZTMtOGFmYS1lZjRmZjM4ZjQzYzUiLCJSYW5nZVN0YXJ0IjoyMiwiUmFuZ2VMZW5ndGgiOjM1LCJSZWZlcmVuY2VJZCI6ImU4ODhkYzUyLTljYWItNGQ0MS1hNGRkLWY4NTdjZTE3ZDBmZ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gifX0seyIkaWQiOiIyN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4In19LHsiJGlkIjoiMjU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gifX0seyIkaWQiOiIyNi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OC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4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z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OC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}</w:instrText>
          </w:r>
          <w:r w:rsidRPr="00424860">
            <w:rPr>
              <w:rFonts w:ascii="Calibri" w:hAnsi="Calibri" w:cs="Calibri"/>
              <w:noProof/>
            </w:rPr>
            <w:fldChar w:fldCharType="separate"/>
          </w:r>
          <w:r w:rsidR="009F20B2">
            <w:rPr>
              <w:rFonts w:ascii="Calibri" w:hAnsi="Calibri" w:cs="Calibri"/>
              <w:noProof/>
            </w:rPr>
            <w:t>(Gantumur et al., 2020; Shafizadeh-Moghadam et al., 2017)</w:t>
          </w:r>
          <w:r w:rsidRPr="00424860">
            <w:rPr>
              <w:rFonts w:ascii="Calibri" w:hAnsi="Calibri" w:cs="Calibri"/>
              <w:noProof/>
            </w:rPr>
            <w:fldChar w:fldCharType="end"/>
          </w:r>
        </w:sdtContent>
      </w:sdt>
      <w:r w:rsidR="007C487C" w:rsidRPr="00424860">
        <w:rPr>
          <w:rFonts w:ascii="Calibri" w:hAnsi="Calibri" w:cs="Calibri"/>
        </w:rPr>
        <w:t>.</w:t>
      </w:r>
      <w:r w:rsidR="006C7461" w:rsidRPr="00424860">
        <w:rPr>
          <w:rFonts w:ascii="Calibri" w:hAnsi="Calibri" w:cs="Calibri"/>
        </w:rPr>
        <w:t xml:space="preserve"> </w:t>
      </w:r>
      <w:r w:rsidR="00D53998" w:rsidRPr="00424860">
        <w:rPr>
          <w:rFonts w:ascii="Calibri" w:hAnsi="Calibri" w:cs="Calibri"/>
        </w:rPr>
        <w:t xml:space="preserve">Despite significant recent advances in </w:t>
      </w:r>
      <w:r w:rsidR="00571145" w:rsidRPr="00424860">
        <w:rPr>
          <w:rFonts w:ascii="Calibri" w:hAnsi="Calibri" w:cs="Calibri"/>
        </w:rPr>
        <w:t xml:space="preserve">urban </w:t>
      </w:r>
      <w:r w:rsidR="008F259D">
        <w:rPr>
          <w:rFonts w:ascii="Calibri" w:hAnsi="Calibri" w:cs="Calibri"/>
        </w:rPr>
        <w:t xml:space="preserve">land-use </w:t>
      </w:r>
      <w:r w:rsidR="00571145" w:rsidRPr="00424860">
        <w:rPr>
          <w:rFonts w:ascii="Calibri" w:hAnsi="Calibri" w:cs="Calibri"/>
        </w:rPr>
        <w:t>modeling</w:t>
      </w:r>
      <w:r w:rsidR="001741B6" w:rsidRPr="00424860">
        <w:rPr>
          <w:rFonts w:ascii="Calibri" w:hAnsi="Calibri" w:cs="Calibri"/>
        </w:rPr>
        <w:t xml:space="preserve">, </w:t>
      </w:r>
      <w:r w:rsidR="00D14D4C" w:rsidRPr="00424860">
        <w:rPr>
          <w:rFonts w:ascii="Calibri" w:hAnsi="Calibri" w:cs="Calibri"/>
        </w:rPr>
        <w:t xml:space="preserve">accurately </w:t>
      </w:r>
      <w:r w:rsidR="001741B6" w:rsidRPr="00424860">
        <w:rPr>
          <w:rFonts w:ascii="Calibri" w:hAnsi="Calibri" w:cs="Calibri"/>
        </w:rPr>
        <w:t xml:space="preserve">capturing </w:t>
      </w:r>
      <w:r w:rsidR="00A815C5" w:rsidRPr="00424860">
        <w:rPr>
          <w:rFonts w:ascii="Calibri" w:hAnsi="Calibri" w:cs="Calibri"/>
        </w:rPr>
        <w:t xml:space="preserve">the complex </w:t>
      </w:r>
      <w:r w:rsidR="00C83639" w:rsidRPr="00424860">
        <w:rPr>
          <w:rFonts w:ascii="Calibri" w:hAnsi="Calibri" w:cs="Calibri"/>
        </w:rPr>
        <w:t xml:space="preserve">spatial dynamics, patterns, and </w:t>
      </w:r>
      <w:proofErr w:type="spellStart"/>
      <w:r w:rsidR="00C83639" w:rsidRPr="00424860">
        <w:rPr>
          <w:rFonts w:ascii="Calibri" w:hAnsi="Calibri" w:cs="Calibri"/>
        </w:rPr>
        <w:t>stochasticities</w:t>
      </w:r>
      <w:proofErr w:type="spellEnd"/>
      <w:r w:rsidR="00C83639" w:rsidRPr="00424860">
        <w:rPr>
          <w:rFonts w:ascii="Calibri" w:hAnsi="Calibri" w:cs="Calibri"/>
        </w:rPr>
        <w:t xml:space="preserve"> of cities</w:t>
      </w:r>
      <w:r w:rsidR="00EC7F40" w:rsidRPr="00424860">
        <w:rPr>
          <w:rFonts w:ascii="Calibri" w:hAnsi="Calibri" w:cs="Calibri"/>
        </w:rPr>
        <w:t xml:space="preserve"> remains a </w:t>
      </w:r>
      <w:r w:rsidR="00322242" w:rsidRPr="00424860">
        <w:rPr>
          <w:rFonts w:ascii="Calibri" w:hAnsi="Calibri" w:cs="Calibri"/>
        </w:rPr>
        <w:t xml:space="preserve">significant </w:t>
      </w:r>
      <w:r w:rsidR="00EC7F40" w:rsidRPr="00424860">
        <w:rPr>
          <w:rFonts w:ascii="Calibri" w:hAnsi="Calibri" w:cs="Calibri"/>
        </w:rPr>
        <w:t>challenge</w:t>
      </w:r>
      <w:r w:rsidR="000C434B" w:rsidRPr="00424860">
        <w:rPr>
          <w:rFonts w:ascii="Calibri" w:hAnsi="Calibri" w:cs="Calibri"/>
        </w:rPr>
        <w:t xml:space="preserve"> </w:t>
      </w:r>
      <w:sdt>
        <w:sdtPr>
          <w:rPr>
            <w:rFonts w:ascii="Calibri" w:hAnsi="Calibri" w:cs="Calibri"/>
          </w:rPr>
          <w:alias w:val="To edit, see citavi.com/edit"/>
          <w:tag w:val="CitaviPlaceholder#7156553b-f2a2-4d16-b458-86bfb37ca511"/>
          <w:id w:val="176212665"/>
          <w:placeholder>
            <w:docPart w:val="1F222593F93E4E9C93B136B3A9B0ECF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OCwiUmVmZXJlbmNlSWQiOiJlYzMyODQ3OS0yMDc5LTRkZmMtOTYxNy1lNDQ4ZmZiZTg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OCIsIiR0eXBlIjoiU3dpc3NBY2FkZW1pYy5DaXRhdmkuUHJvamVjdCwgU3dpc3NBY2FkZW1pYy5DaXRhdmkifX0seyIkaWQiOiI5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OCJ9fSx7IiRpZCI6IjEwIiwiJHR5cGUiOiJTd2lzc0FjYWRlbWljLkNpdGF2aS5QZXJzb24sIFN3aXNzQWNhZGVtaWMuQ2l0YXZpIiwiRmlyc3ROYW1lIjoiU2lxaW4iLCJMYXN0TmFtZSI6IldhbmciLCJQcm90ZWN0ZWQiOmZhbHNlLCJTZXgiOjAsIkNyZWF0ZWRCeSI6Il9MZW5vdm8iLCJDcmVhdGVkT24iOiIyMDIxLTA5LTI4VDAxOjQyOjQyIiwiTW9kaWZpZWRCeSI6Il9MZW5vdm8iLCJJZCI6IjhlZmI5ZTcwLWU5ODQtNDJmNS04ZTk1LWI1YzgwZTUzNWM2OSIsIk1vZGlmaWVkT24iOiIyMDIxLTA5LTI4VDAxOjQyOjQyIiwiUHJvamVjdCI6eyIkcmVmIjoiOCJ9fSx7IiRpZCI6IjEx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g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OC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1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OC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ItMDktMDdUMDk6NDY6MDUiLCJQcm9qZWN0Ijp7IiRyZWYiOiI4In19LCJVc2VOdW1iZXJpbmdUeXBlT2ZQYXJlbnREb2N1bWVudCI6ZmFsc2V9XSwiRm9ybWF0dGVkVGV4dCI6eyIkaWQiOiIxNiIsIkNvdW50IjoxLCJUZXh0VW5pdHMiOlt7IiRpZCI6IjE3IiwiRm9udFN0eWxlIjp7IiRpZCI6IjE4IiwiTmV1dHJhbCI6dHJ1ZX0sIlJlYWRpbmdPcmRlciI6MSwiVGV4dCI6IihMaXUgZXQgYWwuLCAyMDIxKSJ9XX0sIlRhZyI6IkNpdGF2aVBsYWNlaG9sZGVyIzcxNTY1NTNiLWYyYTItNGQxNi1iNDU4LTg2YmZiMzdjYTUxMSIsIlRleHQiOiIoTGl1IGV0IGFsLiwgMjAyMSkiLCJXQUlWZXJzaW9uIjoiNi4xNC4wLjAifQ==}</w:instrText>
          </w:r>
          <w:r w:rsidRPr="00424860">
            <w:rPr>
              <w:rFonts w:ascii="Calibri" w:hAnsi="Calibri" w:cs="Calibri"/>
              <w:noProof/>
            </w:rPr>
            <w:fldChar w:fldCharType="separate"/>
          </w:r>
          <w:r w:rsidR="009F20B2">
            <w:rPr>
              <w:rFonts w:ascii="Calibri" w:hAnsi="Calibri" w:cs="Calibri"/>
              <w:noProof/>
            </w:rPr>
            <w:t>(Liu et al., 2021)</w:t>
          </w:r>
          <w:r w:rsidRPr="00424860">
            <w:rPr>
              <w:rFonts w:ascii="Calibri" w:hAnsi="Calibri" w:cs="Calibri"/>
              <w:noProof/>
            </w:rPr>
            <w:fldChar w:fldCharType="end"/>
          </w:r>
        </w:sdtContent>
      </w:sdt>
      <w:r w:rsidR="00EC7F40" w:rsidRPr="00424860">
        <w:rPr>
          <w:rFonts w:ascii="Calibri" w:hAnsi="Calibri" w:cs="Calibri"/>
        </w:rPr>
        <w:t>.</w:t>
      </w:r>
    </w:p>
    <w:p w14:paraId="1FE356E5" w14:textId="490B885C" w:rsidR="006C7461" w:rsidRPr="00424860" w:rsidRDefault="006C7461" w:rsidP="00930E41">
      <w:pPr>
        <w:rPr>
          <w:rFonts w:ascii="Calibri" w:hAnsi="Calibri" w:cs="Calibri"/>
        </w:rPr>
      </w:pPr>
      <w:r w:rsidRPr="00424860">
        <w:rPr>
          <w:rFonts w:ascii="Calibri" w:hAnsi="Calibri" w:cs="Calibri"/>
        </w:rPr>
        <w:t xml:space="preserve">Cellular </w:t>
      </w:r>
      <w:r w:rsidR="00784D39">
        <w:rPr>
          <w:rFonts w:ascii="Calibri" w:hAnsi="Calibri" w:cs="Calibri"/>
        </w:rPr>
        <w:t>a</w:t>
      </w:r>
      <w:r w:rsidRPr="00424860">
        <w:rPr>
          <w:rFonts w:ascii="Calibri" w:hAnsi="Calibri" w:cs="Calibri"/>
        </w:rPr>
        <w:t>utomata (CA) ha</w:t>
      </w:r>
      <w:r w:rsidR="007C487C" w:rsidRPr="00424860">
        <w:rPr>
          <w:rFonts w:ascii="Calibri" w:hAnsi="Calibri" w:cs="Calibri"/>
        </w:rPr>
        <w:t>ve</w:t>
      </w:r>
      <w:r w:rsidRPr="00424860">
        <w:rPr>
          <w:rFonts w:ascii="Calibri" w:hAnsi="Calibri" w:cs="Calibri"/>
        </w:rPr>
        <w:t xml:space="preserve"> been widely </w:t>
      </w:r>
      <w:r w:rsidR="00646886" w:rsidRPr="00424860">
        <w:rPr>
          <w:rFonts w:ascii="Calibri" w:hAnsi="Calibri" w:cs="Calibri"/>
        </w:rPr>
        <w:t xml:space="preserve">used to model future urbanization patterns </w:t>
      </w:r>
      <w:r w:rsidRPr="00424860">
        <w:rPr>
          <w:rFonts w:ascii="Calibri" w:hAnsi="Calibri" w:cs="Calibri"/>
        </w:rPr>
        <w:t xml:space="preserve">because of </w:t>
      </w:r>
      <w:r w:rsidR="008D2CBC" w:rsidRPr="00424860">
        <w:rPr>
          <w:rFonts w:ascii="Calibri" w:hAnsi="Calibri" w:cs="Calibri"/>
        </w:rPr>
        <w:t>their</w:t>
      </w:r>
      <w:r w:rsidRPr="00424860">
        <w:rPr>
          <w:rFonts w:ascii="Calibri" w:hAnsi="Calibri" w:cs="Calibri"/>
        </w:rPr>
        <w:t xml:space="preserve"> </w:t>
      </w:r>
      <w:r w:rsidR="001D2DE3" w:rsidRPr="00424860">
        <w:rPr>
          <w:rFonts w:ascii="Calibri" w:hAnsi="Calibri" w:cs="Calibri"/>
        </w:rPr>
        <w:t xml:space="preserve">ability to </w:t>
      </w:r>
      <w:r w:rsidR="00555C69">
        <w:rPr>
          <w:rFonts w:ascii="Calibri" w:hAnsi="Calibri" w:cs="Calibri"/>
        </w:rPr>
        <w:t>incorporate</w:t>
      </w:r>
      <w:r w:rsidR="00555C69" w:rsidRPr="00424860">
        <w:rPr>
          <w:rFonts w:ascii="Calibri" w:hAnsi="Calibri" w:cs="Calibri"/>
        </w:rPr>
        <w:t xml:space="preserve"> </w:t>
      </w:r>
      <w:r w:rsidRPr="00424860">
        <w:rPr>
          <w:rFonts w:ascii="Calibri" w:hAnsi="Calibri" w:cs="Calibri"/>
        </w:rPr>
        <w:t xml:space="preserve">real-world </w:t>
      </w:r>
      <w:r w:rsidR="00555C69">
        <w:rPr>
          <w:rFonts w:ascii="Calibri" w:hAnsi="Calibri" w:cs="Calibri"/>
        </w:rPr>
        <w:t>urbanization processes</w:t>
      </w:r>
      <w:r w:rsidR="001D2DE3" w:rsidRPr="00424860">
        <w:rPr>
          <w:rFonts w:ascii="Calibri" w:hAnsi="Calibri" w:cs="Calibri"/>
        </w:rPr>
        <w:t xml:space="preserve"> </w:t>
      </w:r>
      <w:sdt>
        <w:sdtPr>
          <w:rPr>
            <w:rFonts w:ascii="Calibri" w:hAnsi="Calibri" w:cs="Calibri"/>
          </w:rPr>
          <w:alias w:val="To edit, see citavi.com/edit"/>
          <w:tag w:val="CitaviPlaceholder#127f4570-f734-4f5b-b6cb-050dcdb97137"/>
          <w:id w:val="1284179081"/>
          <w:placeholder>
            <w:docPart w:val="D6BF84ED4E7B4CE3A8304CF7781D0460"/>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yMCwiUmVmZXJlbmNlSWQiOiIxZDFkZWMzMi1jMmZjLTQ5ZTAtOTA0Yi0xNzk3ODA2MGNh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4IiwiJHR5cGUiOiJTd2lzc0FjYWRlbWljLkNpdGF2aS5Qcm9qZWN0LCBTd2lzc0FjYWRlbWljLkNpdGF2aSJ9fSx7IiRpZCI6Ijk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g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OC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z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g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5LTA3VDA5OjQ2OjA1IiwiUHJvamVjdCI6eyIkcmVmIjoiOCJ9fSwiVXNlTnVtYmVyaW5nVHlwZU9mUGFyZW50RG9jdW1lbnQiOmZhbHNlfSx7IiRpZCI6IjE0IiwiJHR5cGUiOiJTd2lzc0FjYWRlbWljLkNpdGF2aS5DaXRhdGlvbnMuV29yZFBsYWNlaG9sZGVyRW50cnksIFN3aXNzQWNhZGVtaWMuQ2l0YXZpIiwiSWQiOiJkOGM4NTFhYS0yZjI2LTQxNzUtYjE0ZC0xYTZmN2QxYTE2MDMiLCJSYW5nZVN0YXJ0IjoyMCwiUmFuZ2VMZW5ndGgiOjE4LCJSZWZlcmVuY2VJZCI6ImRkMDY1MmY1LTBhODQtNDA2Zi1hNWY2LWM2OTNjOGE0MmI5O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Y29tcGVudnVyYnN5cy4yMDE3LjA2LjAwMSIsIlVyaVN0cmluZyI6Imh0dHBzOi8vZG9pLm9yZy8xMC4xMDE2L2ouY29tcGVudnVyYnN5cy4yMDE3LjA2LjAw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0OThkZGZmYi1jNTU5LTQzODAtYTQ4Yy1jOTVmOWI4NTQzOGIiLCJNb2RpZmllZE9uIjoiMjAyMS0wOC0zMVQyMjo1MTo1MyIsIlByb2plY3QiOnsiJHJlZiI6Ijg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2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4In19LCJQdWJsaXNoZXJzIjpbXSwiUXVvdGF0aW9ucyI6W10sIlJhdGluZyI6MC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gifX0sIlVzZU51bWJlcmluZ1R5cGVPZlBhcmVudERvY3VtZW50IjpmYWxzZX1dLCJGb3JtYXR0ZWRUZXh0Ijp7IiRpZCI6IjI3IiwiQ291bnQiOjEsIlRleHRVbml0cyI6W3siJGlkIjoiMjgiLCJGb250U3R5bGUiOnsiJGlkIjoiMjkiLCJOZXV0cmFsIjp0cnVlfSwiUmVhZGluZ09yZGVyIjoxLCJUZXh0IjoiKFRvbmcgYW5kIEZlbmcsIDIwMjA7IExpIGV0IGFsLiwgMjAxNykifV19LCJUYWciOiJDaXRhdmlQbGFjZWhvbGRlciMxMjdmNDU3MC1mNzM0LTRmNWItYjZjYi0wNTBkY2RiOTcxMzciLCJUZXh0IjoiKFRvbmcgYW5kIEZlbmcsIDIwMjA7IExpIGV0IGFsLiwgMjAxNykiLCJXQUlWZXJzaW9uIjoiNi4xNC4wLjAifQ==}</w:instrText>
          </w:r>
          <w:r w:rsidRPr="00424860">
            <w:rPr>
              <w:rFonts w:ascii="Calibri" w:hAnsi="Calibri" w:cs="Calibri"/>
              <w:noProof/>
            </w:rPr>
            <w:fldChar w:fldCharType="separate"/>
          </w:r>
          <w:r w:rsidR="009F20B2">
            <w:rPr>
              <w:rFonts w:ascii="Calibri" w:hAnsi="Calibri" w:cs="Calibri"/>
              <w:noProof/>
            </w:rPr>
            <w:t>(Tong and Feng, 2020; Li et al., 2017)</w:t>
          </w:r>
          <w:r w:rsidRPr="00424860">
            <w:rPr>
              <w:rFonts w:ascii="Calibri" w:hAnsi="Calibri" w:cs="Calibri"/>
              <w:noProof/>
            </w:rPr>
            <w:fldChar w:fldCharType="end"/>
          </w:r>
        </w:sdtContent>
      </w:sdt>
      <w:r w:rsidRPr="00424860">
        <w:rPr>
          <w:rFonts w:ascii="Calibri" w:hAnsi="Calibri" w:cs="Calibri"/>
        </w:rPr>
        <w:t xml:space="preserve">. CA models </w:t>
      </w:r>
      <w:r w:rsidR="0041048D">
        <w:rPr>
          <w:rFonts w:ascii="Calibri" w:hAnsi="Calibri" w:cs="Calibri"/>
        </w:rPr>
        <w:t xml:space="preserve">consider multiple </w:t>
      </w:r>
      <w:r w:rsidR="0053758C">
        <w:rPr>
          <w:rFonts w:ascii="Calibri" w:hAnsi="Calibri" w:cs="Calibri"/>
        </w:rPr>
        <w:t>factors such as</w:t>
      </w:r>
      <w:r w:rsidR="009C0522">
        <w:rPr>
          <w:rFonts w:ascii="Calibri" w:hAnsi="Calibri" w:cs="Calibri"/>
        </w:rPr>
        <w:t xml:space="preserve"> </w:t>
      </w:r>
      <w:r w:rsidR="00F348F7">
        <w:rPr>
          <w:rFonts w:ascii="Calibri" w:hAnsi="Calibri" w:cs="Calibri"/>
        </w:rPr>
        <w:t>land</w:t>
      </w:r>
      <w:r w:rsidR="00F348F7" w:rsidRPr="00424860">
        <w:rPr>
          <w:rFonts w:ascii="Calibri" w:hAnsi="Calibri" w:cs="Calibri"/>
        </w:rPr>
        <w:t xml:space="preserve"> </w:t>
      </w:r>
      <w:r w:rsidR="00553E02" w:rsidRPr="00424860">
        <w:rPr>
          <w:rFonts w:ascii="Calibri" w:hAnsi="Calibri" w:cs="Calibri"/>
        </w:rPr>
        <w:t xml:space="preserve">suitability, </w:t>
      </w:r>
      <w:r w:rsidR="005A5A10" w:rsidRPr="00424860">
        <w:rPr>
          <w:rFonts w:ascii="Calibri" w:hAnsi="Calibri" w:cs="Calibri"/>
        </w:rPr>
        <w:t>neighborhood status, constrain</w:t>
      </w:r>
      <w:r w:rsidR="00D957FA" w:rsidRPr="00424860">
        <w:rPr>
          <w:rFonts w:ascii="Calibri" w:hAnsi="Calibri" w:cs="Calibri"/>
        </w:rPr>
        <w:t xml:space="preserve">t </w:t>
      </w:r>
      <w:r w:rsidR="00997FE2" w:rsidRPr="00424860">
        <w:rPr>
          <w:rFonts w:ascii="Calibri" w:hAnsi="Calibri" w:cs="Calibri"/>
        </w:rPr>
        <w:t>variables</w:t>
      </w:r>
      <w:r w:rsidR="00821849" w:rsidRPr="00424860">
        <w:rPr>
          <w:rFonts w:ascii="Calibri" w:hAnsi="Calibri" w:cs="Calibri"/>
        </w:rPr>
        <w:t xml:space="preserve">, and stochastic </w:t>
      </w:r>
      <w:r w:rsidR="00F307E7">
        <w:rPr>
          <w:rFonts w:ascii="Calibri" w:hAnsi="Calibri" w:cs="Calibri"/>
        </w:rPr>
        <w:t>factors</w:t>
      </w:r>
      <w:r w:rsidR="00300138" w:rsidRPr="00424860">
        <w:rPr>
          <w:rFonts w:ascii="Calibri" w:hAnsi="Calibri" w:cs="Calibri"/>
        </w:rPr>
        <w:t xml:space="preserve"> </w:t>
      </w:r>
      <w:sdt>
        <w:sdtPr>
          <w:rPr>
            <w:rFonts w:ascii="Calibri" w:hAnsi="Calibri" w:cs="Calibri"/>
          </w:rPr>
          <w:alias w:val="To edit, see citavi.com/edit"/>
          <w:tag w:val="CitaviPlaceholder#886851d0-b30d-4470-b78a-eb19b67860f9"/>
          <w:id w:val="1198348088"/>
          <w:placeholder>
            <w:docPart w:val="77E21C7F717F4365A14739123847E265"/>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NCwiUmVmZXJlbmNlSWQiOiJjYjhjODU1OC0yMjhhLTQyNWUtODhhMC1mZjViODJkMGNj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4IiwiJHR5cGUiOiJTd2lzc0FjYWRlbWljLkNpdGF2aS5Qcm9qZWN0LCBTd2lzc0FjYWRlbWljLkNpdGF2aSJ9fSx7IiRpZCI6Ijk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OCJ9fV0sIk9yZ2FuaXphdGlvbnMiOltdLCJPdGhlcnNJbnZvbHZlZCI6W10sIlBhZ2VSYW5nZSI6IjxzcD5cclxuICA8bj4xMDE0MTY8L24+XHJcbiAgPGluPnRydWU8L2luPlxyXG4gIDxvcz4xMDE0MTY8L29zPlxyXG4gIDxwcz4xMDE0MTY8L3BzPlxyXG48L3NwPlxyXG48b3M+MTAxNDE2PC9vcz4iLCJQZXJpb2RpY2FsIjp7IiRpZCI6IjE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4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OCJ9fSwiVXNlTnVtYmVyaW5nVHlwZU9mUGFyZW50RG9jdW1lbnQiOmZhbHNlfSx7IiRpZCI6IjE1IiwiJHR5cGUiOiJTd2lzc0FjYWRlbWljLkNpdGF2aS5DaXRhdGlvbnMuV29yZFBsYWNlaG9sZGVyRW50cnksIFN3aXNzQWNhZGVtaWMuQ2l0YXZpIiwiSWQiOiI4ZDFmODVmYy1kMzlmLTQyNTAtYTAxYS1lY2FlMmY3YmU1MjkiLCJSYW5nZVN0YXJ0IjoyNCwiUmFuZ2VMZW5ndGgiOjIxLCJSZWZlcmVuY2VJZCI6IjRhOGEzNmYxLTJkZjYtNDM4ZC05ZTU4LTZiYzQyNzNlMWY1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cmVmIjoiOCJ9fSx7IiRpZCI6IjIx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jI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yMy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I3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X1dLCJGb3JtYXR0ZWRUZXh0Ijp7IiRpZCI6IjI4IiwiQ291bnQiOjEsIlRleHRVbml0cyI6W3siJGlkIjoiMjkiLCJGb250U3R5bGUiOnsiJGlkIjoiMzAiLCJOZXV0cmFsIjp0cnVlfSwiUmVhZGluZ09yZGVyIjoxLCJUZXh0IjoiKFJvb2Rwb3NodGkgZXQgYWwuLCAyMDIwOyBXYW5nIGV0IGFsLiwgMjAyMWEpIn1dfSwiVGFnIjoiQ2l0YXZpUGxhY2Vob2xkZXIjODg2ODUxZDAtYjMwZC00NDcwLWI3OGEtZWIxOWI2Nzg2MGY5IiwiVGV4dCI6IihSb29kcG9zaHRpIGV0IGFsLiwgMjAyMDsgV2FuZyBldCBhbC4sIDIwMjFhKSIsIldBSVZlcnNpb24iOiI2LjE0LjAuMCJ9}</w:instrText>
          </w:r>
          <w:r w:rsidRPr="00424860">
            <w:rPr>
              <w:rFonts w:ascii="Calibri" w:hAnsi="Calibri" w:cs="Calibri"/>
              <w:noProof/>
            </w:rPr>
            <w:fldChar w:fldCharType="separate"/>
          </w:r>
          <w:r w:rsidR="009F20B2">
            <w:rPr>
              <w:rFonts w:ascii="Calibri" w:hAnsi="Calibri" w:cs="Calibri"/>
              <w:noProof/>
            </w:rPr>
            <w:t>(Roodposhti et al., 2020; Wang et al., 2021a)</w:t>
          </w:r>
          <w:r w:rsidRPr="00424860">
            <w:rPr>
              <w:rFonts w:ascii="Calibri" w:hAnsi="Calibri" w:cs="Calibri"/>
              <w:noProof/>
            </w:rPr>
            <w:fldChar w:fldCharType="end"/>
          </w:r>
        </w:sdtContent>
      </w:sdt>
      <w:r w:rsidR="00A01612" w:rsidRPr="00424860">
        <w:rPr>
          <w:rFonts w:ascii="Calibri" w:hAnsi="Calibri" w:cs="Calibri"/>
        </w:rPr>
        <w:t xml:space="preserve">. </w:t>
      </w:r>
      <w:r w:rsidR="00F348F7">
        <w:rPr>
          <w:rFonts w:ascii="Calibri" w:hAnsi="Calibri" w:cs="Calibri"/>
        </w:rPr>
        <w:t>Land</w:t>
      </w:r>
      <w:r w:rsidR="00F348F7" w:rsidRPr="00424860">
        <w:rPr>
          <w:rFonts w:ascii="Calibri" w:hAnsi="Calibri" w:cs="Calibri"/>
        </w:rPr>
        <w:t xml:space="preserve"> </w:t>
      </w:r>
      <w:r w:rsidR="00F21681" w:rsidRPr="00424860">
        <w:rPr>
          <w:rFonts w:ascii="Calibri" w:hAnsi="Calibri" w:cs="Calibri"/>
        </w:rPr>
        <w:t>suitability refers to</w:t>
      </w:r>
      <w:r w:rsidR="006B741A" w:rsidRPr="00424860">
        <w:rPr>
          <w:rFonts w:ascii="Calibri" w:hAnsi="Calibri" w:cs="Calibri"/>
        </w:rPr>
        <w:t xml:space="preserve"> </w:t>
      </w:r>
      <w:r w:rsidR="0096331F" w:rsidRPr="00424860">
        <w:rPr>
          <w:rFonts w:ascii="Calibri" w:hAnsi="Calibri" w:cs="Calibri"/>
        </w:rPr>
        <w:t xml:space="preserve">the rescaled </w:t>
      </w:r>
      <w:r w:rsidR="000E2300" w:rsidRPr="00424860">
        <w:rPr>
          <w:rFonts w:ascii="Calibri" w:hAnsi="Calibri" w:cs="Calibri"/>
        </w:rPr>
        <w:t>biophysical, geographic, and socio</w:t>
      </w:r>
      <w:r w:rsidR="00FD49EA">
        <w:rPr>
          <w:rFonts w:ascii="Calibri" w:hAnsi="Calibri" w:cs="Calibri"/>
        </w:rPr>
        <w:t>-</w:t>
      </w:r>
      <w:r w:rsidR="000E2300" w:rsidRPr="00424860">
        <w:rPr>
          <w:rFonts w:ascii="Calibri" w:hAnsi="Calibri" w:cs="Calibri"/>
        </w:rPr>
        <w:t xml:space="preserve">economic driving factors </w:t>
      </w:r>
      <w:r w:rsidR="00703EDC" w:rsidRPr="00424860">
        <w:rPr>
          <w:rFonts w:ascii="Calibri" w:hAnsi="Calibri" w:cs="Calibri"/>
        </w:rPr>
        <w:t>that</w:t>
      </w:r>
      <w:r w:rsidR="002B28CC" w:rsidRPr="00424860">
        <w:rPr>
          <w:rFonts w:ascii="Calibri" w:hAnsi="Calibri" w:cs="Calibri"/>
        </w:rPr>
        <w:t xml:space="preserve"> </w:t>
      </w:r>
      <w:r w:rsidR="00BA2EB0">
        <w:rPr>
          <w:rFonts w:ascii="Calibri" w:hAnsi="Calibri" w:cs="Calibri"/>
        </w:rPr>
        <w:t xml:space="preserve">influence </w:t>
      </w:r>
      <w:r w:rsidR="005D220E" w:rsidRPr="00424860">
        <w:rPr>
          <w:rFonts w:ascii="Calibri" w:hAnsi="Calibri" w:cs="Calibri"/>
        </w:rPr>
        <w:t>urbanization</w:t>
      </w:r>
      <w:r w:rsidR="00E1275D" w:rsidRPr="00424860">
        <w:rPr>
          <w:rFonts w:ascii="Calibri" w:hAnsi="Calibri" w:cs="Calibri"/>
        </w:rPr>
        <w:t xml:space="preserve"> </w:t>
      </w:r>
      <w:sdt>
        <w:sdtPr>
          <w:rPr>
            <w:rFonts w:ascii="Calibri" w:hAnsi="Calibri" w:cs="Calibri"/>
          </w:rPr>
          <w:alias w:val="To edit, see citavi.com/edit"/>
          <w:tag w:val="CitaviPlaceholder#47e0a935-a2dc-4256-9f4f-1b46965345b7"/>
          <w:id w:val="879397632"/>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SwiUmVmZXJlbmNlSWQiOiJkMDRkZWVhYy05M2Q0LTQ4ODctYjk1Zi01M2U1NTFkMmI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4IiwiJHR5cGUiOiJTd2lzc0FjYWRlbWljLkNpdGF2aS5Qcm9qZWN0LCBTd2lzc0FjYWRlbWljLkNpdGF2aSJ9fSx7IiRpZCI6Ijk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g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OC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4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5LTA3VDA5OjQ2OjA1IiwiUHJvamVjdCI6eyIkcmVmIjoiOCJ9fSwiVXNlTnVtYmVyaW5nVHlwZU9mUGFyZW50RG9jdW1lbnQiOmZhbHNlfV0sIkZvcm1hdHRlZFRleHQiOnsiJGlkIjoiMTQiLCJDb3VudCI6MSwiVGV4dFVuaXRzIjpbeyIkaWQiOiIxNSIsIkZvbnRTdHlsZSI6eyIkaWQiOiIxNiIsIk5ldXRyYWwiOnRydWV9LCJSZWFkaW5nT3JkZXIiOjEsIlRleHQiOiIoRmVuZyBhbmQgVG9uZywgMjAyMCkifV19LCJUYWciOiJDaXRhdmlQbGFjZWhvbGRlciM0N2UwYTkzNS1hMmRjLTQyNTYtOWY0Zi0xYjQ2OTY1MzQ1YjciLCJUZXh0IjoiKEZlbmcgYW5kIFRvbmcsIDIwMjApIiwiV0FJVmVyc2lvbiI6IjYuMTQuMC4wIn0=}</w:instrText>
          </w:r>
          <w:r w:rsidRPr="00424860">
            <w:rPr>
              <w:rFonts w:ascii="Calibri" w:hAnsi="Calibri" w:cs="Calibri"/>
              <w:noProof/>
            </w:rPr>
            <w:fldChar w:fldCharType="separate"/>
          </w:r>
          <w:r w:rsidR="009F20B2">
            <w:rPr>
              <w:rFonts w:ascii="Calibri" w:hAnsi="Calibri" w:cs="Calibri"/>
              <w:noProof/>
            </w:rPr>
            <w:t>(Feng and Tong, 2020)</w:t>
          </w:r>
          <w:r w:rsidRPr="00424860">
            <w:rPr>
              <w:rFonts w:ascii="Calibri" w:hAnsi="Calibri" w:cs="Calibri"/>
              <w:noProof/>
            </w:rPr>
            <w:fldChar w:fldCharType="end"/>
          </w:r>
        </w:sdtContent>
      </w:sdt>
      <w:r w:rsidR="00E1275D" w:rsidRPr="00424860">
        <w:rPr>
          <w:rFonts w:ascii="Calibri" w:hAnsi="Calibri" w:cs="Calibri"/>
        </w:rPr>
        <w:t>.</w:t>
      </w:r>
      <w:r w:rsidR="000E2300" w:rsidRPr="00424860">
        <w:rPr>
          <w:rFonts w:ascii="Calibri" w:hAnsi="Calibri" w:cs="Calibri"/>
        </w:rPr>
        <w:t xml:space="preserve"> </w:t>
      </w:r>
      <w:r w:rsidR="00B06D24" w:rsidRPr="00424860">
        <w:rPr>
          <w:rFonts w:ascii="Calibri" w:hAnsi="Calibri" w:cs="Calibri"/>
        </w:rPr>
        <w:t>Neighborhood status</w:t>
      </w:r>
      <w:r w:rsidR="00162DDB" w:rsidRPr="00424860">
        <w:rPr>
          <w:rFonts w:ascii="Calibri" w:hAnsi="Calibri" w:cs="Calibri"/>
        </w:rPr>
        <w:t xml:space="preserve"> </w:t>
      </w:r>
      <w:r w:rsidR="00574184" w:rsidRPr="00424860">
        <w:rPr>
          <w:rFonts w:ascii="Calibri" w:hAnsi="Calibri" w:cs="Calibri"/>
        </w:rPr>
        <w:t>reflect</w:t>
      </w:r>
      <w:r w:rsidR="004E1462" w:rsidRPr="00424860">
        <w:rPr>
          <w:rFonts w:ascii="Calibri" w:hAnsi="Calibri" w:cs="Calibri"/>
        </w:rPr>
        <w:t>s</w:t>
      </w:r>
      <w:r w:rsidR="00B06D24" w:rsidRPr="00424860">
        <w:rPr>
          <w:rFonts w:ascii="Calibri" w:hAnsi="Calibri" w:cs="Calibri"/>
        </w:rPr>
        <w:t xml:space="preserve"> the amount of urban or other </w:t>
      </w:r>
      <w:r w:rsidR="00BA76D7">
        <w:rPr>
          <w:rFonts w:ascii="Calibri" w:hAnsi="Calibri" w:cs="Calibri"/>
        </w:rPr>
        <w:t>land</w:t>
      </w:r>
      <w:r w:rsidR="002530EF">
        <w:rPr>
          <w:rFonts w:ascii="Calibri" w:hAnsi="Calibri" w:cs="Calibri"/>
        </w:rPr>
        <w:t>-</w:t>
      </w:r>
      <w:r w:rsidR="00BA76D7">
        <w:rPr>
          <w:rFonts w:ascii="Calibri" w:hAnsi="Calibri" w:cs="Calibri"/>
        </w:rPr>
        <w:t>use</w:t>
      </w:r>
      <w:r w:rsidR="00B06D24" w:rsidRPr="00424860">
        <w:rPr>
          <w:rFonts w:ascii="Calibri" w:hAnsi="Calibri" w:cs="Calibri"/>
        </w:rPr>
        <w:t xml:space="preserve"> occurring in the immediate vicinity of each cell and is characteri</w:t>
      </w:r>
      <w:r w:rsidR="007D509B" w:rsidRPr="00424860">
        <w:rPr>
          <w:rFonts w:ascii="Calibri" w:hAnsi="Calibri" w:cs="Calibri"/>
        </w:rPr>
        <w:t>z</w:t>
      </w:r>
      <w:r w:rsidR="00B06D24" w:rsidRPr="00424860">
        <w:rPr>
          <w:rFonts w:ascii="Calibri" w:hAnsi="Calibri" w:cs="Calibri"/>
        </w:rPr>
        <w:t xml:space="preserve">ed </w:t>
      </w:r>
      <w:r w:rsidR="00F348F7">
        <w:rPr>
          <w:rFonts w:ascii="Calibri" w:hAnsi="Calibri" w:cs="Calibri"/>
        </w:rPr>
        <w:t>by</w:t>
      </w:r>
      <w:r w:rsidR="00B06D24" w:rsidRPr="00424860">
        <w:rPr>
          <w:rFonts w:ascii="Calibri" w:hAnsi="Calibri" w:cs="Calibri"/>
        </w:rPr>
        <w:t xml:space="preserve"> different structures, sizes</w:t>
      </w:r>
      <w:r w:rsidR="00175494" w:rsidRPr="00424860">
        <w:rPr>
          <w:rFonts w:ascii="Calibri" w:hAnsi="Calibri" w:cs="Calibri"/>
        </w:rPr>
        <w:t xml:space="preserve">, and </w:t>
      </w:r>
      <w:r w:rsidR="00B06D24" w:rsidRPr="00424860">
        <w:rPr>
          <w:rFonts w:ascii="Calibri" w:hAnsi="Calibri" w:cs="Calibri"/>
        </w:rPr>
        <w:t xml:space="preserve">weights </w:t>
      </w:r>
      <w:sdt>
        <w:sdtPr>
          <w:rPr>
            <w:rFonts w:ascii="Calibri" w:hAnsi="Calibri" w:cs="Calibri"/>
          </w:rPr>
          <w:alias w:val="To edit, see citavi.com/edit"/>
          <w:tag w:val="CitaviPlaceholder#0be4780d-5ee5-4288-a110-08cd44ebde19"/>
          <w:id w:val="1078704118"/>
          <w:placeholder>
            <w:docPart w:val="537A17074D3C45ED96176808C35172D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iwiUmVmZXJlbmNlSWQiOiIwMzY3N2ZhZi0wMThlLTQ5ZjktOGVmNC1hNTM5YzBiMTU0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OCIsIiR0eXBlIjoiU3dpc3NBY2FkZW1pYy5DaXRhdmkuUHJvamVjdCwgU3dpc3NBY2FkZW1pYy5DaXRhdmkifX0seyIkaWQiOiI5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gifX0seyIkaWQiOiIxMC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gifX0seyIkaWQiOiIxMS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OC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4In19XSwiT3JnYW5pemF0aW9ucyI6W10sIk90aGVyc0ludm9sdmVkIjpbXSwiUGFnZVJhbmdlIjoiPHNwPlxyXG4gIDxuPjEwMTY4OTwvbj5cclxuICA8aW4+dHJ1ZTwvaW4+XHJcbiAgPG9zPjEwMTY4OTwvb3M+XHJcbiAgPHBzPjEwMTY4OTwvcHM+XHJcbjwvc3A+XHJcbjxvcz4xMDE2ODk8L29zPiIsIlBlcmlvZGljYWwiOnsiJGlkIjoiMTU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g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OS0wN1QwOTo0NjowNSIsIlByb2plY3QiOnsiJHJlZiI6IjgifX0sIlVzZU51bWJlcmluZ1R5cGVPZlBhcmVudERvY3VtZW50IjpmYWxzZX0seyIkaWQiOiIxNiIsIiR0eXBlIjoiU3dpc3NBY2FkZW1pYy5DaXRhdmkuQ2l0YXRpb25zLldvcmRQbGFjZWhvbGRlckVudHJ5LCBTd2lzc0FjYWRlbWljLkNpdGF2aSIsIklkIjoiNDMxODk1NTEtMmJmNi00N2MxLTg2YzItMWFhMzMxZWYyMTI0IiwiUmFuZ2VTdGFydCI6MTYsIlJhbmdlTGVuZ3RoIjoyNiwiUmVmZXJlbmNlSWQiOiJjYjhjODU1OC0yMjhhLTQyNWUtODhhMC1mZjViODJkMGNjZGU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4In19LHsiJGlkIjoiMjI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OCJ9fSx7IiRpZCI6IjIz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OCJ9fV0sIk9yZ2FuaXphdGlvbnMiOltdLCJPdGhlcnNJbnZvbHZlZCI6W10sIlBhZ2VSYW5nZSI6IjxzcD5cclxuICA8bj4xMDE0MTY8L24+XHJcbiAgPGluPnRydWU8L2luPlxyXG4gIDxvcz4xMDE0MTY8L29zPlxyXG4gIDxwcz4xMDE0MTY8L3BzPlxyXG48L3NwPlxyXG48b3M+MTAxNDE2PC9vcz4iLCJQZXJpb2RpY2FsIjp7IiRyZWYiOiIxNSJ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OCJ9fSwiVXNlTnVtYmVyaW5nVHlwZU9mUGFyZW50RG9jdW1lbnQiOmZhbHNlfV0sIkZvcm1hdHRlZFRleHQiOnsiJGlkIjoiMjciLCJDb3VudCI6MSwiVGV4dFVuaXRzIjpbeyIkaWQiOiIyOCIsIkZvbnRTdHlsZSI6eyIkaWQiOiIyOSIsIk5ldXRyYWwiOnRydWV9LCJSZWFkaW5nT3JkZXIiOjEsIlRleHQiOiIoWXUgZXQgYWwuLCAyMDIxOyBSb29kcG9zaHRpIGV0IGFsLiwgMjAyMCkifV19LCJUYWciOiJDaXRhdmlQbGFjZWhvbGRlciMwYmU0NzgwZC01ZWU1LTQyODgtYTExMC0wOGNkNDRlYmRlMTkiLCJUZXh0IjoiKFl1IGV0IGFsLiwgMjAyMTsgUm9vZHBvc2h0aSBldCBhbC4sIDIwMjApIiwiV0FJVmVyc2lvbiI6IjYuMTQuMC4wIn0=}</w:instrText>
          </w:r>
          <w:r w:rsidRPr="00424860">
            <w:rPr>
              <w:rFonts w:ascii="Calibri" w:hAnsi="Calibri" w:cs="Calibri"/>
              <w:noProof/>
            </w:rPr>
            <w:fldChar w:fldCharType="separate"/>
          </w:r>
          <w:r w:rsidR="009F20B2">
            <w:rPr>
              <w:rFonts w:ascii="Calibri" w:hAnsi="Calibri" w:cs="Calibri"/>
              <w:noProof/>
            </w:rPr>
            <w:t>(Yu et al., 2021; Roodposhti et al., 2020)</w:t>
          </w:r>
          <w:r w:rsidRPr="00424860">
            <w:rPr>
              <w:rFonts w:ascii="Calibri" w:hAnsi="Calibri" w:cs="Calibri"/>
              <w:noProof/>
            </w:rPr>
            <w:fldChar w:fldCharType="end"/>
          </w:r>
        </w:sdtContent>
      </w:sdt>
      <w:r w:rsidR="00175494" w:rsidRPr="00424860">
        <w:rPr>
          <w:rFonts w:ascii="Calibri" w:hAnsi="Calibri" w:cs="Calibri"/>
        </w:rPr>
        <w:t>.</w:t>
      </w:r>
      <w:r w:rsidR="00B06D24" w:rsidRPr="00424860">
        <w:rPr>
          <w:rFonts w:ascii="Calibri" w:hAnsi="Calibri" w:cs="Calibri"/>
        </w:rPr>
        <w:t xml:space="preserve"> </w:t>
      </w:r>
      <w:r w:rsidR="00B82560">
        <w:rPr>
          <w:rFonts w:ascii="Calibri" w:hAnsi="Calibri" w:cs="Calibri"/>
        </w:rPr>
        <w:t>C</w:t>
      </w:r>
      <w:r w:rsidR="00A7722D" w:rsidRPr="00424860">
        <w:rPr>
          <w:rFonts w:ascii="Calibri" w:hAnsi="Calibri" w:cs="Calibri"/>
        </w:rPr>
        <w:t xml:space="preserve">onstraint variables and stochastic factors </w:t>
      </w:r>
      <w:r w:rsidR="003C7D6B">
        <w:rPr>
          <w:rFonts w:ascii="Calibri" w:hAnsi="Calibri" w:cs="Calibri"/>
        </w:rPr>
        <w:t>regulate</w:t>
      </w:r>
      <w:r w:rsidR="003C7D6B" w:rsidRPr="00424860">
        <w:rPr>
          <w:rFonts w:ascii="Calibri" w:hAnsi="Calibri" w:cs="Calibri"/>
        </w:rPr>
        <w:t xml:space="preserve"> </w:t>
      </w:r>
      <w:r w:rsidR="001C1CE7">
        <w:rPr>
          <w:rFonts w:ascii="Calibri" w:hAnsi="Calibri" w:cs="Calibri"/>
        </w:rPr>
        <w:t>and</w:t>
      </w:r>
      <w:r w:rsidR="001C1CE7" w:rsidRPr="00424860">
        <w:rPr>
          <w:rFonts w:ascii="Calibri" w:hAnsi="Calibri" w:cs="Calibri"/>
        </w:rPr>
        <w:t xml:space="preserve"> </w:t>
      </w:r>
      <w:r w:rsidR="00FA3FED" w:rsidRPr="00424860">
        <w:rPr>
          <w:rFonts w:ascii="Calibri" w:hAnsi="Calibri" w:cs="Calibri"/>
        </w:rPr>
        <w:t>randomi</w:t>
      </w:r>
      <w:r w:rsidR="00BC1C06" w:rsidRPr="00424860">
        <w:rPr>
          <w:rFonts w:ascii="Calibri" w:hAnsi="Calibri" w:cs="Calibri"/>
        </w:rPr>
        <w:t>z</w:t>
      </w:r>
      <w:r w:rsidR="00FA3FED" w:rsidRPr="00424860">
        <w:rPr>
          <w:rFonts w:ascii="Calibri" w:hAnsi="Calibri" w:cs="Calibri"/>
        </w:rPr>
        <w:t>e</w:t>
      </w:r>
      <w:r w:rsidR="00291A50" w:rsidRPr="00424860">
        <w:rPr>
          <w:rFonts w:ascii="Calibri" w:hAnsi="Calibri" w:cs="Calibri"/>
        </w:rPr>
        <w:t xml:space="preserve"> </w:t>
      </w:r>
      <w:r w:rsidR="00880FAB" w:rsidRPr="00424860">
        <w:rPr>
          <w:rFonts w:ascii="Calibri" w:hAnsi="Calibri" w:cs="Calibri"/>
        </w:rPr>
        <w:t xml:space="preserve">future </w:t>
      </w:r>
      <w:r w:rsidR="00291A50" w:rsidRPr="00424860">
        <w:rPr>
          <w:rFonts w:ascii="Calibri" w:hAnsi="Calibri" w:cs="Calibri"/>
        </w:rPr>
        <w:t>urban development</w:t>
      </w:r>
      <w:r w:rsidR="001C1CE7">
        <w:rPr>
          <w:rFonts w:ascii="Calibri" w:hAnsi="Calibri" w:cs="Calibri"/>
        </w:rPr>
        <w:t>, respectively</w:t>
      </w:r>
      <w:r w:rsidR="00291A50" w:rsidRPr="00424860">
        <w:rPr>
          <w:rFonts w:ascii="Calibri" w:hAnsi="Calibri" w:cs="Calibri"/>
        </w:rPr>
        <w:t xml:space="preserve"> </w:t>
      </w:r>
      <w:sdt>
        <w:sdtPr>
          <w:rPr>
            <w:rFonts w:ascii="Calibri" w:hAnsi="Calibri" w:cs="Calibri"/>
          </w:rPr>
          <w:alias w:val="To edit, see citavi.com/edit"/>
          <w:tag w:val="CitaviPlaceholder#05c63e8a-f8de-4080-8f38-354255cd9154"/>
          <w:id w:val="379899701"/>
          <w:placeholder>
            <w:docPart w:val="DefaultPlaceholder_-1854013440"/>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giLCIkdHlwZSI6IlN3aXNzQWNhZGVtaWMuQ2l0YXZpLlByb2plY3QsIFN3aXNzQWNhZGVtaWMuQ2l0YXZpIn19LHsiJGlkIjoiOS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gifX0seyIkaWQiOiIxMC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gifX0seyIkaWQiOiIxMS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OCJ9fSx7IiRpZCI6IjEy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4In19LHsiJGlkIjoiMTM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gifX0seyIkaWQiOiIxNC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gifX0seyIkaWQiOiIxNS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gifX0seyIkaWQiOiIxNi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g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OC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y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4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gifX0sIlVzZU51bWJlcmluZ1R5cGVPZlBhcmVudERvY3VtZW50IjpmYWxzZX1dLCJGb3JtYXR0ZWRUZXh0Ijp7IiRpZCI6IjIxIiwiQ291bnQiOjEsIlRleHRVbml0cyI6W3siJGlkIjoiMjIiLCJGb250U3R5bGUiOnsiJGlkIjoiMjMiLCJOZXV0cmFsIjp0cnVlfSwiUmVhZGluZ09yZGVyIjoxLCJUZXh0IjoiKFpoYWkgZXQgYWwuLCAyMDIwKSJ9XX0sIlRhZyI6IkNpdGF2aVBsYWNlaG9sZGVyIzA1YzYzZThhLWY4ZGUtNDA4MC04ZjM4LTM1NDI1NWNkOTE1NCIsIlRleHQiOiIoWmhhaSBldCBhbC4sIDIwMjApIiwiV0FJVmVyc2lvbiI6IjYuMTQuMC4wIn0=}</w:instrText>
          </w:r>
          <w:r w:rsidRPr="00424860">
            <w:rPr>
              <w:rFonts w:ascii="Calibri" w:hAnsi="Calibri" w:cs="Calibri"/>
              <w:noProof/>
            </w:rPr>
            <w:fldChar w:fldCharType="separate"/>
          </w:r>
          <w:r w:rsidR="00D85511">
            <w:rPr>
              <w:rFonts w:ascii="Calibri" w:hAnsi="Calibri" w:cs="Calibri"/>
              <w:noProof/>
            </w:rPr>
            <w:t>(Zhai et al., 2020)</w:t>
          </w:r>
          <w:r w:rsidRPr="00424860">
            <w:rPr>
              <w:rFonts w:ascii="Calibri" w:hAnsi="Calibri" w:cs="Calibri"/>
              <w:noProof/>
            </w:rPr>
            <w:fldChar w:fldCharType="end"/>
          </w:r>
        </w:sdtContent>
      </w:sdt>
      <w:r w:rsidR="00A7722D" w:rsidRPr="00424860">
        <w:rPr>
          <w:rFonts w:ascii="Calibri" w:hAnsi="Calibri" w:cs="Calibri"/>
        </w:rPr>
        <w:t>.</w:t>
      </w:r>
      <w:r w:rsidR="00FA3FED" w:rsidRPr="00424860">
        <w:rPr>
          <w:rFonts w:ascii="Calibri" w:hAnsi="Calibri" w:cs="Calibri"/>
        </w:rPr>
        <w:t xml:space="preserve"> </w:t>
      </w:r>
      <w:r w:rsidR="00D52EEE" w:rsidRPr="00424860">
        <w:rPr>
          <w:rFonts w:ascii="Calibri" w:hAnsi="Calibri" w:cs="Calibri"/>
        </w:rPr>
        <w:t xml:space="preserve">Transition rules are a set of </w:t>
      </w:r>
      <w:r w:rsidR="001C5609">
        <w:rPr>
          <w:rFonts w:ascii="Calibri" w:hAnsi="Calibri" w:cs="Calibri"/>
        </w:rPr>
        <w:t>functions and</w:t>
      </w:r>
      <w:r w:rsidR="00D52EEE" w:rsidRPr="00424860">
        <w:rPr>
          <w:rFonts w:ascii="Calibri" w:hAnsi="Calibri" w:cs="Calibri"/>
        </w:rPr>
        <w:t xml:space="preserve"> parameters that </w:t>
      </w:r>
      <w:r w:rsidR="0034689D" w:rsidRPr="00424860">
        <w:rPr>
          <w:rFonts w:ascii="Calibri" w:hAnsi="Calibri" w:cs="Calibri"/>
        </w:rPr>
        <w:t>control</w:t>
      </w:r>
      <w:r w:rsidR="00583865" w:rsidRPr="00424860">
        <w:rPr>
          <w:rFonts w:ascii="Calibri" w:hAnsi="Calibri" w:cs="Calibri"/>
        </w:rPr>
        <w:t xml:space="preserve"> the scaling of </w:t>
      </w:r>
      <w:r w:rsidR="00B81DF8">
        <w:rPr>
          <w:rFonts w:ascii="Calibri" w:hAnsi="Calibri" w:cs="Calibri"/>
        </w:rPr>
        <w:t>land</w:t>
      </w:r>
      <w:r w:rsidR="00B81DF8" w:rsidRPr="00424860">
        <w:rPr>
          <w:rFonts w:ascii="Calibri" w:hAnsi="Calibri" w:cs="Calibri"/>
        </w:rPr>
        <w:t xml:space="preserve"> </w:t>
      </w:r>
      <w:r w:rsidR="00B6557F" w:rsidRPr="00424860">
        <w:rPr>
          <w:rFonts w:ascii="Calibri" w:hAnsi="Calibri" w:cs="Calibri"/>
        </w:rPr>
        <w:t xml:space="preserve">suitability </w:t>
      </w:r>
      <w:r w:rsidR="00C158DB" w:rsidRPr="00424860">
        <w:rPr>
          <w:rFonts w:ascii="Calibri" w:hAnsi="Calibri" w:cs="Calibri"/>
        </w:rPr>
        <w:t>factors</w:t>
      </w:r>
      <w:r w:rsidR="00B6557F" w:rsidRPr="00424860">
        <w:rPr>
          <w:rFonts w:ascii="Calibri" w:hAnsi="Calibri" w:cs="Calibri"/>
        </w:rPr>
        <w:t xml:space="preserve">, configuration of the neighborhood, </w:t>
      </w:r>
      <w:r w:rsidR="00A61905" w:rsidRPr="00424860">
        <w:rPr>
          <w:rFonts w:ascii="Calibri" w:hAnsi="Calibri" w:cs="Calibri"/>
        </w:rPr>
        <w:t>constraints</w:t>
      </w:r>
      <w:r w:rsidR="00ED6471" w:rsidRPr="00424860">
        <w:rPr>
          <w:rFonts w:ascii="Calibri" w:hAnsi="Calibri" w:cs="Calibri"/>
        </w:rPr>
        <w:t>,</w:t>
      </w:r>
      <w:r w:rsidR="00B6557F" w:rsidRPr="00424860">
        <w:rPr>
          <w:rFonts w:ascii="Calibri" w:hAnsi="Calibri" w:cs="Calibri"/>
        </w:rPr>
        <w:t xml:space="preserve"> and </w:t>
      </w:r>
      <w:r w:rsidR="003C4727" w:rsidRPr="00424860">
        <w:rPr>
          <w:rFonts w:ascii="Calibri" w:hAnsi="Calibri" w:cs="Calibri"/>
        </w:rPr>
        <w:t xml:space="preserve">stochastic factors, </w:t>
      </w:r>
      <w:r w:rsidR="00B87266" w:rsidRPr="00424860">
        <w:rPr>
          <w:rFonts w:ascii="Calibri" w:hAnsi="Calibri" w:cs="Calibri"/>
        </w:rPr>
        <w:t>and</w:t>
      </w:r>
      <w:r w:rsidR="00745306" w:rsidRPr="00424860">
        <w:rPr>
          <w:rFonts w:ascii="Calibri" w:hAnsi="Calibri" w:cs="Calibri"/>
        </w:rPr>
        <w:t xml:space="preserve"> then</w:t>
      </w:r>
      <w:r w:rsidR="003C4727" w:rsidRPr="00424860">
        <w:rPr>
          <w:rFonts w:ascii="Calibri" w:hAnsi="Calibri" w:cs="Calibri"/>
        </w:rPr>
        <w:t xml:space="preserve"> combine these </w:t>
      </w:r>
      <w:r w:rsidR="00745306" w:rsidRPr="00424860">
        <w:rPr>
          <w:rFonts w:ascii="Calibri" w:hAnsi="Calibri" w:cs="Calibri"/>
        </w:rPr>
        <w:t>e</w:t>
      </w:r>
      <w:r w:rsidR="00A61905" w:rsidRPr="00424860">
        <w:rPr>
          <w:rFonts w:ascii="Calibri" w:hAnsi="Calibri" w:cs="Calibri"/>
        </w:rPr>
        <w:t>lements into a spatial layer defining the probability of each cell becoming urbanized in the future</w:t>
      </w:r>
      <w:r w:rsidR="00583865" w:rsidRPr="00424860">
        <w:rPr>
          <w:rFonts w:ascii="Calibri" w:hAnsi="Calibri" w:cs="Calibri"/>
        </w:rPr>
        <w:t>.</w:t>
      </w:r>
      <w:r w:rsidR="00B6557F" w:rsidRPr="00424860">
        <w:rPr>
          <w:rFonts w:ascii="Calibri" w:hAnsi="Calibri" w:cs="Calibri"/>
        </w:rPr>
        <w:t xml:space="preserve"> </w:t>
      </w:r>
      <w:r w:rsidR="00B06D24" w:rsidRPr="00424860">
        <w:rPr>
          <w:rFonts w:ascii="Calibri" w:hAnsi="Calibri" w:cs="Calibri"/>
        </w:rPr>
        <w:t xml:space="preserve">While </w:t>
      </w:r>
      <w:r w:rsidR="001B76BC" w:rsidRPr="00424860">
        <w:rPr>
          <w:rFonts w:ascii="Calibri" w:hAnsi="Calibri" w:cs="Calibri"/>
        </w:rPr>
        <w:t xml:space="preserve">transition </w:t>
      </w:r>
      <w:r w:rsidR="00B06D24" w:rsidRPr="00424860">
        <w:rPr>
          <w:rFonts w:ascii="Calibri" w:hAnsi="Calibri" w:cs="Calibri"/>
        </w:rPr>
        <w:t xml:space="preserve">rules have typically been derived by trial and error or expert knowledge, they </w:t>
      </w:r>
      <w:r w:rsidR="1F551B58" w:rsidRPr="00424860">
        <w:rPr>
          <w:rFonts w:ascii="Calibri" w:hAnsi="Calibri" w:cs="Calibri"/>
        </w:rPr>
        <w:t>are increasingly</w:t>
      </w:r>
      <w:r w:rsidR="00B06D24" w:rsidRPr="00424860">
        <w:rPr>
          <w:rFonts w:ascii="Calibri" w:hAnsi="Calibri" w:cs="Calibri"/>
        </w:rPr>
        <w:t xml:space="preserve"> derived automatically to achieve the highest predictive accuracy. </w:t>
      </w:r>
      <w:r w:rsidR="00CE02AE">
        <w:rPr>
          <w:rFonts w:ascii="Calibri" w:hAnsi="Calibri" w:cs="Calibri"/>
        </w:rPr>
        <w:t>A</w:t>
      </w:r>
      <w:r w:rsidR="00812357" w:rsidRPr="00424860">
        <w:rPr>
          <w:rFonts w:ascii="Calibri" w:hAnsi="Calibri" w:cs="Calibri"/>
        </w:rPr>
        <w:t xml:space="preserve">utomatic rule extraction </w:t>
      </w:r>
      <w:r w:rsidR="00075A2D">
        <w:rPr>
          <w:rFonts w:ascii="Calibri" w:hAnsi="Calibri" w:cs="Calibri"/>
        </w:rPr>
        <w:t xml:space="preserve">has </w:t>
      </w:r>
      <w:r w:rsidR="00075A2D" w:rsidRPr="00424860">
        <w:rPr>
          <w:rFonts w:ascii="Calibri" w:hAnsi="Calibri" w:cs="Calibri"/>
        </w:rPr>
        <w:t>include</w:t>
      </w:r>
      <w:r w:rsidR="00075A2D">
        <w:rPr>
          <w:rFonts w:ascii="Calibri" w:hAnsi="Calibri" w:cs="Calibri"/>
        </w:rPr>
        <w:t>d</w:t>
      </w:r>
      <w:r w:rsidR="00075A2D" w:rsidRPr="00424860">
        <w:rPr>
          <w:rFonts w:ascii="Calibri" w:hAnsi="Calibri" w:cs="Calibri"/>
        </w:rPr>
        <w:t xml:space="preserve"> </w:t>
      </w:r>
      <w:r w:rsidR="00481C64" w:rsidRPr="00424860">
        <w:rPr>
          <w:rFonts w:ascii="Calibri" w:hAnsi="Calibri" w:cs="Calibri"/>
        </w:rPr>
        <w:t xml:space="preserve">a suite of regression </w:t>
      </w:r>
      <w:r w:rsidR="007E359D" w:rsidRPr="00424860">
        <w:rPr>
          <w:rFonts w:ascii="Calibri" w:hAnsi="Calibri" w:cs="Calibri"/>
        </w:rPr>
        <w:t>and</w:t>
      </w:r>
      <w:r w:rsidR="00481C64" w:rsidRPr="00424860">
        <w:rPr>
          <w:rFonts w:ascii="Calibri" w:hAnsi="Calibri" w:cs="Calibri"/>
        </w:rPr>
        <w:t xml:space="preserve"> machine learning (ML)</w:t>
      </w:r>
      <w:r w:rsidR="00BD2EC2">
        <w:rPr>
          <w:rFonts w:ascii="Calibri" w:hAnsi="Calibri" w:cs="Calibri"/>
        </w:rPr>
        <w:t xml:space="preserve"> </w:t>
      </w:r>
      <w:r w:rsidR="00481C64" w:rsidRPr="00424860">
        <w:rPr>
          <w:rFonts w:ascii="Calibri" w:hAnsi="Calibri" w:cs="Calibri"/>
        </w:rPr>
        <w:t xml:space="preserve">based methods </w:t>
      </w:r>
      <w:r w:rsidR="00335140" w:rsidRPr="00424860">
        <w:rPr>
          <w:rFonts w:ascii="Calibri" w:hAnsi="Calibri" w:cs="Calibri"/>
        </w:rPr>
        <w:t>such as</w:t>
      </w:r>
      <w:r w:rsidR="00481C64" w:rsidRPr="00424860">
        <w:rPr>
          <w:rFonts w:ascii="Calibri" w:hAnsi="Calibri" w:cs="Calibri"/>
        </w:rPr>
        <w:t xml:space="preserve"> </w:t>
      </w:r>
      <w:r w:rsidRPr="00424860">
        <w:rPr>
          <w:rFonts w:ascii="Calibri" w:hAnsi="Calibri" w:cs="Calibri"/>
        </w:rPr>
        <w:t xml:space="preserve">logistic regression </w:t>
      </w:r>
      <w:sdt>
        <w:sdtPr>
          <w:rPr>
            <w:rFonts w:ascii="Calibri" w:hAnsi="Calibri" w:cs="Calibri"/>
          </w:rPr>
          <w:alias w:val="To edit, see citavi.com/edit"/>
          <w:tag w:val="CitaviPlaceholder#51cde8a8-40d3-4681-b8ed-0ad065a6efdb"/>
          <w:id w:val="1155833271"/>
          <w:placeholder>
            <w:docPart w:val="69F2CBF93F834D6C8EC5CA5CC2958AC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4In19LHsiJGlkIjoiMTI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1wZW52dXJic3lzLjIwMTcuMDkuMDA5IiwiVXJpU3RyaW5nIjoiaHR0cHM6Ly9kb2kub3JnLzEwLjEwMTYvai5jb21wZW52dXJic3lzLjIwMTcuMDkuM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I4YTc2OTAwLTJkNWQtNDkxZS05YTBiLTI0ZDIzNmUxNDkzYyIsIk1vZGlmaWVkT24iOiIyMDIxLTA4LTMxVDIyOjUxOjUzIiwiUHJvamVjdCI6eyIkcmVmIjoiOCJ9fV0sIk9yZ2FuaXphdGlvbnMiOltdLCJPdGhlcnNJbnZvbHZlZCI6W10sIlBhZ2VSYW5nZSI6IjxzcD5cclxuICA8bj4xNDc8L24+XHJcbiAgPGluPnRydWU8L2luPlxyXG4gIDxvcz4xNDc8L29zPlxyXG4gIDxwcz4xNDc8L3BzPlxyXG48L3NwPlxyXG48ZXA+XHJcbiAgPG4+MTU2PC9uPlxyXG4gIDxpbj50cnVlPC9pbj5cclxuICA8b3M+MTU2PC9vcz5cclxuICA8cHM+MTU2PC9wcz5cclxuPC9lcD5cclxuPG9zPjE0Ny0xNTY8L29zPiIsIlBlcmlvZGljYWwiOnsiJGlkIjoiMTc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gifX0sIlB1Ymxpc2hlcnMiOltdLCJRdW90YXRpb25zIjpbXSwiUmF0aW5nIjow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4In19LCJVc2VOdW1iZXJpbmdUeXBlT2ZQYXJlbnREb2N1bWVudCI6ZmFsc2V9XSwiRm9ybWF0dGVkVGV4dCI6eyIkaWQiOiIxOCIsIkNvdW50IjoxLCJUZXh0VW5pdHMiOlt7IiRpZCI6IjE5IiwiRm9udFN0eWxlIjp7IiRpZCI6IjIwIiwiTmV1dHJhbCI6dHJ1ZX0sIlJlYWRpbmdPcmRlciI6MSwiVGV4dCI6IihNdXN0YWZhIGV0IGFsLiwgMjAxOCkifV19LCJUYWciOiJDaXRhdmlQbGFjZWhvbGRlciM1MWNkZThhOC00MGQzLTQ2ODEtYjhlZC0wYWQwNjVhNmVmZGIiLCJUZXh0IjoiKE11c3RhZmEgZXQgYWwuLCAyMDE4KSIsIldBSVZlcnNpb24iOiI2LjE0LjAuMCJ9}</w:instrText>
          </w:r>
          <w:r w:rsidRPr="00424860">
            <w:rPr>
              <w:rFonts w:ascii="Calibri" w:hAnsi="Calibri" w:cs="Calibri"/>
              <w:noProof/>
            </w:rPr>
            <w:fldChar w:fldCharType="separate"/>
          </w:r>
          <w:r w:rsidR="00D85511">
            <w:rPr>
              <w:rFonts w:ascii="Calibri" w:hAnsi="Calibri" w:cs="Calibri"/>
              <w:noProof/>
            </w:rPr>
            <w:t>(Mustafa et al., 2018)</w:t>
          </w:r>
          <w:r w:rsidRPr="00424860">
            <w:rPr>
              <w:rFonts w:ascii="Calibri" w:hAnsi="Calibri" w:cs="Calibri"/>
              <w:noProof/>
            </w:rPr>
            <w:fldChar w:fldCharType="end"/>
          </w:r>
        </w:sdtContent>
      </w:sdt>
      <w:r w:rsidR="0001659B" w:rsidRPr="00424860">
        <w:rPr>
          <w:rFonts w:ascii="Calibri" w:hAnsi="Calibri" w:cs="Calibri"/>
        </w:rPr>
        <w:t>,</w:t>
      </w:r>
      <w:r w:rsidR="00553CEB" w:rsidRPr="00424860">
        <w:rPr>
          <w:rFonts w:ascii="Calibri" w:hAnsi="Calibri" w:cs="Calibri"/>
        </w:rPr>
        <w:t xml:space="preserve"> support vector machine</w:t>
      </w:r>
      <w:r w:rsidR="00CE02AE">
        <w:rPr>
          <w:rFonts w:ascii="Calibri" w:hAnsi="Calibri" w:cs="Calibri"/>
        </w:rPr>
        <w:t>s</w:t>
      </w:r>
      <w:r w:rsidR="00303A6F" w:rsidRPr="00424860">
        <w:rPr>
          <w:rFonts w:ascii="Calibri" w:hAnsi="Calibri" w:cs="Calibri"/>
        </w:rPr>
        <w:t xml:space="preserve"> </w:t>
      </w:r>
      <w:sdt>
        <w:sdtPr>
          <w:rPr>
            <w:rFonts w:ascii="Calibri" w:hAnsi="Calibri" w:cs="Calibri"/>
          </w:rPr>
          <w:alias w:val="To edit, see citavi.com/edit"/>
          <w:tag w:val="CitaviPlaceholder#4dbdb95e-e667-4999-b4f5-2607cfe3a64b"/>
          <w:id w:val="173174545"/>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W52Yy4yMDIxLjEwMDA4NCIsIlVyaVN0cmluZyI6Imh0dHBzOi8vZG9pLm9yZy8xMC4xMDE2L2ouZW52Yy4yMDIxLjEwMDA4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NDoxNDoxMiIsIk1vZGlmaWVkQnkiOiJfTGVub3ZvIiwiSWQiOiJmMzdhNmI3Ny0yYjQ4LTQyNTQtOWQzNi05YzI5MTE4NDBkNjciLCJNb2RpZmllZE9uIjoiMjAyMS0wOS0yOFQwNDoxNDoxMiIsIlByb2plY3QiOnsiJHJlZiI6IjgifX1dLCJPcmdhbml6YXRpb25zIjpbXSwiT3RoZXJzSW52b2x2ZWQiOltdLCJQYWdlUmFuZ2UiOiI8c3A+XHJcbiAgPG4+MTAwMDg0PC9uPlxyXG4gIDxpbj50cnVlPC9pbj5cclxuICA8b3M+MTAwMDg0PC9vcz5cclxuICA8cHM+MTAwMDg0PC9wcz5cclxuPC9zcD5cclxuPG9zPjEwMDA4NDwvb3M+IiwiUGVyaW9kaWNhbCI6eyIkaWQiOiIxOS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4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i0wOS0wN1QwOTo0NjowNSIsIlByb2plY3QiOnsiJHJlZiI6IjgifX0sIlVzZU51bWJlcmluZ1R5cGVPZlBhcmVudERvY3VtZW50IjpmYWxzZX1dLCJGb3JtYXR0ZWRUZXh0Ijp7IiRpZCI6IjIwIiwiQ291bnQiOjEsIlRleHRVbml0cyI6W3siJGlkIjoiMjEiLCJGb250U3R5bGUiOnsiJGlkIjoiMjIiLCJOZXV0cmFsIjp0cnVlfSwiUmVhZGluZ09yZGVyIjoxLCJUZXh0IjoiKEthZnkgZXQgYWwuLCAyMDIxKSJ9XX0sIlRhZyI6IkNpdGF2aVBsYWNlaG9sZGVyIzRkYmRiOTVlLWU2NjctNDk5OS1iNGY1LTI2MDdjZmUzYTY0YiIsIlRleHQiOiIoS2FmeSBldCBhbC4sIDIwMjEpIiwiV0FJVmVyc2lvbiI6IjYuMTQuMC4wIn0=}</w:instrText>
          </w:r>
          <w:r w:rsidRPr="00424860">
            <w:rPr>
              <w:rFonts w:ascii="Calibri" w:hAnsi="Calibri" w:cs="Calibri"/>
              <w:noProof/>
            </w:rPr>
            <w:fldChar w:fldCharType="separate"/>
          </w:r>
          <w:r w:rsidR="00D85511">
            <w:rPr>
              <w:rFonts w:ascii="Calibri" w:hAnsi="Calibri" w:cs="Calibri"/>
              <w:noProof/>
            </w:rPr>
            <w:t>(Kafy et al., 2021)</w:t>
          </w:r>
          <w:r w:rsidRPr="00424860">
            <w:rPr>
              <w:rFonts w:ascii="Calibri" w:hAnsi="Calibri" w:cs="Calibri"/>
              <w:noProof/>
            </w:rPr>
            <w:fldChar w:fldCharType="end"/>
          </w:r>
        </w:sdtContent>
      </w:sdt>
      <w:r w:rsidR="00BB1F94" w:rsidRPr="00424860">
        <w:rPr>
          <w:rFonts w:ascii="Calibri" w:hAnsi="Calibri" w:cs="Calibri"/>
        </w:rPr>
        <w:t>, tree-based method</w:t>
      </w:r>
      <w:r w:rsidR="00CE02AE">
        <w:rPr>
          <w:rFonts w:ascii="Calibri" w:hAnsi="Calibri" w:cs="Calibri"/>
        </w:rPr>
        <w:t>s</w:t>
      </w:r>
      <w:r w:rsidR="00C17B5F" w:rsidRPr="00424860">
        <w:rPr>
          <w:rFonts w:ascii="Calibri" w:hAnsi="Calibri" w:cs="Calibri"/>
        </w:rPr>
        <w:t xml:space="preserve"> </w:t>
      </w:r>
      <w:sdt>
        <w:sdtPr>
          <w:rPr>
            <w:rFonts w:ascii="Calibri" w:hAnsi="Calibri" w:cs="Calibri"/>
          </w:rPr>
          <w:alias w:val="To edit, see citavi.com/edit"/>
          <w:tag w:val="CitaviPlaceholder#d5d66839-8dfd-49cd-8871-23d685230dcb"/>
          <w:id w:val="553068130"/>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3NlaW4iLCJMYXN0TmFtZSI6IlNoYWZpemFkZWgtTW9naGFkYW0iLCJQcm90ZWN0ZWQiOmZhbHNlLCJTZXgiOjAsIkNyZWF0ZWRCeSI6Il9MZW5vdm8iLCJDcmVhdGVkT24iOiIyMDIxLTA5LTI4VDA0OjE5OjM4IiwiTW9kaWZpZWRCeSI6Il9MZW5vdm8iLCJJZCI6ImQ1NzY0YmY1LWRiZGQtNDgzOC04YjkwLTFlNDg5YzZkYWJhNiIsIk1vZGlmaWVkT24iOiIyMDIxLTA5LTI4VDA0OjE5OjM4IiwiUHJvamVjdCI6eyIkaWQiOiI4IiwiJHR5cGUiOiJTd2lzc0FjYWRlbWljLkNpdGF2aS5Qcm9qZWN0LCBTd2lzc0FjYWRlbWljLkNpdGF2aSJ9fSx7IiRpZCI6Ijk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OCJ9fSx7IiRpZCI6IjEw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4In19LHsiJGlkIjoiMTE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g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OC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U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g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IoU2hhZml6YWRlaC1Nb2doYWRhbSBldCBhbC4sIDIwMTcpIn1dfSwiVGFnIjoiQ2l0YXZpUGxhY2Vob2xkZXIjZDVkNjY4MzktOGRmZC00OWNkLTg4NzEtMjNkNjg1MjMwZGNiIiwiVGV4dCI6IihTaGFmaXphZGVoLU1vZ2hhZGFtIGV0IGFsLiwgMjAxNykiLCJXQUlWZXJzaW9uIjoiNi4xNC4wLjAifQ==}</w:instrText>
          </w:r>
          <w:r w:rsidRPr="00424860">
            <w:rPr>
              <w:rFonts w:ascii="Calibri" w:hAnsi="Calibri" w:cs="Calibri"/>
              <w:noProof/>
            </w:rPr>
            <w:fldChar w:fldCharType="separate"/>
          </w:r>
          <w:r w:rsidR="00D85511">
            <w:rPr>
              <w:rFonts w:ascii="Calibri" w:hAnsi="Calibri" w:cs="Calibri"/>
              <w:noProof/>
            </w:rPr>
            <w:t>(Shafizadeh-Moghadam et al., 2017)</w:t>
          </w:r>
          <w:r w:rsidRPr="00424860">
            <w:rPr>
              <w:rFonts w:ascii="Calibri" w:hAnsi="Calibri" w:cs="Calibri"/>
              <w:noProof/>
            </w:rPr>
            <w:fldChar w:fldCharType="end"/>
          </w:r>
        </w:sdtContent>
      </w:sdt>
      <w:r w:rsidRPr="00424860">
        <w:rPr>
          <w:rFonts w:ascii="Calibri" w:hAnsi="Calibri" w:cs="Calibri"/>
        </w:rPr>
        <w:t>, neur</w:t>
      </w:r>
      <w:r w:rsidR="00B87508" w:rsidRPr="00424860">
        <w:rPr>
          <w:rFonts w:ascii="Calibri" w:hAnsi="Calibri" w:cs="Calibri"/>
        </w:rPr>
        <w:t>al</w:t>
      </w:r>
      <w:r w:rsidRPr="00424860">
        <w:rPr>
          <w:rFonts w:ascii="Calibri" w:hAnsi="Calibri" w:cs="Calibri"/>
        </w:rPr>
        <w:t xml:space="preserve"> networks </w:t>
      </w:r>
      <w:sdt>
        <w:sdtPr>
          <w:rPr>
            <w:rFonts w:ascii="Calibri" w:hAnsi="Calibri" w:cs="Calibri"/>
          </w:rPr>
          <w:alias w:val="To edit, see citavi.com/edit"/>
          <w:tag w:val="CitaviPlaceholder#1f4eba85-8f07-4afd-9a80-87f271d01497"/>
          <w:id w:val="1697316852"/>
          <w:placeholder>
            <w:docPart w:val="69F2CBF93F834D6C8EC5CA5CC2958AC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MTA2MDQ5LjIwMjAuMTcyMzcxNCIsIlVyaVN0cmluZyI6Imh0dHBzOi8vZG9pLm9yZy8xMC4xMDgwLzEwMTA2MDQ5LjIwMjAuMTcyMzc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E2N2ZlNi05ZmY3LTQ1MWEtODNmYS1kNGU0YjQwYjQxMDciLCJNb2RpZmllZE9uIjoiMjAyMS0wOC0zMVQyMjo1MTo1My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Vpc3NuIjoiMTc1Mi0wNzYyIiwiSXNzbiI6IjEwMTAtNjA0OSIsIk5hbWUiOiJHZW9jYXJ0byBJbnRlcm5hdGlvbmFsIiwiUGFnaW5hdGlvbiI6MCwiUHJvdGVjdGVkIjpmYWxzZSwiQ3JlYXRlZEJ5IjoiX0xlbm92byIsIkNyZWF0ZWRPbiI6IjIwMjEtMDgtMzFUMjI6NTE6NTMiLCJNb2RpZmllZEJ5IjoiX0xlbm92byIsIklkIjoiMWJhYmY4NDQtZGQwYS00YzExLThkYTAtZWE5ZTM3NTA5ZWNjIiwiTW9kaWZpZWRPbiI6IjIwMjEtMDgtMzFUMjI6NTE6NTMiLCJQcm9qZWN0Ijp7IiRyZWYiOiI4In19LCJQdWJsaXNoZXJzIjpbXSwiUXVvdGF0aW9ucyI6W10sIlJhdGluZyI6MC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OCJ9fSwiVXNlTnVtYmVyaW5nVHlwZU9mUGFyZW50RG9jdW1lbnQiOmZhbHNlfV0sIkZvcm1hdHRlZFRleHQiOnsiJGlkIjoiMTgiLCJDb3VudCI6MSwiVGV4dFVuaXRzIjpbeyIkaWQiOiIxOSIsIkZvbnRTdHlsZSI6eyIkaWQiOiIyMCIsIk5ldXRyYWwiOnRydWV9LCJSZWFkaW5nT3JkZXIiOjEsIlRleHQiOiIoR2FudHVtdXIgZXQgYWwuLCAyMDIwKSJ9XX0sIlRhZyI6IkNpdGF2aVBsYWNlaG9sZGVyIzFmNGViYTg1LThmMDctNGFmZC05YTgwLTg3ZjI3MWQwMTQ5NyIsIlRleHQiOiIoR2FudHVtdXIgZXQgYWwuLCAyMDIwKSIsIldBSVZlcnNpb24iOiI2LjE0LjAuMCJ9}</w:instrText>
          </w:r>
          <w:r w:rsidRPr="00424860">
            <w:rPr>
              <w:rFonts w:ascii="Calibri" w:hAnsi="Calibri" w:cs="Calibri"/>
              <w:noProof/>
            </w:rPr>
            <w:fldChar w:fldCharType="separate"/>
          </w:r>
          <w:r w:rsidR="00D85511">
            <w:rPr>
              <w:rFonts w:ascii="Calibri" w:hAnsi="Calibri" w:cs="Calibri"/>
              <w:noProof/>
            </w:rPr>
            <w:t>(Gantumur et al., 2020)</w:t>
          </w:r>
          <w:r w:rsidRPr="00424860">
            <w:rPr>
              <w:rFonts w:ascii="Calibri" w:hAnsi="Calibri" w:cs="Calibri"/>
              <w:noProof/>
            </w:rPr>
            <w:fldChar w:fldCharType="end"/>
          </w:r>
        </w:sdtContent>
      </w:sdt>
      <w:r w:rsidRPr="00424860">
        <w:rPr>
          <w:rFonts w:ascii="Calibri" w:hAnsi="Calibri" w:cs="Calibri"/>
        </w:rPr>
        <w:t xml:space="preserve">, heuristic methods </w:t>
      </w:r>
      <w:sdt>
        <w:sdtPr>
          <w:rPr>
            <w:rFonts w:ascii="Calibri" w:hAnsi="Calibri" w:cs="Calibri"/>
          </w:rPr>
          <w:alias w:val="To edit, see citavi.com/edit"/>
          <w:tag w:val="CitaviPlaceholder#5cad2510-64bc-4e98-b964-aaafbef59ec5"/>
          <w:id w:val="284237556"/>
          <w:placeholder>
            <w:docPart w:val="69F2CBF93F834D6C8EC5CA5CC2958AC4"/>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SwiUmVmZXJlbmNlSWQiOiI3YTMzNzE0My1hYmFjLTRjNTAtODIzMi1hMWE0NWI0Yjky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4In19LCJVc2VOdW1iZXJpbmdUeXBlT2ZQYXJlbnREb2N1bWVudCI6ZmFsc2V9XSwiRm9ybWF0dGVkVGV4dCI6eyIkaWQiOiIxNCIsIkNvdW50IjoxLCJUZXh0VW5pdHMiOlt7IiRpZCI6IjE1IiwiRm9udFN0eWxlIjp7IiRpZCI6IjE2IiwiTmV1dHJhbCI6dHJ1ZX0sIlJlYWRpbmdPcmRlciI6MSwiVGV4dCI6IihDYXJuZWlybyBhbmQgT2xpdmVpcmEsIDIwMTMpIn1dfSwiVGFnIjoiQ2l0YXZpUGxhY2Vob2xkZXIjNWNhZDI1MTAtNjRiYy00ZTk4LWI5NjQtYWFhZmJlZjU5ZWM1IiwiVGV4dCI6IihDYXJuZWlybyBhbmQgT2xpdmVpcmEsIDIwMTMpIiwiV0FJVmVyc2lvbiI6IjYuMTQuMC4wIn0=}</w:instrText>
          </w:r>
          <w:r w:rsidRPr="00424860">
            <w:rPr>
              <w:rFonts w:ascii="Calibri" w:hAnsi="Calibri" w:cs="Calibri"/>
              <w:noProof/>
            </w:rPr>
            <w:fldChar w:fldCharType="separate"/>
          </w:r>
          <w:r w:rsidR="009F20B2">
            <w:rPr>
              <w:rFonts w:ascii="Calibri" w:hAnsi="Calibri" w:cs="Calibri"/>
              <w:noProof/>
            </w:rPr>
            <w:t>(Carneiro and Oliveira, 2013)</w:t>
          </w:r>
          <w:r w:rsidRPr="00424860">
            <w:rPr>
              <w:rFonts w:ascii="Calibri" w:hAnsi="Calibri" w:cs="Calibri"/>
              <w:noProof/>
            </w:rPr>
            <w:fldChar w:fldCharType="end"/>
          </w:r>
        </w:sdtContent>
      </w:sdt>
      <w:r w:rsidR="0001659B" w:rsidRPr="00424860">
        <w:rPr>
          <w:rFonts w:ascii="Calibri" w:hAnsi="Calibri" w:cs="Calibri"/>
        </w:rPr>
        <w:t xml:space="preserve">, and </w:t>
      </w:r>
      <w:r w:rsidR="004F41B2" w:rsidRPr="00424860">
        <w:rPr>
          <w:rFonts w:ascii="Calibri" w:hAnsi="Calibri" w:cs="Calibri"/>
        </w:rPr>
        <w:t>dictionar</w:t>
      </w:r>
      <w:r w:rsidR="00CE02AE">
        <w:rPr>
          <w:rFonts w:ascii="Calibri" w:hAnsi="Calibri" w:cs="Calibri"/>
        </w:rPr>
        <w:t>ies</w:t>
      </w:r>
      <w:r w:rsidR="004F41B2" w:rsidRPr="00424860">
        <w:rPr>
          <w:rFonts w:ascii="Calibri" w:hAnsi="Calibri" w:cs="Calibri"/>
        </w:rPr>
        <w:t xml:space="preserve"> of trusted rules</w:t>
      </w:r>
      <w:r w:rsidR="00730964" w:rsidRPr="00424860">
        <w:rPr>
          <w:rFonts w:ascii="Calibri" w:hAnsi="Calibri" w:cs="Calibri"/>
        </w:rPr>
        <w:t xml:space="preserve"> </w:t>
      </w:r>
      <w:sdt>
        <w:sdtPr>
          <w:rPr>
            <w:rFonts w:ascii="Calibri" w:hAnsi="Calibri" w:cs="Calibri"/>
          </w:rPr>
          <w:alias w:val="To edit, see citavi.com/edit"/>
          <w:tag w:val="CitaviPlaceholder#a68c5972-8999-4e5f-a9c2-534a408f138c"/>
          <w:id w:val="262288511"/>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SwiUmVmZXJlbmNlSWQiOiJiZWJjZjc0Ny1jMjIyLTQ0OGUtYWEzYS1hNDYwMGVlZGJl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4In19XSwiQ2l0YXRpb25LZXlVcGRhdGVUeXBlIjowLCJDb2xsYWJvcmF0b3JzIjpbXSwiRG9pIjoiMTAuMTAxNi9qLmVudnNvZnQuMjAxOC4xMC4wM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2c29mdC4yMDE4LjEwLjAwNiIsIlVyaVN0cmluZyI6Imh0dHBzOi8vZG9pLm9yZy8xMC4xMDE2L2ouZW52c29mdC4yMDE4LjEwLjA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NDoxNzozMiIsIk1vZGlmaWVkQnkiOiJfTGVub3ZvIiwiSWQiOiI3N2E0MjVmZS02Y2Q4LTRjZWUtOGZjMS00YzRmNWM3ZDg0ZDgiLCJNb2RpZmllZE9uIjoiMjAyMS0wOS0yOFQwNDoxNzozMiIsIlByb2plY3QiOnsiJHJlZiI6IjgifX1d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NC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OC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ItMDktMDdUMDk6NDY6MDUiLCJQcm9qZWN0Ijp7IiRyZWYiOiI4In19LCJVc2VOdW1iZXJpbmdUeXBlT2ZQYXJlbnREb2N1bWVudCI6ZmFsc2V9XSwiRm9ybWF0dGVkVGV4dCI6eyIkaWQiOiIxNSIsIkNvdW50IjoxLCJUZXh0VW5pdHMiOlt7IiRpZCI6IjE2IiwiRm9udFN0eWxlIjp7IiRpZCI6IjE3IiwiTmV1dHJhbCI6dHJ1ZX0sIlJlYWRpbmdPcmRlciI6MSwiVGV4dCI6IihSb29kcG9zaHRpIGV0IGFsLiwgMjAxOSkifV19LCJUYWciOiJDaXRhdmlQbGFjZWhvbGRlciNhNjhjNTk3Mi04OTk5LTRlNWYtYTljMi01MzRhNDA4ZjEzOGMiLCJUZXh0IjoiKFJvb2Rwb3NodGkgZXQgYWwuLCAyMDE5KSIsIldBSVZlcnNpb24iOiI2LjE0LjAuMCJ9}</w:instrText>
          </w:r>
          <w:r w:rsidRPr="00424860">
            <w:rPr>
              <w:rFonts w:ascii="Calibri" w:hAnsi="Calibri" w:cs="Calibri"/>
              <w:noProof/>
            </w:rPr>
            <w:fldChar w:fldCharType="separate"/>
          </w:r>
          <w:r w:rsidR="009F20B2">
            <w:rPr>
              <w:rFonts w:ascii="Calibri" w:hAnsi="Calibri" w:cs="Calibri"/>
              <w:noProof/>
            </w:rPr>
            <w:t>(Roodposhti et al., 2019)</w:t>
          </w:r>
          <w:r w:rsidRPr="00424860">
            <w:rPr>
              <w:rFonts w:ascii="Calibri" w:hAnsi="Calibri" w:cs="Calibri"/>
              <w:noProof/>
            </w:rPr>
            <w:fldChar w:fldCharType="end"/>
          </w:r>
        </w:sdtContent>
      </w:sdt>
      <w:r w:rsidRPr="00424860">
        <w:rPr>
          <w:rFonts w:ascii="Calibri" w:hAnsi="Calibri" w:cs="Calibri"/>
        </w:rPr>
        <w:t xml:space="preserve">. </w:t>
      </w:r>
      <w:r w:rsidR="001665D1" w:rsidRPr="00424860">
        <w:rPr>
          <w:rFonts w:ascii="Calibri" w:hAnsi="Calibri" w:cs="Calibri"/>
        </w:rPr>
        <w:t xml:space="preserve">Although </w:t>
      </w:r>
      <w:r w:rsidR="00F23936" w:rsidRPr="00424860">
        <w:rPr>
          <w:rFonts w:ascii="Calibri" w:hAnsi="Calibri" w:cs="Calibri"/>
        </w:rPr>
        <w:t xml:space="preserve">the </w:t>
      </w:r>
      <w:r w:rsidRPr="00424860">
        <w:rPr>
          <w:rFonts w:ascii="Calibri" w:hAnsi="Calibri" w:cs="Calibri"/>
        </w:rPr>
        <w:t>flexib</w:t>
      </w:r>
      <w:r w:rsidR="00F23936" w:rsidRPr="00424860">
        <w:rPr>
          <w:rFonts w:ascii="Calibri" w:hAnsi="Calibri" w:cs="Calibri"/>
        </w:rPr>
        <w:t xml:space="preserve">ility of </w:t>
      </w:r>
      <w:r w:rsidR="0076748C">
        <w:rPr>
          <w:rFonts w:ascii="Calibri" w:hAnsi="Calibri" w:cs="Calibri"/>
        </w:rPr>
        <w:t xml:space="preserve">process-based </w:t>
      </w:r>
      <w:r w:rsidR="00F23936" w:rsidRPr="00424860">
        <w:rPr>
          <w:rFonts w:ascii="Calibri" w:hAnsi="Calibri" w:cs="Calibri"/>
        </w:rPr>
        <w:t>CA-based models</w:t>
      </w:r>
      <w:r w:rsidRPr="00424860">
        <w:rPr>
          <w:rFonts w:ascii="Calibri" w:hAnsi="Calibri" w:cs="Calibri"/>
        </w:rPr>
        <w:t xml:space="preserve"> with </w:t>
      </w:r>
      <w:r w:rsidR="00F23936" w:rsidRPr="00424860">
        <w:rPr>
          <w:rFonts w:ascii="Calibri" w:hAnsi="Calibri" w:cs="Calibri"/>
        </w:rPr>
        <w:t>their</w:t>
      </w:r>
      <w:r w:rsidRPr="00424860">
        <w:rPr>
          <w:rFonts w:ascii="Calibri" w:hAnsi="Calibri" w:cs="Calibri"/>
        </w:rPr>
        <w:t xml:space="preserve"> large array </w:t>
      </w:r>
      <w:r w:rsidR="000A72B8" w:rsidRPr="00424860">
        <w:rPr>
          <w:rFonts w:ascii="Calibri" w:hAnsi="Calibri" w:cs="Calibri"/>
        </w:rPr>
        <w:t xml:space="preserve">of </w:t>
      </w:r>
      <w:r w:rsidR="009C5836" w:rsidRPr="00424860">
        <w:rPr>
          <w:rFonts w:ascii="Calibri" w:hAnsi="Calibri" w:cs="Calibri"/>
        </w:rPr>
        <w:t>parameter</w:t>
      </w:r>
      <w:r w:rsidR="00F23936" w:rsidRPr="00424860">
        <w:rPr>
          <w:rFonts w:ascii="Calibri" w:hAnsi="Calibri" w:cs="Calibri"/>
        </w:rPr>
        <w:t xml:space="preserve"> </w:t>
      </w:r>
      <w:r w:rsidR="009C5836" w:rsidRPr="00424860">
        <w:rPr>
          <w:rFonts w:ascii="Calibri" w:hAnsi="Calibri" w:cs="Calibri"/>
        </w:rPr>
        <w:t>settings</w:t>
      </w:r>
      <w:r w:rsidR="007A6325" w:rsidRPr="00424860">
        <w:rPr>
          <w:rFonts w:ascii="Calibri" w:hAnsi="Calibri" w:cs="Calibri"/>
        </w:rPr>
        <w:t xml:space="preserve"> mak</w:t>
      </w:r>
      <w:r w:rsidR="00A23C2D" w:rsidRPr="00424860">
        <w:rPr>
          <w:rFonts w:ascii="Calibri" w:hAnsi="Calibri" w:cs="Calibri"/>
        </w:rPr>
        <w:t>es</w:t>
      </w:r>
      <w:r w:rsidR="007A6325" w:rsidRPr="00424860">
        <w:rPr>
          <w:rFonts w:ascii="Calibri" w:hAnsi="Calibri" w:cs="Calibri"/>
        </w:rPr>
        <w:t xml:space="preserve"> them ideal for participatory</w:t>
      </w:r>
      <w:r w:rsidR="00074ABC" w:rsidRPr="00424860">
        <w:rPr>
          <w:rFonts w:ascii="Calibri" w:hAnsi="Calibri" w:cs="Calibri"/>
        </w:rPr>
        <w:t xml:space="preserve"> scenario</w:t>
      </w:r>
      <w:r w:rsidR="00C6092C" w:rsidRPr="00424860">
        <w:rPr>
          <w:rFonts w:ascii="Calibri" w:hAnsi="Calibri" w:cs="Calibri"/>
        </w:rPr>
        <w:t xml:space="preserve"> modeling exercises</w:t>
      </w:r>
      <w:r w:rsidRPr="00424860">
        <w:rPr>
          <w:rFonts w:ascii="Calibri" w:hAnsi="Calibri" w:cs="Calibri"/>
        </w:rPr>
        <w:t xml:space="preserve">, </w:t>
      </w:r>
      <w:r w:rsidR="002F1B86" w:rsidRPr="00424860">
        <w:rPr>
          <w:rFonts w:ascii="Calibri" w:hAnsi="Calibri" w:cs="Calibri"/>
        </w:rPr>
        <w:t xml:space="preserve">the difficulty in </w:t>
      </w:r>
      <w:r w:rsidR="009C06B4" w:rsidRPr="00424860">
        <w:rPr>
          <w:rFonts w:ascii="Calibri" w:hAnsi="Calibri" w:cs="Calibri"/>
        </w:rPr>
        <w:t xml:space="preserve">calibrating </w:t>
      </w:r>
      <w:r w:rsidR="00C3505C" w:rsidRPr="00424860">
        <w:rPr>
          <w:rFonts w:ascii="Calibri" w:hAnsi="Calibri" w:cs="Calibri"/>
        </w:rPr>
        <w:t>the many parameter choices</w:t>
      </w:r>
      <w:r w:rsidR="004C638F" w:rsidRPr="00424860">
        <w:rPr>
          <w:rFonts w:ascii="Calibri" w:hAnsi="Calibri" w:cs="Calibri"/>
        </w:rPr>
        <w:t>—still largely a manual process of trial and error—</w:t>
      </w:r>
      <w:r w:rsidR="00CD4D89" w:rsidRPr="00424860">
        <w:rPr>
          <w:rFonts w:ascii="Calibri" w:hAnsi="Calibri" w:cs="Calibri"/>
        </w:rPr>
        <w:t xml:space="preserve">challenges </w:t>
      </w:r>
      <w:r w:rsidR="00C3505C" w:rsidRPr="00424860">
        <w:rPr>
          <w:rFonts w:ascii="Calibri" w:hAnsi="Calibri" w:cs="Calibri"/>
        </w:rPr>
        <w:t>the</w:t>
      </w:r>
      <w:r w:rsidR="00E62C9A" w:rsidRPr="00424860">
        <w:rPr>
          <w:rFonts w:ascii="Calibri" w:hAnsi="Calibri" w:cs="Calibri"/>
        </w:rPr>
        <w:t xml:space="preserve">ir ability to </w:t>
      </w:r>
      <w:r w:rsidR="00AB71D3" w:rsidRPr="00424860">
        <w:rPr>
          <w:rFonts w:ascii="Calibri" w:hAnsi="Calibri" w:cs="Calibri"/>
        </w:rPr>
        <w:t xml:space="preserve">mimic </w:t>
      </w:r>
      <w:r w:rsidR="00E62C9A" w:rsidRPr="00424860">
        <w:rPr>
          <w:rFonts w:ascii="Calibri" w:hAnsi="Calibri" w:cs="Calibri"/>
        </w:rPr>
        <w:t xml:space="preserve">complex urban </w:t>
      </w:r>
      <w:r w:rsidR="00D776CA">
        <w:rPr>
          <w:rFonts w:ascii="Calibri" w:hAnsi="Calibri" w:cs="Calibri"/>
        </w:rPr>
        <w:t>land-use</w:t>
      </w:r>
      <w:r w:rsidR="00D776CA" w:rsidRPr="00424860">
        <w:rPr>
          <w:rFonts w:ascii="Calibri" w:hAnsi="Calibri" w:cs="Calibri"/>
        </w:rPr>
        <w:t xml:space="preserve"> </w:t>
      </w:r>
      <w:r w:rsidR="00AB71D3" w:rsidRPr="00424860">
        <w:rPr>
          <w:rFonts w:ascii="Calibri" w:hAnsi="Calibri" w:cs="Calibri"/>
        </w:rPr>
        <w:t xml:space="preserve">and </w:t>
      </w:r>
      <w:r w:rsidR="00CD4D89" w:rsidRPr="00424860">
        <w:rPr>
          <w:rFonts w:ascii="Calibri" w:hAnsi="Calibri" w:cs="Calibri"/>
        </w:rPr>
        <w:t>accurate</w:t>
      </w:r>
      <w:r w:rsidR="00E62C9A" w:rsidRPr="00424860">
        <w:rPr>
          <w:rFonts w:ascii="Calibri" w:hAnsi="Calibri" w:cs="Calibri"/>
        </w:rPr>
        <w:t xml:space="preserve">ly </w:t>
      </w:r>
      <w:r w:rsidR="00021CD4" w:rsidRPr="00424860">
        <w:rPr>
          <w:rFonts w:ascii="Calibri" w:hAnsi="Calibri" w:cs="Calibri"/>
        </w:rPr>
        <w:t xml:space="preserve">capture </w:t>
      </w:r>
      <w:r w:rsidR="002346FA" w:rsidRPr="00424860">
        <w:rPr>
          <w:rFonts w:ascii="Calibri" w:hAnsi="Calibri" w:cs="Calibri"/>
        </w:rPr>
        <w:t xml:space="preserve">future </w:t>
      </w:r>
      <w:r w:rsidRPr="00424860">
        <w:rPr>
          <w:rFonts w:ascii="Calibri" w:hAnsi="Calibri" w:cs="Calibri"/>
        </w:rPr>
        <w:t xml:space="preserve">urban </w:t>
      </w:r>
      <w:r w:rsidR="00C75B40" w:rsidRPr="00424860">
        <w:rPr>
          <w:rFonts w:ascii="Calibri" w:hAnsi="Calibri" w:cs="Calibri"/>
        </w:rPr>
        <w:t>patterns</w:t>
      </w:r>
      <w:r w:rsidRPr="00424860">
        <w:rPr>
          <w:rFonts w:ascii="Calibri" w:hAnsi="Calibri" w:cs="Calibri"/>
        </w:rPr>
        <w:t>.</w:t>
      </w:r>
    </w:p>
    <w:p w14:paraId="6F8958C5" w14:textId="7CE660E0" w:rsidR="006C7461" w:rsidRPr="00424860" w:rsidRDefault="00886027" w:rsidP="00930E41">
      <w:pPr>
        <w:rPr>
          <w:rFonts w:ascii="Calibri" w:hAnsi="Calibri" w:cs="Calibri"/>
        </w:rPr>
      </w:pPr>
      <w:r w:rsidRPr="00424860">
        <w:rPr>
          <w:rFonts w:ascii="Calibri" w:hAnsi="Calibri" w:cs="Calibri"/>
        </w:rPr>
        <w:t xml:space="preserve">More recent studies have </w:t>
      </w:r>
      <w:r w:rsidR="003E49FF" w:rsidRPr="00424860">
        <w:rPr>
          <w:rFonts w:ascii="Calibri" w:hAnsi="Calibri" w:cs="Calibri"/>
        </w:rPr>
        <w:t>adopted different techniques</w:t>
      </w:r>
      <w:r w:rsidR="00C565C8" w:rsidRPr="00424860">
        <w:rPr>
          <w:rFonts w:ascii="Calibri" w:hAnsi="Calibri" w:cs="Calibri"/>
        </w:rPr>
        <w:t>, such as</w:t>
      </w:r>
      <w:r w:rsidR="00B92501" w:rsidRPr="00424860">
        <w:rPr>
          <w:rFonts w:ascii="Calibri" w:hAnsi="Calibri" w:cs="Calibri"/>
        </w:rPr>
        <w:t xml:space="preserve"> </w:t>
      </w:r>
      <w:r w:rsidR="009D428C" w:rsidRPr="00424860">
        <w:rPr>
          <w:rFonts w:ascii="Calibri" w:hAnsi="Calibri" w:cs="Calibri"/>
        </w:rPr>
        <w:t>geographical zoning</w:t>
      </w:r>
      <w:r w:rsidR="000E4827" w:rsidRPr="00424860">
        <w:rPr>
          <w:rFonts w:ascii="Calibri" w:hAnsi="Calibri" w:cs="Calibri"/>
        </w:rPr>
        <w:t>,</w:t>
      </w:r>
      <w:r w:rsidR="00DD6532" w:rsidRPr="00424860">
        <w:rPr>
          <w:rFonts w:ascii="Calibri" w:hAnsi="Calibri" w:cs="Calibri"/>
        </w:rPr>
        <w:t xml:space="preserve"> </w:t>
      </w:r>
      <w:r w:rsidR="0048761A" w:rsidRPr="00424860">
        <w:rPr>
          <w:rFonts w:ascii="Calibri" w:hAnsi="Calibri" w:cs="Calibri"/>
        </w:rPr>
        <w:t>context</w:t>
      </w:r>
      <w:r w:rsidR="009D428C" w:rsidRPr="00424860">
        <w:rPr>
          <w:rFonts w:ascii="Calibri" w:hAnsi="Calibri" w:cs="Calibri"/>
        </w:rPr>
        <w:t xml:space="preserve"> </w:t>
      </w:r>
      <w:r w:rsidR="00A13F9E" w:rsidRPr="00424860">
        <w:rPr>
          <w:rFonts w:ascii="Calibri" w:hAnsi="Calibri" w:cs="Calibri"/>
        </w:rPr>
        <w:t>integration</w:t>
      </w:r>
      <w:r w:rsidR="000E4827" w:rsidRPr="00424860">
        <w:rPr>
          <w:rFonts w:ascii="Calibri" w:hAnsi="Calibri" w:cs="Calibri"/>
        </w:rPr>
        <w:t xml:space="preserve">, and </w:t>
      </w:r>
      <w:r w:rsidR="00676AF2" w:rsidRPr="00424860">
        <w:rPr>
          <w:rFonts w:ascii="Calibri" w:hAnsi="Calibri" w:cs="Calibri"/>
        </w:rPr>
        <w:t xml:space="preserve">innovative </w:t>
      </w:r>
      <w:r w:rsidR="004B5045" w:rsidRPr="00424860">
        <w:rPr>
          <w:rFonts w:ascii="Calibri" w:hAnsi="Calibri" w:cs="Calibri"/>
        </w:rPr>
        <w:t>algorithms</w:t>
      </w:r>
      <w:r w:rsidR="00C565C8" w:rsidRPr="00424860">
        <w:rPr>
          <w:rFonts w:ascii="Calibri" w:hAnsi="Calibri" w:cs="Calibri"/>
        </w:rPr>
        <w:t>,</w:t>
      </w:r>
      <w:r w:rsidR="00704526" w:rsidRPr="00424860">
        <w:rPr>
          <w:rFonts w:ascii="Calibri" w:hAnsi="Calibri" w:cs="Calibri"/>
        </w:rPr>
        <w:t xml:space="preserve"> </w:t>
      </w:r>
      <w:r w:rsidR="003E49FF" w:rsidRPr="00424860">
        <w:rPr>
          <w:rFonts w:ascii="Calibri" w:hAnsi="Calibri" w:cs="Calibri"/>
        </w:rPr>
        <w:t xml:space="preserve">to increase the predictive accuracy of urban </w:t>
      </w:r>
      <w:r w:rsidR="008F0A4B">
        <w:rPr>
          <w:rFonts w:ascii="Calibri" w:hAnsi="Calibri" w:cs="Calibri"/>
        </w:rPr>
        <w:t>land</w:t>
      </w:r>
      <w:r w:rsidR="00BA76D7">
        <w:rPr>
          <w:rFonts w:ascii="Calibri" w:hAnsi="Calibri" w:cs="Calibri"/>
        </w:rPr>
        <w:t>-</w:t>
      </w:r>
      <w:r w:rsidR="008F0A4B">
        <w:rPr>
          <w:rFonts w:ascii="Calibri" w:hAnsi="Calibri" w:cs="Calibri"/>
        </w:rPr>
        <w:t>use</w:t>
      </w:r>
      <w:r w:rsidR="003E49FF" w:rsidRPr="00424860">
        <w:rPr>
          <w:rFonts w:ascii="Calibri" w:hAnsi="Calibri" w:cs="Calibri"/>
        </w:rPr>
        <w:t xml:space="preserve"> </w:t>
      </w:r>
      <w:r w:rsidR="003E49FF" w:rsidRPr="00424860">
        <w:rPr>
          <w:rFonts w:ascii="Calibri" w:hAnsi="Calibri" w:cs="Calibri"/>
        </w:rPr>
        <w:lastRenderedPageBreak/>
        <w:t xml:space="preserve">modeling. </w:t>
      </w:r>
      <w:r w:rsidR="0034737B" w:rsidRPr="00424860">
        <w:rPr>
          <w:rFonts w:ascii="Calibri" w:hAnsi="Calibri" w:cs="Calibri"/>
        </w:rPr>
        <w:t>For example, s</w:t>
      </w:r>
      <w:r w:rsidR="00704526" w:rsidRPr="00424860">
        <w:rPr>
          <w:rFonts w:ascii="Calibri" w:hAnsi="Calibri" w:cs="Calibri"/>
        </w:rPr>
        <w:t xml:space="preserve">ome studies </w:t>
      </w:r>
      <w:r w:rsidR="00783347">
        <w:rPr>
          <w:rFonts w:ascii="Calibri" w:hAnsi="Calibri" w:cs="Calibri"/>
        </w:rPr>
        <w:t xml:space="preserve">have </w:t>
      </w:r>
      <w:r w:rsidR="00704526" w:rsidRPr="00424860">
        <w:rPr>
          <w:rFonts w:ascii="Calibri" w:hAnsi="Calibri" w:cs="Calibri"/>
        </w:rPr>
        <w:t>sub</w:t>
      </w:r>
      <w:r w:rsidR="003223D6">
        <w:rPr>
          <w:rFonts w:ascii="Calibri" w:hAnsi="Calibri" w:cs="Calibri"/>
        </w:rPr>
        <w:t>divide</w:t>
      </w:r>
      <w:r w:rsidR="00783347">
        <w:rPr>
          <w:rFonts w:ascii="Calibri" w:hAnsi="Calibri" w:cs="Calibri"/>
        </w:rPr>
        <w:t>d</w:t>
      </w:r>
      <w:r w:rsidR="00704526" w:rsidRPr="00424860">
        <w:rPr>
          <w:rFonts w:ascii="Calibri" w:hAnsi="Calibri" w:cs="Calibri"/>
        </w:rPr>
        <w:t xml:space="preserve"> the</w:t>
      </w:r>
      <w:r w:rsidR="00EB082D" w:rsidRPr="00424860">
        <w:rPr>
          <w:rFonts w:ascii="Calibri" w:hAnsi="Calibri" w:cs="Calibri"/>
        </w:rPr>
        <w:t>ir</w:t>
      </w:r>
      <w:r w:rsidR="00704526" w:rsidRPr="00424860">
        <w:rPr>
          <w:rFonts w:ascii="Calibri" w:hAnsi="Calibri" w:cs="Calibri"/>
        </w:rPr>
        <w:t xml:space="preserve"> study area into separate </w:t>
      </w:r>
      <w:r w:rsidR="00EB082D" w:rsidRPr="00424860">
        <w:rPr>
          <w:rFonts w:ascii="Calibri" w:hAnsi="Calibri" w:cs="Calibri"/>
        </w:rPr>
        <w:t>regions</w:t>
      </w:r>
      <w:r w:rsidR="00704526" w:rsidRPr="00424860">
        <w:rPr>
          <w:rFonts w:ascii="Calibri" w:hAnsi="Calibri" w:cs="Calibri"/>
        </w:rPr>
        <w:t xml:space="preserve">, allowing independent transition rule sets to be constructed to align with </w:t>
      </w:r>
      <w:r w:rsidR="00EB082D" w:rsidRPr="00424860">
        <w:rPr>
          <w:rFonts w:ascii="Calibri" w:hAnsi="Calibri" w:cs="Calibri"/>
        </w:rPr>
        <w:t>specific</w:t>
      </w:r>
      <w:r w:rsidR="00704526" w:rsidRPr="00424860">
        <w:rPr>
          <w:rFonts w:ascii="Calibri" w:hAnsi="Calibri" w:cs="Calibri"/>
        </w:rPr>
        <w:t xml:space="preserve"> condition</w:t>
      </w:r>
      <w:r w:rsidR="003223D6">
        <w:rPr>
          <w:rFonts w:ascii="Calibri" w:hAnsi="Calibri" w:cs="Calibri"/>
        </w:rPr>
        <w:t>s</w:t>
      </w:r>
      <w:r w:rsidR="00704526" w:rsidRPr="00424860">
        <w:rPr>
          <w:rFonts w:ascii="Calibri" w:hAnsi="Calibri" w:cs="Calibri"/>
        </w:rPr>
        <w:t xml:space="preserve"> in each zone </w:t>
      </w:r>
      <w:sdt>
        <w:sdtPr>
          <w:rPr>
            <w:rFonts w:ascii="Calibri" w:hAnsi="Calibri" w:cs="Calibri"/>
          </w:rPr>
          <w:alias w:val="To edit, see citavi.com/edit"/>
          <w:tag w:val="CitaviPlaceholder#3968ee26-0636-422d-9093-cdd1727a59f0"/>
          <w:id w:val="1174864130"/>
          <w:placeholder>
            <w:docPart w:val="6F8C01740F3642348A599272186C4705"/>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OCwiUmVmZXJlbmNlSWQiOiIyZTY4OTljMi1iODMxLTRlYWQtYTdiZS1hNDdkMTc3ZDZm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giLCIkdHlwZSI6IlN3aXNzQWNhZGVtaWMuQ2l0YXZpLlByb2plY3QsIFN3aXNzQWNhZGVtaWMuQ2l0YXZpIn19LHsiJGlkIjoiOS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4In19LHsiJGlkIjoiMTA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gifX0seyIkaWQiOiIxMS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gifX0seyIkaWQiOiIxMi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4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gifX1dLCJPcmdhbml6YXRpb25zIjpbXSwiT3RoZXJzSW52b2x2ZWQiOltdLCJQYWdlQ291bnQiOiIxNSIsIlBhZ2VSYW5nZSI6IjxzcD5cclxuICA8bj4xMzc3Mzg8L24+XHJcbiAgPGluPnRydWU8L2luPlxyXG4gIDxvcz4xMzc3Mzg8L29zPlxyXG4gIDxwcz4xMzc3Mzg8L3BzPlxyXG48L3NwPlxyXG48b3M+MTM3NzM4PC9vcz4iLCJQZXJpb2RpY2FsIjp7IiRpZCI6IjE5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g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gifX0sIlVzZU51bWJlcmluZ1R5cGVPZlBhcmVudERvY3VtZW50IjpmYWxzZX0seyIkaWQiOiIyMCIsIiR0eXBlIjoiU3dpc3NBY2FkZW1pYy5DaXRhdmkuQ2l0YXRpb25zLldvcmRQbGFjZWhvbGRlckVudHJ5LCBTd2lzc0FjYWRlbWljLkNpdGF2aSIsIklkIjoiYTMwZDVjYWYtMjBmYS00ZTY5LWE2MTAtNGJjMGY4MjlkYjI0IiwiUmFuZ2VTdGFydCI6MTgsIlJhbmdlTGVuZ3RoIjoyMiwiUmVmZXJlbmNlSWQiOiI5NjE5ZWVkZS1iZGU2LTQzMzgtYTExNy0xNTc1YzQzMjE1Mm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2hhbmciLCJMYXN0TmFtZSI6IlhpYSIsIlByb3RlY3RlZCI6ZmFsc2UsIlNleCI6MiwiQ3JlYXRlZEJ5IjoiX0xlbm92byIsIkNyZWF0ZWRPbiI6IjIwMjEtMDgtMzFUMjI6NTE6NTMiLCJNb2RpZmllZEJ5IjoiX0xlbm92byIsIklkIjoiODAwNjI5YWEtMWU5Ny00OTM3LTllNGEtYjY0OTEwOWJkYmQwIiwiTW9kaWZpZWRPbiI6IjIwMjEtMDgtMzFUMjI6NTE6NTMiLCJQcm9qZWN0Ijp7IiRyZWYiOiI4In19LHsiJGlkIjoiMjY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1dLCJDaXRhdGlvbktleVVwZGF0ZVR5cGUiOjAsIkNvbGxhYm9yYXRvcnMiOltdLCJEb2kiOiIxMC4xMDgwLzE1NDgxNjAzLjIwMjEuMTkzMzc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ODAvMTU0ODE2MDMuMjAyMS4xOTMzNzE0IiwiVXJpU3RyaW5nIjoiaHR0cHM6Ly9kb2kub3JnLzEwLjEwODAvMTU0ODE2MDMuMjAyMS4xOTMzNz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MyZTUzOTJkLWNhYjktNDk4Yi1hYzYwLTkwODFiZjMxOTJkNSIsIk1vZGlmaWVkT24iOiIyMDIxLTA4LTMxVDIyOjUxOjUzIiwiUHJvamVjdCI6eyIkcmVmIjoiOCJ9fV0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zA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4In19LCJQdWJsaXNoZXJzIjpbXSwiUXVvdGF0aW9ucyI6W10sIlJhdGluZyI6MC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gifX0sIlVzZU51bWJlcmluZ1R5cGVPZlBhcmVudERvY3VtZW50IjpmYWxzZX1dLCJGb3JtYXR0ZWRUZXh0Ijp7IiRpZCI6IjMxIiwiQ291bnQiOjEsIlRleHRVbml0cyI6W3siJGlkIjoiMzIiLCJGb250U3R5bGUiOnsiJGlkIjoiMzMiLCJOZXV0cmFsIjp0cnVlfSwiUmVhZGluZ09yZGVyIjoxLCJUZXh0IjoiKFFpYW4gZXQgYWwuLCAyMDIwOyBYaWEgYW5kIFpoYW5nLCAyMDIxKSJ9XX0sIlRhZyI6IkNpdGF2aVBsYWNlaG9sZGVyIzM5NjhlZTI2LTA2MzYtNDIyZC05MDkzLWNkZDE3MjdhNTlmMCIsIlRleHQiOiIoUWlhbiBldCBhbC4sIDIwMjA7IFhpYSBhbmQgWmhhbmcsIDIwMjEpIiwiV0FJVmVyc2lvbiI6IjYuMTQuMC4wIn0=}</w:instrText>
          </w:r>
          <w:r w:rsidRPr="00424860">
            <w:rPr>
              <w:rFonts w:ascii="Calibri" w:hAnsi="Calibri" w:cs="Calibri"/>
              <w:noProof/>
            </w:rPr>
            <w:fldChar w:fldCharType="separate"/>
          </w:r>
          <w:r w:rsidR="009F20B2">
            <w:rPr>
              <w:rFonts w:ascii="Calibri" w:hAnsi="Calibri" w:cs="Calibri"/>
              <w:noProof/>
            </w:rPr>
            <w:t>(Qian et al., 2020; Xia and Zhang, 2021)</w:t>
          </w:r>
          <w:r w:rsidRPr="00424860">
            <w:rPr>
              <w:rFonts w:ascii="Calibri" w:hAnsi="Calibri" w:cs="Calibri"/>
              <w:noProof/>
            </w:rPr>
            <w:fldChar w:fldCharType="end"/>
          </w:r>
        </w:sdtContent>
      </w:sdt>
      <w:r w:rsidR="00704526" w:rsidRPr="00424860">
        <w:rPr>
          <w:rFonts w:ascii="Calibri" w:hAnsi="Calibri" w:cs="Calibri"/>
        </w:rPr>
        <w:t xml:space="preserve">. </w:t>
      </w:r>
      <w:r w:rsidR="006C7461" w:rsidRPr="00424860">
        <w:rPr>
          <w:rFonts w:ascii="Calibri" w:hAnsi="Calibri" w:cs="Calibri"/>
        </w:rPr>
        <w:t xml:space="preserve">Many studies </w:t>
      </w:r>
      <w:r w:rsidR="00264AE8">
        <w:rPr>
          <w:rFonts w:ascii="Calibri" w:hAnsi="Calibri" w:cs="Calibri"/>
        </w:rPr>
        <w:t xml:space="preserve">have </w:t>
      </w:r>
      <w:r w:rsidR="006C7461" w:rsidRPr="00424860">
        <w:rPr>
          <w:rFonts w:ascii="Calibri" w:hAnsi="Calibri" w:cs="Calibri"/>
        </w:rPr>
        <w:t>incorporate</w:t>
      </w:r>
      <w:r w:rsidR="00264AE8">
        <w:rPr>
          <w:rFonts w:ascii="Calibri" w:hAnsi="Calibri" w:cs="Calibri"/>
        </w:rPr>
        <w:t>d</w:t>
      </w:r>
      <w:r w:rsidR="006C7461" w:rsidRPr="00424860">
        <w:rPr>
          <w:rFonts w:ascii="Calibri" w:hAnsi="Calibri" w:cs="Calibri"/>
        </w:rPr>
        <w:t xml:space="preserve"> the shape and texture </w:t>
      </w:r>
      <w:r w:rsidR="00D75C53" w:rsidRPr="00424860">
        <w:rPr>
          <w:rFonts w:ascii="Calibri" w:hAnsi="Calibri" w:cs="Calibri"/>
        </w:rPr>
        <w:t xml:space="preserve">index </w:t>
      </w:r>
      <w:r w:rsidR="006C7461" w:rsidRPr="00424860">
        <w:rPr>
          <w:rFonts w:ascii="Calibri" w:hAnsi="Calibri" w:cs="Calibri"/>
        </w:rPr>
        <w:t xml:space="preserve">to </w:t>
      </w:r>
      <w:r w:rsidR="00D75C53" w:rsidRPr="00424860">
        <w:rPr>
          <w:rFonts w:ascii="Calibri" w:hAnsi="Calibri" w:cs="Calibri"/>
        </w:rPr>
        <w:t>reflect the</w:t>
      </w:r>
      <w:r w:rsidR="00284214" w:rsidRPr="00424860">
        <w:rPr>
          <w:rFonts w:ascii="Calibri" w:hAnsi="Calibri" w:cs="Calibri"/>
        </w:rPr>
        <w:t xml:space="preserve"> </w:t>
      </w:r>
      <w:r w:rsidR="00391DA1" w:rsidRPr="00424860">
        <w:rPr>
          <w:rFonts w:ascii="Calibri" w:hAnsi="Calibri" w:cs="Calibri"/>
        </w:rPr>
        <w:t>neighborhood</w:t>
      </w:r>
      <w:r w:rsidR="00284214" w:rsidRPr="00424860">
        <w:rPr>
          <w:rFonts w:ascii="Calibri" w:hAnsi="Calibri" w:cs="Calibri"/>
        </w:rPr>
        <w:t xml:space="preserve"> spatial </w:t>
      </w:r>
      <w:r w:rsidR="00D75C53" w:rsidRPr="00424860">
        <w:rPr>
          <w:rFonts w:ascii="Calibri" w:hAnsi="Calibri" w:cs="Calibri"/>
        </w:rPr>
        <w:t xml:space="preserve">configurations of urban </w:t>
      </w:r>
      <w:r w:rsidR="009306C5">
        <w:rPr>
          <w:rFonts w:ascii="Calibri" w:hAnsi="Calibri" w:cs="Calibri"/>
        </w:rPr>
        <w:t xml:space="preserve">land-use </w:t>
      </w:r>
      <w:sdt>
        <w:sdtPr>
          <w:rPr>
            <w:rFonts w:ascii="Calibri" w:hAnsi="Calibri" w:cs="Calibri"/>
          </w:rPr>
          <w:alias w:val="To edit, see citavi.com/edit"/>
          <w:tag w:val="CitaviPlaceholder#98b73712-d1e5-4d8f-8ae1-63de36a4e809"/>
          <w:id w:val="1310881690"/>
          <w:placeholder>
            <w:docPart w:val="3C0940915C554897A12389B652F4E49A"/>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OCwiUmVmZXJlbmNlSWQiOiIxYjVjNzMwYi0xNWRlLTQwMWYtYmE1MC0zYzIxOGZhMjAy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giLCIkdHlwZSI6IlN3aXNzQWNhZGVtaWMuQ2l0YXZpLlByb2plY3QsIFN3aXNzQWNhZGVtaWMuQ2l0YXZpIn19LHsiJGlkIjoiOS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gifX0seyIkaWQiOiIxMC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gifX0seyIkaWQiOiIxMS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OCJ9fSx7IiRpZCI6IjEy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4In19LHsiJGlkIjoiMTM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gifX0seyIkaWQiOiIxNC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gifX0seyIkaWQiOiIxNS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gifX0seyIkaWQiOiIxNi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g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OC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y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4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gifX0sIlVzZU51bWJlcmluZ1R5cGVPZlBhcmVudERvY3VtZW50IjpmYWxzZX0seyIkaWQiOiIyMSIsIiR0eXBlIjoiU3dpc3NBY2FkZW1pYy5DaXRhdmkuQ2l0YXRpb25zLldvcmRQbGFjZWhvbGRlckVudHJ5LCBTd2lzc0FjYWRlbWljLkNpdGF2aSIsIklkIjoiOTZmNTAwZTQtZDg0My00NzZkLThkNTUtNzgyNTNhMTk4ODcyIiwiUmFuZ2VTdGFydCI6MTgsIlJhbmdlTGVuZ3RoIjozMSwiUmVmZXJlbmNlSWQiOiI5MTIyOWI0OC1kZmY2LTRkZTYtYWNjNy02MTMyOGIyY2VkOG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gwLzAxNDMxMTYxLjIwMTcuMTM5NTk2OCIsIlVyaVN0cmluZyI6Imh0dHBzOi8vZG9pLm9yZy8xMC4xMDgwLzAxNDMxMTYxLjIwMTcuMTM5NTk2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}</w:instrText>
          </w:r>
          <w:r w:rsidRPr="00424860">
            <w:rPr>
              <w:rFonts w:ascii="Calibri" w:hAnsi="Calibri" w:cs="Calibri"/>
              <w:noProof/>
            </w:rPr>
            <w:fldChar w:fldCharType="separate"/>
          </w:r>
          <w:r w:rsidR="009F20B2">
            <w:rPr>
              <w:rFonts w:ascii="Calibri" w:hAnsi="Calibri" w:cs="Calibri"/>
              <w:noProof/>
            </w:rPr>
            <w:t>(Zhai et al., 2020; Ruiz Hernandez and Shi, 2018)</w:t>
          </w:r>
          <w:r w:rsidRPr="00424860">
            <w:rPr>
              <w:rFonts w:ascii="Calibri" w:hAnsi="Calibri" w:cs="Calibri"/>
              <w:noProof/>
            </w:rPr>
            <w:fldChar w:fldCharType="end"/>
          </w:r>
        </w:sdtContent>
      </w:sdt>
      <w:r w:rsidR="006C7461" w:rsidRPr="00424860">
        <w:rPr>
          <w:rFonts w:ascii="Calibri" w:hAnsi="Calibri" w:cs="Calibri"/>
        </w:rPr>
        <w:t xml:space="preserve">. </w:t>
      </w:r>
      <w:sdt>
        <w:sdtPr>
          <w:rPr>
            <w:rFonts w:ascii="Calibri" w:hAnsi="Calibri" w:cs="Calibri"/>
          </w:rPr>
          <w:alias w:val="To edit, see citavi.com/edit"/>
          <w:tag w:val="CitaviPlaceholder#58f1852f-b900-4d91-ad92-ce15c66ac881"/>
          <w:id w:val="1217355380"/>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4IiwiJHR5cGUiOiJTd2lzc0FjYWRlbWljLkNpdGF2aS5Qcm9qZWN0LCBTd2lzc0FjYWRlbWljLkNpdGF2aSJ9fSx7IiRpZCI6Ijk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gifX0seyIkaWQiOiIx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OCJ9fSx7IiRpZCI6IjEx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g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OCJ9fV0sIk9yZ2FuaXphdGlvbnMiOltdLCJPdGhlcnNJbnZvbHZlZCI6W10sIlBhZ2VDb3VudCI6IjEyIiwiUGFnZVJhbmdlIjoiPHNwPlxyXG4gIDxuPjEwNDE2ODwvbj5cclxuICA8aW4+dHJ1ZTwvaW4+XHJcbiAgPG9zPjEwNDE2ODwvb3M+XHJcbiAgPHBzPjEwNDE2ODwvcHM+XHJcbjwvc3A+XHJcbjxvcz4xMDQxNjg8L29zPiIsIlBlcmlvZGljYWwiOnsiJGlkIjoiMTU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JXYW5nIGV0IGFsLiJ9XX0sIlRhZyI6IkNpdGF2aVBsYWNlaG9sZGVyIzU4ZjE4NTJmLWI5MDAtNGQ5MS1hZDkyLWNlMTVjNjZhYzg4MSIsIlRleHQiOiJXYW5nIGV0IGFsLiIsIldBSVZlcnNpb24iOiI2LjE0LjAuMCJ9}</w:instrText>
          </w:r>
          <w:r w:rsidRPr="00424860">
            <w:rPr>
              <w:rFonts w:ascii="Calibri" w:hAnsi="Calibri" w:cs="Calibri"/>
              <w:noProof/>
            </w:rPr>
            <w:fldChar w:fldCharType="separate"/>
          </w:r>
          <w:r w:rsidR="009F20B2">
            <w:rPr>
              <w:rFonts w:ascii="Calibri" w:hAnsi="Calibri" w:cs="Calibri"/>
              <w:noProof/>
            </w:rPr>
            <w:t>Wang et al.</w:t>
          </w:r>
          <w:r w:rsidRPr="00424860">
            <w:rPr>
              <w:rFonts w:ascii="Calibri" w:hAnsi="Calibri" w:cs="Calibri"/>
              <w:noProof/>
            </w:rPr>
            <w:fldChar w:fldCharType="end"/>
          </w:r>
        </w:sdtContent>
      </w:sdt>
      <w:r w:rsidR="00F2325D" w:rsidRPr="00424860">
        <w:rPr>
          <w:rFonts w:ascii="Calibri" w:hAnsi="Calibri" w:cs="Calibri"/>
        </w:rPr>
        <w:t xml:space="preserve"> </w:t>
      </w:r>
      <w:sdt>
        <w:sdtPr>
          <w:rPr>
            <w:rFonts w:ascii="Calibri" w:hAnsi="Calibri" w:cs="Calibri"/>
          </w:rPr>
          <w:alias w:val="To edit, see citavi.com/edit"/>
          <w:tag w:val="CitaviPlaceholder#47ac8479-1f1a-4e3d-9510-3e17f42e157a"/>
          <w:id w:val="1717206185"/>
          <w:placeholder>
            <w:docPart w:val="DED5DB7D44D84B3385297132F6A2D0DD"/>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OCIsIiR0eXBlIjoiU3dpc3NBY2FkZW1pYy5DaXRhdmkuUHJvamVjdCwgU3dpc3NBY2FkZW1pYy5DaXRhdmkifX0seyIkaWQiOiI5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TA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xM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E1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YSkifV19LCJUYWciOiJDaXRhdmlQbGFjZWhvbGRlciM0N2FjODQ3OS0xZjFhLTRlM2QtOTUxMC0zZTE3ZjQyZTE1N2EiLCJUZXh0IjoiKDIwMjFhKSIsIldBSVZlcnNpb24iOiI2LjE0LjAuMCJ9}</w:instrText>
          </w:r>
          <w:r w:rsidRPr="00424860">
            <w:rPr>
              <w:rFonts w:ascii="Calibri" w:hAnsi="Calibri" w:cs="Calibri"/>
              <w:noProof/>
            </w:rPr>
            <w:fldChar w:fldCharType="separate"/>
          </w:r>
          <w:r w:rsidR="009F20B2">
            <w:rPr>
              <w:rFonts w:ascii="Calibri" w:hAnsi="Calibri" w:cs="Calibri"/>
              <w:noProof/>
            </w:rPr>
            <w:t>(2021a)</w:t>
          </w:r>
          <w:r w:rsidRPr="00424860">
            <w:rPr>
              <w:rFonts w:ascii="Calibri" w:hAnsi="Calibri" w:cs="Calibri"/>
              <w:noProof/>
            </w:rPr>
            <w:fldChar w:fldCharType="end"/>
          </w:r>
        </w:sdtContent>
      </w:sdt>
      <w:r w:rsidR="00F2325D" w:rsidRPr="00424860">
        <w:rPr>
          <w:rFonts w:ascii="Calibri" w:hAnsi="Calibri" w:cs="Calibri"/>
        </w:rPr>
        <w:t xml:space="preserve"> </w:t>
      </w:r>
      <w:r w:rsidR="00C20812" w:rsidRPr="00424860">
        <w:rPr>
          <w:rFonts w:ascii="Calibri" w:hAnsi="Calibri" w:cs="Calibri"/>
        </w:rPr>
        <w:t>incorporate</w:t>
      </w:r>
      <w:r w:rsidR="003223D6">
        <w:rPr>
          <w:rFonts w:ascii="Calibri" w:hAnsi="Calibri" w:cs="Calibri"/>
        </w:rPr>
        <w:t>d</w:t>
      </w:r>
      <w:r w:rsidR="00843AD9" w:rsidRPr="00424860">
        <w:rPr>
          <w:rFonts w:ascii="Calibri" w:hAnsi="Calibri" w:cs="Calibri"/>
        </w:rPr>
        <w:t xml:space="preserve"> historical urban development</w:t>
      </w:r>
      <w:r w:rsidR="000505D2" w:rsidRPr="00424860">
        <w:rPr>
          <w:rFonts w:ascii="Calibri" w:hAnsi="Calibri" w:cs="Calibri"/>
        </w:rPr>
        <w:t xml:space="preserve"> as </w:t>
      </w:r>
      <w:r w:rsidR="00264AE8">
        <w:rPr>
          <w:rFonts w:ascii="Calibri" w:hAnsi="Calibri" w:cs="Calibri"/>
        </w:rPr>
        <w:t xml:space="preserve">a </w:t>
      </w:r>
      <w:r w:rsidR="007B0EFB">
        <w:rPr>
          <w:rFonts w:ascii="Calibri" w:hAnsi="Calibri" w:cs="Calibri"/>
        </w:rPr>
        <w:t>tempo</w:t>
      </w:r>
      <w:r w:rsidR="00FA3A6B">
        <w:rPr>
          <w:rFonts w:ascii="Calibri" w:hAnsi="Calibri" w:cs="Calibri"/>
        </w:rPr>
        <w:t xml:space="preserve">ral </w:t>
      </w:r>
      <w:r w:rsidR="00420EE5">
        <w:rPr>
          <w:rFonts w:ascii="Calibri" w:hAnsi="Calibri" w:cs="Calibri"/>
        </w:rPr>
        <w:t>process</w:t>
      </w:r>
      <w:r w:rsidR="00420EE5" w:rsidRPr="00424860">
        <w:rPr>
          <w:rFonts w:ascii="Calibri" w:hAnsi="Calibri" w:cs="Calibri"/>
        </w:rPr>
        <w:t xml:space="preserve"> </w:t>
      </w:r>
      <w:r w:rsidR="000505D2" w:rsidRPr="00424860">
        <w:rPr>
          <w:rFonts w:ascii="Calibri" w:hAnsi="Calibri" w:cs="Calibri"/>
        </w:rPr>
        <w:t xml:space="preserve">to </w:t>
      </w:r>
      <w:r w:rsidR="0064424B" w:rsidRPr="00424860">
        <w:rPr>
          <w:rFonts w:ascii="Calibri" w:hAnsi="Calibri" w:cs="Calibri"/>
        </w:rPr>
        <w:t>simulate</w:t>
      </w:r>
      <w:r w:rsidR="000505D2" w:rsidRPr="00424860">
        <w:rPr>
          <w:rFonts w:ascii="Calibri" w:hAnsi="Calibri" w:cs="Calibri"/>
        </w:rPr>
        <w:t xml:space="preserve"> future urban </w:t>
      </w:r>
      <w:r w:rsidR="0028024D">
        <w:rPr>
          <w:rFonts w:ascii="Calibri" w:hAnsi="Calibri" w:cs="Calibri"/>
        </w:rPr>
        <w:t>land-use</w:t>
      </w:r>
      <w:r w:rsidR="00420EE5">
        <w:rPr>
          <w:rFonts w:ascii="Calibri" w:hAnsi="Calibri" w:cs="Calibri"/>
        </w:rPr>
        <w:t>, while</w:t>
      </w:r>
      <w:r w:rsidR="003804F0" w:rsidRPr="00424860">
        <w:rPr>
          <w:rFonts w:ascii="Calibri" w:hAnsi="Calibri" w:cs="Calibri"/>
        </w:rPr>
        <w:t xml:space="preserve"> </w:t>
      </w:r>
      <w:sdt>
        <w:sdtPr>
          <w:rPr>
            <w:rFonts w:ascii="Calibri" w:hAnsi="Calibri" w:cs="Calibri"/>
          </w:rPr>
          <w:alias w:val="To edit, see citavi.com/edit"/>
          <w:tag w:val="CitaviPlaceholder#090784ba-d381-441e-9ed9-b10afc989072"/>
          <w:id w:val="709336204"/>
          <w:placeholder>
            <w:docPart w:val="DED5DB7D44D84B3385297132F6A2D0DD"/>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OCIsIiR0eXBlIjoiU3dpc3NBY2FkZW1pYy5DaXRhdmkuUHJvamVjdCwgU3dpc3NBY2FkZW1pYy5DaXRhdmkifX0seyIkaWQiOiI5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4In19LHsiJGlkIjoiMTA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OCJ9fSx7IiRpZCI6IjEx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gifX0seyIkaWQiOiIxM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gifX0seyIkaWQiOiIxM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g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OCJ9fV0sIk9yZ2FuaXphdGlvbnMiOltdLCJPdGhlcnNJbnZvbHZlZCI6W10sIlBhZ2VSYW5nZSI6IjxzcD5cclxuICA8bj4xMDY2NzE8L24+XHJcbiAgPGluPnRydWU8L2luPlxyXG4gIDxvcz4xMDY2NzE8L29zPlxyXG4gIDxwcz4xMDY2NzE8L3BzPlxyXG48L3NwPlxyXG48b3M+MTA2NjcxPC9vcz4iLCJQZXJpb2RpY2FsIjp7IiRpZCI6IjE3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g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5LTA3VDA5OjQ2OjA1IiwiUHJvamVjdCI6eyIkcmVmIjoiOCJ9fSwiVXNlTnVtYmVyaW5nVHlwZU9mUGFyZW50RG9jdW1lbnQiOmZhbHNlfV0sIkZvcm1hdHRlZFRleHQiOnsiJGlkIjoiMTgiLCJDb3VudCI6MSwiVGV4dFVuaXRzIjpbeyIkaWQiOiIxOSIsIkZvbnRTdHlsZSI6eyIkaWQiOiIyMCIsIk5ldXRyYWwiOnRydWV9LCJSZWFkaW5nT3JkZXIiOjEsIlRleHQiOiJQZW5nIGV0IGFsLiJ9XX0sIlRhZyI6IkNpdGF2aVBsYWNlaG9sZGVyIzA5MDc4NGJhLWQzODEtNDQxZS05ZWQ5LWIxMGFmYzk4OTA3MiIsIlRleHQiOiJQZW5nIGV0IGFsLiIsIldBSVZlcnNpb24iOiI2LjE0LjAuMCJ9}</w:instrText>
          </w:r>
          <w:r w:rsidRPr="00424860">
            <w:rPr>
              <w:rFonts w:ascii="Calibri" w:hAnsi="Calibri" w:cs="Calibri"/>
              <w:noProof/>
            </w:rPr>
            <w:fldChar w:fldCharType="separate"/>
          </w:r>
          <w:r w:rsidR="009313E3">
            <w:rPr>
              <w:rFonts w:ascii="Calibri" w:hAnsi="Calibri" w:cs="Calibri"/>
              <w:noProof/>
            </w:rPr>
            <w:t>Peng et al.</w:t>
          </w:r>
          <w:r w:rsidRPr="00424860">
            <w:rPr>
              <w:rFonts w:ascii="Calibri" w:hAnsi="Calibri" w:cs="Calibri"/>
              <w:noProof/>
            </w:rPr>
            <w:fldChar w:fldCharType="end"/>
          </w:r>
        </w:sdtContent>
      </w:sdt>
      <w:r w:rsidR="00E474B9" w:rsidRPr="00424860">
        <w:rPr>
          <w:rFonts w:ascii="Calibri" w:hAnsi="Calibri" w:cs="Calibri"/>
        </w:rPr>
        <w:t xml:space="preserve"> </w:t>
      </w:r>
      <w:sdt>
        <w:sdtPr>
          <w:rPr>
            <w:rFonts w:ascii="Calibri" w:hAnsi="Calibri" w:cs="Calibri"/>
          </w:rPr>
          <w:alias w:val="To edit, see citavi.com/edit"/>
          <w:tag w:val="CitaviPlaceholder#c3031410-6aa4-4e49-9967-b49f463f0700"/>
          <w:id w:val="1112328956"/>
          <w:placeholder>
            <w:docPart w:val="DED5DB7D44D84B3385297132F6A2D0DD"/>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pZCI6IjgiLCIkdHlwZSI6IlN3aXNzQWNhZGVtaWMuQ2l0YXZpLlByb2plY3QsIFN3aXNzQWNhZGVtaWMuQ2l0YXZpIn19LHsiJGlkIjoiOS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OCJ9fSx7IiRpZCI6IjEw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gifX0seyIkaWQiOiIxMS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4In19LHsiJGlkIjoiMTI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4In19LHsiJGlkIjoiMTM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4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gifX1dLCJPcmdhbml6YXRpb25zIjpbXSwiT3RoZXJzSW52b2x2ZWQiOltdLCJQYWdlUmFuZ2UiOiI8c3A+XHJcbiAgPG4+MTA2NjcxPC9uPlxyXG4gIDxpbj50cnVlPC9pbj5cclxuICA8b3M+MTA2NjcxPC9vcz5cclxuICA8cHM+MTA2NjcxPC9wcz5cclxuPC9zcD5cclxuPG9zPjEwNjY3MTwvb3M+IiwiUGVyaW9kaWNhbCI6eyIkaWQiOiIxNy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4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i0wOS0wN1QwOTo0Njow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MzMDMxNDEwLTZhYTQtNGU0OS05OTY3LWI0OWY0NjNmMDcwMCIsIlRleHQiOiIoMjAyMCkiLCJXQUlWZXJzaW9uIjoiNi4xNC4wLjAifQ==}</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00E474B9" w:rsidRPr="00424860">
        <w:rPr>
          <w:rFonts w:ascii="Calibri" w:hAnsi="Calibri" w:cs="Calibri"/>
        </w:rPr>
        <w:t xml:space="preserve"> </w:t>
      </w:r>
      <w:r w:rsidR="00660319" w:rsidRPr="00424860">
        <w:rPr>
          <w:rFonts w:ascii="Calibri" w:hAnsi="Calibri" w:cs="Calibri"/>
        </w:rPr>
        <w:t>integrate</w:t>
      </w:r>
      <w:r w:rsidR="003223D6">
        <w:rPr>
          <w:rFonts w:ascii="Calibri" w:hAnsi="Calibri" w:cs="Calibri"/>
        </w:rPr>
        <w:t>d</w:t>
      </w:r>
      <w:r w:rsidR="00660319" w:rsidRPr="00424860">
        <w:rPr>
          <w:rFonts w:ascii="Calibri" w:hAnsi="Calibri" w:cs="Calibri"/>
        </w:rPr>
        <w:t xml:space="preserve"> evolutionary </w:t>
      </w:r>
      <w:r w:rsidR="007716C9" w:rsidRPr="00424860">
        <w:rPr>
          <w:rFonts w:ascii="Calibri" w:hAnsi="Calibri" w:cs="Calibri"/>
        </w:rPr>
        <w:t xml:space="preserve">and swarm algorithms </w:t>
      </w:r>
      <w:r w:rsidR="008B0561" w:rsidRPr="00424860">
        <w:rPr>
          <w:rFonts w:ascii="Calibri" w:hAnsi="Calibri" w:cs="Calibri"/>
        </w:rPr>
        <w:t xml:space="preserve">to </w:t>
      </w:r>
      <w:r w:rsidR="00830E8F" w:rsidRPr="00424860">
        <w:rPr>
          <w:rFonts w:ascii="Calibri" w:hAnsi="Calibri" w:cs="Calibri"/>
        </w:rPr>
        <w:t>mimic</w:t>
      </w:r>
      <w:r w:rsidR="00EB5C36" w:rsidRPr="00424860">
        <w:rPr>
          <w:rFonts w:ascii="Calibri" w:hAnsi="Calibri" w:cs="Calibri"/>
        </w:rPr>
        <w:t xml:space="preserve"> urban </w:t>
      </w:r>
      <w:r w:rsidR="009306C5">
        <w:rPr>
          <w:rFonts w:ascii="Calibri" w:hAnsi="Calibri" w:cs="Calibri"/>
        </w:rPr>
        <w:t>land-use</w:t>
      </w:r>
      <w:r w:rsidR="00EB5C36" w:rsidRPr="00424860">
        <w:rPr>
          <w:rFonts w:ascii="Calibri" w:hAnsi="Calibri" w:cs="Calibri"/>
        </w:rPr>
        <w:t>.</w:t>
      </w:r>
      <w:r w:rsidR="000B13DD" w:rsidRPr="00424860">
        <w:rPr>
          <w:rFonts w:ascii="Calibri" w:hAnsi="Calibri" w:cs="Calibri"/>
        </w:rPr>
        <w:t xml:space="preserve"> </w:t>
      </w:r>
      <w:r w:rsidR="006C7461" w:rsidRPr="00424860">
        <w:rPr>
          <w:rFonts w:ascii="Calibri" w:hAnsi="Calibri" w:cs="Calibri"/>
        </w:rPr>
        <w:t xml:space="preserve">Despite having successfully constructed transition rules, these studies </w:t>
      </w:r>
      <w:r w:rsidR="00420EE5">
        <w:rPr>
          <w:rFonts w:ascii="Calibri" w:hAnsi="Calibri" w:cs="Calibri"/>
        </w:rPr>
        <w:t>identified sign</w:t>
      </w:r>
      <w:r w:rsidR="00F62DE2">
        <w:rPr>
          <w:rFonts w:ascii="Calibri" w:hAnsi="Calibri" w:cs="Calibri"/>
        </w:rPr>
        <w:t>i</w:t>
      </w:r>
      <w:r w:rsidR="00420EE5">
        <w:rPr>
          <w:rFonts w:ascii="Calibri" w:hAnsi="Calibri" w:cs="Calibri"/>
        </w:rPr>
        <w:t>ficant</w:t>
      </w:r>
      <w:r w:rsidR="00420EE5" w:rsidRPr="00424860">
        <w:rPr>
          <w:rFonts w:ascii="Calibri" w:hAnsi="Calibri" w:cs="Calibri"/>
        </w:rPr>
        <w:t xml:space="preserve"> </w:t>
      </w:r>
      <w:r w:rsidR="006C7461" w:rsidRPr="00424860">
        <w:rPr>
          <w:rFonts w:ascii="Calibri" w:hAnsi="Calibri" w:cs="Calibri"/>
        </w:rPr>
        <w:t xml:space="preserve">mismatches </w:t>
      </w:r>
      <w:r w:rsidR="00420EE5">
        <w:rPr>
          <w:rFonts w:ascii="Calibri" w:hAnsi="Calibri" w:cs="Calibri"/>
        </w:rPr>
        <w:t xml:space="preserve">when </w:t>
      </w:r>
      <w:r w:rsidR="006C7461" w:rsidRPr="00424860">
        <w:rPr>
          <w:rFonts w:ascii="Calibri" w:hAnsi="Calibri" w:cs="Calibri"/>
        </w:rPr>
        <w:t>compar</w:t>
      </w:r>
      <w:r w:rsidR="00C90645" w:rsidRPr="00424860">
        <w:rPr>
          <w:rFonts w:ascii="Calibri" w:hAnsi="Calibri" w:cs="Calibri"/>
        </w:rPr>
        <w:t>ed</w:t>
      </w:r>
      <w:r w:rsidR="006C7461" w:rsidRPr="00424860">
        <w:rPr>
          <w:rFonts w:ascii="Calibri" w:hAnsi="Calibri" w:cs="Calibri"/>
        </w:rPr>
        <w:t xml:space="preserve"> to real-world urbanization</w:t>
      </w:r>
      <w:r w:rsidR="00D65136">
        <w:rPr>
          <w:rFonts w:ascii="Calibri" w:hAnsi="Calibri" w:cs="Calibri"/>
        </w:rPr>
        <w:t>. The source of these error</w:t>
      </w:r>
      <w:r w:rsidR="00790D05">
        <w:rPr>
          <w:rFonts w:ascii="Calibri" w:hAnsi="Calibri" w:cs="Calibri"/>
        </w:rPr>
        <w:t>s ha</w:t>
      </w:r>
      <w:r w:rsidR="003E2DA1">
        <w:rPr>
          <w:rFonts w:ascii="Calibri" w:hAnsi="Calibri" w:cs="Calibri"/>
        </w:rPr>
        <w:t>s</w:t>
      </w:r>
      <w:r w:rsidR="00790D05">
        <w:rPr>
          <w:rFonts w:ascii="Calibri" w:hAnsi="Calibri" w:cs="Calibri"/>
        </w:rPr>
        <w:t xml:space="preserve"> been identified as</w:t>
      </w:r>
      <w:r w:rsidR="00F92061">
        <w:rPr>
          <w:rFonts w:ascii="Calibri" w:hAnsi="Calibri" w:cs="Calibri" w:hint="eastAsia"/>
        </w:rPr>
        <w:t>:</w:t>
      </w:r>
      <w:r w:rsidR="006C7461" w:rsidRPr="00424860">
        <w:rPr>
          <w:rFonts w:ascii="Calibri" w:hAnsi="Calibri" w:cs="Calibri"/>
        </w:rPr>
        <w:t xml:space="preserve"> </w:t>
      </w:r>
      <w:r w:rsidR="009A7E02" w:rsidRPr="00424860">
        <w:rPr>
          <w:rFonts w:ascii="Calibri" w:hAnsi="Calibri" w:cs="Calibri"/>
        </w:rPr>
        <w:t xml:space="preserve">1) </w:t>
      </w:r>
      <w:r w:rsidR="00790D05">
        <w:rPr>
          <w:rFonts w:ascii="Calibri" w:hAnsi="Calibri" w:cs="Calibri"/>
        </w:rPr>
        <w:t xml:space="preserve">the </w:t>
      </w:r>
      <w:r w:rsidR="009A7E02" w:rsidRPr="00424860">
        <w:rPr>
          <w:rFonts w:ascii="Calibri" w:hAnsi="Calibri" w:cs="Calibri"/>
        </w:rPr>
        <w:t>introduc</w:t>
      </w:r>
      <w:r w:rsidR="00790D05">
        <w:rPr>
          <w:rFonts w:ascii="Calibri" w:hAnsi="Calibri" w:cs="Calibri"/>
        </w:rPr>
        <w:t>tion of</w:t>
      </w:r>
      <w:r w:rsidR="009A7E02" w:rsidRPr="00424860">
        <w:rPr>
          <w:rFonts w:ascii="Calibri" w:hAnsi="Calibri" w:cs="Calibri"/>
        </w:rPr>
        <w:t xml:space="preserve"> subjectivities via </w:t>
      </w:r>
      <w:r w:rsidR="00FA7C2C" w:rsidRPr="00424860">
        <w:rPr>
          <w:rFonts w:ascii="Calibri" w:hAnsi="Calibri" w:cs="Calibri"/>
        </w:rPr>
        <w:t xml:space="preserve">prescribed </w:t>
      </w:r>
      <w:r w:rsidR="009A7E02" w:rsidRPr="00424860">
        <w:rPr>
          <w:rFonts w:ascii="Calibri" w:hAnsi="Calibri" w:cs="Calibri"/>
        </w:rPr>
        <w:t>parameters</w:t>
      </w:r>
      <w:r w:rsidR="00CF050D" w:rsidRPr="00424860">
        <w:rPr>
          <w:rFonts w:ascii="Calibri" w:hAnsi="Calibri" w:cs="Calibri"/>
        </w:rPr>
        <w:t xml:space="preserve"> </w:t>
      </w:r>
      <w:sdt>
        <w:sdtPr>
          <w:rPr>
            <w:rFonts w:ascii="Calibri" w:hAnsi="Calibri" w:cs="Calibri"/>
          </w:rPr>
          <w:alias w:val="To edit, see citavi.com/edit"/>
          <w:tag w:val="CitaviPlaceholder#129635c0-1711-4aae-9829-476e55bf26d4"/>
          <w:id w:val="-1037968292"/>
          <w:placeholder>
            <w:docPart w:val="0334CD969CA94A819B53AA7F0FDDBBFC"/>
          </w:placeholder>
        </w:sdtPr>
        <w:sdtEndPr/>
        <w:sdtContent>
          <w:r w:rsidR="00CF050D"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OCIsIiR0eXBlIjoiU3dpc3NBY2FkZW1pYy5DaXRhdmkuUHJvamVjdCwgU3dpc3NBY2FkZW1pYy5DaXRhdmkifX0seyIkaWQiOiI5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OCJ9fSx7IiRpZCI6IjEwIiwiJHR5cGUiOiJTd2lzc0FjYWRlbWljLkNpdGF2aS5QZXJzb24sIFN3aXNzQWNhZGVtaWMuQ2l0YXZpIiwiRmlyc3ROYW1lIjoiU2lxaW4iLCJMYXN0TmFtZSI6IldhbmciLCJQcm90ZWN0ZWQiOmZhbHNlLCJTZXgiOjAsIkNyZWF0ZWRCeSI6Il9MZW5vdm8iLCJDcmVhdGVkT24iOiIyMDIxLTA5LTI4VDAxOjQyOjQyIiwiTW9kaWZpZWRCeSI6Il9MZW5vdm8iLCJJZCI6IjhlZmI5ZTcwLWU5ODQtNDJmNS04ZTk1LWI1YzgwZTUzNWM2OSIsIk1vZGlmaWVkT24iOiIyMDIxLTA5LTI4VDAxOjQyOjQyIiwiUHJvamVjdCI6eyIkcmVmIjoiOCJ9fSx7IiRpZCI6IjEx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g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OC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1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OC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ItMDktMDdUMDk6NDY6MDUiLCJQcm9qZWN0Ijp7IiRyZWYiOiI4In19LCJVc2VOdW1iZXJpbmdUeXBlT2ZQYXJlbnREb2N1bWVudCI6ZmFsc2V9XSwiRm9ybWF0dGVkVGV4dCI6eyIkaWQiOiIxNiIsIkNvdW50IjoxLCJUZXh0VW5pdHMiOlt7IiRpZCI6IjE3IiwiRm9udFN0eWxlIjp7IiRpZCI6IjE4IiwiTmV1dHJhbCI6dHJ1ZX0sIlJlYWRpbmdPcmRlciI6MSwiVGV4dCI6IihMaXUgZXQgYWwuLCAyMDIxKSJ9XX0sIlRhZyI6IkNpdGF2aVBsYWNlaG9sZGVyIzEyOTYzNWMwLTE3MTEtNGFhZS05ODI5LTQ3NmU1NWJmMjZkNCIsIlRleHQiOiIoTGl1IGV0IGFsLiwgMjAyMSkiLCJXQUlWZXJzaW9uIjoiNi4xNC4wLjAifQ==}</w:instrText>
          </w:r>
          <w:r w:rsidR="00CF050D" w:rsidRPr="00424860">
            <w:rPr>
              <w:rFonts w:ascii="Calibri" w:hAnsi="Calibri" w:cs="Calibri"/>
            </w:rPr>
            <w:fldChar w:fldCharType="separate"/>
          </w:r>
          <w:r w:rsidR="00D85511">
            <w:rPr>
              <w:rFonts w:ascii="Calibri" w:hAnsi="Calibri" w:cs="Calibri"/>
            </w:rPr>
            <w:t>(Liu et al., 2021)</w:t>
          </w:r>
          <w:r w:rsidR="00CF050D" w:rsidRPr="00424860">
            <w:rPr>
              <w:rFonts w:ascii="Calibri" w:hAnsi="Calibri" w:cs="Calibri"/>
            </w:rPr>
            <w:fldChar w:fldCharType="end"/>
          </w:r>
        </w:sdtContent>
      </w:sdt>
      <w:r w:rsidR="009A7E02" w:rsidRPr="00424860">
        <w:t>, and</w:t>
      </w:r>
      <w:r w:rsidR="00790D05">
        <w:t>;</w:t>
      </w:r>
      <w:r w:rsidR="009A7E02" w:rsidRPr="00424860">
        <w:t xml:space="preserve"> 2</w:t>
      </w:r>
      <w:r w:rsidR="006C7461" w:rsidRPr="00424860">
        <w:rPr>
          <w:rFonts w:ascii="Calibri" w:hAnsi="Calibri" w:cs="Calibri"/>
        </w:rPr>
        <w:t xml:space="preserve">) </w:t>
      </w:r>
      <w:r w:rsidR="000B13DD" w:rsidRPr="00424860">
        <w:rPr>
          <w:rFonts w:ascii="Calibri" w:hAnsi="Calibri" w:cs="Calibri"/>
        </w:rPr>
        <w:t>oversimplifying</w:t>
      </w:r>
      <w:r w:rsidR="006C7461" w:rsidRPr="00424860">
        <w:rPr>
          <w:rFonts w:ascii="Calibri" w:hAnsi="Calibri" w:cs="Calibri"/>
        </w:rPr>
        <w:t xml:space="preserve"> the spatial heterogeneity of </w:t>
      </w:r>
      <w:r w:rsidR="003223D6">
        <w:rPr>
          <w:rFonts w:ascii="Calibri" w:hAnsi="Calibri" w:cs="Calibri"/>
        </w:rPr>
        <w:t xml:space="preserve">the </w:t>
      </w:r>
      <w:r w:rsidR="006C7461" w:rsidRPr="00424860">
        <w:rPr>
          <w:rFonts w:ascii="Calibri" w:hAnsi="Calibri" w:cs="Calibri"/>
        </w:rPr>
        <w:t>driving factors</w:t>
      </w:r>
      <w:r w:rsidR="00CF050D" w:rsidRPr="00424860">
        <w:rPr>
          <w:rFonts w:ascii="Calibri" w:hAnsi="Calibri" w:cs="Calibri"/>
        </w:rPr>
        <w:t xml:space="preserve"> </w:t>
      </w:r>
      <w:sdt>
        <w:sdtPr>
          <w:rPr>
            <w:rFonts w:ascii="Calibri" w:hAnsi="Calibri" w:cs="Calibri"/>
          </w:rPr>
          <w:alias w:val="To edit, see citavi.com/edit"/>
          <w:tag w:val="CitaviPlaceholder#7f5d1424-bb3c-4000-8801-24bab9bc1dc5"/>
          <w:id w:val="-153768459"/>
          <w:placeholder>
            <w:docPart w:val="4858BC766436432BAD2D3BF204ED947A"/>
          </w:placeholder>
        </w:sdtPr>
        <w:sdtEndPr/>
        <w:sdtContent>
          <w:r w:rsidR="00CF050D"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ZW4iLCJMYXN0TmFtZSI6IkdhbyIsIlByb3RlY3RlZCI6ZmFsc2UsIlNleCI6MCwiQ3JlYXRlZEJ5IjoiX0xlbm92byIsIkNyZWF0ZWRPbiI6IjIwMjEtMDktMDJUMDE6MjA6MTkiLCJNb2RpZmllZEJ5IjoiX0xlbm92byIsIklkIjoiYTliM2MzODEtZDVhNS00OTQ3LThkYWMtYTgxNjdjNThhZTA4IiwiTW9kaWZpZWRPbiI6IjIwMjEtMDktMDJUMDE6MjA6MTkiLCJQcm9qZWN0Ijp7IiRpZCI6IjgiLCIkdHlwZSI6IlN3aXNzQWNhZGVtaWMuQ2l0YXZpLlByb2plY3QsIFN3aXNzQWNhZGVtaWMuQ2l0YXZpIn19LHsiJGlkIjoiOS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OCJ9fSx7IiRpZCI6IjEw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4In19LHsiJGlkIjoiMTE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OCJ9fSx7IiRpZCI6IjEyIiwiJHR5cGUiOiJTd2lzc0FjYWRlbWljLkNpdGF2aS5QZXJzb24sIFN3aXNzQWNhZGVtaWMuQ2l0YXZpIiwiRmlyc3ROYW1lIjoiU2h1cnVpIiwiTGFzdE5hbWUiOiJDaGVuIiwiUHJvdGVjdGVkIjpmYWxzZSwiU2V4IjowLCJDcmVhdGVkQnkiOiJfTGVub3ZvIiwiQ3JlYXRlZE9uIjoiMjAyMS0wOS0wMlQwMToyMDoxOSIsIk1vZGlmaWVkQnkiOiJfTGVub3ZvIiwiSWQiOiI3NTA0MzYzNi1lMmRjLTQ5OTYtYTVhNi04OGRiOGEyNWExZWYiLCJNb2RpZmllZE9uIjoiMjAyMS0wOS0wMlQwMToyMDoxOSIsIlByb2plY3QiOnsiJHJlZiI6IjgifX0seyIkaWQiOiIxMy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OCJ9fV0sIkNpdGF0aW9uS2V5VXBkYXRlVHlwZSI6MCwiQ29sbGFib3JhdG9ycyI6W10sIkRvaSI6IjEwLjEwMTYvai5jb21wZW52dXJic3lzLjIwMjAuMTAxNDU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bXBlbnZ1cmJzeXMuMjAyMC4xMDE0NTkiLCJVcmlTdHJpbmciOiJodHRwczovL2RvaS5vcmcvMTAuMTAxNi9qLmNvbXBlbnZ1cmJzeXMuMjAyMC4xMDE0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U6MjQiLCJNb2RpZmllZEJ5IjoiX0xlbm92byIsIklkIjoiODRhZjU1NTAtOWE5ZS00YWI5LWJlNGYtZTMyYzU4YTMwODM3IiwiTW9kaWZpZWRPbiI6IjIwMjEtMDktMDJUMDY6MTU6MjQiLCJQcm9qZWN0Ijp7IiRyZWYiOiI4In19XSwiT3JnYW5pemF0aW9ucyI6W10sIk90aGVyc0ludm9sdmVkIjpbXSwiUGFnZVJhbmdlIjoiPHNwPlxyXG4gIDxuPjEwMTQ1OTwvbj5cclxuICA8aW4+dHJ1ZTwvaW4+XHJcbiAgPG9zPjEwMTQ1OTwvb3M+XHJcbiAgPHBzPjEwMTQ1OTwvcHM+XHJcbjwvc3A+XHJcbjxvcz4xMDE0NTk8L29zPiIsIlBlcmlvZGljYWwiOnsiJGlkIjoiMTc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g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ItMDktMDdUMDk6NDY6MDUiLCJQcm9qZWN0Ijp7IiRyZWYiOiI4In19LCJVc2VOdW1iZXJpbmdUeXBlT2ZQYXJlbnREb2N1bWVudCI6ZmFsc2V9LHsiJGlkIjoiMTgiLCIkdHlwZSI6IlN3aXNzQWNhZGVtaWMuQ2l0YXZpLkNpdGF0aW9ucy5Xb3JkUGxhY2Vob2xkZXJFbnRyeSwgU3dpc3NBY2FkZW1pYy5DaXRhdmkiLCJJZCI6IjBjMWQ3ZjJhLTFjMmItNDA4Zi04Nzg2LWNjZDZlYjk0MTgyNSIsIlJhbmdlU3RhcnQiOjE3LCJSYW5nZUxlbmd0aCI6MjIsIlJlZmVyZW5jZUlkIjoiN2FiNzc1ZDItODc0OS00NjY4LTllMWYtMzE5NjgwNzk2YmE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HJlZiI6IjgifX0seyIkaWQiOiIyNCIsIiR0eXBlIjoiU3dpc3NBY2FkZW1pYy5DaXRhdmkuUGVyc29uLCBTd2lzc0FjYWRlbWljLkNpdGF2aSIsIkZpcnN0TmFtZSI6IkFsaXNvbiIsIkxhc3ROYW1lIjoiSGVwcGVuc3RhbGwiLCJQcm90ZWN0ZWQiOmZhbHNlLCJTZXgiOjEsIkNyZWF0ZWRCeSI6Il9MZW5vdm8iLCJDcmVhdGVkT24iOiIyMDIxLTA4LTMxVDIyOjUxOjUzIiwiTW9kaWZpZWRCeSI6Il9MZW5vdm8iLCJJZCI6IjIwZjdjNGU2LWJiNGEtNDIyMi04NGU3LWFmNTk3NDY0NWY4YSIsIk1vZGlmaWVkT24iOiIyMDIxLTA4LTMxVDIyOjUxOjUzIiwiUHJvamVjdCI6eyIkcmVmIjoiOCJ9fSx7IiRpZCI6IjI1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OCJ9fSx7IiRpZCI6IjI2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OCJ9fSx7IiRpZCI6IjI3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gifX0seyIkaWQiOiIy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4In19XSwiQ2l0YXRpb25LZXlVcGRhdGVUeXBlIjowLCJDb2xsYWJvcmF0b3JzIjpbXSwiRG9pIjoiMTAuMTAxNi9qLmNvbXBlbnZ1cmJzeXMuMjAxNy4wOS4wMDk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Y29tcGVudnVyYnN5cy4yMDE3LjA5LjAwOSIsIlVyaVN0cmluZyI6Imh0dHBzOi8vZG9pLm9yZy8xMC4xMDE2L2ouY29tcGVudnVyYnN5cy4yMDE3LjA5LjAw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gifX0seyIkaWQiOiIzOC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gifX0seyIkaWQiOiIzOS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OCJ9fSx7IiRpZCI6IjQw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gifX0seyIkaWQiOiI0MS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4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g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Q1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4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5LTA3VDA5OjQ2OjA1IiwiUHJvamVjdCI6eyIkcmVmIjoiOCJ9fSwiVXNlTnVtYmVyaW5nVHlwZU9mUGFyZW50RG9jdW1lbnQiOmZhbHNlfV0sIkZvcm1hdHRlZFRleHQiOnsiJGlkIjoiNDYiLCJDb3VudCI6MSwiVGV4dFVuaXRzIjpbeyIkaWQiOiI0NyIsIkZvbnRTdHlsZSI6eyIkaWQiOiI0OC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0LjAuMCJ9}</w:instrText>
          </w:r>
          <w:r w:rsidR="00CF050D" w:rsidRPr="00424860">
            <w:rPr>
              <w:rFonts w:ascii="Calibri" w:hAnsi="Calibri" w:cs="Calibri"/>
            </w:rPr>
            <w:fldChar w:fldCharType="separate"/>
          </w:r>
          <w:r w:rsidR="00D85511">
            <w:rPr>
              <w:rFonts w:ascii="Calibri" w:hAnsi="Calibri" w:cs="Calibri"/>
            </w:rPr>
            <w:t>(Gao et al., 2020; Mustafa et al., 2018; Newland et al., 2018)</w:t>
          </w:r>
          <w:r w:rsidR="00CF050D" w:rsidRPr="00424860">
            <w:rPr>
              <w:rFonts w:ascii="Calibri" w:hAnsi="Calibri" w:cs="Calibri"/>
            </w:rPr>
            <w:fldChar w:fldCharType="end"/>
          </w:r>
        </w:sdtContent>
      </w:sdt>
      <w:r w:rsidR="009A7E02" w:rsidRPr="00424860">
        <w:rPr>
          <w:rFonts w:ascii="Calibri" w:hAnsi="Calibri" w:cs="Calibri"/>
        </w:rPr>
        <w:t>.</w:t>
      </w:r>
      <w:r w:rsidR="006C7461" w:rsidRPr="00424860">
        <w:rPr>
          <w:rFonts w:ascii="Calibri" w:hAnsi="Calibri" w:cs="Calibri"/>
        </w:rPr>
        <w:t xml:space="preserve"> </w:t>
      </w:r>
      <w:r w:rsidR="002B33F2" w:rsidRPr="00424860">
        <w:t xml:space="preserve">Distances </w:t>
      </w:r>
      <w:r w:rsidR="00464563" w:rsidRPr="00424860">
        <w:t xml:space="preserve">to </w:t>
      </w:r>
      <w:r w:rsidR="002B33F2" w:rsidRPr="00424860">
        <w:rPr>
          <w:rFonts w:ascii="Calibri" w:hAnsi="Calibri" w:cs="Calibri"/>
        </w:rPr>
        <w:t>geographical factors</w:t>
      </w:r>
      <w:r w:rsidR="009062F0" w:rsidRPr="009062F0">
        <w:t xml:space="preserve"> </w:t>
      </w:r>
      <w:r w:rsidR="009062F0" w:rsidRPr="00424860">
        <w:t xml:space="preserve">and </w:t>
      </w:r>
      <w:r w:rsidR="009062F0">
        <w:t xml:space="preserve">the </w:t>
      </w:r>
      <w:r w:rsidR="009062F0" w:rsidRPr="00424860">
        <w:t xml:space="preserve">spatial configurations </w:t>
      </w:r>
      <w:r w:rsidR="009062F0" w:rsidRPr="00424860">
        <w:rPr>
          <w:rFonts w:ascii="Calibri" w:hAnsi="Calibri" w:cs="Calibri"/>
        </w:rPr>
        <w:t>of</w:t>
      </w:r>
      <w:r w:rsidR="002B33F2" w:rsidRPr="00424860">
        <w:rPr>
          <w:rFonts w:ascii="Calibri" w:hAnsi="Calibri" w:cs="Calibri"/>
        </w:rPr>
        <w:t xml:space="preserve"> </w:t>
      </w:r>
      <w:r w:rsidR="009062F0">
        <w:rPr>
          <w:rFonts w:ascii="Calibri" w:hAnsi="Calibri" w:cs="Calibri"/>
        </w:rPr>
        <w:t xml:space="preserve">these factors </w:t>
      </w:r>
      <w:r w:rsidR="002B33F2" w:rsidRPr="00424860">
        <w:rPr>
          <w:rFonts w:ascii="Calibri" w:hAnsi="Calibri" w:cs="Calibri"/>
        </w:rPr>
        <w:t>are key to urban development in the real world.</w:t>
      </w:r>
      <w:r w:rsidR="003A7DE7" w:rsidRPr="00424860">
        <w:rPr>
          <w:rFonts w:ascii="Calibri" w:hAnsi="Calibri" w:cs="Calibri"/>
        </w:rPr>
        <w:t xml:space="preserve"> </w:t>
      </w:r>
      <w:r w:rsidR="003606FF" w:rsidRPr="00424860">
        <w:rPr>
          <w:rFonts w:ascii="Calibri" w:hAnsi="Calibri" w:cs="Calibri"/>
        </w:rPr>
        <w:t>The</w:t>
      </w:r>
      <w:r w:rsidR="001F2C35" w:rsidRPr="00424860">
        <w:rPr>
          <w:rFonts w:ascii="Calibri" w:hAnsi="Calibri" w:cs="Calibri"/>
        </w:rPr>
        <w:t xml:space="preserve"> </w:t>
      </w:r>
      <w:r w:rsidR="00D548AD" w:rsidRPr="00424860">
        <w:rPr>
          <w:rFonts w:ascii="Calibri" w:hAnsi="Calibri" w:cs="Calibri"/>
        </w:rPr>
        <w:t>distances</w:t>
      </w:r>
      <w:r w:rsidR="003606FF" w:rsidRPr="00424860">
        <w:rPr>
          <w:rFonts w:ascii="Calibri" w:hAnsi="Calibri" w:cs="Calibri"/>
        </w:rPr>
        <w:t xml:space="preserve"> used in these studies</w:t>
      </w:r>
      <w:r w:rsidR="003A7DE7" w:rsidRPr="00424860">
        <w:rPr>
          <w:rFonts w:ascii="Calibri" w:hAnsi="Calibri" w:cs="Calibri"/>
        </w:rPr>
        <w:t xml:space="preserve"> however, </w:t>
      </w:r>
      <w:r w:rsidR="00FE7635" w:rsidRPr="00424860">
        <w:rPr>
          <w:rFonts w:ascii="Calibri" w:hAnsi="Calibri" w:cs="Calibri"/>
        </w:rPr>
        <w:t>are measured by preset decay functions</w:t>
      </w:r>
      <w:r w:rsidR="002B33F2" w:rsidRPr="00424860">
        <w:rPr>
          <w:rFonts w:ascii="Calibri" w:hAnsi="Calibri" w:cs="Calibri"/>
        </w:rPr>
        <w:t>, and subjectivities are inevitably raised</w:t>
      </w:r>
      <w:r w:rsidR="00B5606D">
        <w:rPr>
          <w:rFonts w:ascii="Calibri" w:hAnsi="Calibri" w:cs="Calibri"/>
        </w:rPr>
        <w:t>,</w:t>
      </w:r>
      <w:r w:rsidR="002B33F2" w:rsidRPr="00424860">
        <w:rPr>
          <w:rFonts w:ascii="Calibri" w:hAnsi="Calibri" w:cs="Calibri"/>
        </w:rPr>
        <w:t xml:space="preserve"> given the gap between </w:t>
      </w:r>
      <w:r w:rsidR="00720160">
        <w:rPr>
          <w:rFonts w:ascii="Calibri" w:hAnsi="Calibri" w:cs="Calibri"/>
        </w:rPr>
        <w:t>empirical</w:t>
      </w:r>
      <w:r w:rsidR="00720160" w:rsidRPr="00424860">
        <w:rPr>
          <w:rFonts w:ascii="Calibri" w:hAnsi="Calibri" w:cs="Calibri"/>
        </w:rPr>
        <w:t xml:space="preserve"> </w:t>
      </w:r>
      <w:r w:rsidR="003A7DE7" w:rsidRPr="00424860">
        <w:rPr>
          <w:rFonts w:ascii="Calibri" w:hAnsi="Calibri" w:cs="Calibri"/>
        </w:rPr>
        <w:t>knowledge</w:t>
      </w:r>
      <w:r w:rsidR="002B33F2" w:rsidRPr="00424860">
        <w:rPr>
          <w:rFonts w:ascii="Calibri" w:hAnsi="Calibri" w:cs="Calibri"/>
        </w:rPr>
        <w:t xml:space="preserve"> and real-world urban</w:t>
      </w:r>
      <w:r w:rsidR="009306C5">
        <w:rPr>
          <w:rFonts w:ascii="Calibri" w:hAnsi="Calibri" w:cs="Calibri"/>
        </w:rPr>
        <w:t xml:space="preserve"> land-use</w:t>
      </w:r>
      <w:r w:rsidR="002B33F2" w:rsidRPr="00424860">
        <w:rPr>
          <w:rFonts w:ascii="Calibri" w:hAnsi="Calibri" w:cs="Calibri"/>
        </w:rPr>
        <w:t xml:space="preserve">. </w:t>
      </w:r>
      <w:r w:rsidR="008023F7" w:rsidRPr="00424860">
        <w:rPr>
          <w:rFonts w:ascii="Calibri" w:hAnsi="Calibri" w:cs="Calibri"/>
        </w:rPr>
        <w:t>T</w:t>
      </w:r>
      <w:r w:rsidR="004A36BA" w:rsidRPr="00424860">
        <w:rPr>
          <w:rFonts w:ascii="Calibri" w:hAnsi="Calibri" w:cs="Calibri"/>
        </w:rPr>
        <w:t>he spatial heterogeneity of the urbanization process</w:t>
      </w:r>
      <w:r w:rsidR="00F87F81" w:rsidRPr="00424860">
        <w:rPr>
          <w:rFonts w:ascii="Calibri" w:hAnsi="Calibri" w:cs="Calibri"/>
        </w:rPr>
        <w:t xml:space="preserve"> is </w:t>
      </w:r>
      <w:r w:rsidR="00195C30">
        <w:rPr>
          <w:rFonts w:ascii="Calibri" w:hAnsi="Calibri" w:cs="Calibri"/>
        </w:rPr>
        <w:t xml:space="preserve">often </w:t>
      </w:r>
      <w:r w:rsidR="00F87F81" w:rsidRPr="00424860">
        <w:rPr>
          <w:rFonts w:ascii="Calibri" w:hAnsi="Calibri" w:cs="Calibri"/>
        </w:rPr>
        <w:t>oversimplified</w:t>
      </w:r>
      <w:r w:rsidR="008928BE" w:rsidRPr="00424860">
        <w:rPr>
          <w:rFonts w:ascii="Calibri" w:hAnsi="Calibri" w:cs="Calibri"/>
        </w:rPr>
        <w:t xml:space="preserve"> to</w:t>
      </w:r>
      <w:r w:rsidR="004A36BA" w:rsidRPr="00424860">
        <w:rPr>
          <w:rFonts w:ascii="Calibri" w:hAnsi="Calibri" w:cs="Calibri"/>
        </w:rPr>
        <w:t xml:space="preserve"> </w:t>
      </w:r>
      <w:r w:rsidR="00F87F81" w:rsidRPr="00424860">
        <w:rPr>
          <w:rFonts w:ascii="Calibri" w:hAnsi="Calibri" w:cs="Calibri"/>
        </w:rPr>
        <w:t xml:space="preserve">a single </w:t>
      </w:r>
      <w:r w:rsidR="004A36BA" w:rsidRPr="00424860">
        <w:rPr>
          <w:rFonts w:ascii="Calibri" w:hAnsi="Calibri" w:cs="Calibri"/>
        </w:rPr>
        <w:t>shape</w:t>
      </w:r>
      <w:r w:rsidR="00F87F81" w:rsidRPr="00424860">
        <w:rPr>
          <w:rFonts w:ascii="Calibri" w:hAnsi="Calibri" w:cs="Calibri"/>
        </w:rPr>
        <w:t xml:space="preserve"> or texture</w:t>
      </w:r>
      <w:r w:rsidR="004A36BA" w:rsidRPr="00424860">
        <w:rPr>
          <w:rFonts w:ascii="Calibri" w:hAnsi="Calibri" w:cs="Calibri"/>
        </w:rPr>
        <w:t xml:space="preserve"> index</w:t>
      </w:r>
      <w:r w:rsidR="00F87F81" w:rsidRPr="00424860">
        <w:rPr>
          <w:rFonts w:ascii="Calibri" w:hAnsi="Calibri" w:cs="Calibri"/>
        </w:rPr>
        <w:t xml:space="preserve"> </w:t>
      </w:r>
      <w:r w:rsidR="008928BE" w:rsidRPr="00424860">
        <w:rPr>
          <w:rFonts w:ascii="Calibri" w:hAnsi="Calibri" w:cs="Calibri"/>
        </w:rPr>
        <w:t xml:space="preserve">that </w:t>
      </w:r>
      <w:r w:rsidR="004A36BA" w:rsidRPr="00424860">
        <w:rPr>
          <w:rFonts w:ascii="Calibri" w:hAnsi="Calibri" w:cs="Calibri"/>
        </w:rPr>
        <w:t>capture</w:t>
      </w:r>
      <w:r w:rsidR="00195C30">
        <w:rPr>
          <w:rFonts w:ascii="Calibri" w:hAnsi="Calibri" w:cs="Calibri"/>
        </w:rPr>
        <w:t>s</w:t>
      </w:r>
      <w:r w:rsidR="004A36BA" w:rsidRPr="00424860">
        <w:rPr>
          <w:rFonts w:ascii="Calibri" w:hAnsi="Calibri" w:cs="Calibri"/>
        </w:rPr>
        <w:t xml:space="preserve"> </w:t>
      </w:r>
      <w:r w:rsidR="002247DA">
        <w:rPr>
          <w:rFonts w:ascii="Calibri" w:hAnsi="Calibri" w:cs="Calibri"/>
        </w:rPr>
        <w:t>only part of the</w:t>
      </w:r>
      <w:r w:rsidR="00F87F81" w:rsidRPr="00424860">
        <w:rPr>
          <w:rFonts w:ascii="Calibri" w:hAnsi="Calibri" w:cs="Calibri"/>
        </w:rPr>
        <w:t xml:space="preserve"> </w:t>
      </w:r>
      <w:r w:rsidR="004A36BA" w:rsidRPr="00424860">
        <w:rPr>
          <w:rFonts w:ascii="Calibri" w:hAnsi="Calibri" w:cs="Calibri"/>
        </w:rPr>
        <w:t xml:space="preserve">pattern information </w:t>
      </w:r>
      <w:r w:rsidR="00EC1C6E" w:rsidRPr="00424860">
        <w:rPr>
          <w:rFonts w:ascii="Calibri" w:hAnsi="Calibri" w:cs="Calibri"/>
        </w:rPr>
        <w:t xml:space="preserve">within </w:t>
      </w:r>
      <w:r w:rsidR="00B4764C" w:rsidRPr="00424860">
        <w:rPr>
          <w:rFonts w:ascii="Calibri" w:hAnsi="Calibri" w:cs="Calibri"/>
        </w:rPr>
        <w:t xml:space="preserve">the neighborhood </w:t>
      </w:r>
      <w:sdt>
        <w:sdtPr>
          <w:rPr>
            <w:rFonts w:ascii="Calibri" w:hAnsi="Calibri" w:cs="Calibri"/>
          </w:rPr>
          <w:alias w:val="To edit, see citavi.com/edit"/>
          <w:tag w:val="CitaviPlaceholder#b45672a4-8c27-426d-9e3c-84fac659e93f"/>
          <w:id w:val="719174346"/>
          <w:placeholder>
            <w:docPart w:val="4858BC766436432BAD2D3BF204ED947A"/>
          </w:placeholder>
        </w:sdtPr>
        <w:sdtEndPr/>
        <w:sdtContent>
          <w:r w:rsidR="00CF050D"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ywiUmVmZXJlbmNlSWQiOiI5MTk3YWE1YS0yODAzLTRkZjgtODg2OS1lZGI3YmVjNjA1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czEwNjYxLTAyMC0wODY0Ny14IiwiVXJpU3RyaW5nIjoiaHR0cHM6Ly9kb2kub3JnLzEwLjEwMDcvczEwNjYxLTAyMC0wODY0Ny1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ExLTIyVDAyOjE4OjU3IiwiTW9kaWZpZWRCeSI6Il9MZW5vdm8iLCJJZCI6IjMwMzI5ZDk3LTNhZDQtNGVmNS1iN2EyLWYzMjRiNzhiZmI2ZiIsIk1vZGlmaWVkT24iOiIyMDIxLTExLTIyVDAyOjE4OjU3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zMwNDAxODQiLCJVcmlTdHJpbmciOiJodHRwOi8vd3d3Lm5jYmkubmxtLm5paC5nb3YvcHVibWVkLzMzMDQwMTg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}</w:instrText>
          </w:r>
          <w:r w:rsidR="00CF050D" w:rsidRPr="00424860">
            <w:rPr>
              <w:rFonts w:ascii="Calibri" w:hAnsi="Calibri" w:cs="Calibri"/>
            </w:rPr>
            <w:fldChar w:fldCharType="separate"/>
          </w:r>
          <w:r w:rsidR="009F20B2">
            <w:rPr>
              <w:rFonts w:ascii="Calibri" w:hAnsi="Calibri" w:cs="Calibri"/>
            </w:rPr>
            <w:t>(Akın and Erdoğan, 2020; Motlagh et al., 2020)</w:t>
          </w:r>
          <w:r w:rsidR="00CF050D" w:rsidRPr="00424860">
            <w:rPr>
              <w:rFonts w:ascii="Calibri" w:hAnsi="Calibri" w:cs="Calibri"/>
            </w:rPr>
            <w:fldChar w:fldCharType="end"/>
          </w:r>
        </w:sdtContent>
      </w:sdt>
      <w:r w:rsidR="0058172E" w:rsidRPr="00424860">
        <w:rPr>
          <w:rFonts w:ascii="Calibri" w:hAnsi="Calibri" w:cs="Calibri"/>
        </w:rPr>
        <w:t>, let alon</w:t>
      </w:r>
      <w:r w:rsidR="004B3F6D">
        <w:rPr>
          <w:rFonts w:ascii="Calibri" w:hAnsi="Calibri" w:cs="Calibri"/>
        </w:rPr>
        <w:t>e</w:t>
      </w:r>
      <w:r w:rsidR="0058172E" w:rsidRPr="00424860">
        <w:rPr>
          <w:rFonts w:ascii="Calibri" w:hAnsi="Calibri" w:cs="Calibri"/>
        </w:rPr>
        <w:t xml:space="preserve"> t</w:t>
      </w:r>
      <w:r w:rsidR="00942E38" w:rsidRPr="00424860">
        <w:rPr>
          <w:rFonts w:ascii="Calibri" w:hAnsi="Calibri" w:cs="Calibri"/>
        </w:rPr>
        <w:t>he large-scale spatial features</w:t>
      </w:r>
      <w:r w:rsidR="006C7461" w:rsidRPr="00424860">
        <w:rPr>
          <w:rFonts w:ascii="Calibri" w:hAnsi="Calibri" w:cs="Calibri"/>
        </w:rPr>
        <w:t xml:space="preserve"> </w:t>
      </w:r>
      <w:r w:rsidR="004B3F6D">
        <w:rPr>
          <w:rFonts w:ascii="Calibri" w:hAnsi="Calibri" w:cs="Calibri"/>
        </w:rPr>
        <w:t>(</w:t>
      </w:r>
      <w:r w:rsidR="00C171D0" w:rsidRPr="00424860">
        <w:rPr>
          <w:rFonts w:ascii="Calibri" w:hAnsi="Calibri" w:cs="Calibri"/>
        </w:rPr>
        <w:t>e.g.</w:t>
      </w:r>
      <w:r w:rsidR="006C7461" w:rsidRPr="00424860">
        <w:rPr>
          <w:rFonts w:ascii="Calibri" w:hAnsi="Calibri" w:cs="Calibri"/>
        </w:rPr>
        <w:t xml:space="preserve">, the </w:t>
      </w:r>
      <w:r w:rsidR="007C7E21" w:rsidRPr="00424860">
        <w:rPr>
          <w:rFonts w:ascii="Calibri" w:hAnsi="Calibri" w:cs="Calibri"/>
        </w:rPr>
        <w:t>layout</w:t>
      </w:r>
      <w:r w:rsidR="006C7461" w:rsidRPr="00424860">
        <w:rPr>
          <w:rFonts w:ascii="Calibri" w:hAnsi="Calibri" w:cs="Calibri"/>
        </w:rPr>
        <w:t xml:space="preserve"> of the </w:t>
      </w:r>
      <w:r w:rsidR="00521004" w:rsidRPr="00424860">
        <w:rPr>
          <w:rFonts w:ascii="Calibri" w:hAnsi="Calibri" w:cs="Calibri"/>
        </w:rPr>
        <w:t xml:space="preserve">whole </w:t>
      </w:r>
      <w:r w:rsidR="006C7461" w:rsidRPr="00424860">
        <w:rPr>
          <w:rFonts w:ascii="Calibri" w:hAnsi="Calibri" w:cs="Calibri"/>
        </w:rPr>
        <w:t>built city</w:t>
      </w:r>
      <w:r w:rsidR="00521004" w:rsidRPr="00424860">
        <w:rPr>
          <w:rFonts w:ascii="Calibri" w:hAnsi="Calibri" w:cs="Calibri"/>
        </w:rPr>
        <w:t xml:space="preserve"> area</w:t>
      </w:r>
      <w:r w:rsidR="004B3F6D">
        <w:rPr>
          <w:rFonts w:ascii="Calibri" w:hAnsi="Calibri" w:cs="Calibri"/>
        </w:rPr>
        <w:t>)</w:t>
      </w:r>
      <w:r w:rsidR="006C7461" w:rsidRPr="00424860">
        <w:rPr>
          <w:rFonts w:ascii="Calibri" w:hAnsi="Calibri" w:cs="Calibri"/>
        </w:rPr>
        <w:t xml:space="preserve"> </w:t>
      </w:r>
      <w:r w:rsidR="00990B00" w:rsidRPr="00424860">
        <w:rPr>
          <w:rFonts w:ascii="Calibri" w:hAnsi="Calibri" w:cs="Calibri"/>
        </w:rPr>
        <w:t xml:space="preserve">that </w:t>
      </w:r>
      <w:r w:rsidR="00F16FEC">
        <w:rPr>
          <w:rFonts w:ascii="Calibri" w:hAnsi="Calibri" w:cs="Calibri"/>
        </w:rPr>
        <w:t>typify</w:t>
      </w:r>
      <w:r w:rsidR="00195C30" w:rsidRPr="00424860">
        <w:rPr>
          <w:rFonts w:ascii="Calibri" w:hAnsi="Calibri" w:cs="Calibri"/>
        </w:rPr>
        <w:t xml:space="preserve"> </w:t>
      </w:r>
      <w:r w:rsidR="00F16FEC" w:rsidRPr="00424860">
        <w:rPr>
          <w:rFonts w:ascii="Calibri" w:hAnsi="Calibri" w:cs="Calibri"/>
        </w:rPr>
        <w:t xml:space="preserve">real world </w:t>
      </w:r>
      <w:r w:rsidR="006C7461" w:rsidRPr="00424860">
        <w:rPr>
          <w:rFonts w:ascii="Calibri" w:hAnsi="Calibri" w:cs="Calibri"/>
        </w:rPr>
        <w:t xml:space="preserve">urban development. </w:t>
      </w:r>
    </w:p>
    <w:p w14:paraId="031F65A5" w14:textId="4C1FFBA8" w:rsidR="006C7461" w:rsidRPr="00424860" w:rsidRDefault="006C7461" w:rsidP="00930E41">
      <w:pPr>
        <w:rPr>
          <w:rFonts w:ascii="Calibri" w:hAnsi="Calibri" w:cs="Calibri"/>
        </w:rPr>
      </w:pPr>
      <w:r w:rsidRPr="00424860">
        <w:rPr>
          <w:rFonts w:ascii="Calibri" w:hAnsi="Calibri" w:cs="Calibri"/>
        </w:rPr>
        <w:t xml:space="preserve">Deep </w:t>
      </w:r>
      <w:r w:rsidR="004B3F6D">
        <w:rPr>
          <w:rFonts w:ascii="Calibri" w:hAnsi="Calibri" w:cs="Calibri"/>
        </w:rPr>
        <w:t>l</w:t>
      </w:r>
      <w:r w:rsidRPr="00424860">
        <w:rPr>
          <w:rFonts w:ascii="Calibri" w:hAnsi="Calibri" w:cs="Calibri"/>
        </w:rPr>
        <w:t xml:space="preserve">earning </w:t>
      </w:r>
      <w:r w:rsidR="009F50F8" w:rsidRPr="00424860">
        <w:rPr>
          <w:rFonts w:ascii="Calibri" w:hAnsi="Calibri" w:cs="Calibri"/>
        </w:rPr>
        <w:t>algorithm</w:t>
      </w:r>
      <w:r w:rsidR="004B3F6D">
        <w:rPr>
          <w:rFonts w:ascii="Calibri" w:hAnsi="Calibri" w:cs="Calibri"/>
        </w:rPr>
        <w:t>s</w:t>
      </w:r>
      <w:r w:rsidRPr="00424860">
        <w:rPr>
          <w:rFonts w:ascii="Calibri" w:hAnsi="Calibri" w:cs="Calibri"/>
        </w:rPr>
        <w:t xml:space="preserve"> </w:t>
      </w:r>
      <w:r w:rsidR="004B3F6D">
        <w:rPr>
          <w:rFonts w:ascii="Calibri" w:hAnsi="Calibri" w:cs="Calibri"/>
        </w:rPr>
        <w:t>are</w:t>
      </w:r>
      <w:r w:rsidR="00335E03" w:rsidRPr="00424860">
        <w:rPr>
          <w:rFonts w:ascii="Calibri" w:hAnsi="Calibri" w:cs="Calibri"/>
        </w:rPr>
        <w:t xml:space="preserve"> </w:t>
      </w:r>
      <w:r w:rsidR="00DA6826" w:rsidRPr="00424860">
        <w:rPr>
          <w:rFonts w:ascii="Calibri" w:hAnsi="Calibri" w:cs="Calibri"/>
        </w:rPr>
        <w:t xml:space="preserve">a </w:t>
      </w:r>
      <w:r w:rsidR="000A51E5">
        <w:rPr>
          <w:rFonts w:ascii="Calibri" w:hAnsi="Calibri" w:cs="Calibri"/>
        </w:rPr>
        <w:t>type</w:t>
      </w:r>
      <w:r w:rsidR="000A51E5" w:rsidRPr="00424860">
        <w:rPr>
          <w:rFonts w:ascii="Calibri" w:hAnsi="Calibri" w:cs="Calibri"/>
        </w:rPr>
        <w:t xml:space="preserve"> </w:t>
      </w:r>
      <w:r w:rsidR="00DA6826" w:rsidRPr="00424860">
        <w:rPr>
          <w:rFonts w:ascii="Calibri" w:hAnsi="Calibri" w:cs="Calibri"/>
        </w:rPr>
        <w:t xml:space="preserve">of </w:t>
      </w:r>
      <w:r w:rsidR="006D514F">
        <w:rPr>
          <w:rFonts w:ascii="Calibri" w:hAnsi="Calibri" w:cs="Calibri"/>
        </w:rPr>
        <w:t>machine learning</w:t>
      </w:r>
      <w:r w:rsidR="00DA6826" w:rsidRPr="00424860">
        <w:rPr>
          <w:rFonts w:ascii="Calibri" w:hAnsi="Calibri" w:cs="Calibri"/>
        </w:rPr>
        <w:t xml:space="preserve"> </w:t>
      </w:r>
      <w:r w:rsidR="00345515" w:rsidRPr="00424860">
        <w:rPr>
          <w:rFonts w:ascii="Calibri" w:hAnsi="Calibri" w:cs="Calibri"/>
        </w:rPr>
        <w:t>technology</w:t>
      </w:r>
      <w:r w:rsidR="005A479D" w:rsidRPr="00424860">
        <w:rPr>
          <w:rFonts w:ascii="Calibri" w:hAnsi="Calibri" w:cs="Calibri"/>
        </w:rPr>
        <w:t xml:space="preserve"> that </w:t>
      </w:r>
      <w:r w:rsidR="00FB42CF" w:rsidRPr="00424860">
        <w:rPr>
          <w:rFonts w:ascii="Calibri" w:hAnsi="Calibri" w:cs="Calibri"/>
        </w:rPr>
        <w:t xml:space="preserve">abstract </w:t>
      </w:r>
      <w:r w:rsidR="00C14F28" w:rsidRPr="00424860">
        <w:rPr>
          <w:rFonts w:ascii="Calibri" w:hAnsi="Calibri" w:cs="Calibri"/>
        </w:rPr>
        <w:t xml:space="preserve">naïve </w:t>
      </w:r>
      <w:r w:rsidR="00FB42CF" w:rsidRPr="00424860">
        <w:rPr>
          <w:rFonts w:ascii="Calibri" w:hAnsi="Calibri" w:cs="Calibri"/>
        </w:rPr>
        <w:t xml:space="preserve">input </w:t>
      </w:r>
      <w:r w:rsidR="009F50F8" w:rsidRPr="00424860">
        <w:rPr>
          <w:rFonts w:ascii="Calibri" w:hAnsi="Calibri" w:cs="Calibri"/>
        </w:rPr>
        <w:t>variables</w:t>
      </w:r>
      <w:r w:rsidR="00FB42CF" w:rsidRPr="00424860">
        <w:rPr>
          <w:rFonts w:ascii="Calibri" w:hAnsi="Calibri" w:cs="Calibri"/>
        </w:rPr>
        <w:t xml:space="preserve"> </w:t>
      </w:r>
      <w:r w:rsidR="00CF050D" w:rsidRPr="00424860">
        <w:rPr>
          <w:rFonts w:ascii="Calibri" w:hAnsi="Calibri" w:cs="Calibri"/>
        </w:rPr>
        <w:t>in</w:t>
      </w:r>
      <w:r w:rsidR="00FB42CF" w:rsidRPr="00424860">
        <w:rPr>
          <w:rFonts w:ascii="Calibri" w:hAnsi="Calibri" w:cs="Calibri"/>
        </w:rPr>
        <w:t xml:space="preserve">to high-level </w:t>
      </w:r>
      <w:r w:rsidR="009F50F8" w:rsidRPr="00424860">
        <w:rPr>
          <w:rFonts w:ascii="Calibri" w:hAnsi="Calibri" w:cs="Calibri"/>
        </w:rPr>
        <w:t>features</w:t>
      </w:r>
      <w:r w:rsidR="1C12D70D" w:rsidRPr="00424860">
        <w:rPr>
          <w:rFonts w:ascii="Calibri" w:hAnsi="Calibri" w:cs="Calibri"/>
        </w:rPr>
        <w:t>.</w:t>
      </w:r>
      <w:r w:rsidR="004D02CE" w:rsidRPr="00424860">
        <w:rPr>
          <w:rFonts w:ascii="Calibri" w:hAnsi="Calibri" w:cs="Calibri"/>
        </w:rPr>
        <w:t xml:space="preserve"> </w:t>
      </w:r>
      <w:r w:rsidR="5D5244B9" w:rsidRPr="00424860">
        <w:rPr>
          <w:rFonts w:ascii="Calibri" w:hAnsi="Calibri" w:cs="Calibri"/>
        </w:rPr>
        <w:t>C</w:t>
      </w:r>
      <w:r w:rsidR="00E9076D" w:rsidRPr="00424860">
        <w:rPr>
          <w:rFonts w:ascii="Calibri" w:hAnsi="Calibri" w:cs="Calibri"/>
        </w:rPr>
        <w:t>onvolutional neural networks (CNN</w:t>
      </w:r>
      <w:r w:rsidR="00575F96">
        <w:rPr>
          <w:rFonts w:ascii="Calibri" w:hAnsi="Calibri" w:cs="Calibri"/>
        </w:rPr>
        <w:t>s</w:t>
      </w:r>
      <w:r w:rsidR="00E9076D" w:rsidRPr="00424860">
        <w:rPr>
          <w:rFonts w:ascii="Calibri" w:hAnsi="Calibri" w:cs="Calibri"/>
        </w:rPr>
        <w:t xml:space="preserve">) </w:t>
      </w:r>
      <w:r w:rsidR="089CEA75" w:rsidRPr="00424860">
        <w:rPr>
          <w:rFonts w:ascii="Calibri" w:hAnsi="Calibri" w:cs="Calibri"/>
        </w:rPr>
        <w:t>are</w:t>
      </w:r>
      <w:r w:rsidR="00375571" w:rsidRPr="00424860">
        <w:rPr>
          <w:rFonts w:ascii="Calibri" w:hAnsi="Calibri" w:cs="Calibri"/>
        </w:rPr>
        <w:t xml:space="preserve"> a </w:t>
      </w:r>
      <w:r w:rsidR="00A82A57" w:rsidRPr="00424860">
        <w:rPr>
          <w:rFonts w:ascii="Calibri" w:hAnsi="Calibri" w:cs="Calibri"/>
        </w:rPr>
        <w:t xml:space="preserve">special </w:t>
      </w:r>
      <w:r w:rsidR="006F3A23">
        <w:rPr>
          <w:rFonts w:ascii="Calibri" w:hAnsi="Calibri" w:cs="Calibri"/>
        </w:rPr>
        <w:t xml:space="preserve">kind of </w:t>
      </w:r>
      <w:r w:rsidR="001F7AB9">
        <w:rPr>
          <w:rFonts w:ascii="Calibri" w:hAnsi="Calibri" w:cs="Calibri"/>
        </w:rPr>
        <w:t>deep learning</w:t>
      </w:r>
      <w:r w:rsidR="006F3A23">
        <w:rPr>
          <w:rFonts w:ascii="Calibri" w:hAnsi="Calibri" w:cs="Calibri"/>
        </w:rPr>
        <w:t xml:space="preserve"> architecture</w:t>
      </w:r>
      <w:r w:rsidR="00E9076D" w:rsidRPr="00424860">
        <w:rPr>
          <w:rFonts w:ascii="Calibri" w:hAnsi="Calibri" w:cs="Calibri"/>
        </w:rPr>
        <w:t xml:space="preserve"> </w:t>
      </w:r>
      <w:r w:rsidR="00981E74" w:rsidRPr="00424860">
        <w:rPr>
          <w:rFonts w:ascii="Calibri" w:hAnsi="Calibri" w:cs="Calibri"/>
        </w:rPr>
        <w:t>designed to detect spatial patterns</w:t>
      </w:r>
      <w:r w:rsidR="00DB5879" w:rsidRPr="00424860">
        <w:rPr>
          <w:rFonts w:ascii="Calibri" w:hAnsi="Calibri" w:cs="Calibri"/>
        </w:rPr>
        <w:t xml:space="preserve"> </w:t>
      </w:r>
      <w:r w:rsidR="00E56A5A" w:rsidRPr="00424860">
        <w:rPr>
          <w:rFonts w:ascii="Calibri" w:hAnsi="Calibri" w:cs="Calibri"/>
        </w:rPr>
        <w:t xml:space="preserve">from </w:t>
      </w:r>
      <w:r w:rsidR="00E76C6D" w:rsidRPr="00424860">
        <w:rPr>
          <w:rFonts w:ascii="Calibri" w:hAnsi="Calibri" w:cs="Calibri"/>
        </w:rPr>
        <w:t xml:space="preserve">both low- </w:t>
      </w:r>
      <w:r w:rsidR="00CF050D" w:rsidRPr="00424860">
        <w:rPr>
          <w:rFonts w:ascii="Calibri" w:hAnsi="Calibri" w:cs="Calibri"/>
        </w:rPr>
        <w:t xml:space="preserve">(e.g., lines, triangles, circles) </w:t>
      </w:r>
      <w:r w:rsidR="00E76C6D" w:rsidRPr="00424860">
        <w:rPr>
          <w:rFonts w:ascii="Calibri" w:hAnsi="Calibri" w:cs="Calibri"/>
        </w:rPr>
        <w:t>and high-level features</w:t>
      </w:r>
      <w:r w:rsidR="00CF050D" w:rsidRPr="00424860">
        <w:rPr>
          <w:rFonts w:ascii="Calibri" w:hAnsi="Calibri" w:cs="Calibri"/>
        </w:rPr>
        <w:t xml:space="preserve"> (e.g., human faces, animals)</w:t>
      </w:r>
      <w:r w:rsidR="001E5EB3" w:rsidRPr="00424860">
        <w:rPr>
          <w:rFonts w:ascii="Calibri" w:hAnsi="Calibri" w:cs="Calibri"/>
        </w:rPr>
        <w:t xml:space="preserve"> </w:t>
      </w:r>
      <w:sdt>
        <w:sdtPr>
          <w:rPr>
            <w:rFonts w:ascii="Calibri" w:hAnsi="Calibri" w:cs="Calibri"/>
          </w:rPr>
          <w:alias w:val="To edit, see citavi.com/edit"/>
          <w:tag w:val="CitaviPlaceholder#a478d225-c240-446d-bca2-07d517dbfa1c"/>
          <w:id w:val="1945392058"/>
          <w:placeholder>
            <w:docPart w:val="BE709DD1C822445EA75A9DD2304B2273"/>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SwiUmVmZXJlbmNlSWQiOiJkY2M4Y2I5ZS01OGYyLTQzYjktODYxZS05ZTU2ZDA5M2Q4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4IiwiJHR5cGUiOiJTd2lzc0FjYWRlbWljLkNpdGF2aS5Qcm9qZWN0LCBTd2lzc0FjYWRlbWljLkNpdGF2aSJ9fSx7IiRpZCI6Ijk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g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Q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4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KEtyaXpoZXZza3kgZXQgYWwuLCAyMDE3KSJ9XX0sIlRhZyI6IkNpdGF2aVBsYWNlaG9sZGVyI2E0NzhkMjI1LWMyNDAtNDQ2ZC1iY2EyLTA3ZDUxN2RiZmExYyIsIlRleHQiOiIoS3JpemhldnNreSBldCBhbC4sIDIwMTcpIiwiV0FJVmVyc2lvbiI6IjYuMTQuMC4wIn0=}</w:instrText>
          </w:r>
          <w:r w:rsidRPr="00424860">
            <w:rPr>
              <w:rFonts w:ascii="Calibri" w:hAnsi="Calibri" w:cs="Calibri"/>
              <w:noProof/>
            </w:rPr>
            <w:fldChar w:fldCharType="separate"/>
          </w:r>
          <w:r w:rsidR="009F20B2">
            <w:rPr>
              <w:rFonts w:ascii="Calibri" w:hAnsi="Calibri" w:cs="Calibri"/>
              <w:noProof/>
            </w:rPr>
            <w:t>(Krizhevsky et al., 2017)</w:t>
          </w:r>
          <w:r w:rsidRPr="00424860">
            <w:rPr>
              <w:rFonts w:ascii="Calibri" w:hAnsi="Calibri" w:cs="Calibri"/>
              <w:noProof/>
            </w:rPr>
            <w:fldChar w:fldCharType="end"/>
          </w:r>
        </w:sdtContent>
      </w:sdt>
      <w:r w:rsidR="0040706E" w:rsidRPr="00424860">
        <w:rPr>
          <w:rStyle w:val="CommentReference"/>
        </w:rPr>
        <w:t>.</w:t>
      </w:r>
      <w:r w:rsidR="0008649C">
        <w:rPr>
          <w:rStyle w:val="CommentReference"/>
        </w:rPr>
        <w:t xml:space="preserve"> </w:t>
      </w:r>
      <w:r w:rsidR="00F756EC">
        <w:rPr>
          <w:rFonts w:ascii="Calibri" w:hAnsi="Calibri" w:cs="Calibri"/>
        </w:rPr>
        <w:t>CNN</w:t>
      </w:r>
      <w:r w:rsidR="00575F96">
        <w:rPr>
          <w:rFonts w:ascii="Calibri" w:hAnsi="Calibri" w:cs="Calibri"/>
        </w:rPr>
        <w:t>s</w:t>
      </w:r>
      <w:r w:rsidR="00E252B4" w:rsidRPr="00424860">
        <w:rPr>
          <w:rFonts w:ascii="Calibri" w:hAnsi="Calibri" w:cs="Calibri"/>
        </w:rPr>
        <w:t xml:space="preserve"> </w:t>
      </w:r>
      <w:r w:rsidR="00575F96">
        <w:rPr>
          <w:rFonts w:ascii="Calibri" w:hAnsi="Calibri" w:cs="Calibri"/>
        </w:rPr>
        <w:t>are</w:t>
      </w:r>
      <w:r w:rsidR="00242C22" w:rsidRPr="00424860">
        <w:rPr>
          <w:rFonts w:ascii="Calibri" w:hAnsi="Calibri" w:cs="Calibri"/>
        </w:rPr>
        <w:t xml:space="preserve"> </w:t>
      </w:r>
      <w:r w:rsidR="00E252B4" w:rsidRPr="00424860">
        <w:rPr>
          <w:rFonts w:ascii="Calibri" w:hAnsi="Calibri" w:cs="Calibri"/>
        </w:rPr>
        <w:t xml:space="preserve">increasingly </w:t>
      </w:r>
      <w:r w:rsidR="005E7B3B">
        <w:rPr>
          <w:rFonts w:ascii="Calibri" w:hAnsi="Calibri" w:cs="Calibri"/>
        </w:rPr>
        <w:t xml:space="preserve">being </w:t>
      </w:r>
      <w:r w:rsidR="00E252B4" w:rsidRPr="00424860">
        <w:rPr>
          <w:rFonts w:ascii="Calibri" w:hAnsi="Calibri" w:cs="Calibri"/>
        </w:rPr>
        <w:t xml:space="preserve">used to extract patterns and insights from </w:t>
      </w:r>
      <w:r w:rsidR="00B47786" w:rsidRPr="00424860">
        <w:rPr>
          <w:rFonts w:ascii="Calibri" w:hAnsi="Calibri" w:cs="Calibri"/>
        </w:rPr>
        <w:t xml:space="preserve">geospatial data </w:t>
      </w:r>
      <w:sdt>
        <w:sdtPr>
          <w:rPr>
            <w:rFonts w:ascii="Calibri" w:hAnsi="Calibri" w:cs="Calibri"/>
          </w:rPr>
          <w:alias w:val="To edit, see citavi.com/edit"/>
          <w:tag w:val="CitaviPlaceholder#d87a5490-0654-440e-9108-777ed38e90ac"/>
          <w:id w:val="655250383"/>
          <w:placeholder>
            <w:docPart w:val="0334CD969CA94A819B53AA7F0FDDBBFC"/>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giLCIkdHlwZSI6IlN3aXNzQWNhZGVtaWMuQ2l0YXZpLlByb2plY3QsIFN3aXNzQWNhZGVtaWMuQ2l0YXZpIn19LHsiJGlkIjoiOS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OCJ9fSx7IiRpZCI6IjEwIiwiJHR5cGUiOiJTd2lzc0FjYWRlbWljLkNpdGF2aS5QZXJzb24sIFN3aXNzQWNhZGVtaWMuQ2l0YXZpIiwiRmlyc3ROYW1lIjoiQmpvcm4iLCJMYXN0TmFtZSI6IlN0ZXZlbnMiLCJQcm90ZWN0ZWQiOmZhbHNlLCJTZXgiOjAsIkNyZWF0ZWRCeSI6Il9MZW5vdm8iLCJDcmVhdGVkT24iOiIyMDIxLTA5LTI5VDAxOjAyOjQ3IiwiTW9kaWZpZWRCeSI6Il9MZW5vdm8iLCJJZCI6IjZlZjM1YjA1LTE1ODUtNDE1NS04OTFiLTAzOGFjZDI2N2FlOCIsIk1vZGlmaWVkT24iOiIyMDIxLTA5LTI5VDAxOjAyOjQ3IiwiUHJvamVjdCI6eyIkcmVmIjoiOCJ9fSx7IiRpZCI6IjEx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gifX0seyIkaWQiOiIxMi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OCJ9fSx7IiRpZCI6IjEz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4In19LHsiJGlkIjoiMTQ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OC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4In19XS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jE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g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i0wOS0wN1QwOTo0NjowNSIsIlByb2plY3QiOnsiJHJlZiI6IjgifX0sIlVzZU51bWJlcmluZ1R5cGVPZlBhcmVudERvY3VtZW50IjpmYWxzZX1dLCJGb3JtYXR0ZWRUZXh0Ijp7IiRpZCI6IjIyIiwiQ291bnQiOjEsIlRleHRVbml0cyI6W3siJGlkIjoiMjMiLCJGb250U3R5bGUiOnsiJGlkIjoiMjQiLCJOZXV0cmFsIjp0cnVlfSwiUmVhZGluZ09yZGVyIjoxLCJUZXh0IjoiKFJlaWNoc3RlaW4gZXQgYWwuLCAyMDE5KSJ9XX0sIlRhZyI6IkNpdGF2aVBsYWNlaG9sZGVyI2Q4N2E1NDkwLTA2NTQtNDQwZS05MTA4LTc3N2VkMzhlOTBhYyIsIlRleHQiOiIoUmVpY2hzdGVpbiBldCBhbC4sIDIwMTkpIiwiV0FJVmVyc2lvbiI6IjYuMTQuMC4wIn0=}</w:instrText>
          </w:r>
          <w:r w:rsidRPr="00424860">
            <w:rPr>
              <w:rFonts w:ascii="Calibri" w:hAnsi="Calibri" w:cs="Calibri"/>
              <w:noProof/>
            </w:rPr>
            <w:fldChar w:fldCharType="separate"/>
          </w:r>
          <w:r w:rsidR="00D85511">
            <w:rPr>
              <w:rFonts w:ascii="Calibri" w:hAnsi="Calibri" w:cs="Calibri"/>
              <w:noProof/>
            </w:rPr>
            <w:t>(Reichstein et al., 2019)</w:t>
          </w:r>
          <w:r w:rsidRPr="00424860">
            <w:rPr>
              <w:rFonts w:ascii="Calibri" w:hAnsi="Calibri" w:cs="Calibri"/>
              <w:noProof/>
            </w:rPr>
            <w:fldChar w:fldCharType="end"/>
          </w:r>
        </w:sdtContent>
      </w:sdt>
      <w:r w:rsidR="00B8375F" w:rsidRPr="00424860">
        <w:rPr>
          <w:rFonts w:ascii="Calibri" w:hAnsi="Calibri" w:cs="Calibri"/>
        </w:rPr>
        <w:t xml:space="preserve"> which enables</w:t>
      </w:r>
      <w:r w:rsidR="00B47786" w:rsidRPr="00424860">
        <w:rPr>
          <w:rFonts w:ascii="Calibri" w:hAnsi="Calibri" w:cs="Calibri"/>
        </w:rPr>
        <w:t xml:space="preserve"> </w:t>
      </w:r>
      <w:r w:rsidRPr="00424860">
        <w:rPr>
          <w:rFonts w:ascii="Calibri" w:hAnsi="Calibri" w:cs="Calibri"/>
        </w:rPr>
        <w:t>the spatial configurations</w:t>
      </w:r>
      <w:r w:rsidR="005E7B3B" w:rsidRPr="005E7B3B">
        <w:rPr>
          <w:rFonts w:ascii="Calibri" w:hAnsi="Calibri" w:cs="Calibri"/>
        </w:rPr>
        <w:t xml:space="preserve"> </w:t>
      </w:r>
      <w:r w:rsidR="005E7B3B" w:rsidRPr="00424860">
        <w:rPr>
          <w:rFonts w:ascii="Calibri" w:hAnsi="Calibri" w:cs="Calibri"/>
        </w:rPr>
        <w:t>of driving factors</w:t>
      </w:r>
      <w:r w:rsidR="007047C0">
        <w:rPr>
          <w:rFonts w:ascii="Calibri" w:hAnsi="Calibri" w:cs="Calibri"/>
        </w:rPr>
        <w:t>,</w:t>
      </w:r>
      <w:r w:rsidRPr="00424860">
        <w:rPr>
          <w:rFonts w:ascii="Calibri" w:hAnsi="Calibri" w:cs="Calibri"/>
        </w:rPr>
        <w:t xml:space="preserve"> rather than prox</w:t>
      </w:r>
      <w:r w:rsidR="00A860CE">
        <w:rPr>
          <w:rFonts w:ascii="Calibri" w:hAnsi="Calibri" w:cs="Calibri"/>
        </w:rPr>
        <w:t>y</w:t>
      </w:r>
      <w:r w:rsidRPr="00424860">
        <w:rPr>
          <w:rFonts w:ascii="Calibri" w:hAnsi="Calibri" w:cs="Calibri"/>
        </w:rPr>
        <w:t xml:space="preserve"> variables </w:t>
      </w:r>
      <w:r w:rsidR="005E7B3B">
        <w:rPr>
          <w:rFonts w:ascii="Calibri" w:hAnsi="Calibri" w:cs="Calibri"/>
        </w:rPr>
        <w:t>such as</w:t>
      </w:r>
      <w:r w:rsidRPr="00424860">
        <w:rPr>
          <w:rFonts w:ascii="Calibri" w:hAnsi="Calibri" w:cs="Calibri"/>
        </w:rPr>
        <w:t xml:space="preserve"> decay distances</w:t>
      </w:r>
      <w:r w:rsidR="007047C0">
        <w:rPr>
          <w:rFonts w:ascii="Calibri" w:hAnsi="Calibri" w:cs="Calibri"/>
        </w:rPr>
        <w:t>,</w:t>
      </w:r>
      <w:r w:rsidRPr="00424860">
        <w:rPr>
          <w:rFonts w:ascii="Calibri" w:hAnsi="Calibri" w:cs="Calibri"/>
        </w:rPr>
        <w:t xml:space="preserve"> to be integrated </w:t>
      </w:r>
      <w:r w:rsidR="00A52CD5" w:rsidRPr="00424860">
        <w:rPr>
          <w:rFonts w:ascii="Calibri" w:hAnsi="Calibri" w:cs="Calibri"/>
        </w:rPr>
        <w:t xml:space="preserve">directly </w:t>
      </w:r>
      <w:r w:rsidRPr="00424860">
        <w:rPr>
          <w:rFonts w:ascii="Calibri" w:hAnsi="Calibri" w:cs="Calibri"/>
        </w:rPr>
        <w:t>into urban development simulation</w:t>
      </w:r>
      <w:r w:rsidR="005E7B3B">
        <w:rPr>
          <w:rFonts w:ascii="Calibri" w:hAnsi="Calibri" w:cs="Calibri"/>
        </w:rPr>
        <w:t>s</w:t>
      </w:r>
      <w:r w:rsidR="006C14B4" w:rsidRPr="00424860">
        <w:rPr>
          <w:rFonts w:ascii="Calibri" w:hAnsi="Calibri" w:cs="Calibri"/>
        </w:rPr>
        <w:t xml:space="preserve">. </w:t>
      </w:r>
      <w:r w:rsidRPr="00424860">
        <w:rPr>
          <w:rFonts w:ascii="Calibri" w:hAnsi="Calibri" w:cs="Calibri"/>
        </w:rPr>
        <w:t xml:space="preserve">For example, </w:t>
      </w:r>
      <w:sdt>
        <w:sdtPr>
          <w:rPr>
            <w:rFonts w:ascii="Calibri" w:hAnsi="Calibri" w:cs="Calibri"/>
          </w:rPr>
          <w:alias w:val="To edit, see citavi.com/edit"/>
          <w:tag w:val="CitaviPlaceholder#4a0a6608-99b6-4360-97d8-a0643a568a6c"/>
          <w:id w:val="1612079727"/>
          <w:placeholder>
            <w:docPart w:val="DEBD9C7DBB9E49BFB0B4FD3ACBCD0319"/>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4IiwiJHR5cGUiOiJTd2lzc0FjYWRlbWljLkNpdGF2aS5Qcm9qZWN0LCBTd2lzc0FjYWRlbWljLkNpdGF2aSJ9fSx7IiRpZCI6Ijk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4In19LHsiJGlkIjoiMTA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4In19LHsiJGlkIjoiMTE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gifX0seyIkaWQiOiIxMi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OCJ9fSx7IiRpZCI6IjEz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4In19LHsiJGlkIjoiMTQ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4In19LHsiJGlkIjoiMTU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4In19LHsiJGlkIjoiMTY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4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g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j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OC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4In19LCJVc2VOdW1iZXJpbmdUeXBlT2ZQYXJlbnREb2N1bWVudCI6ZmFsc2V9XSwiRm9ybWF0dGVkVGV4dCI6eyIkaWQiOiIyMSIsIkNvdW50IjoxLCJUZXh0VW5pdHMiOlt7IiRpZCI6IjIyIiwiRm9udFN0eWxlIjp7IiRpZCI6IjIzIiwiTmV1dHJhbCI6dHJ1ZX0sIlJlYWRpbmdPcmRlciI6MSwiVGV4dCI6IlpoYWkgZXQgYWwuIn1dfSwiVGFnIjoiQ2l0YXZpUGxhY2Vob2xkZXIjNGEwYTY2MDgtOTliNi00MzYwLTk3ZDgtYTA2NDNhNTY4YTZjIiwiVGV4dCI6IlpoYWkgZXQgYWwuIiwiV0FJVmVyc2lvbiI6IjYuMTQuMC4wIn0=}</w:instrText>
          </w:r>
          <w:r w:rsidRPr="00424860">
            <w:rPr>
              <w:rFonts w:ascii="Calibri" w:hAnsi="Calibri" w:cs="Calibri"/>
              <w:noProof/>
            </w:rPr>
            <w:fldChar w:fldCharType="separate"/>
          </w:r>
          <w:r w:rsidR="009313E3">
            <w:rPr>
              <w:rFonts w:ascii="Calibri" w:hAnsi="Calibri" w:cs="Calibri"/>
              <w:noProof/>
            </w:rPr>
            <w:t>Zhai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6d2488dc-05da-4c35-891d-9e1fb04280c4"/>
          <w:id w:val="461114845"/>
          <w:placeholder>
            <w:docPart w:val="DEBD9C7DBB9E49BFB0B4FD3ACBCD0319"/>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OCIsIiR0eXBlIjoiU3dpc3NBY2FkZW1pYy5DaXRhdmkuUHJvamVjdCwgU3dpc3NBY2FkZW1pYy5DaXRhdmkifX0seyIkaWQiOiI5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OCJ9fSx7IiRpZCI6IjEw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OCJ9fSx7IiRpZCI6IjEx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4In19LHsiJGlkIjoiMTI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gifX0seyIkaWQiOiIxMy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OCJ9fSx7IiRpZCI6IjE0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OCJ9fSx7IiRpZCI6IjE1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OCJ9fSx7IiRpZCI6IjE2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OC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4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I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g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NmQyNDg4ZGMtMDVkYS00YzM1LTg5MWQtOWUxZmIwNDI4MGM0IiwiVGV4dCI6IigyMDIwKSIsIldBSVZlcnNpb24iOiI2LjE0LjAuMCJ9}</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used</w:t>
      </w:r>
      <w:r w:rsidRPr="00424860">
        <w:t xml:space="preserve"> </w:t>
      </w:r>
      <w:r w:rsidR="00A860CE">
        <w:t xml:space="preserve">a </w:t>
      </w:r>
      <w:r w:rsidRPr="00424860">
        <w:rPr>
          <w:rFonts w:ascii="Calibri" w:hAnsi="Calibri" w:cs="Calibri"/>
        </w:rPr>
        <w:t xml:space="preserve">CNN to </w:t>
      </w:r>
      <w:r w:rsidR="00D43BFF" w:rsidRPr="00424860">
        <w:rPr>
          <w:rFonts w:ascii="Calibri" w:hAnsi="Calibri" w:cs="Calibri"/>
        </w:rPr>
        <w:t>retrieve</w:t>
      </w:r>
      <w:r w:rsidRPr="00424860">
        <w:rPr>
          <w:rFonts w:ascii="Calibri" w:hAnsi="Calibri" w:cs="Calibri"/>
        </w:rPr>
        <w:t xml:space="preserve"> the </w:t>
      </w:r>
      <w:r w:rsidR="00E959EC" w:rsidRPr="00424860">
        <w:rPr>
          <w:rFonts w:ascii="Calibri" w:hAnsi="Calibri" w:cs="Calibri"/>
        </w:rPr>
        <w:t xml:space="preserve">neighborhood </w:t>
      </w:r>
      <w:r w:rsidRPr="00424860">
        <w:rPr>
          <w:rFonts w:ascii="Calibri" w:hAnsi="Calibri" w:cs="Calibri"/>
        </w:rPr>
        <w:t xml:space="preserve">spatial features </w:t>
      </w:r>
      <w:r w:rsidR="0036225D" w:rsidRPr="00424860">
        <w:rPr>
          <w:rFonts w:ascii="Calibri" w:hAnsi="Calibri" w:cs="Calibri"/>
        </w:rPr>
        <w:t xml:space="preserve">and </w:t>
      </w:r>
      <w:r w:rsidRPr="00424860">
        <w:rPr>
          <w:rFonts w:ascii="Calibri" w:hAnsi="Calibri" w:cs="Calibri"/>
        </w:rPr>
        <w:t xml:space="preserve">improve the </w:t>
      </w:r>
      <w:r w:rsidR="008C27A6" w:rsidRPr="00424860">
        <w:rPr>
          <w:rFonts w:ascii="Calibri" w:hAnsi="Calibri" w:cs="Calibri"/>
        </w:rPr>
        <w:t>Figure of Merit (</w:t>
      </w:r>
      <w:proofErr w:type="spellStart"/>
      <w:r w:rsidR="008C27A6" w:rsidRPr="00424860">
        <w:rPr>
          <w:rFonts w:ascii="Calibri" w:hAnsi="Calibri" w:cs="Calibri"/>
        </w:rPr>
        <w:t>FoM</w:t>
      </w:r>
      <w:proofErr w:type="spellEnd"/>
      <w:r w:rsidR="008C27A6" w:rsidRPr="00424860">
        <w:rPr>
          <w:rFonts w:ascii="Calibri" w:hAnsi="Calibri" w:cs="Calibri"/>
        </w:rPr>
        <w:t>)</w:t>
      </w:r>
      <w:r w:rsidRPr="00424860">
        <w:rPr>
          <w:rFonts w:ascii="Calibri" w:hAnsi="Calibri" w:cs="Calibri"/>
        </w:rPr>
        <w:t xml:space="preserve"> </w:t>
      </w:r>
      <w:r w:rsidR="00A35CB2" w:rsidRPr="00424860">
        <w:rPr>
          <w:rFonts w:ascii="Calibri" w:hAnsi="Calibri" w:cs="Calibri"/>
        </w:rPr>
        <w:t>of the</w:t>
      </w:r>
      <w:r w:rsidR="005E7B3B">
        <w:rPr>
          <w:rFonts w:ascii="Calibri" w:hAnsi="Calibri" w:cs="Calibri"/>
        </w:rPr>
        <w:t>ir</w:t>
      </w:r>
      <w:r w:rsidR="00A35CB2" w:rsidRPr="00424860">
        <w:rPr>
          <w:rFonts w:ascii="Calibri" w:hAnsi="Calibri" w:cs="Calibri"/>
        </w:rPr>
        <w:t xml:space="preserve"> simulation </w:t>
      </w:r>
      <w:r w:rsidR="00506D0D" w:rsidRPr="00424860">
        <w:rPr>
          <w:rFonts w:ascii="Calibri" w:hAnsi="Calibri" w:cs="Calibri"/>
        </w:rPr>
        <w:t xml:space="preserve">to 0.361 </w:t>
      </w:r>
      <w:r w:rsidR="00EF222D" w:rsidRPr="00424860">
        <w:rPr>
          <w:rFonts w:ascii="Calibri" w:hAnsi="Calibri" w:cs="Calibri"/>
        </w:rPr>
        <w:t xml:space="preserve">compared to </w:t>
      </w:r>
      <w:r w:rsidR="00B545C9">
        <w:rPr>
          <w:rFonts w:ascii="Calibri" w:hAnsi="Calibri" w:cs="Calibri"/>
        </w:rPr>
        <w:t>a</w:t>
      </w:r>
      <w:r w:rsidR="00B545C9" w:rsidRPr="00424860">
        <w:rPr>
          <w:rFonts w:ascii="Calibri" w:hAnsi="Calibri" w:cs="Calibri"/>
        </w:rPr>
        <w:t xml:space="preserve"> </w:t>
      </w:r>
      <w:r w:rsidR="00EF222D" w:rsidRPr="00424860">
        <w:rPr>
          <w:rFonts w:ascii="Calibri" w:hAnsi="Calibri" w:cs="Calibri"/>
        </w:rPr>
        <w:t>random-forest</w:t>
      </w:r>
      <w:r w:rsidR="00AB536F" w:rsidRPr="00424860">
        <w:rPr>
          <w:rFonts w:ascii="Calibri" w:hAnsi="Calibri" w:cs="Calibri"/>
        </w:rPr>
        <w:t>-</w:t>
      </w:r>
      <w:r w:rsidR="00EF222D" w:rsidRPr="00424860">
        <w:rPr>
          <w:rFonts w:ascii="Calibri" w:hAnsi="Calibri" w:cs="Calibri"/>
        </w:rPr>
        <w:t>based method</w:t>
      </w:r>
      <w:r w:rsidR="000A05EE" w:rsidRPr="000A05EE">
        <w:rPr>
          <w:rFonts w:ascii="Calibri" w:hAnsi="Calibri" w:cs="Calibri"/>
        </w:rPr>
        <w:t xml:space="preserve"> </w:t>
      </w:r>
      <w:r w:rsidR="000165D8">
        <w:rPr>
          <w:rFonts w:ascii="Calibri" w:hAnsi="Calibri" w:cs="Calibri"/>
        </w:rPr>
        <w:t>(</w:t>
      </w:r>
      <w:r w:rsidR="000A05EE" w:rsidRPr="00424860">
        <w:rPr>
          <w:rFonts w:ascii="Calibri" w:hAnsi="Calibri" w:cs="Calibri"/>
        </w:rPr>
        <w:t>0.323</w:t>
      </w:r>
      <w:r w:rsidR="000165D8">
        <w:rPr>
          <w:rFonts w:ascii="Calibri" w:hAnsi="Calibri" w:cs="Calibri"/>
        </w:rPr>
        <w:t>)</w:t>
      </w:r>
      <w:r w:rsidRPr="00424860">
        <w:rPr>
          <w:rFonts w:ascii="Calibri" w:hAnsi="Calibri" w:cs="Calibri"/>
        </w:rPr>
        <w:t xml:space="preserve">. </w:t>
      </w:r>
      <w:sdt>
        <w:sdtPr>
          <w:rPr>
            <w:rFonts w:ascii="Calibri" w:hAnsi="Calibri" w:cs="Calibri"/>
          </w:rPr>
          <w:alias w:val="To edit, see citavi.com/edit"/>
          <w:tag w:val="CitaviPlaceholder#36483220-ed8d-454a-a74c-3392245caafb"/>
          <w:id w:val="1189882563"/>
          <w:placeholder>
            <w:docPart w:val="DEBD9C7DBB9E49BFB0B4FD3ACBCD0319"/>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4IiwiJHR5cGUiOiJTd2lzc0FjYWRlbWljLkNpdGF2aS5Qcm9qZWN0LCBTd2lzc0FjYWRlbWljLkNpdGF2aSJ9fSx7IiRpZCI6Ijk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OCJ9fSx7IiRpZCI6IjEw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4In19LHsiJGlkIjoiMTE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4In19LHsiJGlkIjoiMTI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OC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4In19XSwiT3JnYW5pemF0aW9ucyI6W10sIk90aGVyc0ludm9sdmVkIjpbXSwiUGFnZUNvdW50IjoiMTUiLCJQYWdlUmFuZ2UiOiI8c3A+XHJcbiAgPG4+MTM3NzM4PC9uPlxyXG4gIDxpbj50cnVlPC9pbj5cclxuICA8b3M+MTM3NzM4PC9vcz5cclxuICA8cHM+MTM3NzM4PC9wcz5cclxuPC9zcD5cclxuPG9zPjEzNzczODwvb3M+IiwiUGVyaW9kaWNhbCI6eyIkaWQiOiIxOS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4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4In19LCJVc2VOdW1iZXJpbmdUeXBlT2ZQYXJlbnREb2N1bWVudCI6ZmFsc2V9XSwiRm9ybWF0dGVkVGV4dCI6eyIkaWQiOiIyMCIsIkNvdW50IjoxLCJUZXh0VW5pdHMiOlt7IiRpZCI6IjIxIiwiRm9udFN0eWxlIjp7IiRpZCI6IjIyIiwiTmV1dHJhbCI6dHJ1ZX0sIlJlYWRpbmdPcmRlciI6MSwiVGV4dCI6IlFpYW4gZXQgYWwuIn1dfSwiVGFnIjoiQ2l0YXZpUGxhY2Vob2xkZXIjMzY0ODMyMjAtZWQ4ZC00NTRhLWE3NGMtMzM5MjI0NWNhYWZiIiwiVGV4dCI6IlFpYW4gZXQgYWwuIiwiV0FJVmVyc2lvbiI6IjYuMTQuMC4wIn0=}</w:instrText>
          </w:r>
          <w:r w:rsidRPr="00424860">
            <w:rPr>
              <w:rFonts w:ascii="Calibri" w:hAnsi="Calibri" w:cs="Calibri"/>
              <w:noProof/>
            </w:rPr>
            <w:fldChar w:fldCharType="separate"/>
          </w:r>
          <w:r w:rsidR="009313E3">
            <w:rPr>
              <w:rFonts w:ascii="Calibri" w:hAnsi="Calibri" w:cs="Calibri"/>
              <w:noProof/>
            </w:rPr>
            <w:t>Qian et al.</w:t>
          </w:r>
          <w:r w:rsidRPr="00424860">
            <w:rPr>
              <w:rFonts w:ascii="Calibri" w:hAnsi="Calibri" w:cs="Calibri"/>
              <w:noProof/>
            </w:rPr>
            <w:fldChar w:fldCharType="end"/>
          </w:r>
        </w:sdtContent>
      </w:sdt>
      <w:r w:rsidRPr="00424860">
        <w:rPr>
          <w:rFonts w:ascii="Calibri" w:hAnsi="Calibri" w:cs="Calibri"/>
        </w:rPr>
        <w:t xml:space="preserve"> </w:t>
      </w:r>
      <w:sdt>
        <w:sdtPr>
          <w:rPr>
            <w:rFonts w:ascii="Calibri" w:hAnsi="Calibri" w:cs="Calibri"/>
          </w:rPr>
          <w:alias w:val="To edit, see citavi.com/edit"/>
          <w:tag w:val="CitaviPlaceholder#4d031a68-6f26-4fe8-bd39-600d3891a2a3"/>
          <w:id w:val="1074457882"/>
          <w:placeholder>
            <w:docPart w:val="DEBD9C7DBB9E49BFB0B4FD3ACBCD0319"/>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OCIsIiR0eXBlIjoiU3dpc3NBY2FkZW1pYy5DaXRhdmkuUHJvamVjdCwgU3dpc3NBY2FkZW1pYy5DaXRhdmkifX0seyIkaWQiOiI5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gifX0seyIkaWQiOiIxMC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OCJ9fSx7IiRpZCI6IjEx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OCJ9fSx7IiRpZCI6IjEy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g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OCJ9fV0sIk9yZ2FuaXphdGlvbnMiOltdLCJPdGhlcnNJbnZvbHZlZCI6W10sIlBhZ2VDb3VudCI6IjE1IiwiUGFnZVJhbmdlIjoiPHNwPlxyXG4gIDxuPjEzNzczODwvbj5cclxuICA8aW4+dHJ1ZTwvaW4+XHJcbiAgPG9zPjEzNzczODwvb3M+XHJcbiAgPHBzPjEzNzczODwvcHM+XHJcbjwvc3A+XHJcbjxvcz4xMzc3Mzg8L29zPiIsIlBlcmlvZGljYWwiOnsiJGlkIjoiMTk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OC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ApIn1dfSwiVGFnIjoiQ2l0YXZpUGxhY2Vob2xkZXIjNGQwMzFhNjgtNmYyNi00ZmU4LWJkMzktNjAwZDM4OTFhMmEzIiwiVGV4dCI6IigyMDIwKSIsIldBSVZlcnNpb24iOiI2LjE0LjAuMCJ9}</w:instrText>
          </w:r>
          <w:r w:rsidRPr="00424860">
            <w:rPr>
              <w:rFonts w:ascii="Calibri" w:hAnsi="Calibri" w:cs="Calibri"/>
              <w:noProof/>
            </w:rPr>
            <w:fldChar w:fldCharType="separate"/>
          </w:r>
          <w:r w:rsidR="009313E3">
            <w:rPr>
              <w:rFonts w:ascii="Calibri" w:hAnsi="Calibri" w:cs="Calibri"/>
              <w:noProof/>
            </w:rPr>
            <w:t>(2020)</w:t>
          </w:r>
          <w:r w:rsidRPr="00424860">
            <w:rPr>
              <w:rFonts w:ascii="Calibri" w:hAnsi="Calibri" w:cs="Calibri"/>
              <w:noProof/>
            </w:rPr>
            <w:fldChar w:fldCharType="end"/>
          </w:r>
        </w:sdtContent>
      </w:sdt>
      <w:r w:rsidRPr="00424860">
        <w:rPr>
          <w:rFonts w:ascii="Calibri" w:hAnsi="Calibri" w:cs="Calibri"/>
        </w:rPr>
        <w:t xml:space="preserve"> </w:t>
      </w:r>
      <w:r w:rsidR="00BF3EB1" w:rsidRPr="00424860">
        <w:rPr>
          <w:rFonts w:ascii="Calibri" w:hAnsi="Calibri" w:cs="Calibri"/>
        </w:rPr>
        <w:t>report</w:t>
      </w:r>
      <w:r w:rsidR="00050455" w:rsidRPr="00424860">
        <w:rPr>
          <w:rFonts w:ascii="Calibri" w:hAnsi="Calibri" w:cs="Calibri"/>
        </w:rPr>
        <w:t>ed</w:t>
      </w:r>
      <w:r w:rsidR="00BF3EB1" w:rsidRPr="00424860">
        <w:rPr>
          <w:rFonts w:ascii="Calibri" w:hAnsi="Calibri" w:cs="Calibri"/>
        </w:rPr>
        <w:t xml:space="preserve"> similar</w:t>
      </w:r>
      <w:r w:rsidR="00050455" w:rsidRPr="00424860">
        <w:rPr>
          <w:rFonts w:ascii="Calibri" w:hAnsi="Calibri" w:cs="Calibri"/>
        </w:rPr>
        <w:t xml:space="preserve"> results</w:t>
      </w:r>
      <w:r w:rsidR="005E7B3B">
        <w:rPr>
          <w:rFonts w:ascii="Calibri" w:hAnsi="Calibri" w:cs="Calibri"/>
        </w:rPr>
        <w:t>, i.e.,</w:t>
      </w:r>
      <w:r w:rsidR="00050455" w:rsidRPr="00424860">
        <w:rPr>
          <w:rFonts w:ascii="Calibri" w:hAnsi="Calibri" w:cs="Calibri"/>
        </w:rPr>
        <w:t xml:space="preserve"> </w:t>
      </w:r>
      <w:r w:rsidR="007110C5" w:rsidRPr="00424860">
        <w:rPr>
          <w:rFonts w:ascii="Calibri" w:hAnsi="Calibri" w:cs="Calibri"/>
        </w:rPr>
        <w:t>improv</w:t>
      </w:r>
      <w:r w:rsidR="00B545C9">
        <w:rPr>
          <w:rFonts w:ascii="Calibri" w:hAnsi="Calibri" w:cs="Calibri"/>
        </w:rPr>
        <w:t>ing</w:t>
      </w:r>
      <w:r w:rsidR="007110C5" w:rsidRPr="00424860">
        <w:rPr>
          <w:rFonts w:ascii="Calibri" w:hAnsi="Calibri" w:cs="Calibri"/>
        </w:rPr>
        <w:t xml:space="preserve"> the </w:t>
      </w:r>
      <w:proofErr w:type="spellStart"/>
      <w:r w:rsidR="007110C5" w:rsidRPr="00424860">
        <w:rPr>
          <w:rFonts w:ascii="Calibri" w:hAnsi="Calibri" w:cs="Calibri"/>
        </w:rPr>
        <w:t>FoM</w:t>
      </w:r>
      <w:proofErr w:type="spellEnd"/>
      <w:r w:rsidR="0046467F" w:rsidRPr="00424860">
        <w:rPr>
          <w:rFonts w:ascii="Calibri" w:hAnsi="Calibri" w:cs="Calibri"/>
        </w:rPr>
        <w:t xml:space="preserve"> from</w:t>
      </w:r>
      <w:r w:rsidR="00BD0CB1" w:rsidRPr="00424860">
        <w:rPr>
          <w:rFonts w:ascii="Calibri" w:hAnsi="Calibri" w:cs="Calibri"/>
        </w:rPr>
        <w:t xml:space="preserve"> 0.299 to 0.346 compar</w:t>
      </w:r>
      <w:r w:rsidR="005E7B3B">
        <w:rPr>
          <w:rFonts w:ascii="Calibri" w:hAnsi="Calibri" w:cs="Calibri"/>
        </w:rPr>
        <w:t>ed</w:t>
      </w:r>
      <w:r w:rsidR="00BD0CB1" w:rsidRPr="00424860">
        <w:rPr>
          <w:rFonts w:ascii="Calibri" w:hAnsi="Calibri" w:cs="Calibri"/>
        </w:rPr>
        <w:t xml:space="preserve"> </w:t>
      </w:r>
      <w:r w:rsidR="005E7B3B">
        <w:rPr>
          <w:rFonts w:ascii="Calibri" w:hAnsi="Calibri" w:cs="Calibri"/>
        </w:rPr>
        <w:t xml:space="preserve">to </w:t>
      </w:r>
      <w:r w:rsidR="00B545C9">
        <w:rPr>
          <w:rFonts w:ascii="Calibri" w:hAnsi="Calibri" w:cs="Calibri"/>
        </w:rPr>
        <w:t>a</w:t>
      </w:r>
      <w:r w:rsidR="00B545C9" w:rsidRPr="00424860">
        <w:rPr>
          <w:rFonts w:ascii="Calibri" w:hAnsi="Calibri" w:cs="Calibri"/>
        </w:rPr>
        <w:t xml:space="preserve"> </w:t>
      </w:r>
      <w:r w:rsidR="00BD0CB1" w:rsidRPr="00424860">
        <w:rPr>
          <w:rFonts w:ascii="Calibri" w:hAnsi="Calibri" w:cs="Calibri"/>
        </w:rPr>
        <w:t xml:space="preserve">random-forest </w:t>
      </w:r>
      <w:r w:rsidR="006B6926" w:rsidRPr="00424860">
        <w:rPr>
          <w:rFonts w:ascii="Calibri" w:hAnsi="Calibri" w:cs="Calibri"/>
        </w:rPr>
        <w:t>algorithm</w:t>
      </w:r>
      <w:r w:rsidRPr="00424860">
        <w:rPr>
          <w:rFonts w:ascii="Calibri" w:hAnsi="Calibri" w:cs="Calibri"/>
        </w:rPr>
        <w:t xml:space="preserve">. Although the spatial features introduced by </w:t>
      </w:r>
      <w:r w:rsidR="008A5920">
        <w:rPr>
          <w:rFonts w:ascii="Calibri" w:hAnsi="Calibri" w:cs="Calibri"/>
        </w:rPr>
        <w:t xml:space="preserve">the </w:t>
      </w:r>
      <w:r w:rsidRPr="00424860">
        <w:rPr>
          <w:rFonts w:ascii="Calibri" w:hAnsi="Calibri" w:cs="Calibri"/>
        </w:rPr>
        <w:t xml:space="preserve">CNN improved the simulation performance, </w:t>
      </w:r>
      <w:r w:rsidR="00F71596" w:rsidRPr="00424860">
        <w:rPr>
          <w:rFonts w:ascii="Calibri" w:hAnsi="Calibri" w:cs="Calibri"/>
        </w:rPr>
        <w:t>these studies</w:t>
      </w:r>
      <w:r w:rsidR="00714899" w:rsidRPr="00424860">
        <w:rPr>
          <w:rFonts w:ascii="Calibri" w:hAnsi="Calibri" w:cs="Calibri"/>
        </w:rPr>
        <w:t xml:space="preserve"> </w:t>
      </w:r>
      <w:r w:rsidR="008A5920">
        <w:rPr>
          <w:rFonts w:ascii="Calibri" w:hAnsi="Calibri" w:cs="Calibri"/>
        </w:rPr>
        <w:t>used</w:t>
      </w:r>
      <w:r w:rsidR="00714899" w:rsidRPr="00424860">
        <w:rPr>
          <w:rFonts w:ascii="Calibri" w:hAnsi="Calibri" w:cs="Calibri"/>
        </w:rPr>
        <w:t xml:space="preserve"> CNN</w:t>
      </w:r>
      <w:r w:rsidR="000C5CAC">
        <w:rPr>
          <w:rFonts w:ascii="Calibri" w:hAnsi="Calibri" w:cs="Calibri"/>
        </w:rPr>
        <w:t>s</w:t>
      </w:r>
      <w:r w:rsidR="00714899" w:rsidRPr="00424860">
        <w:rPr>
          <w:rFonts w:ascii="Calibri" w:hAnsi="Calibri" w:cs="Calibri"/>
        </w:rPr>
        <w:t xml:space="preserve"> as </w:t>
      </w:r>
      <w:r w:rsidR="000C5CAC">
        <w:rPr>
          <w:rFonts w:ascii="Calibri" w:hAnsi="Calibri" w:cs="Calibri"/>
        </w:rPr>
        <w:t xml:space="preserve">little more than </w:t>
      </w:r>
      <w:r w:rsidR="00714899" w:rsidRPr="00424860">
        <w:rPr>
          <w:rFonts w:ascii="Calibri" w:hAnsi="Calibri" w:cs="Calibri"/>
        </w:rPr>
        <w:t xml:space="preserve">an advanced decay function to </w:t>
      </w:r>
      <w:r w:rsidR="00491DEB" w:rsidRPr="00424860">
        <w:rPr>
          <w:rFonts w:ascii="Calibri" w:hAnsi="Calibri" w:cs="Calibri"/>
        </w:rPr>
        <w:t xml:space="preserve">rescale </w:t>
      </w:r>
      <w:r w:rsidR="005E7B3B">
        <w:rPr>
          <w:rFonts w:ascii="Calibri" w:hAnsi="Calibri" w:cs="Calibri"/>
        </w:rPr>
        <w:t xml:space="preserve">the </w:t>
      </w:r>
      <w:r w:rsidR="00491DEB" w:rsidRPr="00424860">
        <w:rPr>
          <w:rFonts w:ascii="Calibri" w:hAnsi="Calibri" w:cs="Calibri"/>
        </w:rPr>
        <w:t>driving factors</w:t>
      </w:r>
      <w:r w:rsidRPr="00424860">
        <w:rPr>
          <w:rFonts w:ascii="Calibri" w:hAnsi="Calibri" w:cs="Calibri"/>
        </w:rPr>
        <w:t xml:space="preserve"> </w:t>
      </w:r>
      <w:r w:rsidR="003205B4" w:rsidRPr="00424860">
        <w:rPr>
          <w:rFonts w:ascii="Calibri" w:hAnsi="Calibri" w:cs="Calibri"/>
        </w:rPr>
        <w:t xml:space="preserve">and </w:t>
      </w:r>
      <w:r w:rsidR="000950DA">
        <w:rPr>
          <w:rFonts w:ascii="Calibri" w:hAnsi="Calibri" w:cs="Calibri"/>
        </w:rPr>
        <w:t>overlooked</w:t>
      </w:r>
      <w:r w:rsidR="000950DA" w:rsidRPr="00424860">
        <w:rPr>
          <w:rFonts w:ascii="Calibri" w:hAnsi="Calibri" w:cs="Calibri"/>
        </w:rPr>
        <w:t xml:space="preserve"> </w:t>
      </w:r>
      <w:r w:rsidR="00522052" w:rsidRPr="00424860">
        <w:rPr>
          <w:rFonts w:ascii="Calibri" w:hAnsi="Calibri" w:cs="Calibri"/>
        </w:rPr>
        <w:t>the</w:t>
      </w:r>
      <w:r w:rsidR="000C5CAC">
        <w:rPr>
          <w:rFonts w:ascii="Calibri" w:hAnsi="Calibri" w:cs="Calibri"/>
        </w:rPr>
        <w:t>ir</w:t>
      </w:r>
      <w:r w:rsidR="00CE42D4" w:rsidRPr="00424860">
        <w:rPr>
          <w:rFonts w:ascii="Calibri" w:hAnsi="Calibri" w:cs="Calibri"/>
        </w:rPr>
        <w:t xml:space="preserve"> </w:t>
      </w:r>
      <w:r w:rsidR="005E7B3B">
        <w:rPr>
          <w:rFonts w:ascii="Calibri" w:hAnsi="Calibri" w:cs="Calibri"/>
        </w:rPr>
        <w:t xml:space="preserve">ability to abstract </w:t>
      </w:r>
      <w:r w:rsidR="005204F4" w:rsidRPr="00424860">
        <w:rPr>
          <w:rFonts w:ascii="Calibri" w:hAnsi="Calibri" w:cs="Calibri"/>
        </w:rPr>
        <w:t>high-level feature</w:t>
      </w:r>
      <w:r w:rsidR="00522052" w:rsidRPr="00424860">
        <w:rPr>
          <w:rFonts w:ascii="Calibri" w:hAnsi="Calibri" w:cs="Calibri"/>
        </w:rPr>
        <w:t>s</w:t>
      </w:r>
      <w:r w:rsidRPr="00424860">
        <w:rPr>
          <w:rFonts w:ascii="Calibri" w:hAnsi="Calibri" w:cs="Calibri"/>
        </w:rPr>
        <w:t xml:space="preserve">. </w:t>
      </w:r>
      <w:r w:rsidR="0078792D">
        <w:rPr>
          <w:rFonts w:ascii="Calibri" w:hAnsi="Calibri" w:cs="Calibri"/>
        </w:rPr>
        <w:t>M</w:t>
      </w:r>
      <w:r w:rsidRPr="00424860">
        <w:rPr>
          <w:rFonts w:ascii="Calibri" w:hAnsi="Calibri" w:cs="Calibri"/>
        </w:rPr>
        <w:t>ore advanced</w:t>
      </w:r>
      <w:r w:rsidR="004B32B8" w:rsidRPr="00424860">
        <w:rPr>
          <w:rFonts w:ascii="Calibri" w:hAnsi="Calibri" w:cs="Calibri"/>
        </w:rPr>
        <w:t xml:space="preserve"> </w:t>
      </w:r>
      <w:r w:rsidR="00E30C9A">
        <w:rPr>
          <w:rFonts w:ascii="Calibri" w:hAnsi="Calibri" w:cs="Calibri"/>
        </w:rPr>
        <w:t>deep learning</w:t>
      </w:r>
      <w:r w:rsidR="004B32B8" w:rsidRPr="00424860">
        <w:rPr>
          <w:rFonts w:ascii="Calibri" w:hAnsi="Calibri" w:cs="Calibri"/>
        </w:rPr>
        <w:t xml:space="preserve"> </w:t>
      </w:r>
      <w:r w:rsidRPr="00424860">
        <w:rPr>
          <w:rFonts w:ascii="Calibri" w:hAnsi="Calibri" w:cs="Calibri"/>
        </w:rPr>
        <w:t xml:space="preserve">structures that take </w:t>
      </w:r>
      <w:r w:rsidR="003B769F">
        <w:rPr>
          <w:rFonts w:ascii="Calibri" w:hAnsi="Calibri" w:cs="Calibri"/>
        </w:rPr>
        <w:t xml:space="preserve">full </w:t>
      </w:r>
      <w:r w:rsidRPr="00424860">
        <w:rPr>
          <w:rFonts w:ascii="Calibri" w:hAnsi="Calibri" w:cs="Calibri"/>
        </w:rPr>
        <w:t xml:space="preserve">advantage of </w:t>
      </w:r>
      <w:r w:rsidR="008A5602">
        <w:rPr>
          <w:rFonts w:ascii="Calibri" w:hAnsi="Calibri" w:cs="Calibri"/>
        </w:rPr>
        <w:t>the</w:t>
      </w:r>
      <w:r w:rsidRPr="00424860">
        <w:rPr>
          <w:rFonts w:ascii="Calibri" w:hAnsi="Calibri" w:cs="Calibri"/>
        </w:rPr>
        <w:t xml:space="preserve"> </w:t>
      </w:r>
      <w:r w:rsidR="004B32B8" w:rsidRPr="00424860">
        <w:rPr>
          <w:rFonts w:ascii="Calibri" w:hAnsi="Calibri" w:cs="Calibri"/>
        </w:rPr>
        <w:t xml:space="preserve">spatial </w:t>
      </w:r>
      <w:r w:rsidRPr="00424860">
        <w:rPr>
          <w:rFonts w:ascii="Calibri" w:hAnsi="Calibri" w:cs="Calibri"/>
        </w:rPr>
        <w:t>pattern recognition ability</w:t>
      </w:r>
      <w:r w:rsidR="008A5602">
        <w:rPr>
          <w:rFonts w:ascii="Calibri" w:hAnsi="Calibri" w:cs="Calibri"/>
        </w:rPr>
        <w:t xml:space="preserve"> of CNNs</w:t>
      </w:r>
      <w:r w:rsidR="00342D2B" w:rsidRPr="00424860">
        <w:rPr>
          <w:rFonts w:ascii="Calibri" w:hAnsi="Calibri" w:cs="Calibri"/>
        </w:rPr>
        <w:t>,</w:t>
      </w:r>
      <w:r w:rsidR="0094555F" w:rsidRPr="00424860">
        <w:rPr>
          <w:rFonts w:ascii="Calibri" w:hAnsi="Calibri" w:cs="Calibri"/>
        </w:rPr>
        <w:t xml:space="preserve"> </w:t>
      </w:r>
      <w:r w:rsidR="00FD124D" w:rsidRPr="00424860">
        <w:rPr>
          <w:rFonts w:ascii="Calibri" w:hAnsi="Calibri" w:cs="Calibri"/>
        </w:rPr>
        <w:t xml:space="preserve">i.e., </w:t>
      </w:r>
      <w:r w:rsidRPr="00424860">
        <w:rPr>
          <w:rFonts w:ascii="Calibri" w:hAnsi="Calibri" w:cs="Calibri"/>
        </w:rPr>
        <w:t>integrat</w:t>
      </w:r>
      <w:r w:rsidR="0094555F" w:rsidRPr="00424860">
        <w:rPr>
          <w:rFonts w:ascii="Calibri" w:hAnsi="Calibri" w:cs="Calibri"/>
        </w:rPr>
        <w:t>ing</w:t>
      </w:r>
      <w:r w:rsidRPr="00424860">
        <w:rPr>
          <w:rFonts w:ascii="Calibri" w:hAnsi="Calibri" w:cs="Calibri"/>
        </w:rPr>
        <w:t xml:space="preserve"> low-level spatial features </w:t>
      </w:r>
      <w:r w:rsidR="003B769F">
        <w:rPr>
          <w:rFonts w:ascii="Calibri" w:hAnsi="Calibri" w:cs="Calibri"/>
        </w:rPr>
        <w:t>in</w:t>
      </w:r>
      <w:r w:rsidRPr="00424860">
        <w:rPr>
          <w:rFonts w:ascii="Calibri" w:hAnsi="Calibri" w:cs="Calibri"/>
        </w:rPr>
        <w:t>to high-level patterns,</w:t>
      </w:r>
      <w:r w:rsidR="00AA407C" w:rsidRPr="00424860">
        <w:rPr>
          <w:rFonts w:ascii="Calibri" w:hAnsi="Calibri" w:cs="Calibri"/>
        </w:rPr>
        <w:t xml:space="preserve"> </w:t>
      </w:r>
      <w:r w:rsidR="0078792D">
        <w:rPr>
          <w:rFonts w:ascii="Calibri" w:hAnsi="Calibri" w:cs="Calibri"/>
        </w:rPr>
        <w:t>have great potential for</w:t>
      </w:r>
      <w:r w:rsidR="00AA407C" w:rsidRPr="00424860">
        <w:rPr>
          <w:rFonts w:ascii="Calibri" w:hAnsi="Calibri" w:cs="Calibri"/>
        </w:rPr>
        <w:t xml:space="preserve"> </w:t>
      </w:r>
      <w:r w:rsidR="0078792D">
        <w:rPr>
          <w:rFonts w:ascii="Calibri" w:hAnsi="Calibri" w:cs="Calibri"/>
        </w:rPr>
        <w:t xml:space="preserve">the </w:t>
      </w:r>
      <w:r w:rsidR="008A5602">
        <w:rPr>
          <w:rFonts w:ascii="Calibri" w:hAnsi="Calibri" w:cs="Calibri"/>
        </w:rPr>
        <w:t xml:space="preserve">spatial </w:t>
      </w:r>
      <w:r w:rsidR="003B769F">
        <w:rPr>
          <w:rFonts w:ascii="Calibri" w:hAnsi="Calibri" w:cs="Calibri"/>
        </w:rPr>
        <w:t xml:space="preserve">simulation of </w:t>
      </w:r>
      <w:r w:rsidR="0078792D">
        <w:rPr>
          <w:rFonts w:ascii="Calibri" w:hAnsi="Calibri" w:cs="Calibri"/>
        </w:rPr>
        <w:t xml:space="preserve">future </w:t>
      </w:r>
      <w:r w:rsidRPr="00424860">
        <w:rPr>
          <w:rFonts w:ascii="Calibri" w:hAnsi="Calibri" w:cs="Calibri"/>
        </w:rPr>
        <w:t>urban development.</w:t>
      </w:r>
    </w:p>
    <w:p w14:paraId="668B29F4" w14:textId="2EE29F99" w:rsidR="006C7461" w:rsidRPr="00424860" w:rsidRDefault="006C7461" w:rsidP="00930E41">
      <w:pPr>
        <w:rPr>
          <w:rFonts w:ascii="Calibri" w:hAnsi="Calibri"/>
        </w:rPr>
      </w:pPr>
      <w:r w:rsidRPr="00424860">
        <w:rPr>
          <w:rFonts w:ascii="Calibri" w:hAnsi="Calibri"/>
        </w:rPr>
        <w:t>U</w:t>
      </w:r>
      <w:r w:rsidR="00A1748B" w:rsidRPr="00424860">
        <w:rPr>
          <w:rFonts w:ascii="Calibri" w:hAnsi="Calibri"/>
        </w:rPr>
        <w:t>-</w:t>
      </w:r>
      <w:r w:rsidRPr="00424860">
        <w:rPr>
          <w:rFonts w:ascii="Calibri" w:hAnsi="Calibri"/>
        </w:rPr>
        <w:t>N</w:t>
      </w:r>
      <w:r w:rsidR="00A1748B" w:rsidRPr="00424860">
        <w:rPr>
          <w:rFonts w:ascii="Calibri" w:hAnsi="Calibri"/>
        </w:rPr>
        <w:t>et</w:t>
      </w:r>
      <w:r w:rsidR="0028145D" w:rsidRPr="00424860">
        <w:rPr>
          <w:rFonts w:ascii="Calibri" w:hAnsi="Calibri"/>
        </w:rPr>
        <w:t>,</w:t>
      </w:r>
      <w:r w:rsidRPr="00424860">
        <w:rPr>
          <w:rFonts w:ascii="Calibri" w:hAnsi="Calibri"/>
        </w:rPr>
        <w:t xml:space="preserve"> </w:t>
      </w:r>
      <w:r w:rsidR="0028145D" w:rsidRPr="00424860">
        <w:rPr>
          <w:rFonts w:ascii="Calibri" w:hAnsi="Calibri"/>
        </w:rPr>
        <w:t xml:space="preserve">first introduced for biomedical image segmentation in 2015, </w:t>
      </w:r>
      <w:r w:rsidR="008C7C0D" w:rsidRPr="00424860">
        <w:rPr>
          <w:rFonts w:ascii="Calibri" w:hAnsi="Calibri"/>
        </w:rPr>
        <w:t xml:space="preserve">is a unique </w:t>
      </w:r>
      <w:r w:rsidR="00E907DF" w:rsidRPr="00424860">
        <w:rPr>
          <w:rFonts w:ascii="Calibri" w:hAnsi="Calibri"/>
        </w:rPr>
        <w:t xml:space="preserve">type </w:t>
      </w:r>
      <w:r w:rsidR="00E8073C" w:rsidRPr="00424860">
        <w:rPr>
          <w:rFonts w:ascii="Calibri" w:hAnsi="Calibri"/>
        </w:rPr>
        <w:t xml:space="preserve">of </w:t>
      </w:r>
      <w:r w:rsidR="00E907DF" w:rsidRPr="00424860">
        <w:rPr>
          <w:rFonts w:ascii="Calibri" w:hAnsi="Calibri"/>
        </w:rPr>
        <w:t>CNN</w:t>
      </w:r>
      <w:r w:rsidR="004D27A6">
        <w:rPr>
          <w:rFonts w:ascii="Calibri" w:hAnsi="Calibri"/>
        </w:rPr>
        <w:t xml:space="preserve"> architecture</w:t>
      </w:r>
      <w:r w:rsidR="008C7C0D" w:rsidRPr="00424860">
        <w:rPr>
          <w:rFonts w:ascii="Calibri" w:hAnsi="Calibri"/>
        </w:rPr>
        <w:t xml:space="preserve"> </w:t>
      </w:r>
      <w:r w:rsidR="0021547E" w:rsidRPr="00424860">
        <w:rPr>
          <w:rFonts w:ascii="Calibri" w:hAnsi="Calibri" w:cs="Calibri"/>
        </w:rPr>
        <w:t>that not only</w:t>
      </w:r>
      <w:r w:rsidR="00E23E27" w:rsidRPr="00424860">
        <w:rPr>
          <w:rFonts w:ascii="Calibri" w:hAnsi="Calibri" w:cs="Calibri"/>
        </w:rPr>
        <w:t xml:space="preserve"> </w:t>
      </w:r>
      <w:r w:rsidR="005918DC" w:rsidRPr="00424860">
        <w:rPr>
          <w:rFonts w:ascii="Calibri" w:hAnsi="Calibri" w:cs="Calibri"/>
        </w:rPr>
        <w:t>abstract</w:t>
      </w:r>
      <w:r w:rsidR="003B38E4" w:rsidRPr="00424860">
        <w:rPr>
          <w:rFonts w:ascii="Calibri" w:hAnsi="Calibri" w:cs="Calibri"/>
        </w:rPr>
        <w:t>s</w:t>
      </w:r>
      <w:r w:rsidR="005918DC" w:rsidRPr="00424860">
        <w:rPr>
          <w:rFonts w:ascii="Calibri" w:hAnsi="Calibri" w:cs="Calibri"/>
        </w:rPr>
        <w:t xml:space="preserve"> spatial</w:t>
      </w:r>
      <w:r w:rsidR="003B38E4" w:rsidRPr="00424860">
        <w:rPr>
          <w:rFonts w:ascii="Calibri" w:hAnsi="Calibri" w:cs="Calibri"/>
        </w:rPr>
        <w:t xml:space="preserve"> features to high-level patterns but also </w:t>
      </w:r>
      <w:r w:rsidR="0079239B" w:rsidRPr="00424860">
        <w:rPr>
          <w:rFonts w:ascii="Calibri" w:hAnsi="Calibri" w:cs="Calibri"/>
        </w:rPr>
        <w:t>refines the high-level</w:t>
      </w:r>
      <w:r w:rsidR="00C57090" w:rsidRPr="00424860">
        <w:rPr>
          <w:rFonts w:ascii="Calibri" w:hAnsi="Calibri" w:cs="Calibri"/>
        </w:rPr>
        <w:t xml:space="preserve"> patterns </w:t>
      </w:r>
      <w:r w:rsidR="002E35DB" w:rsidRPr="00424860">
        <w:rPr>
          <w:rFonts w:ascii="Calibri" w:hAnsi="Calibri" w:cs="Calibri"/>
        </w:rPr>
        <w:t>to</w:t>
      </w:r>
      <w:r w:rsidR="00C57090" w:rsidRPr="00424860">
        <w:rPr>
          <w:rFonts w:ascii="Calibri" w:hAnsi="Calibri" w:cs="Calibri"/>
        </w:rPr>
        <w:t xml:space="preserve"> </w:t>
      </w:r>
      <w:r w:rsidR="001729C8" w:rsidRPr="00424860">
        <w:rPr>
          <w:rFonts w:ascii="Calibri" w:hAnsi="Calibri" w:cs="Calibri"/>
        </w:rPr>
        <w:t>precise</w:t>
      </w:r>
      <w:r w:rsidR="00C57090" w:rsidRPr="00424860">
        <w:rPr>
          <w:rFonts w:ascii="Calibri" w:hAnsi="Calibri" w:cs="Calibri"/>
        </w:rPr>
        <w:t xml:space="preserve"> shapes</w:t>
      </w:r>
      <w:r w:rsidRPr="00424860">
        <w:rPr>
          <w:rFonts w:ascii="Calibri" w:hAnsi="Calibri"/>
        </w:rPr>
        <w:t xml:space="preserve"> </w:t>
      </w:r>
      <w:sdt>
        <w:sdtPr>
          <w:rPr>
            <w:rFonts w:ascii="Calibri" w:hAnsi="Calibri"/>
          </w:rPr>
          <w:alias w:val="To edit, see citavi.com/edit"/>
          <w:tag w:val="CitaviPlaceholder#5e3e2d89-9dae-4e3d-90e1-3add6eac93ad"/>
          <w:id w:val="841960421"/>
          <w:placeholder>
            <w:docPart w:val="13030F37B0A34A24A9AB8702BCE44A1D"/>
          </w:placeholder>
        </w:sdtPr>
        <w:sdtEndPr/>
        <w:sdtContent>
          <w:r w:rsidRPr="00424860">
            <w:rPr>
              <w:rFonts w:ascii="Calibri" w:hAnsi="Calibri"/>
            </w:rPr>
            <w:fldChar w:fldCharType="begin"/>
          </w:r>
          <w:r w:rsidR="001E176E">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iwiUmVmZXJlbmNlSWQiOiI4MmRkZmRkZS1iMGRhLTRjNDAtOGRiZC1mOWU1MWMyMTNh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DUuMDQ1OTd2MSIsIkF1dGhvcnMiOlt7IiRpZCI6Ijc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pZCI6IjgiLCIkdHlwZSI6IlN3aXNzQWNhZGVtaWMuQ2l0YXZpLlByb2plY3QsIFN3aXNzQWNhZGVtaWMuQ2l0YXZpIn19LHsiJGlkIjoiOS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OCJ9fSx7IiRpZCI6IjEw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g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OC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F0aW5nIjow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gifX0sIlVzZU51bWJlcmluZ1R5cGVPZlBhcmVudERvY3VtZW50IjpmYWxzZX1dLCJGb3JtYXR0ZWRUZXh0Ijp7IiRpZCI6IjIzIiwiQ291bnQiOjEsIlRleHRVbml0cyI6W3siJGlkIjoiMjQiLCJGb250U3R5bGUiOnsiJGlkIjoiMjUiLCJOZXV0cmFsIjp0cnVlfSwiUmVhZGluZ09yZGVyIjoxLCJUZXh0IjoiKFJvbm5lYmVyZ2VyIGV0IGFsLiwgMjAxNSkifV19LCJUYWciOiJDaXRhdmlQbGFjZWhvbGRlciM1ZTNlMmQ4OS05ZGFlLTRlM2QtOTBlMS0zYWRkNmVhYzkzYWQiLCJUZXh0IjoiKFJvbm5lYmVyZ2VyIGV0IGFsLiwgMjAxNSkiLCJXQUlWZXJzaW9uIjoiNi4xNC4wLjAifQ==}</w:instrText>
          </w:r>
          <w:r w:rsidRPr="00424860">
            <w:rPr>
              <w:rFonts w:ascii="Calibri" w:hAnsi="Calibri"/>
            </w:rPr>
            <w:fldChar w:fldCharType="separate"/>
          </w:r>
          <w:r w:rsidR="009F20B2">
            <w:rPr>
              <w:rFonts w:ascii="Calibri" w:hAnsi="Calibri"/>
            </w:rPr>
            <w:t>(Ronneberger et al., 2015)</w:t>
          </w:r>
          <w:r w:rsidRPr="00424860">
            <w:rPr>
              <w:rFonts w:ascii="Calibri" w:hAnsi="Calibri"/>
            </w:rPr>
            <w:fldChar w:fldCharType="end"/>
          </w:r>
        </w:sdtContent>
      </w:sdt>
      <w:r w:rsidRPr="00424860">
        <w:rPr>
          <w:rFonts w:ascii="Calibri" w:hAnsi="Calibri"/>
        </w:rPr>
        <w:t xml:space="preserve">. </w:t>
      </w:r>
      <w:r w:rsidR="00E3467C">
        <w:rPr>
          <w:rFonts w:ascii="Calibri" w:hAnsi="Calibri" w:cs="Calibri"/>
        </w:rPr>
        <w:t>The</w:t>
      </w:r>
      <w:r w:rsidRPr="00424860">
        <w:rPr>
          <w:rFonts w:ascii="Calibri" w:hAnsi="Calibri" w:cs="Calibri"/>
        </w:rPr>
        <w:t xml:space="preserve"> robust segmentation performance </w:t>
      </w:r>
      <w:r w:rsidR="00E3467C">
        <w:rPr>
          <w:rFonts w:ascii="Calibri" w:hAnsi="Calibri" w:cs="Calibri"/>
        </w:rPr>
        <w:t xml:space="preserve">of </w:t>
      </w:r>
      <w:r w:rsidR="00E3467C" w:rsidRPr="00424860">
        <w:rPr>
          <w:rFonts w:ascii="Calibri" w:hAnsi="Calibri" w:cs="Calibri"/>
        </w:rPr>
        <w:t xml:space="preserve">U-Net </w:t>
      </w:r>
      <w:r w:rsidRPr="00424860">
        <w:rPr>
          <w:rFonts w:ascii="Calibri" w:hAnsi="Calibri" w:cs="Calibri"/>
        </w:rPr>
        <w:t xml:space="preserve">enables </w:t>
      </w:r>
      <w:r w:rsidR="00E3467C">
        <w:rPr>
          <w:rFonts w:ascii="Calibri" w:hAnsi="Calibri" w:cs="Calibri"/>
        </w:rPr>
        <w:t xml:space="preserve">it </w:t>
      </w:r>
      <w:r w:rsidRPr="00424860">
        <w:rPr>
          <w:rFonts w:ascii="Calibri" w:hAnsi="Calibri" w:cs="Calibri"/>
        </w:rPr>
        <w:t xml:space="preserve">to be used in multiple fields such as </w:t>
      </w:r>
      <w:r w:rsidR="00564672" w:rsidRPr="00424860">
        <w:rPr>
          <w:rFonts w:ascii="Calibri" w:hAnsi="Calibri" w:cs="Calibri"/>
        </w:rPr>
        <w:t xml:space="preserve">improving </w:t>
      </w:r>
      <w:r w:rsidR="007B0A9E" w:rsidRPr="00424860">
        <w:rPr>
          <w:rFonts w:ascii="Calibri" w:hAnsi="Calibri" w:cs="Calibri"/>
        </w:rPr>
        <w:t>weather prediction</w:t>
      </w:r>
      <w:r w:rsidR="00E75E07" w:rsidRPr="00424860">
        <w:rPr>
          <w:rFonts w:ascii="Calibri" w:hAnsi="Calibri" w:cs="Calibri"/>
        </w:rPr>
        <w:t xml:space="preserve"> </w:t>
      </w:r>
      <w:sdt>
        <w:sdtPr>
          <w:rPr>
            <w:rFonts w:ascii="Calibri" w:hAnsi="Calibri" w:cs="Calibri"/>
          </w:rPr>
          <w:alias w:val="To edit, see citavi.com/edit"/>
          <w:tag w:val="CitaviPlaceholder#100f421d-ae3d-4633-a0a6-4608154e5b09"/>
          <w:id w:val="1565775577"/>
          <w:placeholder>
            <w:docPart w:val="59F0541550AF4A3A8EB6A4A099422A27"/>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i8yMC8yMDI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EwNi4xMjA0NSIsIlVyaVN0cmluZyI6Imh0dHBzOi8vYXJ4aXYub3JnL3BkZi8yMTA2LjEyMDQ1djI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yIiwiTW9kaWZpZWRCeSI6Il9MZW5vdm8iLCJJZCI6ImU5MWNhNjJiLTM5MTAtNDQ5ZC1hOTdjLTRhZGNmMmNmZWNmMyIsIk1vZGlmaWVkT24iOiIyMDIxLTA5LTEzVDAzOjI1OjI2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Ni4xMjA0NXYyIiwiVXJpU3RyaW5nIjoiaHR0cDovL2FyeGl2Lm9yZy9wZGYvMjEwNi4xMjA0NXY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I1OjI1IiwiTW9kaWZpZWRCeSI6Il9MZW5vdm8iLCJJZCI6ImRkYTA2NmI4LTkwMTktNDAyZC1hMTZlLTQ2ZGI2ODAyYTAxNSIsIk1vZGlmaWVkT24iOiIyMDIxLTA5LTEzVDAzOjI1OjI1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2FyeGl2Lm9yZy9hYnMvMjEwNi4xMjA0NXYyIiwiVXJpU3RyaW5nIjoiaHR0cDovL2FyeGl2Lm9yZy9hYnMvMjEwNi4xMjA0NXY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5LTEzVDAzOjI1OjI1IiwiTW9kaWZpZWRCeSI6Il9MZW5vdm8iLCJJZCI6ImVkM2ViOGY5LTA4NDUtNGJhMi05NjUwLWY3MDM0ZmE4MWRmMyIsIk1vZGlmaWVkT24iOiIyMDIxLTA5LTEzVDAzOjI1OjI1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jEwNi4xMjA0NXYyIiwiVXJpU3RyaW5nIjoiaHR0cHM6Ly9hcnhpdi5vcmcvcGRmLzIxMDYuMTIwNDV2Mi5wZG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UiLCJNb2RpZmllZEJ5IjoiX0xlbm92byIsIklkIjoiZDY5OTA1MzktYzBmNS00NDU1LWJjODAtYWVjMzViYjNhNTg3IiwiTW9kaWZpZWRPbiI6IjIwMjEtMDktMTNUMDM6MjU6MjUiLCJQcm9qZWN0Ijp7IiRyZWYiOiI4In19XSwiT3JnYW5pemF0aW9ucyI6W10sIk90aGVyc0ludm9sdmVkIjpbXSwiUHVibGlzaGVycyI6W10sIlF1b3RhdGlvbnMiOltdLCJSYXRpbmciOjAsIlJlZmVyZW5jZVR5cGUiOiJKb3VybmFsQXJ0aWNsZSIsIlNob3J0VGl0bGUiOiJTaW5naCwgS3VtYXIgZXQgYWwuIDIwMjE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}</w:instrText>
          </w:r>
          <w:r w:rsidRPr="00424860">
            <w:rPr>
              <w:rFonts w:ascii="Calibri" w:hAnsi="Calibri" w:cs="Calibri"/>
              <w:noProof/>
            </w:rPr>
            <w:fldChar w:fldCharType="separate"/>
          </w:r>
          <w:r w:rsidR="00D85511">
            <w:rPr>
              <w:rFonts w:ascii="Calibri" w:hAnsi="Calibri" w:cs="Calibri"/>
              <w:noProof/>
            </w:rPr>
            <w:t>(Singh et al., 2021)</w:t>
          </w:r>
          <w:r w:rsidRPr="00424860">
            <w:rPr>
              <w:rFonts w:ascii="Calibri" w:hAnsi="Calibri" w:cs="Calibri"/>
              <w:noProof/>
            </w:rPr>
            <w:fldChar w:fldCharType="end"/>
          </w:r>
        </w:sdtContent>
      </w:sdt>
      <w:r w:rsidRPr="00424860">
        <w:rPr>
          <w:rFonts w:ascii="Calibri" w:hAnsi="Calibri" w:cs="Calibri"/>
        </w:rPr>
        <w:t xml:space="preserve">, </w:t>
      </w:r>
      <w:r w:rsidR="00BD770E" w:rsidRPr="00424860">
        <w:rPr>
          <w:rFonts w:ascii="Calibri" w:hAnsi="Calibri" w:cs="Calibri"/>
        </w:rPr>
        <w:t xml:space="preserve">detecting underwater </w:t>
      </w:r>
      <w:r w:rsidR="00FE4227" w:rsidRPr="00424860">
        <w:rPr>
          <w:rFonts w:ascii="Calibri" w:hAnsi="Calibri" w:cs="Calibri"/>
        </w:rPr>
        <w:t>objects</w:t>
      </w:r>
      <w:r w:rsidRPr="00424860">
        <w:rPr>
          <w:rFonts w:ascii="Calibri" w:hAnsi="Calibri" w:cs="Calibri"/>
        </w:rPr>
        <w:t xml:space="preserve"> </w:t>
      </w:r>
      <w:r w:rsidR="00E75E07" w:rsidRPr="00424860">
        <w:rPr>
          <w:rFonts w:ascii="Calibri" w:hAnsi="Calibri" w:cs="Calibri"/>
        </w:rPr>
        <w:t xml:space="preserve">for </w:t>
      </w:r>
      <w:r w:rsidR="007C6463" w:rsidRPr="00424860">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801966004"/>
          <w:placeholder>
            <w:docPart w:val="59F0541550AF4A3A8EB6A4A099422A27"/>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yMCwiUmVmZXJlbmNlSWQiOiIyZWUzNWYwYS0wNzAxLTRlMmEtODFmMC0zN2RjYTg1YmUz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lZWV4cGxvcmUuaWVlZS5vcmcvZG9jdW1lbnQvOTQ0MTgwNC8iLCJVcmlTdHJpbmciOiJodHRwczovL2llZWV4cGxvcmUuaWVlZS5vcmcvZG9jdW1lbnQvOTQ0MTgwN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S0wOS0xM1QwMzoyMjo0OSIsIk1vZGlmaWVkQnkiOiJfTGVub3ZvIiwiSWQiOiJhNmMyYmIxMi0wMjU4LTQ3ZGQtYWFmOC1hMGY4OGU3NGZmODkiLCJNb2RpZmllZE9uIjoiMjAyMS0wOS0xM1QwMzoyMjo0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SUNBQ0NTNTE0MzAuMjAyMS45NDQxODA0IiwiVXJpU3RyaW5nIjoiaHR0cHM6Ly9kb2kub3JnLzEwLjExMDkvSUNBQ0NTNTE0MzAuMjAyMS45NDQxO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}</w:instrText>
          </w:r>
          <w:r w:rsidRPr="00424860">
            <w:rPr>
              <w:rFonts w:ascii="Calibri" w:hAnsi="Calibri" w:cs="Calibri"/>
              <w:noProof/>
            </w:rPr>
            <w:fldChar w:fldCharType="separate"/>
          </w:r>
          <w:r w:rsidR="009F20B2">
            <w:rPr>
              <w:rFonts w:ascii="Calibri" w:hAnsi="Calibri" w:cs="Calibri"/>
              <w:noProof/>
            </w:rPr>
            <w:t>(Nezla et al., 2021)</w:t>
          </w:r>
          <w:r w:rsidRPr="00424860">
            <w:rPr>
              <w:rFonts w:ascii="Calibri" w:hAnsi="Calibri" w:cs="Calibri"/>
              <w:noProof/>
            </w:rPr>
            <w:fldChar w:fldCharType="end"/>
          </w:r>
        </w:sdtContent>
      </w:sdt>
      <w:r w:rsidRPr="00424860">
        <w:rPr>
          <w:rFonts w:ascii="Calibri" w:hAnsi="Calibri" w:cs="Calibri"/>
        </w:rPr>
        <w:t xml:space="preserve">, </w:t>
      </w:r>
      <w:r w:rsidR="005F3678" w:rsidRPr="00424860">
        <w:rPr>
          <w:rFonts w:ascii="Calibri" w:hAnsi="Calibri" w:cs="Calibri"/>
        </w:rPr>
        <w:t xml:space="preserve">and </w:t>
      </w:r>
      <w:r w:rsidR="001F0346" w:rsidRPr="00424860">
        <w:rPr>
          <w:rFonts w:ascii="Calibri" w:hAnsi="Calibri" w:cs="Calibri"/>
        </w:rPr>
        <w:t>identifying building</w:t>
      </w:r>
      <w:r w:rsidR="00607D6B" w:rsidRPr="00424860">
        <w:rPr>
          <w:rFonts w:ascii="Calibri" w:hAnsi="Calibri" w:cs="Calibri"/>
        </w:rPr>
        <w:t>s</w:t>
      </w:r>
      <w:r w:rsidR="001F0346" w:rsidRPr="00424860">
        <w:rPr>
          <w:rFonts w:ascii="Calibri" w:hAnsi="Calibri" w:cs="Calibri"/>
        </w:rPr>
        <w:t xml:space="preserve"> </w:t>
      </w:r>
      <w:r w:rsidR="006713DD" w:rsidRPr="00424860">
        <w:rPr>
          <w:rFonts w:ascii="Calibri" w:hAnsi="Calibri" w:cs="Calibri"/>
        </w:rPr>
        <w:t>from aerial and satellite imagery</w:t>
      </w:r>
      <w:r w:rsidRPr="00424860">
        <w:rPr>
          <w:rFonts w:ascii="Calibri" w:hAnsi="Calibri" w:cs="Calibri"/>
        </w:rPr>
        <w:t xml:space="preserve"> </w:t>
      </w:r>
      <w:sdt>
        <w:sdtPr>
          <w:rPr>
            <w:rFonts w:ascii="Calibri" w:hAnsi="Calibri" w:cs="Calibri"/>
          </w:rPr>
          <w:alias w:val="To edit, see citavi.com/edit"/>
          <w:tag w:val="CitaviPlaceholder#b4dc93a4-15ca-4ca1-8761-3376c8b3e755"/>
          <w:id w:val="1099349940"/>
          <w:placeholder>
            <w:docPart w:val="59F0541550AF4A3A8EB6A4A099422A27"/>
          </w:placeholder>
        </w:sdtPr>
        <w:sdtEndPr>
          <w:rPr>
            <w:highlight w:val="darkGray"/>
          </w:r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ywiUmVmZXJlbmNlSWQiOiJlN2ZhNzIxNy1jYzQ3LTQwNzctOGI2Yi0yZTE0YzE3ODV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AxNDMxMTYxLjIwMTguMTUyODAyNCIsIlVyaVN0cmluZyI6Imh0dHBzOi8vZG9pLm9yZy8xMC4xMDgwLzAxNDMxMTYxLjIwMTguMTUyOD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KEppIGV0IGFsLiwgMjAxOSkifV19LCJUYWciOiJDaXRhdmlQbGFjZWhvbGRlciNiNGRjOTNhNC0xNWNhLTRjYTEtODc2MS0zMzc2YzhiM2U3NTUiLCJUZXh0IjoiKEppIGV0IGFsLiwgMjAxOSkiLCJXQUlWZXJzaW9uIjoiNi4xNC4wLjAifQ==}</w:instrText>
          </w:r>
          <w:r w:rsidRPr="00424860">
            <w:rPr>
              <w:rFonts w:ascii="Calibri" w:hAnsi="Calibri" w:cs="Calibri"/>
              <w:noProof/>
            </w:rPr>
            <w:fldChar w:fldCharType="separate"/>
          </w:r>
          <w:r w:rsidR="009F20B2">
            <w:rPr>
              <w:rFonts w:ascii="Calibri" w:hAnsi="Calibri" w:cs="Calibri"/>
              <w:noProof/>
            </w:rPr>
            <w:t>(Ji et al., 2019)</w:t>
          </w:r>
          <w:r w:rsidRPr="00424860">
            <w:rPr>
              <w:rFonts w:ascii="Calibri" w:hAnsi="Calibri" w:cs="Calibri"/>
              <w:noProof/>
            </w:rPr>
            <w:fldChar w:fldCharType="end"/>
          </w:r>
        </w:sdtContent>
      </w:sdt>
      <w:r w:rsidR="00247E80">
        <w:rPr>
          <w:rFonts w:ascii="Calibri" w:hAnsi="Calibri" w:cs="Calibri"/>
        </w:rPr>
        <w:t>.</w:t>
      </w:r>
      <w:r w:rsidR="001566B7" w:rsidRPr="00424860">
        <w:rPr>
          <w:rFonts w:ascii="Calibri" w:hAnsi="Calibri" w:cs="Calibri"/>
        </w:rPr>
        <w:t xml:space="preserve"> </w:t>
      </w:r>
      <w:r w:rsidRPr="00424860">
        <w:rPr>
          <w:rFonts w:ascii="Calibri" w:hAnsi="Calibri"/>
        </w:rPr>
        <w:t xml:space="preserve">Unlike CA models that have a </w:t>
      </w:r>
      <w:r w:rsidR="00C26A3E">
        <w:rPr>
          <w:rFonts w:ascii="Calibri" w:hAnsi="Calibri"/>
        </w:rPr>
        <w:t>fixed</w:t>
      </w:r>
      <w:r w:rsidR="00C26A3E" w:rsidRPr="00424860">
        <w:rPr>
          <w:rFonts w:ascii="Calibri" w:hAnsi="Calibri"/>
        </w:rPr>
        <w:t xml:space="preserve"> </w:t>
      </w:r>
      <w:r w:rsidRPr="00424860">
        <w:rPr>
          <w:rFonts w:ascii="Calibri" w:hAnsi="Calibri"/>
        </w:rPr>
        <w:t xml:space="preserve">neighborhood size, </w:t>
      </w:r>
      <w:r w:rsidR="00CD71CA" w:rsidRPr="00424860">
        <w:rPr>
          <w:rFonts w:ascii="Calibri" w:hAnsi="Calibri"/>
        </w:rPr>
        <w:t>U-Net</w:t>
      </w:r>
      <w:r w:rsidRPr="00424860">
        <w:rPr>
          <w:rFonts w:ascii="Calibri" w:hAnsi="Calibri"/>
        </w:rPr>
        <w:t xml:space="preserve"> deploys a series of </w:t>
      </w:r>
      <w:r w:rsidR="007E15BA" w:rsidRPr="00424860">
        <w:rPr>
          <w:rFonts w:ascii="Calibri" w:hAnsi="Calibri"/>
        </w:rPr>
        <w:t>convolutional layers</w:t>
      </w:r>
      <w:r w:rsidRPr="00424860">
        <w:rPr>
          <w:rFonts w:ascii="Calibri" w:hAnsi="Calibri"/>
        </w:rPr>
        <w:t xml:space="preserve"> to extract spatial features and then assimilate</w:t>
      </w:r>
      <w:r w:rsidR="003B769F">
        <w:rPr>
          <w:rFonts w:ascii="Calibri" w:hAnsi="Calibri"/>
        </w:rPr>
        <w:t>s</w:t>
      </w:r>
      <w:r w:rsidRPr="00424860">
        <w:rPr>
          <w:rFonts w:ascii="Calibri" w:hAnsi="Calibri"/>
        </w:rPr>
        <w:t xml:space="preserve"> these features automatically to produce transition rules. </w:t>
      </w:r>
      <w:r w:rsidR="00333BBD" w:rsidRPr="00424860">
        <w:rPr>
          <w:rFonts w:ascii="Calibri" w:hAnsi="Calibri"/>
        </w:rPr>
        <w:t xml:space="preserve">This ability to </w:t>
      </w:r>
      <w:r w:rsidR="00BD2ED8" w:rsidRPr="00424860">
        <w:rPr>
          <w:rFonts w:ascii="Calibri" w:hAnsi="Calibri"/>
        </w:rPr>
        <w:t xml:space="preserve">learn </w:t>
      </w:r>
      <w:r w:rsidR="00BD2ED8" w:rsidRPr="00424860">
        <w:rPr>
          <w:rFonts w:ascii="Calibri" w:hAnsi="Calibri"/>
        </w:rPr>
        <w:lastRenderedPageBreak/>
        <w:t xml:space="preserve">spatial patterns </w:t>
      </w:r>
      <w:r w:rsidR="00954EF2" w:rsidRPr="00424860">
        <w:rPr>
          <w:rFonts w:ascii="Calibri" w:hAnsi="Calibri"/>
        </w:rPr>
        <w:t xml:space="preserve">suggests that </w:t>
      </w:r>
      <w:r w:rsidR="00CD71CA" w:rsidRPr="00424860">
        <w:rPr>
          <w:rFonts w:ascii="Calibri" w:hAnsi="Calibri"/>
        </w:rPr>
        <w:t>U-Net</w:t>
      </w:r>
      <w:r w:rsidRPr="00424860">
        <w:rPr>
          <w:rFonts w:ascii="Calibri" w:hAnsi="Calibri"/>
        </w:rPr>
        <w:t xml:space="preserve"> </w:t>
      </w:r>
      <w:r w:rsidR="003B247B" w:rsidRPr="00424860">
        <w:rPr>
          <w:rFonts w:ascii="Calibri" w:hAnsi="Calibri"/>
        </w:rPr>
        <w:t xml:space="preserve">has </w:t>
      </w:r>
      <w:r w:rsidR="002E5120" w:rsidRPr="00424860">
        <w:rPr>
          <w:rFonts w:ascii="Calibri" w:hAnsi="Calibri"/>
        </w:rPr>
        <w:t xml:space="preserve">the </w:t>
      </w:r>
      <w:r w:rsidR="003B247B" w:rsidRPr="00424860">
        <w:rPr>
          <w:rFonts w:ascii="Calibri" w:hAnsi="Calibri"/>
        </w:rPr>
        <w:t xml:space="preserve">potential </w:t>
      </w:r>
      <w:r w:rsidR="006B7943">
        <w:rPr>
          <w:rFonts w:ascii="Calibri" w:hAnsi="Calibri"/>
        </w:rPr>
        <w:t>to</w:t>
      </w:r>
      <w:r w:rsidR="003B247B" w:rsidRPr="00424860">
        <w:rPr>
          <w:rFonts w:ascii="Calibri" w:hAnsi="Calibri"/>
        </w:rPr>
        <w:t xml:space="preserve"> </w:t>
      </w:r>
      <w:r w:rsidRPr="00424860">
        <w:rPr>
          <w:rFonts w:ascii="Calibri" w:hAnsi="Calibri"/>
        </w:rPr>
        <w:t>identify</w:t>
      </w:r>
      <w:r w:rsidR="00CF50B1" w:rsidRPr="00424860">
        <w:rPr>
          <w:rFonts w:ascii="Calibri" w:hAnsi="Calibri"/>
        </w:rPr>
        <w:t xml:space="preserve"> </w:t>
      </w:r>
      <w:r w:rsidRPr="00424860">
        <w:rPr>
          <w:rFonts w:ascii="Calibri" w:hAnsi="Calibri"/>
        </w:rPr>
        <w:t>and assimilat</w:t>
      </w:r>
      <w:r w:rsidR="006B7943">
        <w:rPr>
          <w:rFonts w:ascii="Calibri" w:hAnsi="Calibri"/>
        </w:rPr>
        <w:t>e</w:t>
      </w:r>
      <w:r w:rsidR="00CF50B1" w:rsidRPr="00424860">
        <w:rPr>
          <w:rFonts w:ascii="Calibri" w:hAnsi="Calibri"/>
        </w:rPr>
        <w:t xml:space="preserve"> the </w:t>
      </w:r>
      <w:r w:rsidRPr="00424860">
        <w:rPr>
          <w:rFonts w:ascii="Calibri" w:hAnsi="Calibri"/>
        </w:rPr>
        <w:t xml:space="preserve">spatial </w:t>
      </w:r>
      <w:r w:rsidR="00CF50B1" w:rsidRPr="00424860">
        <w:rPr>
          <w:rFonts w:ascii="Calibri" w:hAnsi="Calibri"/>
        </w:rPr>
        <w:t xml:space="preserve">processes </w:t>
      </w:r>
      <w:r w:rsidRPr="00424860">
        <w:rPr>
          <w:rFonts w:ascii="Calibri" w:hAnsi="Calibri"/>
        </w:rPr>
        <w:t>that drive urban development</w:t>
      </w:r>
      <w:r w:rsidR="00EE6F6A" w:rsidRPr="00424860">
        <w:rPr>
          <w:rFonts w:ascii="Calibri" w:hAnsi="Calibri"/>
        </w:rPr>
        <w:t xml:space="preserve"> and </w:t>
      </w:r>
      <w:r w:rsidR="006160CC" w:rsidRPr="00424860">
        <w:rPr>
          <w:rFonts w:ascii="Calibri" w:hAnsi="Calibri"/>
        </w:rPr>
        <w:t xml:space="preserve">accurately capture </w:t>
      </w:r>
      <w:r w:rsidR="00EE6F6A" w:rsidRPr="00424860">
        <w:rPr>
          <w:rFonts w:ascii="Calibri" w:hAnsi="Calibri"/>
        </w:rPr>
        <w:t>the resulting patterns of cities</w:t>
      </w:r>
      <w:r w:rsidRPr="00424860">
        <w:rPr>
          <w:rFonts w:ascii="Calibri" w:hAnsi="Calibri" w:cs="Calibri"/>
        </w:rPr>
        <w:t>.</w:t>
      </w:r>
    </w:p>
    <w:p w14:paraId="46CCBB1B" w14:textId="7D173A2D" w:rsidR="00A727D0" w:rsidRPr="00424860" w:rsidRDefault="0017385F" w:rsidP="00930E41">
      <w:pPr>
        <w:rPr>
          <w:rFonts w:ascii="Calibri" w:hAnsi="Calibri"/>
        </w:rPr>
      </w:pPr>
      <w:r w:rsidRPr="00424860">
        <w:rPr>
          <w:rFonts w:ascii="Calibri" w:hAnsi="Calibri"/>
        </w:rPr>
        <w:t>In t</w:t>
      </w:r>
      <w:r w:rsidR="006C7461" w:rsidRPr="00424860">
        <w:rPr>
          <w:rFonts w:ascii="Calibri" w:hAnsi="Calibri"/>
        </w:rPr>
        <w:t>his study</w:t>
      </w:r>
      <w:r w:rsidRPr="00424860">
        <w:rPr>
          <w:rFonts w:ascii="Calibri" w:hAnsi="Calibri"/>
        </w:rPr>
        <w:t xml:space="preserve">, </w:t>
      </w:r>
      <w:r w:rsidR="00D7678F">
        <w:rPr>
          <w:rFonts w:ascii="Calibri" w:hAnsi="Calibri" w:cs="Calibri"/>
        </w:rPr>
        <w:t>w</w:t>
      </w:r>
      <w:r w:rsidR="001B60F6" w:rsidRPr="00424860">
        <w:rPr>
          <w:rFonts w:ascii="Calibri" w:hAnsi="Calibri" w:cs="Calibri"/>
        </w:rPr>
        <w:t xml:space="preserve">e </w:t>
      </w:r>
      <w:r w:rsidR="00C26A3E">
        <w:rPr>
          <w:rFonts w:ascii="Calibri" w:hAnsi="Calibri" w:cs="Calibri"/>
        </w:rPr>
        <w:t xml:space="preserve">used </w:t>
      </w:r>
      <w:r w:rsidR="00E4053E">
        <w:rPr>
          <w:rFonts w:ascii="Calibri" w:hAnsi="Calibri" w:cs="Calibri"/>
        </w:rPr>
        <w:t xml:space="preserve">the </w:t>
      </w:r>
      <w:r w:rsidR="001B60F6" w:rsidRPr="00424860">
        <w:rPr>
          <w:rFonts w:ascii="Calibri" w:hAnsi="Calibri" w:cs="Calibri"/>
        </w:rPr>
        <w:t xml:space="preserve">U-Net </w:t>
      </w:r>
      <w:r w:rsidR="00E4053E">
        <w:rPr>
          <w:rFonts w:ascii="Calibri" w:hAnsi="Calibri" w:cs="Calibri"/>
        </w:rPr>
        <w:t xml:space="preserve">deep learning </w:t>
      </w:r>
      <w:r w:rsidR="00C26A3E">
        <w:rPr>
          <w:rFonts w:ascii="Calibri" w:hAnsi="Calibri" w:cs="Calibri"/>
        </w:rPr>
        <w:t xml:space="preserve">architecture </w:t>
      </w:r>
      <w:r w:rsidR="001B60F6" w:rsidRPr="00424860">
        <w:rPr>
          <w:rFonts w:ascii="Calibri" w:hAnsi="Calibri" w:cs="Calibri"/>
        </w:rPr>
        <w:t xml:space="preserve">to project urban </w:t>
      </w:r>
      <w:r w:rsidR="00461D99">
        <w:rPr>
          <w:rFonts w:ascii="Calibri" w:hAnsi="Calibri" w:cs="Calibri"/>
        </w:rPr>
        <w:t>land-use</w:t>
      </w:r>
      <w:r w:rsidR="001B60F6" w:rsidRPr="00424860">
        <w:rPr>
          <w:rFonts w:ascii="Calibri" w:hAnsi="Calibri" w:cs="Calibri"/>
        </w:rPr>
        <w:t xml:space="preserve"> in the North China Plain—China’s food bowl and one of the most rapidly urbanizing areas on </w:t>
      </w:r>
      <w:r w:rsidR="001B60F6">
        <w:rPr>
          <w:rFonts w:ascii="Calibri" w:hAnsi="Calibri" w:cs="Calibri"/>
        </w:rPr>
        <w:t>Earth</w:t>
      </w:r>
      <w:r w:rsidR="001B60F6" w:rsidRPr="00424860">
        <w:rPr>
          <w:rFonts w:ascii="Calibri" w:hAnsi="Calibri" w:cs="Calibri"/>
        </w:rPr>
        <w:t xml:space="preserve">. </w:t>
      </w:r>
      <w:r w:rsidR="00D7678F" w:rsidRPr="00424860">
        <w:rPr>
          <w:rFonts w:ascii="Calibri" w:hAnsi="Calibri" w:cs="Calibri"/>
        </w:rPr>
        <w:t xml:space="preserve">We </w:t>
      </w:r>
      <w:r w:rsidR="00D7678F">
        <w:rPr>
          <w:rFonts w:ascii="Calibri" w:hAnsi="Calibri" w:cs="Calibri"/>
        </w:rPr>
        <w:t xml:space="preserve">first </w:t>
      </w:r>
      <w:r w:rsidR="00D7678F" w:rsidRPr="00424860">
        <w:rPr>
          <w:rFonts w:ascii="Calibri" w:hAnsi="Calibri" w:cs="Calibri"/>
        </w:rPr>
        <w:t xml:space="preserve">applied a U-Net model to learn </w:t>
      </w:r>
      <w:r w:rsidR="00D7678F">
        <w:rPr>
          <w:rFonts w:ascii="Calibri" w:hAnsi="Calibri" w:cs="Calibri"/>
        </w:rPr>
        <w:t xml:space="preserve">the </w:t>
      </w:r>
      <w:r w:rsidR="00D7678F" w:rsidRPr="00424860">
        <w:rPr>
          <w:rFonts w:ascii="Calibri" w:hAnsi="Calibri" w:cs="Calibri"/>
        </w:rPr>
        <w:t xml:space="preserve">patterns of urban </w:t>
      </w:r>
      <w:r w:rsidR="00D7678F">
        <w:rPr>
          <w:rFonts w:ascii="Calibri" w:hAnsi="Calibri" w:cs="Calibri"/>
        </w:rPr>
        <w:t>land-use</w:t>
      </w:r>
      <w:r w:rsidR="00D7678F" w:rsidRPr="00424860">
        <w:rPr>
          <w:rFonts w:ascii="Calibri" w:hAnsi="Calibri" w:cs="Calibri"/>
        </w:rPr>
        <w:t xml:space="preserve"> </w:t>
      </w:r>
      <w:r w:rsidR="00C26A3E">
        <w:rPr>
          <w:rFonts w:ascii="Calibri" w:hAnsi="Calibri" w:cs="Calibri"/>
        </w:rPr>
        <w:t xml:space="preserve">and land-use change </w:t>
      </w:r>
      <w:r w:rsidR="00D7678F" w:rsidRPr="00424860">
        <w:rPr>
          <w:rFonts w:ascii="Calibri" w:hAnsi="Calibri" w:cs="Calibri"/>
        </w:rPr>
        <w:t>between 199</w:t>
      </w:r>
      <w:r w:rsidR="00D7678F">
        <w:rPr>
          <w:rFonts w:ascii="Calibri" w:hAnsi="Calibri" w:cs="Calibri"/>
        </w:rPr>
        <w:t>4</w:t>
      </w:r>
      <w:r w:rsidR="00D7678F" w:rsidRPr="00424860">
        <w:rPr>
          <w:rFonts w:ascii="Calibri" w:hAnsi="Calibri" w:cs="Calibri"/>
        </w:rPr>
        <w:t xml:space="preserve"> and 20</w:t>
      </w:r>
      <w:r w:rsidR="00D7678F">
        <w:rPr>
          <w:rFonts w:ascii="Calibri" w:hAnsi="Calibri" w:cs="Calibri"/>
        </w:rPr>
        <w:t>06</w:t>
      </w:r>
      <w:r w:rsidR="00D7678F" w:rsidRPr="00424860">
        <w:rPr>
          <w:rFonts w:ascii="Calibri" w:hAnsi="Calibri" w:cs="Calibri"/>
        </w:rPr>
        <w:t>. We then projected the spatial distribution of urbanization for 201</w:t>
      </w:r>
      <w:r w:rsidR="00D7678F">
        <w:rPr>
          <w:rFonts w:ascii="Calibri" w:hAnsi="Calibri" w:cs="Calibri"/>
        </w:rPr>
        <w:t>8</w:t>
      </w:r>
      <w:r w:rsidR="00D7678F" w:rsidRPr="00424860">
        <w:rPr>
          <w:rFonts w:ascii="Calibri" w:hAnsi="Calibri" w:cs="Calibri"/>
        </w:rPr>
        <w:t xml:space="preserve"> </w:t>
      </w:r>
      <w:r w:rsidR="00D7678F">
        <w:rPr>
          <w:rFonts w:ascii="Calibri" w:hAnsi="Calibri" w:cs="Calibri"/>
        </w:rPr>
        <w:t xml:space="preserve">using this model </w:t>
      </w:r>
      <w:r w:rsidR="00D7678F" w:rsidRPr="00424860">
        <w:rPr>
          <w:rFonts w:ascii="Calibri" w:hAnsi="Calibri" w:cs="Calibri"/>
        </w:rPr>
        <w:t xml:space="preserve">and thoroughly tested </w:t>
      </w:r>
      <w:r w:rsidR="00C26A3E">
        <w:rPr>
          <w:rFonts w:ascii="Calibri" w:hAnsi="Calibri" w:cs="Calibri"/>
        </w:rPr>
        <w:t xml:space="preserve">and validated </w:t>
      </w:r>
      <w:r w:rsidR="00D7678F">
        <w:rPr>
          <w:rFonts w:ascii="Calibri" w:hAnsi="Calibri" w:cs="Calibri"/>
        </w:rPr>
        <w:t>its ability</w:t>
      </w:r>
      <w:r w:rsidR="00D7678F" w:rsidRPr="00424860">
        <w:rPr>
          <w:rFonts w:ascii="Calibri" w:hAnsi="Calibri" w:cs="Calibri"/>
        </w:rPr>
        <w:t xml:space="preserve"> to accurately capture the</w:t>
      </w:r>
      <w:r w:rsidR="00D7678F" w:rsidRPr="00424860">
        <w:rPr>
          <w:rFonts w:ascii="Calibri" w:hAnsi="Calibri"/>
        </w:rPr>
        <w:t xml:space="preserve"> high-level spatial features, shapes, and patterns of urban development</w:t>
      </w:r>
      <w:r w:rsidR="00D7678F">
        <w:rPr>
          <w:rFonts w:ascii="Calibri" w:hAnsi="Calibri"/>
        </w:rPr>
        <w:t xml:space="preserve"> against </w:t>
      </w:r>
      <w:r w:rsidR="00B344FD">
        <w:rPr>
          <w:rFonts w:ascii="Calibri" w:hAnsi="Calibri"/>
        </w:rPr>
        <w:t>a</w:t>
      </w:r>
      <w:r w:rsidR="00D7678F">
        <w:rPr>
          <w:rFonts w:ascii="Calibri" w:hAnsi="Calibri"/>
        </w:rPr>
        <w:t xml:space="preserve"> reference </w:t>
      </w:r>
      <w:r w:rsidR="00D7678F">
        <w:rPr>
          <w:rFonts w:ascii="Calibri" w:hAnsi="Calibri" w:hint="eastAsia"/>
        </w:rPr>
        <w:t>l</w:t>
      </w:r>
      <w:r w:rsidR="00D7678F">
        <w:rPr>
          <w:rFonts w:ascii="Calibri" w:hAnsi="Calibri"/>
        </w:rPr>
        <w:t>and-use map</w:t>
      </w:r>
      <w:r w:rsidR="00B344FD">
        <w:rPr>
          <w:rFonts w:ascii="Calibri" w:hAnsi="Calibri"/>
        </w:rPr>
        <w:t xml:space="preserve"> for 2018</w:t>
      </w:r>
      <w:r w:rsidR="000604A3" w:rsidRPr="00424860">
        <w:rPr>
          <w:rFonts w:ascii="Calibri" w:hAnsi="Calibri"/>
        </w:rPr>
        <w:t xml:space="preserve">. </w:t>
      </w:r>
      <w:bookmarkStart w:id="2" w:name="_Hlk101532846"/>
      <w:r w:rsidR="00B344FD">
        <w:rPr>
          <w:rFonts w:ascii="Calibri" w:hAnsi="Calibri"/>
        </w:rPr>
        <w:t>Last</w:t>
      </w:r>
      <w:r w:rsidR="000604A3" w:rsidRPr="00424860">
        <w:rPr>
          <w:rFonts w:ascii="Calibri" w:hAnsi="Calibri"/>
        </w:rPr>
        <w:t xml:space="preserve">, we </w:t>
      </w:r>
      <w:r w:rsidR="00A95333">
        <w:rPr>
          <w:rFonts w:ascii="Calibri" w:hAnsi="Calibri"/>
        </w:rPr>
        <w:t xml:space="preserve">trained another U-Net model on </w:t>
      </w:r>
      <w:r w:rsidR="00BA76D7">
        <w:rPr>
          <w:rFonts w:ascii="Calibri" w:hAnsi="Calibri"/>
        </w:rPr>
        <w:t>land-use</w:t>
      </w:r>
      <w:r w:rsidR="00A95333">
        <w:rPr>
          <w:rFonts w:ascii="Calibri" w:hAnsi="Calibri"/>
        </w:rPr>
        <w:t xml:space="preserve"> maps </w:t>
      </w:r>
      <w:r w:rsidR="00703AA1">
        <w:rPr>
          <w:rFonts w:ascii="Calibri" w:hAnsi="Calibri"/>
        </w:rPr>
        <w:t>for</w:t>
      </w:r>
      <w:r w:rsidR="00A95333">
        <w:rPr>
          <w:rFonts w:ascii="Calibri" w:hAnsi="Calibri"/>
        </w:rPr>
        <w:t xml:space="preserve"> 2006 and 2018</w:t>
      </w:r>
      <w:r w:rsidR="00EF3717" w:rsidRPr="00424860">
        <w:rPr>
          <w:rFonts w:ascii="Calibri" w:hAnsi="Calibri"/>
        </w:rPr>
        <w:t xml:space="preserve"> to project </w:t>
      </w:r>
      <w:r w:rsidR="00B46158">
        <w:rPr>
          <w:rFonts w:ascii="Calibri" w:hAnsi="Calibri"/>
        </w:rPr>
        <w:t>urban land-use</w:t>
      </w:r>
      <w:r w:rsidR="00F359A7" w:rsidRPr="00424860">
        <w:rPr>
          <w:rFonts w:ascii="Calibri" w:hAnsi="Calibri"/>
        </w:rPr>
        <w:t xml:space="preserve"> in </w:t>
      </w:r>
      <w:r w:rsidR="00EF3717" w:rsidRPr="00424860">
        <w:rPr>
          <w:rFonts w:ascii="Calibri" w:hAnsi="Calibri"/>
        </w:rPr>
        <w:t xml:space="preserve">2030 based on </w:t>
      </w:r>
      <w:r w:rsidR="00703AA1">
        <w:rPr>
          <w:rFonts w:ascii="Calibri" w:hAnsi="Calibri"/>
        </w:rPr>
        <w:t xml:space="preserve">the extrapolation of </w:t>
      </w:r>
      <w:r w:rsidR="00EF3717" w:rsidRPr="00424860">
        <w:rPr>
          <w:rFonts w:ascii="Calibri" w:hAnsi="Calibri"/>
        </w:rPr>
        <w:t xml:space="preserve">historical </w:t>
      </w:r>
      <w:r w:rsidR="00A95333" w:rsidRPr="00424860">
        <w:rPr>
          <w:rFonts w:ascii="Calibri" w:hAnsi="Calibri"/>
        </w:rPr>
        <w:t xml:space="preserve">urbanization </w:t>
      </w:r>
      <w:r w:rsidR="00EF3717" w:rsidRPr="00424860">
        <w:rPr>
          <w:rFonts w:ascii="Calibri" w:hAnsi="Calibri"/>
        </w:rPr>
        <w:t>rates</w:t>
      </w:r>
      <w:bookmarkEnd w:id="2"/>
      <w:r w:rsidR="00F359A7" w:rsidRPr="00424860">
        <w:rPr>
          <w:rFonts w:ascii="Calibri" w:hAnsi="Calibri"/>
        </w:rPr>
        <w:t>.</w:t>
      </w:r>
      <w:r w:rsidR="006C7461" w:rsidRPr="00424860">
        <w:rPr>
          <w:rFonts w:ascii="Calibri" w:hAnsi="Calibri"/>
        </w:rPr>
        <w:t xml:space="preserve"> We discuss</w:t>
      </w:r>
      <w:r w:rsidR="00E929BF" w:rsidRPr="00424860">
        <w:rPr>
          <w:rFonts w:ascii="Calibri" w:hAnsi="Calibri"/>
        </w:rPr>
        <w:t xml:space="preserve"> </w:t>
      </w:r>
      <w:r w:rsidR="006C7461" w:rsidRPr="00424860">
        <w:rPr>
          <w:rFonts w:ascii="Calibri" w:hAnsi="Calibri"/>
        </w:rPr>
        <w:t xml:space="preserve">the advantages </w:t>
      </w:r>
      <w:r w:rsidR="00E929BF" w:rsidRPr="00424860">
        <w:rPr>
          <w:rFonts w:ascii="Calibri" w:hAnsi="Calibri"/>
        </w:rPr>
        <w:t>and limitations</w:t>
      </w:r>
      <w:r w:rsidR="006C7461" w:rsidRPr="00424860">
        <w:rPr>
          <w:rFonts w:ascii="Calibri" w:hAnsi="Calibri"/>
        </w:rPr>
        <w:t xml:space="preserve"> of</w:t>
      </w:r>
      <w:r w:rsidR="006C7461" w:rsidRPr="00424860">
        <w:rPr>
          <w:rFonts w:ascii="Calibri" w:hAnsi="Calibri" w:cs="Calibri"/>
        </w:rPr>
        <w:t xml:space="preserve"> </w:t>
      </w:r>
      <w:r w:rsidR="00CD71CA" w:rsidRPr="00424860">
        <w:rPr>
          <w:rFonts w:ascii="Calibri" w:hAnsi="Calibri"/>
        </w:rPr>
        <w:t>U-Net</w:t>
      </w:r>
      <w:r w:rsidR="006C7461" w:rsidRPr="00424860">
        <w:rPr>
          <w:rFonts w:ascii="Calibri" w:hAnsi="Calibri"/>
        </w:rPr>
        <w:t xml:space="preserve"> </w:t>
      </w:r>
      <w:r w:rsidR="00850D71" w:rsidRPr="00424860">
        <w:rPr>
          <w:rFonts w:ascii="Calibri" w:hAnsi="Calibri"/>
        </w:rPr>
        <w:t>for simulating urban development</w:t>
      </w:r>
      <w:r w:rsidR="00EB2F9E" w:rsidRPr="00424860">
        <w:rPr>
          <w:rFonts w:ascii="Calibri" w:hAnsi="Calibri"/>
        </w:rPr>
        <w:t xml:space="preserve"> and</w:t>
      </w:r>
      <w:r w:rsidR="006B7943">
        <w:rPr>
          <w:rFonts w:ascii="Calibri" w:hAnsi="Calibri"/>
        </w:rPr>
        <w:t>,</w:t>
      </w:r>
      <w:r w:rsidR="00EB2F9E" w:rsidRPr="00424860">
        <w:rPr>
          <w:rFonts w:ascii="Calibri" w:hAnsi="Calibri"/>
        </w:rPr>
        <w:t xml:space="preserve"> in particular</w:t>
      </w:r>
      <w:r w:rsidR="006B7943">
        <w:rPr>
          <w:rFonts w:ascii="Calibri" w:hAnsi="Calibri"/>
        </w:rPr>
        <w:t>,</w:t>
      </w:r>
      <w:r w:rsidR="00EB2F9E" w:rsidRPr="00424860">
        <w:rPr>
          <w:rFonts w:ascii="Calibri" w:hAnsi="Calibri"/>
        </w:rPr>
        <w:t xml:space="preserve"> its ability to learn u</w:t>
      </w:r>
      <w:r w:rsidR="002E5120" w:rsidRPr="00424860">
        <w:rPr>
          <w:rFonts w:ascii="Calibri" w:hAnsi="Calibri"/>
        </w:rPr>
        <w:t>r</w:t>
      </w:r>
      <w:r w:rsidR="00EB2F9E" w:rsidRPr="00424860">
        <w:rPr>
          <w:rFonts w:ascii="Calibri" w:hAnsi="Calibri"/>
        </w:rPr>
        <w:t xml:space="preserve">ban </w:t>
      </w:r>
      <w:r w:rsidR="00646297">
        <w:rPr>
          <w:rFonts w:ascii="Calibri" w:hAnsi="Calibri"/>
        </w:rPr>
        <w:t>land-use</w:t>
      </w:r>
      <w:r w:rsidR="00646297" w:rsidRPr="00424860">
        <w:rPr>
          <w:rFonts w:ascii="Calibri" w:hAnsi="Calibri"/>
        </w:rPr>
        <w:t xml:space="preserve"> </w:t>
      </w:r>
      <w:r w:rsidR="00EB2F9E" w:rsidRPr="00424860">
        <w:rPr>
          <w:rFonts w:ascii="Calibri" w:hAnsi="Calibri"/>
        </w:rPr>
        <w:t xml:space="preserve">patterns such as </w:t>
      </w:r>
      <w:r w:rsidR="002708BE" w:rsidRPr="00424860">
        <w:rPr>
          <w:rFonts w:ascii="Calibri" w:hAnsi="Calibri"/>
        </w:rPr>
        <w:t>neighborhood influences and linear expansion along transport routes</w:t>
      </w:r>
      <w:r w:rsidR="006C7461" w:rsidRPr="00424860">
        <w:rPr>
          <w:rFonts w:ascii="Calibri" w:hAnsi="Calibri"/>
        </w:rPr>
        <w:t xml:space="preserve">. </w:t>
      </w:r>
      <w:r w:rsidR="002708BE" w:rsidRPr="00424860">
        <w:rPr>
          <w:rFonts w:ascii="Calibri" w:hAnsi="Calibri"/>
        </w:rPr>
        <w:t xml:space="preserve">We also discuss the implications of </w:t>
      </w:r>
      <w:r w:rsidR="000F3F23">
        <w:rPr>
          <w:rFonts w:ascii="Calibri" w:hAnsi="Calibri"/>
        </w:rPr>
        <w:t xml:space="preserve">future </w:t>
      </w:r>
      <w:r w:rsidR="002708BE" w:rsidRPr="00424860">
        <w:rPr>
          <w:rFonts w:ascii="Calibri" w:hAnsi="Calibri"/>
        </w:rPr>
        <w:t>rapid urbani</w:t>
      </w:r>
      <w:r w:rsidR="002E5120" w:rsidRPr="00424860">
        <w:rPr>
          <w:rFonts w:ascii="Calibri" w:hAnsi="Calibri"/>
        </w:rPr>
        <w:t>z</w:t>
      </w:r>
      <w:r w:rsidR="002708BE" w:rsidRPr="00424860">
        <w:rPr>
          <w:rFonts w:ascii="Calibri" w:hAnsi="Calibri"/>
        </w:rPr>
        <w:t>ation</w:t>
      </w:r>
      <w:r w:rsidR="00A05F0D">
        <w:rPr>
          <w:rFonts w:ascii="Calibri" w:hAnsi="Calibri"/>
        </w:rPr>
        <w:t xml:space="preserve"> </w:t>
      </w:r>
      <w:r w:rsidR="001A5C7E">
        <w:rPr>
          <w:rFonts w:ascii="Calibri" w:hAnsi="Calibri"/>
        </w:rPr>
        <w:t>on</w:t>
      </w:r>
      <w:r w:rsidR="002708BE" w:rsidRPr="00424860">
        <w:rPr>
          <w:rFonts w:ascii="Calibri" w:hAnsi="Calibri"/>
        </w:rPr>
        <w:t xml:space="preserve"> </w:t>
      </w:r>
      <w:r w:rsidR="001A5C7E" w:rsidRPr="00424860">
        <w:rPr>
          <w:rFonts w:ascii="Calibri" w:hAnsi="Calibri"/>
        </w:rPr>
        <w:t>sustainab</w:t>
      </w:r>
      <w:r w:rsidR="001A5C7E">
        <w:rPr>
          <w:rFonts w:ascii="Calibri" w:hAnsi="Calibri"/>
        </w:rPr>
        <w:t>le development</w:t>
      </w:r>
      <w:r w:rsidR="001A5C7E" w:rsidRPr="00895FB3">
        <w:rPr>
          <w:rFonts w:ascii="Calibri" w:hAnsi="Calibri"/>
        </w:rPr>
        <w:t xml:space="preserve"> </w:t>
      </w:r>
      <w:r w:rsidR="00895FB3" w:rsidRPr="00424860">
        <w:rPr>
          <w:rFonts w:ascii="Calibri" w:hAnsi="Calibri"/>
        </w:rPr>
        <w:t>in the study area</w:t>
      </w:r>
      <w:r w:rsidR="00C8475E" w:rsidRPr="00424860">
        <w:rPr>
          <w:rFonts w:ascii="Calibri" w:hAnsi="Calibri"/>
        </w:rPr>
        <w:t>.</w:t>
      </w:r>
    </w:p>
    <w:p w14:paraId="45E47F44" w14:textId="4830DB89" w:rsidR="009C7D21" w:rsidRPr="00424860" w:rsidRDefault="00CF050D" w:rsidP="00625C38">
      <w:pPr>
        <w:pStyle w:val="Heading1"/>
        <w:rPr>
          <w:rFonts w:ascii="Calibri" w:hAnsi="Calibri" w:cs="Calibri"/>
        </w:rPr>
      </w:pPr>
      <w:r w:rsidRPr="00424860">
        <w:rPr>
          <w:rFonts w:ascii="Calibri" w:hAnsi="Calibri" w:cs="Calibri"/>
        </w:rPr>
        <w:t>2</w:t>
      </w:r>
      <w:r w:rsidR="009C7D21" w:rsidRPr="00424860">
        <w:rPr>
          <w:rFonts w:ascii="Calibri" w:hAnsi="Calibri" w:cs="Calibri"/>
        </w:rPr>
        <w:t>. Method</w:t>
      </w:r>
      <w:r w:rsidR="009A7ECC" w:rsidRPr="00424860">
        <w:rPr>
          <w:rFonts w:ascii="Calibri" w:hAnsi="Calibri" w:cs="Calibri"/>
        </w:rPr>
        <w:t>s</w:t>
      </w:r>
    </w:p>
    <w:p w14:paraId="1562F149" w14:textId="762F1CC2" w:rsidR="00CF050D" w:rsidRPr="00424860" w:rsidRDefault="00CF050D" w:rsidP="00CF050D">
      <w:pPr>
        <w:pStyle w:val="Heading2"/>
      </w:pPr>
      <w:r w:rsidRPr="00424860">
        <w:t>2.1</w:t>
      </w:r>
      <w:r w:rsidR="00EC5027">
        <w:t>.</w:t>
      </w:r>
      <w:r w:rsidRPr="00424860">
        <w:t xml:space="preserve"> Method overview</w:t>
      </w:r>
    </w:p>
    <w:p w14:paraId="17C33097" w14:textId="08F3C7ED" w:rsidR="00446C50" w:rsidRDefault="34EA2046" w:rsidP="00930E41">
      <w:pPr>
        <w:keepNext/>
        <w:spacing w:after="0"/>
        <w:rPr>
          <w:rFonts w:ascii="Calibri" w:hAnsi="Calibri" w:cs="Calibri"/>
        </w:rPr>
      </w:pPr>
      <w:r w:rsidRPr="00424860">
        <w:rPr>
          <w:rFonts w:ascii="Calibri" w:hAnsi="Calibri" w:cs="Calibri"/>
        </w:rPr>
        <w:t xml:space="preserve">We used </w:t>
      </w:r>
      <w:r w:rsidR="12706BAD" w:rsidRPr="00424860">
        <w:rPr>
          <w:rFonts w:ascii="Calibri" w:hAnsi="Calibri" w:cs="Calibri"/>
        </w:rPr>
        <w:t xml:space="preserve">Landsat </w:t>
      </w:r>
      <w:r w:rsidRPr="00424860">
        <w:rPr>
          <w:rFonts w:ascii="Calibri" w:hAnsi="Calibri" w:cs="Calibri"/>
        </w:rPr>
        <w:t xml:space="preserve">data </w:t>
      </w:r>
      <w:r w:rsidR="12706BAD" w:rsidRPr="00424860">
        <w:rPr>
          <w:rFonts w:ascii="Calibri" w:hAnsi="Calibri" w:cs="Calibri"/>
        </w:rPr>
        <w:t xml:space="preserve">to map urban </w:t>
      </w:r>
      <w:r w:rsidR="00BA76D7">
        <w:rPr>
          <w:rFonts w:ascii="Calibri" w:hAnsi="Calibri" w:cs="Calibri"/>
        </w:rPr>
        <w:t>land-use</w:t>
      </w:r>
      <w:r w:rsidR="001E41B5" w:rsidRPr="00424860">
        <w:rPr>
          <w:rFonts w:ascii="Calibri" w:hAnsi="Calibri" w:cs="Calibri"/>
        </w:rPr>
        <w:t xml:space="preserve"> </w:t>
      </w:r>
      <w:r w:rsidR="5C3D5AF3" w:rsidRPr="00424860">
        <w:rPr>
          <w:rFonts w:ascii="Calibri" w:hAnsi="Calibri" w:cs="Calibri"/>
        </w:rPr>
        <w:t xml:space="preserve">in the study area for the years </w:t>
      </w:r>
      <w:r w:rsidR="12706BAD" w:rsidRPr="00424860">
        <w:rPr>
          <w:rFonts w:ascii="Calibri" w:hAnsi="Calibri" w:cs="Calibri"/>
        </w:rPr>
        <w:t>199</w:t>
      </w:r>
      <w:r w:rsidR="7A0EB577" w:rsidRPr="00424860">
        <w:rPr>
          <w:rFonts w:ascii="Calibri" w:hAnsi="Calibri" w:cs="Calibri"/>
        </w:rPr>
        <w:t>4</w:t>
      </w:r>
      <w:r w:rsidR="5C3D5AF3" w:rsidRPr="00424860">
        <w:rPr>
          <w:rFonts w:ascii="Calibri" w:hAnsi="Calibri" w:cs="Calibri"/>
        </w:rPr>
        <w:t>, 20</w:t>
      </w:r>
      <w:r w:rsidR="245A8D13" w:rsidRPr="00424860">
        <w:rPr>
          <w:rFonts w:ascii="Calibri" w:hAnsi="Calibri" w:cs="Calibri"/>
        </w:rPr>
        <w:t>0</w:t>
      </w:r>
      <w:r w:rsidR="7A0EB577" w:rsidRPr="00424860">
        <w:rPr>
          <w:rFonts w:ascii="Calibri" w:hAnsi="Calibri" w:cs="Calibri"/>
        </w:rPr>
        <w:t>6</w:t>
      </w:r>
      <w:r w:rsidR="4F6B20F3" w:rsidRPr="00424860">
        <w:rPr>
          <w:rFonts w:ascii="Calibri" w:hAnsi="Calibri" w:cs="Calibri"/>
        </w:rPr>
        <w:t xml:space="preserve">, and </w:t>
      </w:r>
      <w:r w:rsidR="12706BAD" w:rsidRPr="00424860">
        <w:rPr>
          <w:rFonts w:ascii="Calibri" w:hAnsi="Calibri" w:cs="Calibri"/>
        </w:rPr>
        <w:t>201</w:t>
      </w:r>
      <w:r w:rsidR="245A8D13" w:rsidRPr="00424860">
        <w:rPr>
          <w:rFonts w:ascii="Calibri" w:hAnsi="Calibri" w:cs="Calibri"/>
        </w:rPr>
        <w:t>8</w:t>
      </w:r>
      <w:r w:rsidR="12706BAD" w:rsidRPr="00424860">
        <w:rPr>
          <w:rFonts w:ascii="Calibri" w:hAnsi="Calibri" w:cs="Calibri"/>
        </w:rPr>
        <w:t xml:space="preserve"> </w:t>
      </w:r>
      <w:sdt>
        <w:sdtPr>
          <w:rPr>
            <w:rFonts w:ascii="Calibri" w:hAnsi="Calibri" w:cs="Calibri"/>
          </w:rPr>
          <w:alias w:val="To edit, see citavi.com/edit"/>
          <w:tag w:val="CitaviPlaceholder#19b7089d-7087-446e-93e8-03bd240e2ae0"/>
          <w:id w:val="472878621"/>
          <w:placeholder>
            <w:docPart w:val="0334CD969CA94A819B53AA7F0FDDBBFC"/>
          </w:placeholder>
        </w:sdtPr>
        <w:sdtEndPr/>
        <w:sdtContent>
          <w:r w:rsidR="00AC628C"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yMCwiUmVmZXJlbmNlSWQiOiIyNjBlNmViNC03NzdkLTQ4NjEtYTZhYy02MzBlMzZlNzE2M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giLCIkdHlwZSI6IlN3aXNzQWNhZGVtaWMuQ2l0YXZpLlByb2plY3QsIFN3aXNzQWNhZGVtaWMuQ2l0YXZpIn19LHsiJGlkIjoiOS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gifX0seyIkaWQiOiIxMC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4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g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g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5LTA3VDA5OjQ2OjA1IiwiUHJvamVjdCI6eyIkcmVmIjoiOCJ9fSwiVXNlTnVtYmVyaW5nVHlwZU9mUGFyZW50RG9jdW1lbnQiOmZhbHNlfV0sIkZvcm1hdHRlZFRleHQiOnsiJGlkIjoiMTUiLCJDb3VudCI6MSwiVGV4dFVuaXRzIjpbeyIkaWQiOiIxNiIsIkZvbnRTdHlsZSI6eyIkaWQiOiIxNyIsIk5ldXRyYWwiOnRydWV9LCJSZWFkaW5nT3JkZXIiOjEsIlRleHQiOiIoV2FuZyBldCBhbC4sIDIwMjFiKSJ9XX0sIlRhZyI6IkNpdGF2aVBsYWNlaG9sZGVyIzE5YjcwODlkLTcwODctNDQ2ZS05M2U4LTAzYmQyNDBlMmFlMCIsIlRleHQiOiIoV2FuZyBldCBhbC4sIDIwMjFiKSIsIldBSVZlcnNpb24iOiI2LjE0LjAuMCJ9}</w:instrText>
          </w:r>
          <w:r w:rsidR="00AC628C" w:rsidRPr="00424860">
            <w:rPr>
              <w:rFonts w:ascii="Calibri" w:hAnsi="Calibri" w:cs="Calibri"/>
              <w:noProof/>
            </w:rPr>
            <w:fldChar w:fldCharType="separate"/>
          </w:r>
          <w:r w:rsidR="009F20B2">
            <w:rPr>
              <w:rFonts w:ascii="Calibri" w:hAnsi="Calibri" w:cs="Calibri"/>
              <w:noProof/>
            </w:rPr>
            <w:t>(Wang et al., 2021b)</w:t>
          </w:r>
          <w:r w:rsidR="00AC628C" w:rsidRPr="00424860">
            <w:rPr>
              <w:rFonts w:ascii="Calibri" w:hAnsi="Calibri" w:cs="Calibri"/>
              <w:noProof/>
            </w:rPr>
            <w:fldChar w:fldCharType="end"/>
          </w:r>
        </w:sdtContent>
      </w:sdt>
      <w:r w:rsidR="7700030B" w:rsidRPr="00424860">
        <w:rPr>
          <w:rFonts w:ascii="Calibri" w:hAnsi="Calibri" w:cs="Calibri"/>
        </w:rPr>
        <w:t xml:space="preserve"> and combined </w:t>
      </w:r>
      <w:r w:rsidR="21430A9A" w:rsidRPr="00424860">
        <w:rPr>
          <w:rFonts w:ascii="Calibri" w:hAnsi="Calibri" w:cs="Calibri"/>
        </w:rPr>
        <w:t>them</w:t>
      </w:r>
      <w:r w:rsidR="7700030B" w:rsidRPr="00424860">
        <w:rPr>
          <w:rFonts w:ascii="Calibri" w:hAnsi="Calibri" w:cs="Calibri"/>
        </w:rPr>
        <w:t xml:space="preserve"> with</w:t>
      </w:r>
      <w:r w:rsidR="12706BAD" w:rsidRPr="00424860">
        <w:rPr>
          <w:rFonts w:ascii="Calibri" w:hAnsi="Calibri" w:cs="Calibri"/>
        </w:rPr>
        <w:t xml:space="preserve"> </w:t>
      </w:r>
      <w:r w:rsidR="7700030B" w:rsidRPr="00424860">
        <w:rPr>
          <w:rFonts w:ascii="Calibri" w:hAnsi="Calibri" w:cs="Calibri"/>
        </w:rPr>
        <w:t>e</w:t>
      </w:r>
      <w:r w:rsidR="166EBA07" w:rsidRPr="00424860">
        <w:rPr>
          <w:rFonts w:ascii="Calibri" w:hAnsi="Calibri" w:cs="Calibri"/>
        </w:rPr>
        <w:t>levation and slope information</w:t>
      </w:r>
      <w:r w:rsidR="21430A9A" w:rsidRPr="00424860">
        <w:rPr>
          <w:rFonts w:ascii="Calibri" w:hAnsi="Calibri" w:cs="Calibri"/>
        </w:rPr>
        <w:t xml:space="preserve"> to simulate urban development</w:t>
      </w:r>
      <w:r w:rsidR="12706BAD" w:rsidRPr="00424860">
        <w:rPr>
          <w:rFonts w:ascii="Calibri" w:hAnsi="Calibri" w:cs="Calibri"/>
        </w:rPr>
        <w:t xml:space="preserve">. </w:t>
      </w:r>
      <w:r w:rsidR="4EE10485" w:rsidRPr="00424860">
        <w:rPr>
          <w:rFonts w:ascii="Calibri" w:hAnsi="Calibri" w:cs="Calibri"/>
        </w:rPr>
        <w:t>We created two U-Net models</w:t>
      </w:r>
      <w:r w:rsidR="00406DDA">
        <w:rPr>
          <w:rFonts w:ascii="Calibri" w:hAnsi="Calibri" w:cs="Calibri"/>
        </w:rPr>
        <w:t xml:space="preserve"> (</w:t>
      </w:r>
      <w:r w:rsidR="00406DDA">
        <w:rPr>
          <w:rFonts w:ascii="Calibri" w:hAnsi="Calibri" w:cs="Calibri"/>
        </w:rPr>
        <w:fldChar w:fldCharType="begin"/>
      </w:r>
      <w:r w:rsidR="00406DDA">
        <w:rPr>
          <w:rFonts w:ascii="Calibri" w:hAnsi="Calibri" w:cs="Calibri"/>
        </w:rPr>
        <w:instrText xml:space="preserve"> REF _Ref101434623 \h </w:instrText>
      </w:r>
      <w:r w:rsidR="00930E41">
        <w:rPr>
          <w:rFonts w:ascii="Calibri" w:hAnsi="Calibri" w:cs="Calibri"/>
        </w:rPr>
        <w:instrText xml:space="preserve"> \* MERGEFORMAT </w:instrText>
      </w:r>
      <w:r w:rsidR="00406DDA">
        <w:rPr>
          <w:rFonts w:ascii="Calibri" w:hAnsi="Calibri" w:cs="Calibri"/>
        </w:rPr>
      </w:r>
      <w:r w:rsidR="00406DDA">
        <w:rPr>
          <w:rFonts w:ascii="Calibri" w:hAnsi="Calibri" w:cs="Calibri"/>
        </w:rPr>
        <w:fldChar w:fldCharType="separate"/>
      </w:r>
      <w:r w:rsidR="008066DF" w:rsidRPr="0030288B">
        <w:t xml:space="preserve">Table </w:t>
      </w:r>
      <w:r w:rsidR="008066DF">
        <w:rPr>
          <w:i/>
          <w:iCs/>
          <w:noProof/>
        </w:rPr>
        <w:t>1</w:t>
      </w:r>
      <w:r w:rsidR="00406DDA">
        <w:rPr>
          <w:rFonts w:ascii="Calibri" w:hAnsi="Calibri" w:cs="Calibri"/>
        </w:rPr>
        <w:fldChar w:fldCharType="end"/>
      </w:r>
      <w:r w:rsidR="00406DDA">
        <w:rPr>
          <w:rFonts w:ascii="Calibri" w:hAnsi="Calibri" w:cs="Calibri"/>
        </w:rPr>
        <w:t>)</w:t>
      </w:r>
      <w:r w:rsidR="00AE2ABC" w:rsidRPr="00AE2ABC">
        <w:t xml:space="preserve"> </w:t>
      </w:r>
      <w:r w:rsidR="00AE2ABC" w:rsidRPr="00AE2ABC">
        <w:rPr>
          <w:rFonts w:ascii="Calibri" w:hAnsi="Calibri" w:cs="Calibri"/>
        </w:rPr>
        <w:t>where one was trained/validated by historical data to evaluate the model performance and the other one was trained on more recent data to predict future urban land-use</w:t>
      </w:r>
      <w:r w:rsidR="007D0AE3">
        <w:rPr>
          <w:rFonts w:ascii="Calibri" w:hAnsi="Calibri" w:cs="Calibri"/>
        </w:rPr>
        <w:t xml:space="preserve">. </w:t>
      </w:r>
      <w:r w:rsidR="003D5DD8" w:rsidRPr="003D5DD8">
        <w:rPr>
          <w:rFonts w:ascii="Calibri" w:hAnsi="Calibri" w:cs="Calibri"/>
          <w:i/>
          <w:iCs/>
        </w:rPr>
        <w:t>U</w:t>
      </w:r>
      <w:r w:rsidR="00477801" w:rsidRPr="003D5DD8">
        <w:rPr>
          <w:rFonts w:ascii="Calibri" w:hAnsi="Calibri" w:cs="Calibri"/>
          <w:i/>
        </w:rPr>
        <w:t>-Net-A</w:t>
      </w:r>
      <w:r w:rsidR="00477801" w:rsidRPr="00424860">
        <w:rPr>
          <w:rFonts w:ascii="Calibri" w:hAnsi="Calibri" w:cs="Calibri"/>
        </w:rPr>
        <w:t xml:space="preserve"> </w:t>
      </w:r>
      <w:r w:rsidR="0083389D">
        <w:rPr>
          <w:rFonts w:ascii="Calibri" w:hAnsi="Calibri" w:cs="Calibri"/>
        </w:rPr>
        <w:t xml:space="preserve">was </w:t>
      </w:r>
      <w:r w:rsidR="00C650C5">
        <w:rPr>
          <w:rFonts w:ascii="Calibri" w:hAnsi="Calibri" w:cs="Calibri" w:hint="eastAsia"/>
        </w:rPr>
        <w:t>t</w:t>
      </w:r>
      <w:r w:rsidR="00C650C5">
        <w:rPr>
          <w:rFonts w:ascii="Calibri" w:hAnsi="Calibri" w:cs="Calibri"/>
        </w:rPr>
        <w:t xml:space="preserve">rained </w:t>
      </w:r>
      <w:r w:rsidR="00B31065">
        <w:rPr>
          <w:rFonts w:ascii="Calibri" w:hAnsi="Calibri" w:cs="Calibri"/>
        </w:rPr>
        <w:t xml:space="preserve">for </w:t>
      </w:r>
      <w:r w:rsidR="00163331">
        <w:rPr>
          <w:rFonts w:ascii="Calibri" w:hAnsi="Calibri" w:cs="Calibri"/>
        </w:rPr>
        <w:t xml:space="preserve">the </w:t>
      </w:r>
      <w:r w:rsidR="009B3C1C">
        <w:rPr>
          <w:rFonts w:ascii="Calibri" w:hAnsi="Calibri" w:cs="Calibri"/>
        </w:rPr>
        <w:t xml:space="preserve">purpose of </w:t>
      </w:r>
      <w:r w:rsidR="00AA0D63">
        <w:rPr>
          <w:rFonts w:ascii="Calibri" w:hAnsi="Calibri" w:cs="Calibri"/>
        </w:rPr>
        <w:t>v</w:t>
      </w:r>
      <w:r w:rsidR="00B31065">
        <w:rPr>
          <w:rFonts w:ascii="Calibri" w:hAnsi="Calibri" w:cs="Calibri"/>
        </w:rPr>
        <w:t>alida</w:t>
      </w:r>
      <w:r w:rsidR="00D44B35">
        <w:rPr>
          <w:rFonts w:ascii="Calibri" w:hAnsi="Calibri" w:cs="Calibri"/>
        </w:rPr>
        <w:t>ti</w:t>
      </w:r>
      <w:r w:rsidR="00163331">
        <w:rPr>
          <w:rFonts w:ascii="Calibri" w:hAnsi="Calibri" w:cs="Calibri"/>
        </w:rPr>
        <w:t xml:space="preserve">on </w:t>
      </w:r>
      <w:r w:rsidR="00E25F4A">
        <w:rPr>
          <w:rFonts w:ascii="Calibri" w:hAnsi="Calibri" w:cs="Calibri"/>
        </w:rPr>
        <w:t xml:space="preserve">by comparing its </w:t>
      </w:r>
      <w:r w:rsidR="00DF6BA0">
        <w:rPr>
          <w:rFonts w:ascii="Calibri" w:hAnsi="Calibri" w:cs="Calibri"/>
        </w:rPr>
        <w:t>projected land-use map</w:t>
      </w:r>
      <w:r w:rsidR="00A64EFF" w:rsidRPr="00424860">
        <w:rPr>
          <w:rFonts w:ascii="Calibri" w:hAnsi="Calibri" w:cs="Calibri"/>
        </w:rPr>
        <w:t xml:space="preserve"> </w:t>
      </w:r>
      <w:r w:rsidR="008C1E87">
        <w:rPr>
          <w:rFonts w:ascii="Calibri" w:hAnsi="Calibri" w:cs="Calibri"/>
        </w:rPr>
        <w:t>with</w:t>
      </w:r>
      <w:r w:rsidR="00A64EFF" w:rsidRPr="00424860">
        <w:rPr>
          <w:rFonts w:ascii="Calibri" w:hAnsi="Calibri" w:cs="Calibri"/>
        </w:rPr>
        <w:t xml:space="preserve"> the </w:t>
      </w:r>
      <w:r w:rsidR="00E23ECE">
        <w:rPr>
          <w:rFonts w:ascii="Calibri" w:hAnsi="Calibri" w:cs="Calibri"/>
        </w:rPr>
        <w:t xml:space="preserve">reference </w:t>
      </w:r>
      <w:r w:rsidR="00A64EFF" w:rsidRPr="00424860">
        <w:rPr>
          <w:rFonts w:ascii="Calibri" w:hAnsi="Calibri" w:cs="Calibri"/>
        </w:rPr>
        <w:t xml:space="preserve">map </w:t>
      </w:r>
      <w:r w:rsidR="00507020">
        <w:rPr>
          <w:rFonts w:ascii="Calibri" w:hAnsi="Calibri" w:cs="Calibri"/>
        </w:rPr>
        <w:t xml:space="preserve">using </w:t>
      </w:r>
      <w:r w:rsidR="00964252" w:rsidRPr="00424860">
        <w:rPr>
          <w:rFonts w:ascii="Calibri" w:hAnsi="Calibri" w:cs="Calibri"/>
        </w:rPr>
        <w:t>a range of accuracy and pattern-based metrics</w:t>
      </w:r>
      <w:r w:rsidR="00A64EFF" w:rsidRPr="00424860">
        <w:rPr>
          <w:rFonts w:ascii="Calibri" w:hAnsi="Calibri" w:cs="Calibri"/>
        </w:rPr>
        <w:t xml:space="preserve">. </w:t>
      </w:r>
      <w:r w:rsidR="003D5DD8" w:rsidRPr="003D5DD8">
        <w:rPr>
          <w:rFonts w:ascii="Calibri" w:hAnsi="Calibri" w:cs="Calibri"/>
          <w:i/>
          <w:iCs/>
        </w:rPr>
        <w:t>U-Net</w:t>
      </w:r>
      <w:r w:rsidR="00E23ECE" w:rsidRPr="003D5DD8">
        <w:rPr>
          <w:rFonts w:ascii="Calibri" w:hAnsi="Calibri" w:cs="Calibri"/>
          <w:i/>
        </w:rPr>
        <w:t>-B</w:t>
      </w:r>
      <w:r w:rsidR="00A64EFF" w:rsidRPr="00424860">
        <w:rPr>
          <w:rFonts w:ascii="Calibri" w:hAnsi="Calibri" w:cs="Calibri"/>
        </w:rPr>
        <w:t xml:space="preserve"> was trained to predict future urban </w:t>
      </w:r>
      <w:r w:rsidR="00FC0EEA">
        <w:rPr>
          <w:rFonts w:ascii="Calibri" w:hAnsi="Calibri" w:cs="Calibri"/>
        </w:rPr>
        <w:t>land-use</w:t>
      </w:r>
      <w:r w:rsidR="00A64EFF" w:rsidRPr="00424860">
        <w:rPr>
          <w:rFonts w:ascii="Calibri" w:hAnsi="Calibri" w:cs="Calibri"/>
        </w:rPr>
        <w:t xml:space="preserve"> </w:t>
      </w:r>
      <w:r w:rsidR="00A64EFF">
        <w:rPr>
          <w:rFonts w:ascii="Calibri" w:hAnsi="Calibri" w:cs="Calibri"/>
        </w:rPr>
        <w:t>for</w:t>
      </w:r>
      <w:r w:rsidR="00A64EFF" w:rsidRPr="00424860">
        <w:rPr>
          <w:rFonts w:ascii="Calibri" w:hAnsi="Calibri" w:cs="Calibri"/>
        </w:rPr>
        <w:t xml:space="preserve"> 2030</w:t>
      </w:r>
      <w:r w:rsidR="16698929" w:rsidRPr="00424860">
        <w:rPr>
          <w:rFonts w:ascii="Calibri" w:hAnsi="Calibri" w:cs="Calibri"/>
        </w:rPr>
        <w:t>.</w:t>
      </w:r>
      <w:r w:rsidR="0052269B">
        <w:rPr>
          <w:rFonts w:ascii="Calibri" w:hAnsi="Calibri" w:cs="Calibri"/>
        </w:rPr>
        <w:t xml:space="preserve"> T</w:t>
      </w:r>
      <w:r w:rsidR="00FB38D1">
        <w:rPr>
          <w:rFonts w:ascii="Calibri" w:hAnsi="Calibri" w:cs="Calibri"/>
        </w:rPr>
        <w:t>he t</w:t>
      </w:r>
      <w:r w:rsidR="12706BAD" w:rsidRPr="00424860">
        <w:rPr>
          <w:rFonts w:ascii="Calibri" w:hAnsi="Calibri" w:cs="Calibri"/>
        </w:rPr>
        <w:t xml:space="preserve">raining samples </w:t>
      </w:r>
      <w:r w:rsidR="0052269B">
        <w:rPr>
          <w:rFonts w:ascii="Calibri" w:hAnsi="Calibri" w:cs="Calibri"/>
        </w:rPr>
        <w:t>for both U-Net models</w:t>
      </w:r>
      <w:r w:rsidR="0052269B" w:rsidRPr="00424860">
        <w:rPr>
          <w:rFonts w:ascii="Calibri" w:hAnsi="Calibri" w:cs="Calibri"/>
        </w:rPr>
        <w:t xml:space="preserve"> </w:t>
      </w:r>
      <w:r w:rsidR="12706BAD" w:rsidRPr="00424860">
        <w:rPr>
          <w:rFonts w:ascii="Calibri" w:hAnsi="Calibri" w:cs="Calibri"/>
        </w:rPr>
        <w:t xml:space="preserve">were randomly </w:t>
      </w:r>
      <w:r w:rsidR="7E8C5C6B" w:rsidRPr="00424860">
        <w:rPr>
          <w:rFonts w:ascii="Calibri" w:hAnsi="Calibri" w:cs="Calibri"/>
        </w:rPr>
        <w:t xml:space="preserve">extracted </w:t>
      </w:r>
      <w:r w:rsidR="00FB38D1">
        <w:rPr>
          <w:rFonts w:ascii="Calibri" w:hAnsi="Calibri" w:cs="Calibri"/>
        </w:rPr>
        <w:t xml:space="preserve">from </w:t>
      </w:r>
      <w:r w:rsidR="00B9799F">
        <w:rPr>
          <w:rFonts w:ascii="Calibri" w:hAnsi="Calibri" w:cs="Calibri"/>
        </w:rPr>
        <w:t xml:space="preserve">the </w:t>
      </w:r>
      <w:r w:rsidR="0052269B">
        <w:rPr>
          <w:rFonts w:ascii="Calibri" w:hAnsi="Calibri" w:cs="Calibri"/>
        </w:rPr>
        <w:t xml:space="preserve">data </w:t>
      </w:r>
      <w:r w:rsidR="009F62DD">
        <w:rPr>
          <w:rFonts w:ascii="Calibri" w:hAnsi="Calibri" w:cs="Calibri"/>
        </w:rPr>
        <w:t>for</w:t>
      </w:r>
      <w:r w:rsidR="0052269B">
        <w:rPr>
          <w:rFonts w:ascii="Calibri" w:hAnsi="Calibri" w:cs="Calibri"/>
        </w:rPr>
        <w:t xml:space="preserve"> the </w:t>
      </w:r>
      <w:r w:rsidR="00FB38D1">
        <w:rPr>
          <w:rFonts w:ascii="Calibri" w:hAnsi="Calibri" w:cs="Calibri"/>
        </w:rPr>
        <w:t>training years</w:t>
      </w:r>
      <w:r w:rsidR="60CA8FC6" w:rsidRPr="00424860">
        <w:rPr>
          <w:rFonts w:ascii="Calibri" w:hAnsi="Calibri" w:cs="Calibri"/>
        </w:rPr>
        <w:t>. The trained model</w:t>
      </w:r>
      <w:r w:rsidR="00524866">
        <w:rPr>
          <w:rFonts w:ascii="Calibri" w:hAnsi="Calibri" w:cs="Calibri"/>
        </w:rPr>
        <w:t>s</w:t>
      </w:r>
      <w:r w:rsidR="60CA8FC6" w:rsidRPr="00424860">
        <w:rPr>
          <w:rFonts w:ascii="Calibri" w:hAnsi="Calibri" w:cs="Calibri"/>
        </w:rPr>
        <w:t xml:space="preserve"> </w:t>
      </w:r>
      <w:r w:rsidR="00524866">
        <w:rPr>
          <w:rFonts w:ascii="Calibri" w:hAnsi="Calibri" w:cs="Calibri"/>
        </w:rPr>
        <w:t>were</w:t>
      </w:r>
      <w:r w:rsidR="60CA8FC6" w:rsidRPr="00424860">
        <w:rPr>
          <w:rFonts w:ascii="Calibri" w:hAnsi="Calibri" w:cs="Calibri"/>
        </w:rPr>
        <w:t xml:space="preserve"> </w:t>
      </w:r>
      <w:r w:rsidR="003001F1">
        <w:rPr>
          <w:rFonts w:ascii="Calibri" w:hAnsi="Calibri" w:cs="Calibri"/>
        </w:rPr>
        <w:t xml:space="preserve">then </w:t>
      </w:r>
      <w:r w:rsidR="00524866">
        <w:rPr>
          <w:rFonts w:ascii="Calibri" w:hAnsi="Calibri" w:cs="Calibri"/>
        </w:rPr>
        <w:t>applied</w:t>
      </w:r>
      <w:r w:rsidR="00524866" w:rsidRPr="00424860">
        <w:rPr>
          <w:rFonts w:ascii="Calibri" w:hAnsi="Calibri" w:cs="Calibri"/>
        </w:rPr>
        <w:t xml:space="preserve"> </w:t>
      </w:r>
      <w:r w:rsidR="12706BAD" w:rsidRPr="00424860">
        <w:rPr>
          <w:rFonts w:ascii="Calibri" w:hAnsi="Calibri" w:cs="Calibri"/>
        </w:rPr>
        <w:t xml:space="preserve">to produce </w:t>
      </w:r>
      <w:r w:rsidR="0CC11CD7" w:rsidRPr="00424860">
        <w:rPr>
          <w:rFonts w:ascii="Calibri" w:hAnsi="Calibri" w:cs="Calibri"/>
        </w:rPr>
        <w:t xml:space="preserve">a </w:t>
      </w:r>
      <w:r w:rsidR="12706BAD" w:rsidRPr="00424860">
        <w:rPr>
          <w:rFonts w:ascii="Calibri" w:hAnsi="Calibri" w:cs="Calibri"/>
        </w:rPr>
        <w:t xml:space="preserve">transition potential </w:t>
      </w:r>
      <w:r w:rsidR="009AC586" w:rsidRPr="00424860">
        <w:rPr>
          <w:rFonts w:ascii="Calibri" w:hAnsi="Calibri" w:cs="Calibri"/>
        </w:rPr>
        <w:t xml:space="preserve">layer </w:t>
      </w:r>
      <w:r w:rsidR="009F62DD">
        <w:rPr>
          <w:rFonts w:ascii="Calibri" w:hAnsi="Calibri" w:cs="Calibri"/>
        </w:rPr>
        <w:t>used to</w:t>
      </w:r>
      <w:r w:rsidR="000C57A1" w:rsidRPr="00424860">
        <w:rPr>
          <w:rFonts w:ascii="Calibri" w:hAnsi="Calibri" w:cs="Calibri"/>
        </w:rPr>
        <w:t xml:space="preserve"> </w:t>
      </w:r>
      <w:r w:rsidR="7700030B" w:rsidRPr="00424860">
        <w:rPr>
          <w:rFonts w:ascii="Calibri" w:hAnsi="Calibri" w:cs="Calibri"/>
        </w:rPr>
        <w:t xml:space="preserve">create </w:t>
      </w:r>
      <w:r w:rsidR="009F62DD">
        <w:rPr>
          <w:rFonts w:ascii="Calibri" w:hAnsi="Calibri" w:cs="Calibri"/>
        </w:rPr>
        <w:t xml:space="preserve">an </w:t>
      </w:r>
      <w:r w:rsidR="1C0C1AAF" w:rsidRPr="00424860">
        <w:rPr>
          <w:rFonts w:ascii="Calibri" w:hAnsi="Calibri" w:cs="Calibri"/>
        </w:rPr>
        <w:t xml:space="preserve">urban </w:t>
      </w:r>
      <w:r w:rsidR="00BA76D7">
        <w:rPr>
          <w:rFonts w:ascii="Calibri" w:hAnsi="Calibri" w:cs="Calibri"/>
        </w:rPr>
        <w:t>land-use</w:t>
      </w:r>
      <w:r w:rsidR="00B62DD9">
        <w:rPr>
          <w:rFonts w:ascii="Calibri" w:hAnsi="Calibri" w:cs="Calibri"/>
        </w:rPr>
        <w:t xml:space="preserve"> </w:t>
      </w:r>
      <w:r w:rsidR="12706BAD" w:rsidRPr="00424860">
        <w:rPr>
          <w:rFonts w:ascii="Calibri" w:hAnsi="Calibri" w:cs="Calibri"/>
        </w:rPr>
        <w:t>map</w:t>
      </w:r>
      <w:r w:rsidR="00FB38D1" w:rsidRPr="00FB38D1">
        <w:rPr>
          <w:rFonts w:ascii="Calibri" w:hAnsi="Calibri" w:cs="Calibri"/>
        </w:rPr>
        <w:t xml:space="preserve"> </w:t>
      </w:r>
      <w:r w:rsidR="009F62DD">
        <w:rPr>
          <w:rFonts w:ascii="Calibri" w:hAnsi="Calibri" w:cs="Calibri"/>
        </w:rPr>
        <w:t xml:space="preserve">for </w:t>
      </w:r>
      <w:r w:rsidR="00FB38D1">
        <w:rPr>
          <w:rFonts w:ascii="Calibri" w:hAnsi="Calibri" w:cs="Calibri"/>
        </w:rPr>
        <w:t xml:space="preserve">the </w:t>
      </w:r>
      <w:r w:rsidR="00C32128">
        <w:rPr>
          <w:rFonts w:ascii="Calibri" w:hAnsi="Calibri" w:cs="Calibri"/>
        </w:rPr>
        <w:t>prediction</w:t>
      </w:r>
      <w:r w:rsidR="00FB38D1">
        <w:rPr>
          <w:rFonts w:ascii="Calibri" w:hAnsi="Calibri" w:cs="Calibri"/>
        </w:rPr>
        <w:t xml:space="preserve"> year</w:t>
      </w:r>
      <w:r w:rsidR="1C0C1AAF" w:rsidRPr="00424860">
        <w:rPr>
          <w:rFonts w:ascii="Calibri" w:hAnsi="Calibri" w:cs="Calibri"/>
        </w:rPr>
        <w:t xml:space="preserve">. </w:t>
      </w:r>
      <w:r w:rsidR="342FFB52" w:rsidRPr="00424860">
        <w:rPr>
          <w:rFonts w:ascii="Calibri" w:hAnsi="Calibri" w:cs="Calibri"/>
        </w:rPr>
        <w:t xml:space="preserve">The </w:t>
      </w:r>
      <w:r w:rsidR="003001F1">
        <w:rPr>
          <w:rFonts w:ascii="Calibri" w:hAnsi="Calibri" w:cs="Calibri"/>
        </w:rPr>
        <w:t>study</w:t>
      </w:r>
      <w:r w:rsidR="342FFB52" w:rsidRPr="00424860">
        <w:rPr>
          <w:rFonts w:ascii="Calibri" w:hAnsi="Calibri" w:cs="Calibri"/>
        </w:rPr>
        <w:t xml:space="preserve"> workflow is summarized </w:t>
      </w:r>
      <w:r w:rsidR="003001F1">
        <w:rPr>
          <w:rFonts w:ascii="Calibri" w:hAnsi="Calibri" w:cs="Calibri"/>
        </w:rPr>
        <w:t xml:space="preserve">and illustrated </w:t>
      </w:r>
      <w:r w:rsidR="342FFB52" w:rsidRPr="00424860">
        <w:rPr>
          <w:rFonts w:ascii="Calibri" w:hAnsi="Calibri" w:cs="Calibri"/>
        </w:rPr>
        <w:t xml:space="preserve">in </w:t>
      </w:r>
      <w:r w:rsidR="008735C4" w:rsidRPr="00424860">
        <w:rPr>
          <w:rFonts w:ascii="Calibri" w:hAnsi="Calibri" w:cs="Calibri"/>
          <w:highlight w:val="yellow"/>
        </w:rPr>
        <w:fldChar w:fldCharType="begin"/>
      </w:r>
      <w:r w:rsidR="008735C4" w:rsidRPr="00424860">
        <w:rPr>
          <w:rFonts w:ascii="Calibri" w:hAnsi="Calibri" w:cs="Calibri"/>
        </w:rPr>
        <w:instrText xml:space="preserve"> REF _Ref81459622 \h </w:instrText>
      </w:r>
      <w:r w:rsidR="00930E41">
        <w:rPr>
          <w:rFonts w:ascii="Calibri" w:hAnsi="Calibri" w:cs="Calibri"/>
          <w:highlight w:val="yellow"/>
        </w:rPr>
        <w:instrText xml:space="preserve"> \* MERGEFORMAT </w:instrText>
      </w:r>
      <w:r w:rsidR="008735C4" w:rsidRPr="00424860">
        <w:rPr>
          <w:rFonts w:ascii="Calibri" w:hAnsi="Calibri" w:cs="Calibri"/>
          <w:highlight w:val="yellow"/>
        </w:rPr>
      </w:r>
      <w:r w:rsidR="008735C4" w:rsidRPr="00424860">
        <w:rPr>
          <w:rFonts w:ascii="Calibri" w:hAnsi="Calibri" w:cs="Calibri"/>
          <w:highlight w:val="yellow"/>
        </w:rPr>
        <w:fldChar w:fldCharType="separate"/>
      </w:r>
      <w:r w:rsidR="008066DF" w:rsidRPr="00EF531C">
        <w:t>Fig</w:t>
      </w:r>
      <w:r w:rsidR="008066DF">
        <w:t>.</w:t>
      </w:r>
      <w:r w:rsidR="008066DF" w:rsidRPr="00EF531C">
        <w:t xml:space="preserve"> </w:t>
      </w:r>
      <w:r w:rsidR="008066DF">
        <w:rPr>
          <w:i/>
          <w:iCs/>
          <w:noProof/>
        </w:rPr>
        <w:t>1</w:t>
      </w:r>
      <w:r w:rsidR="008735C4" w:rsidRPr="00424860">
        <w:rPr>
          <w:rFonts w:ascii="Calibri" w:hAnsi="Calibri" w:cs="Calibri"/>
          <w:highlight w:val="yellow"/>
        </w:rPr>
        <w:fldChar w:fldCharType="end"/>
      </w:r>
      <w:r w:rsidR="342FFB52" w:rsidRPr="00424860">
        <w:rPr>
          <w:rFonts w:ascii="Calibri" w:hAnsi="Calibri" w:cs="Calibri"/>
        </w:rPr>
        <w:t xml:space="preserve"> and described in more detail below.</w:t>
      </w:r>
    </w:p>
    <w:p w14:paraId="79EAF754" w14:textId="77777777" w:rsidR="00446C50" w:rsidRDefault="00446C50" w:rsidP="00B040AC">
      <w:pPr>
        <w:keepNext/>
        <w:spacing w:after="0"/>
        <w:rPr>
          <w:rFonts w:ascii="Calibri" w:hAnsi="Calibri" w:cs="Calibri"/>
        </w:rPr>
      </w:pPr>
    </w:p>
    <w:tbl>
      <w:tblPr>
        <w:tblStyle w:val="TableGrid"/>
        <w:tblpPr w:leftFromText="180" w:rightFromText="180" w:vertAnchor="text" w:horzAnchor="margin" w:tblpY="3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2"/>
        <w:gridCol w:w="2953"/>
        <w:gridCol w:w="2991"/>
      </w:tblGrid>
      <w:tr w:rsidR="00446C50" w14:paraId="09D622A6" w14:textId="77777777" w:rsidTr="00092E84">
        <w:trPr>
          <w:trHeight w:val="158"/>
        </w:trPr>
        <w:tc>
          <w:tcPr>
            <w:tcW w:w="2912" w:type="dxa"/>
            <w:tcBorders>
              <w:top w:val="single" w:sz="4" w:space="0" w:color="auto"/>
              <w:bottom w:val="single" w:sz="4" w:space="0" w:color="auto"/>
            </w:tcBorders>
            <w:vAlign w:val="center"/>
          </w:tcPr>
          <w:p w14:paraId="362BD989" w14:textId="77777777" w:rsidR="00446C50" w:rsidRPr="002404BC" w:rsidRDefault="00446C50" w:rsidP="00092E84">
            <w:pPr>
              <w:spacing w:after="0" w:line="360" w:lineRule="auto"/>
              <w:rPr>
                <w:rFonts w:ascii="Calibri" w:hAnsi="Calibri" w:cs="Calibri"/>
              </w:rPr>
            </w:pPr>
            <w:r>
              <w:rPr>
                <w:rFonts w:ascii="Calibri" w:hAnsi="Calibri" w:cs="Calibri"/>
              </w:rPr>
              <w:t>Model</w:t>
            </w:r>
            <w:r w:rsidRPr="002404BC">
              <w:rPr>
                <w:rFonts w:ascii="Calibri" w:hAnsi="Calibri" w:cs="Calibri"/>
              </w:rPr>
              <w:t xml:space="preserve"> name</w:t>
            </w:r>
          </w:p>
        </w:tc>
        <w:tc>
          <w:tcPr>
            <w:tcW w:w="2953" w:type="dxa"/>
            <w:tcBorders>
              <w:top w:val="single" w:sz="4" w:space="0" w:color="auto"/>
              <w:bottom w:val="single" w:sz="4" w:space="0" w:color="auto"/>
            </w:tcBorders>
            <w:vAlign w:val="center"/>
          </w:tcPr>
          <w:p w14:paraId="4B453DF3" w14:textId="77777777" w:rsidR="00446C50" w:rsidRPr="002404BC" w:rsidRDefault="00446C50" w:rsidP="00092E84">
            <w:pPr>
              <w:spacing w:after="0" w:line="360" w:lineRule="auto"/>
              <w:rPr>
                <w:rFonts w:ascii="Calibri" w:hAnsi="Calibri" w:cs="Calibri"/>
              </w:rPr>
            </w:pPr>
            <w:r w:rsidRPr="002404BC">
              <w:rPr>
                <w:rFonts w:ascii="Calibri" w:hAnsi="Calibri" w:cs="Calibri"/>
              </w:rPr>
              <w:t>Training years</w:t>
            </w:r>
          </w:p>
        </w:tc>
        <w:tc>
          <w:tcPr>
            <w:tcW w:w="2991" w:type="dxa"/>
            <w:tcBorders>
              <w:top w:val="single" w:sz="4" w:space="0" w:color="auto"/>
              <w:bottom w:val="single" w:sz="4" w:space="0" w:color="auto"/>
            </w:tcBorders>
            <w:vAlign w:val="center"/>
          </w:tcPr>
          <w:p w14:paraId="3A6683AC" w14:textId="29425E44" w:rsidR="00446C50" w:rsidRPr="002404BC" w:rsidRDefault="00446C50" w:rsidP="00092E84">
            <w:pPr>
              <w:spacing w:after="0" w:line="360" w:lineRule="auto"/>
              <w:rPr>
                <w:rFonts w:ascii="Calibri" w:hAnsi="Calibri" w:cs="Calibri"/>
              </w:rPr>
            </w:pPr>
            <w:r w:rsidRPr="002404BC">
              <w:rPr>
                <w:rFonts w:ascii="Calibri" w:hAnsi="Calibri" w:cs="Calibri"/>
              </w:rPr>
              <w:t>Pr</w:t>
            </w:r>
            <w:r w:rsidR="00D27BCE">
              <w:rPr>
                <w:rFonts w:ascii="Calibri" w:hAnsi="Calibri" w:cs="Calibri"/>
              </w:rPr>
              <w:t>ediction</w:t>
            </w:r>
            <w:r w:rsidRPr="002404BC">
              <w:rPr>
                <w:rFonts w:ascii="Calibri" w:hAnsi="Calibri" w:cs="Calibri"/>
              </w:rPr>
              <w:t xml:space="preserve"> year</w:t>
            </w:r>
          </w:p>
        </w:tc>
      </w:tr>
      <w:tr w:rsidR="00446C50" w14:paraId="0EF48C7E" w14:textId="77777777" w:rsidTr="00092E84">
        <w:trPr>
          <w:trHeight w:val="158"/>
        </w:trPr>
        <w:tc>
          <w:tcPr>
            <w:tcW w:w="2912" w:type="dxa"/>
            <w:tcBorders>
              <w:top w:val="single" w:sz="4" w:space="0" w:color="auto"/>
            </w:tcBorders>
            <w:vAlign w:val="center"/>
          </w:tcPr>
          <w:p w14:paraId="76FBE084" w14:textId="77777777" w:rsidR="00446C50" w:rsidRPr="002404BC" w:rsidRDefault="00446C50" w:rsidP="00092E84">
            <w:pPr>
              <w:spacing w:after="0" w:line="360" w:lineRule="auto"/>
              <w:rPr>
                <w:rFonts w:ascii="Calibri" w:hAnsi="Calibri" w:cs="Calibri"/>
              </w:rPr>
            </w:pPr>
            <w:r w:rsidRPr="003D5DD8">
              <w:rPr>
                <w:rFonts w:ascii="Calibri" w:hAnsi="Calibri" w:cs="Calibri"/>
              </w:rPr>
              <w:t>U-Net-A</w:t>
            </w:r>
          </w:p>
        </w:tc>
        <w:tc>
          <w:tcPr>
            <w:tcW w:w="2953" w:type="dxa"/>
            <w:tcBorders>
              <w:top w:val="single" w:sz="4" w:space="0" w:color="auto"/>
            </w:tcBorders>
            <w:vAlign w:val="center"/>
          </w:tcPr>
          <w:p w14:paraId="37E11A38" w14:textId="77777777" w:rsidR="00446C50" w:rsidRPr="002404BC" w:rsidRDefault="00446C50" w:rsidP="00092E84">
            <w:pPr>
              <w:spacing w:after="0" w:line="360" w:lineRule="auto"/>
              <w:rPr>
                <w:rFonts w:ascii="Calibri" w:hAnsi="Calibri" w:cs="Calibri"/>
              </w:rPr>
            </w:pPr>
            <w:r w:rsidRPr="002404BC">
              <w:rPr>
                <w:rFonts w:ascii="Calibri" w:hAnsi="Calibri" w:cs="Calibri"/>
              </w:rPr>
              <w:t>1994, 2006</w:t>
            </w:r>
          </w:p>
        </w:tc>
        <w:tc>
          <w:tcPr>
            <w:tcW w:w="2991" w:type="dxa"/>
            <w:tcBorders>
              <w:top w:val="single" w:sz="4" w:space="0" w:color="auto"/>
            </w:tcBorders>
            <w:vAlign w:val="center"/>
          </w:tcPr>
          <w:p w14:paraId="51B7B055" w14:textId="77777777" w:rsidR="00446C50" w:rsidRPr="002404BC" w:rsidRDefault="00446C50" w:rsidP="00092E84">
            <w:pPr>
              <w:spacing w:after="0" w:line="360" w:lineRule="auto"/>
              <w:rPr>
                <w:rFonts w:ascii="Calibri" w:hAnsi="Calibri" w:cs="Calibri"/>
              </w:rPr>
            </w:pPr>
            <w:r w:rsidRPr="002404BC">
              <w:rPr>
                <w:rFonts w:ascii="Calibri" w:hAnsi="Calibri" w:cs="Calibri"/>
              </w:rPr>
              <w:t>2018</w:t>
            </w:r>
          </w:p>
        </w:tc>
      </w:tr>
      <w:tr w:rsidR="00446C50" w14:paraId="298B1A55" w14:textId="77777777" w:rsidTr="00092E84">
        <w:trPr>
          <w:trHeight w:val="158"/>
        </w:trPr>
        <w:tc>
          <w:tcPr>
            <w:tcW w:w="2912" w:type="dxa"/>
            <w:tcBorders>
              <w:bottom w:val="single" w:sz="4" w:space="0" w:color="auto"/>
            </w:tcBorders>
            <w:vAlign w:val="center"/>
          </w:tcPr>
          <w:p w14:paraId="56BE688E" w14:textId="77777777" w:rsidR="00446C50" w:rsidRPr="002404BC" w:rsidRDefault="00446C50" w:rsidP="00092E84">
            <w:pPr>
              <w:spacing w:after="0" w:line="360" w:lineRule="auto"/>
              <w:rPr>
                <w:rFonts w:ascii="Calibri" w:hAnsi="Calibri" w:cs="Calibri"/>
              </w:rPr>
            </w:pPr>
            <w:r w:rsidRPr="003D5DD8">
              <w:rPr>
                <w:rFonts w:ascii="Calibri" w:hAnsi="Calibri" w:cs="Calibri"/>
              </w:rPr>
              <w:t>U-Net-B</w:t>
            </w:r>
          </w:p>
        </w:tc>
        <w:tc>
          <w:tcPr>
            <w:tcW w:w="2953" w:type="dxa"/>
            <w:tcBorders>
              <w:bottom w:val="single" w:sz="4" w:space="0" w:color="auto"/>
            </w:tcBorders>
            <w:vAlign w:val="center"/>
          </w:tcPr>
          <w:p w14:paraId="61BE04EC" w14:textId="77777777" w:rsidR="00446C50" w:rsidRPr="002404BC" w:rsidRDefault="00446C50" w:rsidP="00092E84">
            <w:pPr>
              <w:spacing w:after="0" w:line="360" w:lineRule="auto"/>
              <w:rPr>
                <w:rFonts w:ascii="Calibri" w:hAnsi="Calibri" w:cs="Calibri"/>
              </w:rPr>
            </w:pPr>
            <w:r w:rsidRPr="002404BC">
              <w:rPr>
                <w:rFonts w:ascii="Calibri" w:hAnsi="Calibri" w:cs="Calibri"/>
              </w:rPr>
              <w:t>2006, 2018</w:t>
            </w:r>
          </w:p>
        </w:tc>
        <w:tc>
          <w:tcPr>
            <w:tcW w:w="2991" w:type="dxa"/>
            <w:tcBorders>
              <w:bottom w:val="single" w:sz="4" w:space="0" w:color="auto"/>
            </w:tcBorders>
            <w:vAlign w:val="center"/>
          </w:tcPr>
          <w:p w14:paraId="51CFBCCE" w14:textId="77777777" w:rsidR="00446C50" w:rsidRPr="002404BC" w:rsidRDefault="00446C50" w:rsidP="00092E84">
            <w:pPr>
              <w:spacing w:after="0" w:line="360" w:lineRule="auto"/>
              <w:rPr>
                <w:rFonts w:ascii="Calibri" w:hAnsi="Calibri" w:cs="Calibri"/>
              </w:rPr>
            </w:pPr>
            <w:r w:rsidRPr="002404BC">
              <w:rPr>
                <w:rFonts w:ascii="Calibri" w:hAnsi="Calibri" w:cs="Calibri"/>
              </w:rPr>
              <w:t>2030</w:t>
            </w:r>
          </w:p>
        </w:tc>
      </w:tr>
    </w:tbl>
    <w:p w14:paraId="587DED25" w14:textId="1ED64809" w:rsidR="00446C50" w:rsidRPr="00424860" w:rsidRDefault="00446C50" w:rsidP="00446C50">
      <w:pPr>
        <w:pStyle w:val="Caption"/>
      </w:pPr>
      <w:bookmarkStart w:id="3" w:name="_Ref101434623"/>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sidR="008066DF">
        <w:rPr>
          <w:i w:val="0"/>
          <w:iCs w:val="0"/>
          <w:noProof/>
        </w:rPr>
        <w:t>1</w:t>
      </w:r>
      <w:r w:rsidRPr="0030288B">
        <w:rPr>
          <w:i w:val="0"/>
          <w:iCs w:val="0"/>
        </w:rPr>
        <w:fldChar w:fldCharType="end"/>
      </w:r>
      <w:bookmarkEnd w:id="3"/>
      <w:r w:rsidRPr="0030288B">
        <w:rPr>
          <w:i w:val="0"/>
          <w:iCs w:val="0"/>
        </w:rPr>
        <w:t xml:space="preserve">. </w:t>
      </w:r>
      <w:r w:rsidR="009727B9">
        <w:rPr>
          <w:i w:val="0"/>
          <w:iCs w:val="0"/>
        </w:rPr>
        <w:t xml:space="preserve">Brief description of the </w:t>
      </w:r>
      <w:r w:rsidRPr="002404BC">
        <w:rPr>
          <w:i w:val="0"/>
          <w:iCs w:val="0"/>
        </w:rPr>
        <w:t>U-Net</w:t>
      </w:r>
      <w:r w:rsidR="009727B9">
        <w:rPr>
          <w:i w:val="0"/>
          <w:iCs w:val="0"/>
        </w:rPr>
        <w:t xml:space="preserve"> models</w:t>
      </w:r>
      <w:r w:rsidRPr="002404BC">
        <w:rPr>
          <w:i w:val="0"/>
          <w:iCs w:val="0"/>
        </w:rPr>
        <w:t xml:space="preserve"> </w:t>
      </w:r>
      <w:r w:rsidR="009727B9">
        <w:rPr>
          <w:i w:val="0"/>
          <w:iCs w:val="0"/>
        </w:rPr>
        <w:t xml:space="preserve">trained </w:t>
      </w:r>
      <w:r w:rsidRPr="002404BC">
        <w:rPr>
          <w:i w:val="0"/>
          <w:iCs w:val="0"/>
        </w:rPr>
        <w:t>in this study</w:t>
      </w:r>
      <w:r w:rsidRPr="0030288B">
        <w:rPr>
          <w:i w:val="0"/>
          <w:iCs w:val="0"/>
        </w:rPr>
        <w:t>.</w:t>
      </w:r>
    </w:p>
    <w:p w14:paraId="71FF7C1B" w14:textId="77777777" w:rsidR="00446C50" w:rsidRPr="00424860" w:rsidRDefault="00446C50" w:rsidP="00446C50">
      <w:pPr>
        <w:keepNext/>
        <w:spacing w:after="0"/>
      </w:pPr>
    </w:p>
    <w:p w14:paraId="5CC9A475" w14:textId="77777777" w:rsidR="00446C50" w:rsidRPr="00424860" w:rsidRDefault="00446C50" w:rsidP="00D71802">
      <w:pPr>
        <w:keepNext/>
        <w:spacing w:after="0"/>
      </w:pPr>
    </w:p>
    <w:p w14:paraId="253C48FF" w14:textId="7F5348BC" w:rsidR="00813FD2" w:rsidRPr="00424860" w:rsidRDefault="00CA4FE1" w:rsidP="00D71802">
      <w:pPr>
        <w:keepNext/>
        <w:spacing w:after="0"/>
      </w:pPr>
      <w:r w:rsidRPr="00CA4FE1">
        <w:rPr>
          <w:noProof/>
        </w:rPr>
        <w:t xml:space="preserve"> </w:t>
      </w:r>
      <w:r w:rsidR="00661D0B">
        <w:rPr>
          <w:noProof/>
        </w:rPr>
        <w:drawing>
          <wp:inline distT="0" distB="0" distL="0" distR="0" wp14:anchorId="391A433B" wp14:editId="1BB3B122">
            <wp:extent cx="5683910" cy="4417935"/>
            <wp:effectExtent l="0" t="0" r="0" b="190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r:embed="rId12"/>
                        </a:ext>
                      </a:extLst>
                    </a:blip>
                    <a:srcRect l="7276" t="1588" r="21507"/>
                    <a:stretch/>
                  </pic:blipFill>
                  <pic:spPr bwMode="auto">
                    <a:xfrm>
                      <a:off x="0" y="0"/>
                      <a:ext cx="5692537" cy="4424640"/>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3BE5A6F" w:rsidR="00117C0A" w:rsidRPr="00EF531C" w:rsidRDefault="00C20BB9" w:rsidP="009E3CCD">
      <w:pPr>
        <w:pStyle w:val="Caption"/>
        <w:rPr>
          <w:i w:val="0"/>
          <w:iCs w:val="0"/>
        </w:rPr>
      </w:pPr>
      <w:bookmarkStart w:id="4" w:name="_Ref81459622"/>
      <w:r w:rsidRPr="00EF531C">
        <w:rPr>
          <w:i w:val="0"/>
          <w:iCs w:val="0"/>
        </w:rPr>
        <w:t>Fig</w:t>
      </w:r>
      <w:r w:rsidR="003001F1">
        <w:rPr>
          <w:i w:val="0"/>
          <w:iCs w:val="0"/>
        </w:rPr>
        <w:t>.</w:t>
      </w:r>
      <w:r w:rsidRPr="00EF531C">
        <w:rPr>
          <w:i w:val="0"/>
          <w:iCs w:val="0"/>
        </w:rPr>
        <w:t xml:space="preserve"> </w:t>
      </w:r>
      <w:r w:rsidRPr="00EF531C">
        <w:rPr>
          <w:i w:val="0"/>
          <w:iCs w:val="0"/>
        </w:rPr>
        <w:fldChar w:fldCharType="begin"/>
      </w:r>
      <w:r w:rsidRPr="00EF531C">
        <w:rPr>
          <w:i w:val="0"/>
          <w:iCs w:val="0"/>
        </w:rPr>
        <w:instrText>SEQ Figure \* ARABIC</w:instrText>
      </w:r>
      <w:r w:rsidRPr="00EF531C">
        <w:rPr>
          <w:i w:val="0"/>
          <w:iCs w:val="0"/>
        </w:rPr>
        <w:fldChar w:fldCharType="separate"/>
      </w:r>
      <w:r w:rsidR="008066DF">
        <w:rPr>
          <w:i w:val="0"/>
          <w:iCs w:val="0"/>
          <w:noProof/>
        </w:rPr>
        <w:t>1</w:t>
      </w:r>
      <w:r w:rsidRPr="00EF531C">
        <w:rPr>
          <w:i w:val="0"/>
          <w:iCs w:val="0"/>
        </w:rPr>
        <w:fldChar w:fldCharType="end"/>
      </w:r>
      <w:bookmarkEnd w:id="4"/>
      <w:r w:rsidRPr="00EF531C">
        <w:rPr>
          <w:i w:val="0"/>
          <w:iCs w:val="0"/>
        </w:rPr>
        <w:t xml:space="preserve">. </w:t>
      </w:r>
      <w:r w:rsidR="00184E41">
        <w:rPr>
          <w:i w:val="0"/>
          <w:iCs w:val="0"/>
        </w:rPr>
        <w:t>R</w:t>
      </w:r>
      <w:r w:rsidRPr="00EF531C">
        <w:rPr>
          <w:i w:val="0"/>
          <w:iCs w:val="0"/>
        </w:rPr>
        <w:t>esearch workflow</w:t>
      </w:r>
      <w:r w:rsidR="00520A56" w:rsidRPr="00EF531C">
        <w:rPr>
          <w:i w:val="0"/>
          <w:iCs w:val="0"/>
        </w:rPr>
        <w:t>.</w:t>
      </w:r>
    </w:p>
    <w:p w14:paraId="41C40E57" w14:textId="0419D23C" w:rsidR="002640D8" w:rsidRPr="00EF531C" w:rsidRDefault="00CF050D" w:rsidP="00625C38">
      <w:pPr>
        <w:pStyle w:val="Heading2"/>
        <w:rPr>
          <w:rFonts w:cstheme="majorHAnsi"/>
        </w:rPr>
      </w:pPr>
      <w:r w:rsidRPr="00EF531C">
        <w:rPr>
          <w:rFonts w:cstheme="majorHAnsi"/>
        </w:rPr>
        <w:t>2.2</w:t>
      </w:r>
      <w:r w:rsidR="00DC5E25" w:rsidRPr="00EF531C">
        <w:rPr>
          <w:rFonts w:cstheme="majorHAnsi"/>
        </w:rPr>
        <w:t>.</w:t>
      </w:r>
      <w:r w:rsidR="002640D8" w:rsidRPr="00EF531C">
        <w:rPr>
          <w:rFonts w:cstheme="majorHAnsi"/>
        </w:rPr>
        <w:t xml:space="preserve"> Study area</w:t>
      </w:r>
    </w:p>
    <w:p w14:paraId="3E210532" w14:textId="3CB03218" w:rsidR="004274D4" w:rsidRPr="00424860" w:rsidRDefault="002640D8" w:rsidP="00930E41">
      <w:pPr>
        <w:rPr>
          <w:rFonts w:ascii="Calibri" w:hAnsi="Calibri" w:cs="Calibri"/>
        </w:rPr>
      </w:pPr>
      <w:r w:rsidRPr="00424860">
        <w:rPr>
          <w:rFonts w:ascii="Calibri" w:hAnsi="Calibri" w:cs="Calibri"/>
        </w:rPr>
        <w:t xml:space="preserve">The </w:t>
      </w:r>
      <w:r w:rsidR="68DA0B0E" w:rsidRPr="00424860">
        <w:rPr>
          <w:rFonts w:ascii="Calibri" w:hAnsi="Calibri" w:cs="Calibri"/>
        </w:rPr>
        <w:t>North China Plain</w:t>
      </w:r>
      <w:r w:rsidR="0008649C">
        <w:rPr>
          <w:rFonts w:ascii="Calibri" w:hAnsi="Calibri" w:cs="Calibri"/>
        </w:rPr>
        <w:t xml:space="preserve"> </w:t>
      </w:r>
      <w:r w:rsidR="00117C0A" w:rsidRPr="00424860">
        <w:rPr>
          <w:rFonts w:ascii="Calibri" w:hAnsi="Calibri" w:cs="Calibri"/>
        </w:rPr>
        <w:t>(</w:t>
      </w:r>
      <w:r w:rsidR="00117C0A" w:rsidRPr="00424860">
        <w:rPr>
          <w:rFonts w:ascii="Calibri" w:hAnsi="Calibri" w:cs="Calibri"/>
        </w:rPr>
        <w:fldChar w:fldCharType="begin"/>
      </w:r>
      <w:r w:rsidR="00117C0A" w:rsidRPr="00424860">
        <w:rPr>
          <w:rFonts w:ascii="Calibri" w:hAnsi="Calibri" w:cs="Calibri"/>
        </w:rPr>
        <w:instrText xml:space="preserve"> REF _Ref81459809 \h </w:instrText>
      </w:r>
      <w:r w:rsidR="00930E41">
        <w:rPr>
          <w:rFonts w:ascii="Calibri" w:hAnsi="Calibri" w:cs="Calibri"/>
        </w:rPr>
        <w:instrText xml:space="preserve"> \* MERGEFORMAT </w:instrText>
      </w:r>
      <w:r w:rsidR="00117C0A" w:rsidRPr="00424860">
        <w:rPr>
          <w:rFonts w:ascii="Calibri" w:hAnsi="Calibri" w:cs="Calibri"/>
        </w:rPr>
      </w:r>
      <w:r w:rsidR="00117C0A" w:rsidRPr="00424860">
        <w:rPr>
          <w:rFonts w:ascii="Calibri" w:hAnsi="Calibri" w:cs="Calibri"/>
        </w:rPr>
        <w:fldChar w:fldCharType="separate"/>
      </w:r>
      <w:r w:rsidR="008066DF" w:rsidRPr="00B06860">
        <w:t>Fig</w:t>
      </w:r>
      <w:r w:rsidR="008066DF">
        <w:t>.</w:t>
      </w:r>
      <w:r w:rsidR="008066DF" w:rsidRPr="00B06860">
        <w:t xml:space="preserve"> </w:t>
      </w:r>
      <w:r w:rsidR="008066DF">
        <w:rPr>
          <w:i/>
          <w:iCs/>
          <w:noProof/>
        </w:rPr>
        <w:t>2</w:t>
      </w:r>
      <w:r w:rsidR="00117C0A" w:rsidRPr="00424860">
        <w:rPr>
          <w:rFonts w:ascii="Calibri" w:hAnsi="Calibri" w:cs="Calibri"/>
        </w:rPr>
        <w:fldChar w:fldCharType="end"/>
      </w:r>
      <w:r w:rsidR="00117C0A" w:rsidRPr="00424860">
        <w:rPr>
          <w:rFonts w:ascii="Calibri" w:hAnsi="Calibri" w:cs="Calibri"/>
        </w:rPr>
        <w:t xml:space="preserve">) </w:t>
      </w:r>
      <w:r w:rsidRPr="00424860">
        <w:rPr>
          <w:rFonts w:ascii="Calibri" w:hAnsi="Calibri" w:cs="Calibri"/>
        </w:rPr>
        <w:t xml:space="preserve">includes 76 </w:t>
      </w:r>
      <w:r w:rsidR="006B360B" w:rsidRPr="00424860">
        <w:t>prefectures</w:t>
      </w:r>
      <w:r w:rsidRPr="00424860">
        <w:rPr>
          <w:rFonts w:ascii="Calibri" w:hAnsi="Calibri" w:cs="Calibri"/>
        </w:rPr>
        <w:t xml:space="preserve">, spans </w:t>
      </w:r>
      <w:r w:rsidR="006C09DB">
        <w:rPr>
          <w:rFonts w:ascii="Calibri" w:hAnsi="Calibri" w:cs="Calibri"/>
        </w:rPr>
        <w:t>an area of more than</w:t>
      </w:r>
      <w:r w:rsidRPr="00424860">
        <w:rPr>
          <w:rFonts w:ascii="Calibri" w:hAnsi="Calibri" w:cs="Calibri"/>
        </w:rPr>
        <w:t xml:space="preserve"> 780,000 km</w:t>
      </w:r>
      <w:r w:rsidRPr="00424860">
        <w:rPr>
          <w:rFonts w:ascii="Calibri" w:hAnsi="Calibri" w:cs="Calibri"/>
          <w:vertAlign w:val="superscript"/>
        </w:rPr>
        <w:t>2</w:t>
      </w:r>
      <w:r w:rsidR="00614813" w:rsidRPr="00424860">
        <w:rPr>
          <w:rFonts w:ascii="Calibri" w:hAnsi="Calibri" w:cs="Calibri"/>
        </w:rPr>
        <w:t>,</w:t>
      </w:r>
      <w:r w:rsidRPr="00424860">
        <w:rPr>
          <w:rFonts w:ascii="Calibri" w:hAnsi="Calibri" w:cs="Calibri"/>
        </w:rPr>
        <w:t xml:space="preserve"> and </w:t>
      </w:r>
      <w:r w:rsidR="002B6051" w:rsidRPr="00424860">
        <w:rPr>
          <w:rFonts w:ascii="Calibri" w:hAnsi="Calibri" w:cs="Calibri"/>
        </w:rPr>
        <w:t>is</w:t>
      </w:r>
      <w:r w:rsidRPr="00424860">
        <w:rPr>
          <w:rFonts w:ascii="Calibri" w:hAnsi="Calibri" w:cs="Calibri"/>
        </w:rPr>
        <w:t xml:space="preserve"> home to </w:t>
      </w:r>
      <w:r w:rsidR="006C09DB">
        <w:rPr>
          <w:rFonts w:ascii="Calibri" w:hAnsi="Calibri" w:cs="Calibri"/>
        </w:rPr>
        <w:t xml:space="preserve">more than </w:t>
      </w:r>
      <w:r w:rsidRPr="00424860">
        <w:rPr>
          <w:rFonts w:ascii="Calibri" w:hAnsi="Calibri" w:cs="Calibri"/>
        </w:rPr>
        <w:t>450 million people</w:t>
      </w:r>
      <w:r w:rsidR="00074D39" w:rsidRPr="00424860">
        <w:rPr>
          <w:rFonts w:ascii="Calibri" w:hAnsi="Calibri" w:cs="Calibri"/>
        </w:rPr>
        <w:t xml:space="preserve"> </w:t>
      </w:r>
      <w:sdt>
        <w:sdtPr>
          <w:rPr>
            <w:rFonts w:ascii="Calibri" w:hAnsi="Calibri" w:cs="Calibri"/>
          </w:rPr>
          <w:alias w:val="To edit, see citavi.com/edit"/>
          <w:tag w:val="CitaviPlaceholder#fbc6faa2-119b-4639-801d-6237df56b5be"/>
          <w:id w:val="-2028553484"/>
          <w:placeholder>
            <w:docPart w:val="DefaultPlaceholder_-1854013440"/>
          </w:placeholder>
        </w:sdtPr>
        <w:sdtEndPr/>
        <w:sdtContent>
          <w:r w:rsidR="00074D39"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k5vdi4gNjIwMjAiLCJBdXRob3JzIjpbeyIkaWQiOiI3IiwiJHR5cGUiOiJTd2lzc0FjYWRlbWljLkNpdGF2aS5QZXJzb24sIFN3aXNzQWNhZGVtaWMuQ2l0YXZpIiwiTGFzdE5hbWUiOiJOYXRpb25hbCBCdXJlYXUgb2YgU3RhdGlzdGljcyBvZiBDaGluYSIsIlByb3RlY3RlZCI6ZmFsc2UsIlNleCI6MCwiQ3JlYXRlZEJ5IjoiX0xlbm92byIsIkNyZWF0ZWRPbiI6IjIwMjEtMDgtMzFUMjI6NTE6NTMiLCJNb2RpZmllZEJ5IjoiX0xlbm92byIsIklkIjoiOTE0NDc5MTktOTlmNy00Yjc4LWIxNzMtZGNhYThkMmIzYjg5IiwiTW9kaWZpZWRPbiI6IjIwMjEtMDgtMzFUMjI6NTE6NT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k15IEdyb3VwczogQ2l0YXRpb25zIiwiQ3JlYXRlZEJ5IjoiX0xlbm92byIsIkNyZWF0ZWRPbiI6IjIwMjEtMDgtMzFUMjI6NTE6NTMiLCJNb2RpZmllZEJ5IjoiX0xlbm92byIsIklkIjoiNTY3YTQ1OGItMzljZi00ZTAxLWJiZTAtNDU1YTZiMjkyY2Q4IiwiTW9kaWZpZWRPbiI6IjIwMjEtMDgtMzFUMjI6NTE6NT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gifX0sIlVzZU51bWJlcmluZ1R5cGVPZlBhcmVudERvY3VtZW50IjpmYWxzZX1dLCJGb3JtYXR0ZWRUZXh0Ijp7IiRpZCI6IjE0IiwiQ291bnQiOjEsIlRleHRVbml0cyI6W3siJGlkIjoiMTUiLCJGb250U3R5bGUiOnsiJGlkIjoiMTYiLCJOZXV0cmFsIjp0cnVlfSwiUmVhZGluZ09yZGVyIjoxLCJUZXh0IjoiKE5hdGlvbmFsIEJ1cmVhdSBvZiBTdGF0aXN0aWNzIG9mIENoaW5hLCAyMDE5YikifV19LCJUYWciOiJDaXRhdmlQbGFjZWhvbGRlciNmYmM2ZmFhMi0xMTliLTQ2MzktODAxZC02MjM3ZGY1NmI1YmUiLCJUZXh0IjoiKE5hdGlvbmFsIEJ1cmVhdSBvZiBTdGF0aXN0aWNzIG9mIENoaW5hLCAyMDE5YikiLCJXQUlWZXJzaW9uIjoiNi4xNC4wLjAifQ==}</w:instrText>
          </w:r>
          <w:r w:rsidR="00074D39" w:rsidRPr="00424860">
            <w:rPr>
              <w:rFonts w:ascii="Calibri" w:hAnsi="Calibri" w:cs="Calibri"/>
              <w:noProof/>
            </w:rPr>
            <w:fldChar w:fldCharType="separate"/>
          </w:r>
          <w:r w:rsidR="00D85511">
            <w:rPr>
              <w:rFonts w:ascii="Calibri" w:hAnsi="Calibri" w:cs="Calibri"/>
              <w:noProof/>
            </w:rPr>
            <w:t>(National Bureau of Statistics of China, 2019b)</w:t>
          </w:r>
          <w:r w:rsidR="00074D39" w:rsidRPr="00424860">
            <w:rPr>
              <w:rFonts w:ascii="Calibri" w:hAnsi="Calibri" w:cs="Calibri"/>
              <w:noProof/>
            </w:rPr>
            <w:fldChar w:fldCharType="end"/>
          </w:r>
        </w:sdtContent>
      </w:sdt>
      <w:r w:rsidRPr="00424860">
        <w:rPr>
          <w:rFonts w:ascii="Calibri" w:hAnsi="Calibri" w:cs="Calibri"/>
        </w:rPr>
        <w:t xml:space="preserve">. This area is one of the </w:t>
      </w:r>
      <w:r w:rsidR="00583F81" w:rsidRPr="00424860">
        <w:rPr>
          <w:rFonts w:ascii="Calibri" w:hAnsi="Calibri" w:cs="Calibri"/>
        </w:rPr>
        <w:t>most rapidly urbani</w:t>
      </w:r>
      <w:r w:rsidR="00DB7B1C" w:rsidRPr="00424860">
        <w:rPr>
          <w:rFonts w:ascii="Calibri" w:hAnsi="Calibri" w:cs="Calibri"/>
        </w:rPr>
        <w:t>z</w:t>
      </w:r>
      <w:r w:rsidR="00583F81" w:rsidRPr="00424860">
        <w:rPr>
          <w:rFonts w:ascii="Calibri" w:hAnsi="Calibri" w:cs="Calibri"/>
        </w:rPr>
        <w:t>ing</w:t>
      </w:r>
      <w:r w:rsidRPr="00424860">
        <w:rPr>
          <w:rFonts w:ascii="Calibri" w:hAnsi="Calibri" w:cs="Calibri"/>
        </w:rPr>
        <w:t xml:space="preserve"> regions in China </w:t>
      </w:r>
      <w:r w:rsidR="00583F81" w:rsidRPr="00424860">
        <w:rPr>
          <w:rFonts w:ascii="Calibri" w:hAnsi="Calibri" w:cs="Calibri"/>
        </w:rPr>
        <w:t xml:space="preserve">and the world, </w:t>
      </w:r>
      <w:r w:rsidRPr="00424860">
        <w:rPr>
          <w:rFonts w:ascii="Calibri" w:hAnsi="Calibri" w:cs="Calibri"/>
        </w:rPr>
        <w:t>tripl</w:t>
      </w:r>
      <w:r w:rsidR="00583F81" w:rsidRPr="00424860">
        <w:rPr>
          <w:rFonts w:ascii="Calibri" w:hAnsi="Calibri" w:cs="Calibri"/>
        </w:rPr>
        <w:t>ing</w:t>
      </w:r>
      <w:r w:rsidRPr="00424860">
        <w:rPr>
          <w:rFonts w:ascii="Calibri" w:hAnsi="Calibri" w:cs="Calibri"/>
        </w:rPr>
        <w:t xml:space="preserve"> </w:t>
      </w:r>
      <w:r w:rsidR="004713B3">
        <w:rPr>
          <w:rFonts w:ascii="Calibri" w:hAnsi="Calibri" w:cs="Calibri"/>
        </w:rPr>
        <w:t>its</w:t>
      </w:r>
      <w:r w:rsidRPr="00424860">
        <w:rPr>
          <w:rFonts w:ascii="Calibri" w:hAnsi="Calibri" w:cs="Calibri"/>
        </w:rPr>
        <w:t xml:space="preserve"> built-up land coverage from </w:t>
      </w:r>
      <w:r w:rsidR="006C09DB">
        <w:rPr>
          <w:rFonts w:ascii="Calibri" w:hAnsi="Calibri" w:cs="Calibri"/>
        </w:rPr>
        <w:t xml:space="preserve">approximately </w:t>
      </w:r>
      <w:r w:rsidRPr="00424860">
        <w:rPr>
          <w:rFonts w:ascii="Calibri" w:hAnsi="Calibri" w:cs="Calibri"/>
        </w:rPr>
        <w:t xml:space="preserve">5% in 1990 to </w:t>
      </w:r>
      <w:r w:rsidR="006C09DB">
        <w:rPr>
          <w:rFonts w:ascii="Calibri" w:hAnsi="Calibri" w:cs="Calibri"/>
        </w:rPr>
        <w:t>approximat</w:t>
      </w:r>
      <w:r w:rsidR="00752663">
        <w:rPr>
          <w:rFonts w:ascii="Calibri" w:hAnsi="Calibri" w:cs="Calibri"/>
        </w:rPr>
        <w:t>e</w:t>
      </w:r>
      <w:r w:rsidR="006C09DB">
        <w:rPr>
          <w:rFonts w:ascii="Calibri" w:hAnsi="Calibri" w:cs="Calibri"/>
        </w:rPr>
        <w:t xml:space="preserve">ly </w:t>
      </w:r>
      <w:r w:rsidRPr="00424860">
        <w:rPr>
          <w:rFonts w:ascii="Calibri" w:hAnsi="Calibri" w:cs="Calibri"/>
        </w:rPr>
        <w:t>15% in 2020</w:t>
      </w:r>
      <w:r w:rsidR="0017681F" w:rsidRPr="00424860">
        <w:rPr>
          <w:rFonts w:ascii="Calibri" w:hAnsi="Calibri" w:cs="Calibri"/>
        </w:rPr>
        <w:t xml:space="preserve"> </w:t>
      </w:r>
      <w:sdt>
        <w:sdtPr>
          <w:rPr>
            <w:rFonts w:ascii="Calibri" w:hAnsi="Calibri" w:cs="Calibri"/>
          </w:rPr>
          <w:alias w:val="To edit, see citavi.com/edit"/>
          <w:tag w:val="CitaviPlaceholder#fd615db3-756d-48f5-b771-326c8427ab1c"/>
          <w:id w:val="-1685970367"/>
          <w:placeholder>
            <w:docPart w:val="DefaultPlaceholder_-1854013440"/>
          </w:placeholder>
        </w:sdtPr>
        <w:sdtEndPr/>
        <w:sdtContent>
          <w:r w:rsidR="0017681F"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CwiUmVmZXJlbmNlSWQiOiIyNjBlNmViNC03NzdkLTQ4NjEtYTZhYy02MzBlMzZlNzE2M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giLCIkdHlwZSI6IlN3aXNzQWNhZGVtaWMuQ2l0YXZpLlByb2plY3QsIFN3aXNzQWNhZGVtaWMuQ2l0YXZpIn19LHsiJGlkIjoiOS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gifX0seyIkaWQiOiIxMC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4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g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g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5LTA3VDA5OjQ2OjA1IiwiUHJvamVjdCI6eyIkcmVmIjoiOCJ9fSwiVXNlTnVtYmVyaW5nVHlwZU9mUGFyZW50RG9jdW1lbnQiOmZhbHNlfV0sIkZvcm1hdHRlZFRleHQiOnsiJGlkIjoiMTUiLCJDb3VudCI6MSwiVGV4dFVuaXRzIjpbeyIkaWQiOiIxNiIsIkZvbnRTdHlsZSI6eyIkaWQiOiIxNyIsIk5ldXRyYWwiOnRydWV9LCJSZWFkaW5nT3JkZXIiOjEsIlRleHQiOiIoV2FuZyBldCBhbC4sIDIwMjFiKSJ9XX0sIlRhZyI6IkNpdGF2aVBsYWNlaG9sZGVyI2ZkNjE1ZGIzLTc1NmQtNDhmNS1iNzcxLTMyNmM4NDI3YWIxYyIsIlRleHQiOiIoV2FuZyBldCBhbC4sIDIwMjFiKSIsIldBSVZlcnNpb24iOiI2LjE0LjAuMCJ9}</w:instrText>
          </w:r>
          <w:r w:rsidR="0017681F" w:rsidRPr="00424860">
            <w:rPr>
              <w:rFonts w:ascii="Calibri" w:hAnsi="Calibri" w:cs="Calibri"/>
              <w:noProof/>
            </w:rPr>
            <w:fldChar w:fldCharType="separate"/>
          </w:r>
          <w:r w:rsidR="009F20B2">
            <w:rPr>
              <w:rFonts w:ascii="Calibri" w:hAnsi="Calibri" w:cs="Calibri"/>
              <w:noProof/>
            </w:rPr>
            <w:t>(Wang et al., 2021b)</w:t>
          </w:r>
          <w:r w:rsidR="0017681F" w:rsidRPr="00424860">
            <w:rPr>
              <w:rFonts w:ascii="Calibri" w:hAnsi="Calibri" w:cs="Calibri"/>
              <w:noProof/>
            </w:rPr>
            <w:fldChar w:fldCharType="end"/>
          </w:r>
        </w:sdtContent>
      </w:sdt>
      <w:r w:rsidRPr="00424860">
        <w:rPr>
          <w:rFonts w:ascii="Calibri" w:hAnsi="Calibri" w:cs="Calibri"/>
        </w:rPr>
        <w:t>. This region is crucial to China</w:t>
      </w:r>
      <w:r w:rsidR="006C09DB">
        <w:rPr>
          <w:rFonts w:ascii="Calibri" w:hAnsi="Calibri" w:cs="Calibri"/>
        </w:rPr>
        <w:t>’</w:t>
      </w:r>
      <w:r w:rsidRPr="00424860">
        <w:rPr>
          <w:rFonts w:ascii="Calibri" w:hAnsi="Calibri" w:cs="Calibri"/>
        </w:rPr>
        <w:t xml:space="preserve">s economic development and holds a strategic role </w:t>
      </w:r>
      <w:r w:rsidR="00970090" w:rsidRPr="00424860">
        <w:rPr>
          <w:rFonts w:ascii="Calibri" w:hAnsi="Calibri" w:cs="Calibri"/>
        </w:rPr>
        <w:t xml:space="preserve">in </w:t>
      </w:r>
      <w:r w:rsidRPr="00424860">
        <w:rPr>
          <w:rFonts w:ascii="Calibri" w:hAnsi="Calibri" w:cs="Calibri"/>
        </w:rPr>
        <w:t>safeguard</w:t>
      </w:r>
      <w:r w:rsidR="00970090" w:rsidRPr="00424860">
        <w:rPr>
          <w:rFonts w:ascii="Calibri" w:hAnsi="Calibri" w:cs="Calibri"/>
        </w:rPr>
        <w:t>ing</w:t>
      </w:r>
      <w:r w:rsidRPr="00424860">
        <w:rPr>
          <w:rFonts w:ascii="Calibri" w:hAnsi="Calibri" w:cs="Calibri"/>
        </w:rPr>
        <w:t xml:space="preserve"> China</w:t>
      </w:r>
      <w:r w:rsidR="006C09DB">
        <w:rPr>
          <w:rFonts w:ascii="Calibri" w:hAnsi="Calibri" w:cs="Calibri"/>
        </w:rPr>
        <w:t>’</w:t>
      </w:r>
      <w:r w:rsidRPr="00424860">
        <w:rPr>
          <w:rFonts w:ascii="Calibri" w:hAnsi="Calibri" w:cs="Calibri"/>
        </w:rPr>
        <w:t>s food security</w:t>
      </w:r>
      <w:r w:rsidR="004B5982" w:rsidRPr="00424860">
        <w:rPr>
          <w:rFonts w:ascii="Calibri" w:hAnsi="Calibri" w:cs="Calibri"/>
        </w:rPr>
        <w:t>, generating</w:t>
      </w:r>
      <w:r w:rsidRPr="00424860">
        <w:rPr>
          <w:rFonts w:ascii="Calibri" w:hAnsi="Calibri" w:cs="Calibri"/>
        </w:rPr>
        <w:t xml:space="preserve"> over one</w:t>
      </w:r>
      <w:r w:rsidR="00614813" w:rsidRPr="00424860">
        <w:rPr>
          <w:rFonts w:ascii="Calibri" w:hAnsi="Calibri" w:cs="Calibri"/>
        </w:rPr>
        <w:t>-</w:t>
      </w:r>
      <w:r w:rsidRPr="00424860">
        <w:rPr>
          <w:rFonts w:ascii="Calibri" w:hAnsi="Calibri" w:cs="Calibri"/>
        </w:rPr>
        <w:t xml:space="preserve">third of </w:t>
      </w:r>
      <w:r w:rsidR="006C09DB">
        <w:rPr>
          <w:rFonts w:ascii="Calibri" w:hAnsi="Calibri" w:cs="Calibri"/>
        </w:rPr>
        <w:t>its</w:t>
      </w:r>
      <w:r w:rsidR="00614813" w:rsidRPr="00424860">
        <w:rPr>
          <w:rFonts w:ascii="Calibri" w:hAnsi="Calibri" w:cs="Calibri"/>
        </w:rPr>
        <w:t xml:space="preserve"> </w:t>
      </w:r>
      <w:r w:rsidRPr="00424860">
        <w:rPr>
          <w:rFonts w:ascii="Calibri" w:hAnsi="Calibri" w:cs="Calibri"/>
        </w:rPr>
        <w:t xml:space="preserve">national gross domestic product </w:t>
      </w:r>
      <w:r w:rsidR="007B2AA8">
        <w:rPr>
          <w:rFonts w:ascii="Calibri" w:hAnsi="Calibri" w:cs="Calibri"/>
        </w:rPr>
        <w:t xml:space="preserve">(GDP) </w:t>
      </w:r>
      <w:r w:rsidRPr="00424860">
        <w:rPr>
          <w:rFonts w:ascii="Calibri" w:hAnsi="Calibri" w:cs="Calibri"/>
        </w:rPr>
        <w:t xml:space="preserve">and grain supply </w:t>
      </w:r>
      <w:sdt>
        <w:sdtPr>
          <w:rPr>
            <w:rFonts w:ascii="Calibri" w:hAnsi="Calibri" w:cs="Calibri"/>
          </w:rPr>
          <w:alias w:val="To edit, see citavi.com/edit"/>
          <w:tag w:val="CitaviPlaceholder#3f9dc8ee-8778-4a3d-9bc7-3518f9c0b108"/>
          <w:id w:val="502872432"/>
          <w:placeholder>
            <w:docPart w:val="DefaultPlaceholder_-1854013440"/>
          </w:placeholder>
        </w:sdtPr>
        <w:sdtEndPr/>
        <w:sdtContent>
          <w:r w:rsidR="00CA4AE6"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IERlY2VtYmVyIDIwMjAiLCJBdXRob3JzIjpbeyIkaWQiOiI3IiwiJHR5cGUiOiJTd2lzc0FjYWRlbWljLkNpdGF2aS5QZXJzb24sIFN3aXNzQWNhZGVtaWMuQ2l0YXZpIiwiTGFzdE5hbWUiOiJOYXRpb25hbCBCdXJlYXUgb2YgU3RhdGlzdGljcyBvZiBDaGluYSIsIlByb3RlY3RlZCI6ZmFsc2UsIlNleCI6MCwiQ3JlYXRlZEJ5IjoiX0xlbm92byIsIkNyZWF0ZWRPbiI6IjIwMjEtMDgtMzFUMjI6NTE6NTMiLCJNb2RpZmllZEJ5IjoiX0xlbm92byIsIklkIjoiOTE0NDc5MTktOTlmNy00Yjc4LWIxNzMtZGNhYThkMmIzYjg5IiwiTW9kaWZpZWRPbiI6IjIwMjEtMDgtMzFUMjI6NTE6NT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k15IEdyb3VwczogQ2l0YXRpb25zIiwiQ3JlYXRlZEJ5IjoiX0xlbm92byIsIkNyZWF0ZWRPbiI6IjIwMjEtMDgtMzFUMjI6NTE6NTMiLCJNb2RpZmllZEJ5IjoiX0xlbm92byIsIklkIjoiNTY3YTQ1OGItMzljZi00ZTAxLWJiZTAtNDU1YTZiMjkyY2Q4IiwiTW9kaWZpZWRPbiI6IjIwMjEtMDgtMzFUMjI6NTE6NT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NGNkNjY1MWEtM2UzYi00ZjFiLTljMGUtYjRhMDliYzgyMDY3IiwiTW9kaWZpZWRPbiI6IjIwMjEtMDgtMzFUMjI6NTE6NTM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dvdi5jbi94aW53ZW4vMjAxOS0xMi8wNy9jb250ZW50XzU0NTkyNTAuaHRtIiwiVXJpU3RyaW5nIjoiaHR0cDovL3d3dy5nb3YuY24veGlud2VuLzIwMTktMTIvMDcvY29udGVudF81NDU5MjUwLm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Q4ZjkwODIxLTRlM2EtNGNiNi1iMjk1LTIxZGZhZjMxZDllOCIsIk1vZGlmaWVkT24iOiIyMDIxLTA4LTMxVDIyOjUxOjUzIiwiUHJvamVjdCI6eyIkcmVmIjoiOCJ9fV0sIk9ubGluZUFkZHJlc3MiOiJodHRwOi8vd3d3Lmdvdi5jbi94aW53ZW4vMjAxOS0xMi8wNy9jb250ZW50XzU0NTkyNTAuaHRtIiwiT3JnYW5pemF0aW9ucyI6W10sIk90aGVyc0ludm9sdmVkIjpbXSwiUGxhY2VPZlB1YmxpY2F0aW9uIjoiQmVpamluZzsgQ2hpbmEiLCJQdWJsaXNoZXJzIjpbXSwiUXVvdGF0aW9ucyI6W10sIlJhdGluZyI6MC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OCJ9fSwiVXNlTnVtYmVyaW5nVHlwZU9mUGFyZW50RG9jdW1lbnQiOmZhbHNlfV0sIkZvcm1hdHRlZFRleHQiOnsiJGlkIjoiMTYiLCJDb3VudCI6MSwiVGV4dFVuaXRzIjpbeyIkaWQiOiIxNyIsIkZvbnRTdHlsZSI6eyIkaWQiOiIxOCIsIk5ldXRyYWwiOnRydWV9LCJSZWFkaW5nT3JkZXIiOjEsIlRleHQiOiIoTmF0aW9uYWwgQnVyZWF1IG9mIFN0YXRpc3RpY3Mgb2YgQ2hpbmEsIDIwMTlhKSJ9XX0sIlRhZyI6IkNpdGF2aVBsYWNlaG9sZGVyIzNmOWRjOGVlLTg3NzgtNGEzZC05YmM3LTM1MThmOWMwYjEwOCIsIlRleHQiOiIoTmF0aW9uYWwgQnVyZWF1IG9mIFN0YXRpc3RpY3Mgb2YgQ2hpbmEsIDIwMTlhKSIsIldBSVZlcnNpb24iOiI2LjE0LjAuMCJ9}</w:instrText>
          </w:r>
          <w:r w:rsidR="00CA4AE6" w:rsidRPr="00424860">
            <w:rPr>
              <w:rFonts w:ascii="Calibri" w:hAnsi="Calibri" w:cs="Calibri"/>
              <w:noProof/>
            </w:rPr>
            <w:fldChar w:fldCharType="separate"/>
          </w:r>
          <w:r w:rsidR="00D85511">
            <w:rPr>
              <w:rFonts w:ascii="Calibri" w:hAnsi="Calibri" w:cs="Calibri"/>
              <w:noProof/>
            </w:rPr>
            <w:t>(National Bureau of Statistics of China, 2019a)</w:t>
          </w:r>
          <w:r w:rsidR="00CA4AE6" w:rsidRPr="00424860">
            <w:rPr>
              <w:rFonts w:ascii="Calibri" w:hAnsi="Calibri" w:cs="Calibri"/>
              <w:noProof/>
            </w:rPr>
            <w:fldChar w:fldCharType="end"/>
          </w:r>
        </w:sdtContent>
      </w:sdt>
      <w:r w:rsidRPr="00424860">
        <w:rPr>
          <w:rFonts w:ascii="Calibri" w:hAnsi="Calibri" w:cs="Calibri"/>
        </w:rPr>
        <w:t xml:space="preserve">. </w:t>
      </w:r>
      <w:r w:rsidR="000B764E" w:rsidRPr="00424860">
        <w:rPr>
          <w:rFonts w:ascii="Calibri" w:hAnsi="Calibri" w:cs="Calibri"/>
        </w:rPr>
        <w:t>Managing t</w:t>
      </w:r>
      <w:r w:rsidRPr="00424860">
        <w:rPr>
          <w:rFonts w:ascii="Calibri" w:hAnsi="Calibri" w:cs="Calibri"/>
        </w:rPr>
        <w:t xml:space="preserve">he tension between urbanization and </w:t>
      </w:r>
      <w:r w:rsidR="000B764E" w:rsidRPr="00424860">
        <w:rPr>
          <w:rFonts w:ascii="Calibri" w:hAnsi="Calibri" w:cs="Calibri"/>
        </w:rPr>
        <w:t xml:space="preserve">agricultural </w:t>
      </w:r>
      <w:r w:rsidR="00BA76D7">
        <w:rPr>
          <w:rFonts w:ascii="Calibri" w:hAnsi="Calibri" w:cs="Calibri"/>
        </w:rPr>
        <w:t>land-use</w:t>
      </w:r>
      <w:r w:rsidR="00B62DD9">
        <w:rPr>
          <w:rFonts w:ascii="Calibri" w:hAnsi="Calibri" w:cs="Calibri"/>
        </w:rPr>
        <w:t xml:space="preserve"> </w:t>
      </w:r>
      <w:r w:rsidRPr="00424860">
        <w:rPr>
          <w:rFonts w:ascii="Calibri" w:hAnsi="Calibri" w:cs="Calibri"/>
        </w:rPr>
        <w:t>in the study area requires accurate</w:t>
      </w:r>
      <w:r w:rsidR="000B764E" w:rsidRPr="00424860">
        <w:rPr>
          <w:rFonts w:ascii="Calibri" w:hAnsi="Calibri" w:cs="Calibri"/>
        </w:rPr>
        <w:t xml:space="preserve">, </w:t>
      </w:r>
      <w:r w:rsidRPr="00424860">
        <w:rPr>
          <w:rFonts w:ascii="Calibri" w:hAnsi="Calibri" w:cs="Calibri"/>
        </w:rPr>
        <w:t>spatial</w:t>
      </w:r>
      <w:r w:rsidR="000B764E" w:rsidRPr="00424860">
        <w:rPr>
          <w:rFonts w:ascii="Calibri" w:hAnsi="Calibri" w:cs="Calibri"/>
        </w:rPr>
        <w:t>ly</w:t>
      </w:r>
      <w:r w:rsidR="00752663">
        <w:rPr>
          <w:rFonts w:ascii="Calibri" w:hAnsi="Calibri" w:cs="Calibri"/>
        </w:rPr>
        <w:t xml:space="preserve"> </w:t>
      </w:r>
      <w:r w:rsidRPr="00424860">
        <w:rPr>
          <w:rFonts w:ascii="Calibri" w:hAnsi="Calibri" w:cs="Calibri"/>
        </w:rPr>
        <w:t xml:space="preserve">explicit </w:t>
      </w:r>
      <w:r w:rsidR="000B764E" w:rsidRPr="00424860">
        <w:rPr>
          <w:rFonts w:ascii="Calibri" w:hAnsi="Calibri" w:cs="Calibri"/>
        </w:rPr>
        <w:t>projections of</w:t>
      </w:r>
      <w:r w:rsidRPr="00424860">
        <w:rPr>
          <w:rFonts w:ascii="Calibri" w:hAnsi="Calibri" w:cs="Calibri"/>
        </w:rPr>
        <w:t xml:space="preserve"> future urban development to address the </w:t>
      </w:r>
      <w:r w:rsidR="00FF4BB9" w:rsidRPr="00424860">
        <w:rPr>
          <w:rFonts w:ascii="Calibri" w:hAnsi="Calibri" w:cs="Calibri"/>
        </w:rPr>
        <w:t>in</w:t>
      </w:r>
      <w:r w:rsidR="004F4029" w:rsidRPr="00424860">
        <w:rPr>
          <w:rFonts w:ascii="Calibri" w:hAnsi="Calibri" w:cs="Calibri"/>
        </w:rPr>
        <w:t>te</w:t>
      </w:r>
      <w:r w:rsidR="00FF4BB9" w:rsidRPr="00424860">
        <w:rPr>
          <w:rFonts w:ascii="Calibri" w:hAnsi="Calibri" w:cs="Calibri"/>
        </w:rPr>
        <w:t xml:space="preserve">rconnected </w:t>
      </w:r>
      <w:r w:rsidRPr="00424860">
        <w:rPr>
          <w:rFonts w:ascii="Calibri" w:hAnsi="Calibri" w:cs="Calibri"/>
        </w:rPr>
        <w:t>challenges of food security, environmental protection, urbanization</w:t>
      </w:r>
      <w:r w:rsidR="00FF4BB9" w:rsidRPr="00424860">
        <w:rPr>
          <w:rFonts w:ascii="Calibri" w:hAnsi="Calibri" w:cs="Calibri"/>
        </w:rPr>
        <w:t xml:space="preserve">, and </w:t>
      </w:r>
      <w:r w:rsidR="000253BC">
        <w:rPr>
          <w:rFonts w:ascii="Calibri" w:hAnsi="Calibri" w:cs="Calibri"/>
        </w:rPr>
        <w:t>socio-</w:t>
      </w:r>
      <w:r w:rsidR="00FF4BB9" w:rsidRPr="00424860">
        <w:rPr>
          <w:rFonts w:ascii="Calibri" w:hAnsi="Calibri" w:cs="Calibri"/>
        </w:rPr>
        <w:t>economic development</w:t>
      </w:r>
      <w:r w:rsidRPr="00424860">
        <w:rPr>
          <w:rFonts w:ascii="Calibri" w:hAnsi="Calibri" w:cs="Calibri"/>
        </w:rPr>
        <w:t>.</w:t>
      </w:r>
    </w:p>
    <w:p w14:paraId="37D90553" w14:textId="108DD4C4" w:rsidR="00117C0A" w:rsidRPr="00424860" w:rsidRDefault="00B06860" w:rsidP="00D71802">
      <w:pPr>
        <w:keepNext/>
        <w:spacing w:after="0"/>
      </w:pPr>
      <w:r>
        <w:rPr>
          <w:noProof/>
        </w:rPr>
        <w:lastRenderedPageBreak/>
        <w:drawing>
          <wp:inline distT="0" distB="0" distL="0" distR="0" wp14:anchorId="2C282D3C" wp14:editId="1C5C1BF5">
            <wp:extent cx="3479841" cy="4168239"/>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93" t="3811" r="14533" b="26055"/>
                    <a:stretch/>
                  </pic:blipFill>
                  <pic:spPr bwMode="auto">
                    <a:xfrm>
                      <a:off x="0" y="0"/>
                      <a:ext cx="3488503" cy="4178614"/>
                    </a:xfrm>
                    <a:prstGeom prst="rect">
                      <a:avLst/>
                    </a:prstGeom>
                    <a:noFill/>
                    <a:ln>
                      <a:noFill/>
                    </a:ln>
                    <a:extLst>
                      <a:ext uri="{53640926-AAD7-44D8-BBD7-CCE9431645EC}">
                        <a14:shadowObscured xmlns:a14="http://schemas.microsoft.com/office/drawing/2010/main"/>
                      </a:ext>
                    </a:extLst>
                  </pic:spPr>
                </pic:pic>
              </a:graphicData>
            </a:graphic>
          </wp:inline>
        </w:drawing>
      </w:r>
    </w:p>
    <w:p w14:paraId="502D104A" w14:textId="549DFA30" w:rsidR="00051547" w:rsidRPr="00B06860" w:rsidRDefault="00117C0A" w:rsidP="009E3CCD">
      <w:pPr>
        <w:pStyle w:val="Caption"/>
        <w:rPr>
          <w:rFonts w:ascii="Calibri" w:hAnsi="Calibri" w:cs="Calibri"/>
          <w:i w:val="0"/>
          <w:iCs w:val="0"/>
        </w:rPr>
      </w:pPr>
      <w:bookmarkStart w:id="5" w:name="_Ref81459809"/>
      <w:r w:rsidRPr="00B06860">
        <w:rPr>
          <w:i w:val="0"/>
          <w:iCs w:val="0"/>
        </w:rPr>
        <w:t>Fig</w:t>
      </w:r>
      <w:r w:rsidR="00FD06A6">
        <w:rPr>
          <w:i w:val="0"/>
          <w:iCs w:val="0"/>
        </w:rPr>
        <w:t>.</w:t>
      </w:r>
      <w:r w:rsidRPr="00B06860">
        <w:rPr>
          <w:i w:val="0"/>
          <w:iCs w:val="0"/>
        </w:rPr>
        <w:t xml:space="preserve"> </w:t>
      </w:r>
      <w:r w:rsidRPr="00B06860">
        <w:rPr>
          <w:i w:val="0"/>
          <w:iCs w:val="0"/>
        </w:rPr>
        <w:fldChar w:fldCharType="begin"/>
      </w:r>
      <w:r w:rsidRPr="00B06860">
        <w:rPr>
          <w:i w:val="0"/>
          <w:iCs w:val="0"/>
        </w:rPr>
        <w:instrText>SEQ Figure \* ARABIC</w:instrText>
      </w:r>
      <w:r w:rsidRPr="00B06860">
        <w:rPr>
          <w:i w:val="0"/>
          <w:iCs w:val="0"/>
        </w:rPr>
        <w:fldChar w:fldCharType="separate"/>
      </w:r>
      <w:r w:rsidR="008066DF">
        <w:rPr>
          <w:i w:val="0"/>
          <w:iCs w:val="0"/>
          <w:noProof/>
        </w:rPr>
        <w:t>2</w:t>
      </w:r>
      <w:r w:rsidRPr="00B06860">
        <w:rPr>
          <w:i w:val="0"/>
          <w:iCs w:val="0"/>
        </w:rPr>
        <w:fldChar w:fldCharType="end"/>
      </w:r>
      <w:bookmarkEnd w:id="5"/>
      <w:r w:rsidRPr="00B06860">
        <w:rPr>
          <w:i w:val="0"/>
          <w:iCs w:val="0"/>
        </w:rPr>
        <w:t xml:space="preserve">. </w:t>
      </w:r>
      <w:r w:rsidR="00184E41">
        <w:rPr>
          <w:i w:val="0"/>
          <w:iCs w:val="0"/>
        </w:rPr>
        <w:t>S</w:t>
      </w:r>
      <w:r w:rsidRPr="00B06860">
        <w:rPr>
          <w:i w:val="0"/>
          <w:iCs w:val="0"/>
        </w:rPr>
        <w:t>tudy area</w:t>
      </w:r>
      <w:r w:rsidR="00FD06A6">
        <w:rPr>
          <w:i w:val="0"/>
          <w:iCs w:val="0"/>
        </w:rPr>
        <w:t xml:space="preserve"> </w:t>
      </w:r>
      <w:r w:rsidR="00F2760D">
        <w:rPr>
          <w:i w:val="0"/>
          <w:iCs w:val="0"/>
        </w:rPr>
        <w:t>of</w:t>
      </w:r>
      <w:r w:rsidR="00FD06A6">
        <w:rPr>
          <w:i w:val="0"/>
          <w:iCs w:val="0"/>
        </w:rPr>
        <w:t xml:space="preserve"> the North China Plain</w:t>
      </w:r>
      <w:r w:rsidR="000B7A65" w:rsidRPr="00B06860">
        <w:rPr>
          <w:i w:val="0"/>
          <w:iCs w:val="0"/>
        </w:rPr>
        <w:t>.</w:t>
      </w:r>
    </w:p>
    <w:p w14:paraId="51E67F42" w14:textId="348D8B3A" w:rsidR="00CF050D" w:rsidRPr="00424860" w:rsidRDefault="00CF050D" w:rsidP="00CF050D">
      <w:pPr>
        <w:pStyle w:val="Heading2"/>
      </w:pPr>
      <w:r w:rsidRPr="00424860">
        <w:t>2.3</w:t>
      </w:r>
      <w:r w:rsidR="00FD06A6">
        <w:t>.</w:t>
      </w:r>
      <w:r w:rsidRPr="00424860">
        <w:t xml:space="preserve"> </w:t>
      </w:r>
      <w:r w:rsidR="00FD06A6">
        <w:t>Structure of</w:t>
      </w:r>
      <w:r w:rsidRPr="00424860">
        <w:t xml:space="preserve"> U-Net</w:t>
      </w:r>
    </w:p>
    <w:p w14:paraId="12ACE730" w14:textId="17277CFE" w:rsidR="00CF050D" w:rsidRPr="00424860" w:rsidRDefault="00CF050D" w:rsidP="00930E41">
      <w:r w:rsidRPr="00424860">
        <w:rPr>
          <w:rFonts w:ascii="Calibri" w:hAnsi="Calibri" w:cs="Calibri"/>
        </w:rPr>
        <w:t xml:space="preserve">The U-Net structure includes </w:t>
      </w:r>
      <w:r w:rsidRPr="00424860">
        <w:rPr>
          <w:rFonts w:ascii="Calibri" w:hAnsi="Calibri"/>
        </w:rPr>
        <w:t xml:space="preserve">down-sampling layers which extract the general context from the input data, up-sampling layers which refine these contexts to precise shapes, and skip-connections </w:t>
      </w:r>
      <w:r w:rsidR="00FD06A6">
        <w:rPr>
          <w:rFonts w:ascii="Calibri" w:hAnsi="Calibri"/>
        </w:rPr>
        <w:t>which</w:t>
      </w:r>
      <w:r w:rsidRPr="00424860">
        <w:rPr>
          <w:rFonts w:ascii="Calibri" w:hAnsi="Calibri"/>
        </w:rPr>
        <w:t xml:space="preserve"> balance the generalization of down-sampling and the refinement of up-sampling </w:t>
      </w:r>
      <w:sdt>
        <w:sdtPr>
          <w:rPr>
            <w:rFonts w:ascii="Calibri" w:hAnsi="Calibri"/>
          </w:rPr>
          <w:alias w:val="To edit, see citavi.com/edit"/>
          <w:tag w:val="CitaviPlaceholder#54a59329-8622-4312-8036-5a4a97ad4b89"/>
          <w:id w:val="-1111658350"/>
          <w:placeholder>
            <w:docPart w:val="BE6FE0FC871A4C64B3AD5244A5264C89"/>
          </w:placeholder>
        </w:sdtPr>
        <w:sdtEndPr/>
        <w:sdtContent>
          <w:r w:rsidRPr="00424860">
            <w:rPr>
              <w:rFonts w:ascii="Calibri" w:hAnsi="Calibri"/>
            </w:rPr>
            <w:fldChar w:fldCharType="begin"/>
          </w:r>
          <w:r w:rsidR="001E176E">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DUuMDQ1OTd2MSIsIkF1dGhvcnMiOlt7IiRpZCI6Ijc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pZCI6IjgiLCIkdHlwZSI6IlN3aXNzQWNhZGVtaWMuQ2l0YXZpLlByb2plY3QsIFN3aXNzQWNhZGVtaWMuQ2l0YXZpIn19LHsiJGlkIjoiOS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OCJ9fSx7IiRpZCI6IjEw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g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OC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F0aW5nIjow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gifX0sIlVzZU51bWJlcmluZ1R5cGVPZlBhcmVudERvY3VtZW50IjpmYWxzZX1dLCJGb3JtYXR0ZWRUZXh0Ijp7IiRpZCI6IjIzIiwiQ291bnQiOjEsIlRleHRVbml0cyI6W3siJGlkIjoiMjQiLCJGb250U3R5bGUiOnsiJGlkIjoiMjUiLCJOZXV0cmFsIjp0cnVlfSwiUmVhZGluZ09yZGVyIjoxLCJUZXh0IjoiKFJvbm5lYmVyZ2VyIGV0IGFsLiwgMjAxNSkifV19LCJUYWciOiJDaXRhdmlQbGFjZWhvbGRlciM1NGE1OTMyOS04NjIyLTQzMTItODAzNi01YTRhOTdhZDRiODkiLCJUZXh0IjoiKFJvbm5lYmVyZ2VyIGV0IGFsLiwgMjAxNSkiLCJXQUlWZXJzaW9uIjoiNi4xNC4wLjAifQ==}</w:instrText>
          </w:r>
          <w:r w:rsidRPr="00424860">
            <w:rPr>
              <w:rFonts w:ascii="Calibri" w:hAnsi="Calibri"/>
            </w:rPr>
            <w:fldChar w:fldCharType="separate"/>
          </w:r>
          <w:r w:rsidR="00D85511">
            <w:rPr>
              <w:rFonts w:ascii="Calibri" w:hAnsi="Calibri"/>
            </w:rPr>
            <w:t>(Ronneberger et al., 2015)</w:t>
          </w:r>
          <w:r w:rsidRPr="00424860">
            <w:rPr>
              <w:rFonts w:ascii="Calibri" w:hAnsi="Calibri"/>
            </w:rPr>
            <w:fldChar w:fldCharType="end"/>
          </w:r>
        </w:sdtContent>
      </w:sdt>
      <w:r w:rsidRPr="00424860">
        <w:rPr>
          <w:rFonts w:ascii="Calibri" w:hAnsi="Calibri"/>
        </w:rPr>
        <w:t>. A conceptual U-Net structure (</w:t>
      </w:r>
      <w:r w:rsidRPr="00424860">
        <w:rPr>
          <w:rFonts w:ascii="Calibri" w:hAnsi="Calibri"/>
        </w:rPr>
        <w:fldChar w:fldCharType="begin"/>
      </w:r>
      <w:r w:rsidRPr="00424860">
        <w:rPr>
          <w:rFonts w:ascii="Calibri" w:hAnsi="Calibri"/>
        </w:rPr>
        <w:instrText xml:space="preserve"> REF _Ref83832084 \h  \* MERGEFORMAT </w:instrText>
      </w:r>
      <w:r w:rsidRPr="00424860">
        <w:rPr>
          <w:rFonts w:ascii="Calibri" w:hAnsi="Calibri"/>
        </w:rPr>
      </w:r>
      <w:r w:rsidRPr="00424860">
        <w:rPr>
          <w:rFonts w:ascii="Calibri" w:hAnsi="Calibri"/>
        </w:rPr>
        <w:fldChar w:fldCharType="separate"/>
      </w:r>
      <w:r w:rsidR="008066DF" w:rsidRPr="008066DF">
        <w:rPr>
          <w:rFonts w:ascii="Calibri" w:hAnsi="Calibri"/>
        </w:rPr>
        <w:t>Fig. 3</w:t>
      </w:r>
      <w:r w:rsidRPr="00424860">
        <w:rPr>
          <w:rFonts w:ascii="Calibri" w:hAnsi="Calibri"/>
        </w:rPr>
        <w:fldChar w:fldCharType="end"/>
      </w:r>
      <w:r w:rsidRPr="00424860">
        <w:rPr>
          <w:rFonts w:ascii="Calibri" w:hAnsi="Calibri"/>
        </w:rPr>
        <w:t>) demonstrates its pattern recognition capability.</w:t>
      </w:r>
    </w:p>
    <w:p w14:paraId="0E2DD89C" w14:textId="77777777" w:rsidR="00CF050D" w:rsidRPr="00424860" w:rsidRDefault="00CF050D" w:rsidP="00CF050D">
      <w:r w:rsidRPr="00424860">
        <w:rPr>
          <w:noProof/>
          <w:color w:val="A6A6A6" w:themeColor="background1" w:themeShade="A6"/>
        </w:rPr>
        <mc:AlternateContent>
          <mc:Choice Requires="wpc">
            <w:drawing>
              <wp:inline distT="0" distB="0" distL="0" distR="0" wp14:anchorId="6D2DE301" wp14:editId="3A8520CF">
                <wp:extent cx="5634233" cy="2372360"/>
                <wp:effectExtent l="0" t="0" r="43180" b="8890"/>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pic:nvPicPr>
                        <pic:blipFill>
                          <a:blip r:embed="rId14">
                            <a:extLst>
                              <a:ext uri="{BEBA8EAE-BF5A-486C-A8C5-ECC9F3942E4B}">
                                <a14:imgProps xmlns:a14="http://schemas.microsoft.com/office/drawing/2010/main">
                                  <a14:imgLayer r:embed="rId15">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19" name="Picture 19"/>
                          <pic:cNvPicPr/>
                        </pic:nvPicPr>
                        <pic:blipFill>
                          <a:blip r:embed="rId16">
                            <a:extLst>
                              <a:ext uri="{BEBA8EAE-BF5A-486C-A8C5-ECC9F3942E4B}">
                                <a14:imgProps xmlns:a14="http://schemas.microsoft.com/office/drawing/2010/main">
                                  <a14:imgLayer r:embed="rId17">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20" name="Picture 20"/>
                          <pic:cNvPicPr/>
                        </pic:nvPicPr>
                        <pic:blipFill>
                          <a:blip r:embed="rId18">
                            <a:extLst>
                              <a:ext uri="{BEBA8EAE-BF5A-486C-A8C5-ECC9F3942E4B}">
                                <a14:imgProps xmlns:a14="http://schemas.microsoft.com/office/drawing/2010/main">
                                  <a14:imgLayer r:embed="rId19">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22" name="Picture 22"/>
                          <pic:cNvPicPr/>
                        </pic:nvPicPr>
                        <pic:blipFill>
                          <a:blip r:embed="rId20">
                            <a:extLst>
                              <a:ext uri="{BEBA8EAE-BF5A-486C-A8C5-ECC9F3942E4B}">
                                <a14:imgProps xmlns:a14="http://schemas.microsoft.com/office/drawing/2010/main">
                                  <a14:imgLayer r:embed="rId21">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5" name="Picture 25"/>
                          <pic:cNvPicPr/>
                        </pic:nvPicPr>
                        <pic:blipFill>
                          <a:blip r:embed="rId22">
                            <a:extLst>
                              <a:ext uri="{BEBA8EAE-BF5A-486C-A8C5-ECC9F3942E4B}">
                                <a14:imgProps xmlns:a14="http://schemas.microsoft.com/office/drawing/2010/main">
                                  <a14:imgLayer r:embed="rId21">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26" name="Picture 26"/>
                          <pic:cNvPicPr/>
                        </pic:nvPicPr>
                        <pic:blipFill>
                          <a:blip r:embed="rId23">
                            <a:extLst>
                              <a:ext uri="{BEBA8EAE-BF5A-486C-A8C5-ECC9F3942E4B}">
                                <a14:imgProps xmlns:a14="http://schemas.microsoft.com/office/drawing/2010/main">
                                  <a14:imgLayer r:embed="rId24">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28" name="Picture 28"/>
                          <pic:cNvPicPr/>
                        </pic:nvPicPr>
                        <pic:blipFill>
                          <a:blip r:embed="rId25">
                            <a:extLst>
                              <a:ext uri="{BEBA8EAE-BF5A-486C-A8C5-ECC9F3942E4B}">
                                <a14:imgProps xmlns:a14="http://schemas.microsoft.com/office/drawing/2010/main">
                                  <a14:imgLayer r:embed="rId26">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29" name="Straight Arrow Connector 29"/>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0" name="Straight Arrow Connector 30"/>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1" name="Straight Arrow Connector 31"/>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2" name="Straight Arrow Connector 32"/>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 name="Straight Arrow Connector 33"/>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 name="Straight Arrow Connector 35"/>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6" name="Straight Arrow Connector 36"/>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8" name="Straight Arrow Connector 38"/>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9" name="Picture 39"/>
                          <pic:cNvPicPr/>
                        </pic:nvPicPr>
                        <pic:blipFill>
                          <a:blip r:embed="rId27">
                            <a:extLst>
                              <a:ext uri="{BEBA8EAE-BF5A-486C-A8C5-ECC9F3942E4B}">
                                <a14:imgProps xmlns:a14="http://schemas.microsoft.com/office/drawing/2010/main">
                                  <a14:imgLayer r:embed="rId21">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40" name="TextBox 207"/>
                        <wps:cNvSpPr txBox="1"/>
                        <wps:spPr>
                          <a:xfrm>
                            <a:off x="323410" y="1300109"/>
                            <a:ext cx="432435" cy="421005"/>
                          </a:xfrm>
                          <a:prstGeom prst="rect">
                            <a:avLst/>
                          </a:prstGeom>
                          <a:noFill/>
                        </wps:spPr>
                        <wps:txbx>
                          <w:txbxContent>
                            <w:p w14:paraId="7DC50666" w14:textId="77777777" w:rsidR="001C3C5D" w:rsidRPr="00424860" w:rsidRDefault="00F13243"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1" name="TextBox 208"/>
                        <wps:cNvSpPr txBox="1"/>
                        <wps:spPr>
                          <a:xfrm>
                            <a:off x="180000" y="779508"/>
                            <a:ext cx="431800" cy="370840"/>
                          </a:xfrm>
                          <a:prstGeom prst="rect">
                            <a:avLst/>
                          </a:prstGeom>
                          <a:noFill/>
                        </wps:spPr>
                        <wps:txbx>
                          <w:txbxContent>
                            <w:p w14:paraId="54EBA0F7" w14:textId="77777777" w:rsidR="001C3C5D" w:rsidRDefault="00F13243"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42" name="TextBox 209"/>
                        <wps:cNvSpPr txBox="1"/>
                        <wps:spPr>
                          <a:xfrm>
                            <a:off x="653089" y="1716714"/>
                            <a:ext cx="432435" cy="421005"/>
                          </a:xfrm>
                          <a:prstGeom prst="rect">
                            <a:avLst/>
                          </a:prstGeom>
                          <a:noFill/>
                        </wps:spPr>
                        <wps:txbx>
                          <w:txbxContent>
                            <w:p w14:paraId="63E9CA53" w14:textId="77777777" w:rsidR="001C3C5D" w:rsidRDefault="00F13243"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3" name="TextBox 210"/>
                        <wps:cNvSpPr txBox="1"/>
                        <wps:spPr>
                          <a:xfrm>
                            <a:off x="1243468" y="2059027"/>
                            <a:ext cx="432435" cy="277774"/>
                          </a:xfrm>
                          <a:prstGeom prst="rect">
                            <a:avLst/>
                          </a:prstGeom>
                          <a:noFill/>
                        </wps:spPr>
                        <wps:txbx>
                          <w:txbxContent>
                            <w:p w14:paraId="77A7B868" w14:textId="77777777" w:rsidR="001C3C5D" w:rsidRDefault="00F13243"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44" name="TextBox 211"/>
                        <wps:cNvSpPr txBox="1"/>
                        <wps:spPr>
                          <a:xfrm>
                            <a:off x="2558846" y="1752715"/>
                            <a:ext cx="370205" cy="421005"/>
                          </a:xfrm>
                          <a:prstGeom prst="rect">
                            <a:avLst/>
                          </a:prstGeom>
                          <a:noFill/>
                        </wps:spPr>
                        <wps:txbx>
                          <w:txbxContent>
                            <w:p w14:paraId="3FA4B505" w14:textId="77777777" w:rsidR="001C3C5D" w:rsidRDefault="00F13243"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5" name="TextBox 212"/>
                        <wps:cNvSpPr txBox="1"/>
                        <wps:spPr>
                          <a:xfrm>
                            <a:off x="2903185" y="1321652"/>
                            <a:ext cx="431800" cy="421005"/>
                          </a:xfrm>
                          <a:prstGeom prst="rect">
                            <a:avLst/>
                          </a:prstGeom>
                          <a:noFill/>
                        </wps:spPr>
                        <wps:txbx>
                          <w:txbxContent>
                            <w:p w14:paraId="0F5B40BE" w14:textId="77777777" w:rsidR="001C3C5D" w:rsidRDefault="00F13243"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47" name="TextBox 28"/>
                        <wps:cNvSpPr txBox="1"/>
                        <wps:spPr>
                          <a:xfrm>
                            <a:off x="899664" y="1"/>
                            <a:ext cx="877570" cy="410210"/>
                          </a:xfrm>
                          <a:prstGeom prst="rect">
                            <a:avLst/>
                          </a:prstGeom>
                          <a:noFill/>
                        </wps:spPr>
                        <wps:txbx>
                          <w:txbxContent>
                            <w:p w14:paraId="444867B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48" name="TextBox 217"/>
                        <wps:cNvSpPr txBox="1"/>
                        <wps:spPr>
                          <a:xfrm>
                            <a:off x="2609719" y="1"/>
                            <a:ext cx="1082675" cy="410210"/>
                          </a:xfrm>
                          <a:prstGeom prst="rect">
                            <a:avLst/>
                          </a:prstGeom>
                          <a:noFill/>
                        </wps:spPr>
                        <wps:txbx>
                          <w:txbxContent>
                            <w:p w14:paraId="7F97DA22"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49" name="TextBox 231"/>
                        <wps:cNvSpPr txBox="1"/>
                        <wps:spPr>
                          <a:xfrm>
                            <a:off x="4551558" y="1"/>
                            <a:ext cx="1082675" cy="410210"/>
                          </a:xfrm>
                          <a:prstGeom prst="rect">
                            <a:avLst/>
                          </a:prstGeom>
                          <a:noFill/>
                        </wps:spPr>
                        <wps:txbx>
                          <w:txbxContent>
                            <w:p w14:paraId="112EB2C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50" name="TextBox 232"/>
                        <wps:cNvSpPr txBox="1"/>
                        <wps:spPr>
                          <a:xfrm>
                            <a:off x="3253805" y="853971"/>
                            <a:ext cx="431800" cy="370840"/>
                          </a:xfrm>
                          <a:prstGeom prst="rect">
                            <a:avLst/>
                          </a:prstGeom>
                          <a:noFill/>
                        </wps:spPr>
                        <wps:txbx>
                          <w:txbxContent>
                            <w:p w14:paraId="31659785" w14:textId="77777777" w:rsidR="001C3C5D" w:rsidRDefault="00F13243"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51" name="Straight Connector 51"/>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TextBox 244"/>
                        <wps:cNvSpPr txBox="1"/>
                        <wps:spPr>
                          <a:xfrm>
                            <a:off x="3661914" y="1611631"/>
                            <a:ext cx="474345" cy="410210"/>
                          </a:xfrm>
                          <a:prstGeom prst="rect">
                            <a:avLst/>
                          </a:prstGeom>
                          <a:noFill/>
                        </wps:spPr>
                        <wps:txbx>
                          <w:txbxContent>
                            <w:p w14:paraId="42E7A9D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53" name="Straight Arrow Connector 53"/>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55" name="Straight Arrow Connector 55"/>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56" name="TextBox 258"/>
                        <wps:cNvSpPr txBox="1"/>
                        <wps:spPr>
                          <a:xfrm>
                            <a:off x="4412298" y="1681481"/>
                            <a:ext cx="1116774" cy="265430"/>
                          </a:xfrm>
                          <a:prstGeom prst="rect">
                            <a:avLst/>
                          </a:prstGeom>
                          <a:noFill/>
                        </wps:spPr>
                        <wps:txbx>
                          <w:txbxContent>
                            <w:p w14:paraId="72F5B50A" w14:textId="261A4CDB"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sampling</w:t>
                              </w:r>
                            </w:p>
                          </w:txbxContent>
                        </wps:txbx>
                        <wps:bodyPr wrap="square" rtlCol="0">
                          <a:noAutofit/>
                        </wps:bodyPr>
                      </wps:wsp>
                      <wps:wsp>
                        <wps:cNvPr id="57" name="TextBox 265"/>
                        <wps:cNvSpPr txBox="1"/>
                        <wps:spPr>
                          <a:xfrm>
                            <a:off x="4413904" y="2075916"/>
                            <a:ext cx="1082675" cy="255044"/>
                          </a:xfrm>
                          <a:prstGeom prst="rect">
                            <a:avLst/>
                          </a:prstGeom>
                          <a:noFill/>
                        </wps:spPr>
                        <wps:txbx>
                          <w:txbxContent>
                            <w:p w14:paraId="4670562F"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58" name="Rectangle: Rounded Corners 58"/>
                        <wps:cNvSpPr/>
                        <wps:spPr>
                          <a:xfrm>
                            <a:off x="4223796" y="1641350"/>
                            <a:ext cx="1372332"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59" name="TextBox 293"/>
                        <wps:cNvSpPr txBox="1"/>
                        <wps:spPr>
                          <a:xfrm>
                            <a:off x="4414446" y="1873857"/>
                            <a:ext cx="980513" cy="247308"/>
                          </a:xfrm>
                          <a:prstGeom prst="rect">
                            <a:avLst/>
                          </a:prstGeom>
                          <a:noFill/>
                        </wps:spPr>
                        <wps:txbx>
                          <w:txbxContent>
                            <w:p w14:paraId="4E8E4A2F" w14:textId="5A0333C4"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sampling</w:t>
                              </w:r>
                            </w:p>
                          </w:txbxContent>
                        </wps:txbx>
                        <wps:bodyPr wrap="square" rtlCol="0">
                          <a:noAutofit/>
                        </wps:bodyPr>
                      </wps:wsp>
                      <wps:wsp>
                        <wps:cNvPr id="60" name="Straight Arrow Connector 60"/>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 name="TextBox 232"/>
                        <wps:cNvSpPr txBox="1"/>
                        <wps:spPr>
                          <a:xfrm>
                            <a:off x="5193803" y="847914"/>
                            <a:ext cx="304808" cy="370840"/>
                          </a:xfrm>
                          <a:prstGeom prst="rect">
                            <a:avLst/>
                          </a:prstGeom>
                          <a:noFill/>
                        </wps:spPr>
                        <wps:txbx>
                          <w:txbxContent>
                            <w:p w14:paraId="5936872A" w14:textId="77777777" w:rsidR="001C3C5D" w:rsidRDefault="00F13243"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6D2DE301" id="Canvas 62" o:spid="_x0000_s1026" editas="canvas" style="width:443.65pt;height:186.8pt;mso-position-horizontal-relative:char;mso-position-vertical-relative:line" coordsize="56337,2372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t/MXlVPq1wA&#10;BYK7G6Zk7lgACOBFO4OCldhGAZAAAVVpBBMOVDBJ1D0eDJ+TFA6g8zQLPKFTWJ0cKzwnxHdpRplS&#10;iQaTJAkkArsIkU/ZMHQ1sNRqA/xI3BF2IsWcHVAwuyrQRTBTxZBS48skMldDZbcvdFX6o+wjQOXy&#10;MbUmW+WrmNfEjpwAGAAAe6tNGCmIsSzHtsop4aCy9dpMSFqasd073FSj6wMPxlNDaTqG0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1"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">
                  <v:imagedata r:id="rId28" o:title=""/>
                </v:shape>
                <v:shape id="Picture 19"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">
                  <v:imagedata r:id="rId29" o:title=""/>
                </v:shape>
                <v:shape id="Picture 20"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">
                  <v:imagedata r:id="rId30" o:title=""/>
                </v:shape>
                <v:shape id="Picture 22"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" stroked="t" strokecolor="#7f7f7f [1612]" strokeweight="2.25pt">
                  <v:imagedata r:id="rId31" o:title=""/>
                </v:shape>
                <v:shape id="Picture 25"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" stroked="t" strokecolor="#7f7f7f [1612]" strokeweight="4.5pt">
                  <v:imagedata r:id="rId32" o:title=""/>
                </v:shape>
                <v:shape id="Picture 26"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">
                  <v:imagedata r:id="rId33" o:title=""/>
                </v:shape>
                <v:shape id="Picture 28"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">
                  <v:imagedata r:id="rId34" o:title=""/>
                </v:shape>
                <v:shapetype id="_x0000_t32" coordsize="21600,21600" o:spt="32" o:oned="t" path="m,l21600,21600e" filled="f">
                  <v:path arrowok="t" fillok="f" o:connecttype="none"/>
                  <o:lock v:ext="edit" shapetype="t"/>
                </v:shapetype>
                <v:shape id="Straight Arrow Connector 29"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" strokecolor="#4472c4 [3204]" strokeweight="3pt">
                  <v:stroke endarrow="block" joinstyle="miter"/>
                  <o:lock v:ext="edit" shapetype="f"/>
                </v:shape>
                <v:shape id="Straight Arrow Connector 30"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" strokecolor="#4472c4 [3204]" strokeweight="3pt">
                  <v:stroke endarrow="block" joinstyle="miter"/>
                  <o:lock v:ext="edit" shapetype="f"/>
                </v:shape>
                <v:shape id="Straight Arrow Connector 31"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" strokecolor="#4472c4 [3204]" strokeweight="3pt">
                  <v:stroke endarrow="block" joinstyle="miter"/>
                  <o:lock v:ext="edit" shapetype="f"/>
                </v:shape>
                <v:shape id="Straight Arrow Connector 32"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" strokecolor="#ed7d31 [3205]" strokeweight="3pt">
                  <v:stroke endarrow="block" joinstyle="miter"/>
                  <o:lock v:ext="edit" shapetype="f"/>
                </v:shape>
                <v:shape id="Straight Arrow Connector 33"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Eh0xQAAANsAAAAPAAAAZHJzL2Rvd25yZXYueG1sRI9Pa8JA&#10;FMTvQr/D8gQv0mxUq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2KEh0xQAAANsAAAAP&#10;AAAAAAAAAAAAAAAAAAcCAABkcnMvZG93bnJldi54bWxQSwUGAAAAAAMAAwC3AAAA+QIAAAAA&#10;" strokecolor="#ed7d31 [3205]" strokeweight="3pt">
                  <v:stroke endarrow="block" joinstyle="miter"/>
                  <o:lock v:ext="edit" shapetype="f"/>
                </v:shape>
                <v:shape id="Straight Arrow Connector 35"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" strokecolor="#ed7d31 [3205]" strokeweight="3pt">
                  <v:stroke endarrow="block" joinstyle="miter"/>
                  <o:lock v:ext="edit" shapetype="f"/>
                </v:shape>
                <v:shape id="Straight Arrow Connector 36"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" strokecolor="#a5a5a5 [3206]" strokeweight="4.5pt">
                  <v:stroke endarrow="block" joinstyle="miter"/>
                  <o:lock v:ext="edit" shapetype="f"/>
                </v:shape>
                <v:shape id="Straight Arrow Connector 37"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" strokecolor="#a5a5a5 [3206]" strokeweight="4.5pt">
                  <v:stroke endarrow="block" joinstyle="miter"/>
                  <o:lock v:ext="edit" shapetype="f"/>
                </v:shape>
                <v:shape id="Straight Arrow Connector 38"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" strokecolor="#7f7f7f [1612]" strokeweight="4.5pt">
                  <v:stroke endarrow="block" joinstyle="miter"/>
                  <o:lock v:ext="edit" shapetype="f"/>
                </v:shape>
                <v:shape id="Picture 39"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" stroked="t" strokecolor="#7f7f7f [1612]" strokeweight="4.5pt">
                  <v:imagedata r:id="rId35"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7DC50666" w14:textId="77777777" w:rsidR="001C3C5D" w:rsidRPr="00424860" w:rsidRDefault="001E176E"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4EBA0F7" w14:textId="77777777" w:rsidR="001C3C5D" w:rsidRDefault="001E176E"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63E9CA53" w14:textId="77777777" w:rsidR="001C3C5D" w:rsidRDefault="001E176E"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7A7B868" w14:textId="77777777" w:rsidR="001C3C5D" w:rsidRDefault="001E176E"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3FA4B505" w14:textId="77777777" w:rsidR="001C3C5D" w:rsidRDefault="001E176E"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F5B40BE" w14:textId="77777777" w:rsidR="001C3C5D" w:rsidRDefault="001E176E" w:rsidP="00CF050D">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444867B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7F97DA22"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112EB2C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31659785" w14:textId="77777777" w:rsidR="001C3C5D" w:rsidRDefault="001E176E"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51"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42E7A9DD"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53"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Straight Arrow Connector 54"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" strokecolor="#4472c4 [3204]" strokeweight="3pt">
                  <v:stroke endarrow="block" joinstyle="miter"/>
                  <o:lock v:ext="edit" shapetype="f"/>
                </v:shape>
                <v:shape id="Straight Arrow Connector 55"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" strokecolor="#ed7d31 [3205]" strokeweight="3pt">
                  <v:stroke endarrow="block" joinstyle="miter"/>
                  <o:lock v:ext="edit" shapetype="f"/>
                </v:shape>
                <v:shape id="TextBox 258" o:spid="_x0000_s1060" type="#_x0000_t202" style="position:absolute;left:44122;top:16814;width:11168;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2F5B50A" w14:textId="261A4CDB"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sampling</w:t>
                        </w:r>
                      </w:p>
                    </w:txbxContent>
                  </v:textbox>
                </v:shape>
                <v:shape id="TextBox 265" o:spid="_x0000_s1061" type="#_x0000_t202" style="position:absolute;left:44139;top:20759;width:10826;height:2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670562F" w14:textId="77777777"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58" o:spid="_x0000_s1062" style="position:absolute;left:42237;top:16413;width:13724;height:6896;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" filled="f" strokecolor="#a5a5a5 [2092]" strokeweight="1pt">
                  <v:stroke dashstyle="longDash"/>
                </v:roundrect>
                <v:shape id="TextBox 293" o:spid="_x0000_s1063" type="#_x0000_t202" style="position:absolute;left:44144;top:18738;width:9805;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4E8E4A2F" w14:textId="5A0333C4" w:rsidR="001C3C5D" w:rsidRDefault="001C3C5D" w:rsidP="00CF050D">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sampling</w:t>
                        </w:r>
                      </w:p>
                    </w:txbxContent>
                  </v:textbox>
                </v:shape>
                <v:shape id="Straight Arrow Connector 60"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14:paraId="5936872A" w14:textId="77777777" w:rsidR="001C3C5D" w:rsidRDefault="001E176E" w:rsidP="00CF050D">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0FDB86AE" w14:textId="0CB470E2" w:rsidR="00CF050D" w:rsidRPr="00FE195D" w:rsidRDefault="00CF050D" w:rsidP="00CF050D">
      <w:pPr>
        <w:spacing w:line="256" w:lineRule="auto"/>
        <w:rPr>
          <w:color w:val="44546A" w:themeColor="text2"/>
          <w:sz w:val="18"/>
          <w:szCs w:val="18"/>
        </w:rPr>
      </w:pPr>
      <w:bookmarkStart w:id="6" w:name="_Ref83832084"/>
      <w:r w:rsidRPr="007C5AC2">
        <w:rPr>
          <w:color w:val="44546A" w:themeColor="text2"/>
          <w:sz w:val="18"/>
          <w:szCs w:val="18"/>
        </w:rPr>
        <w:t>Fig</w:t>
      </w:r>
      <w:r w:rsidR="00FD06A6">
        <w:rPr>
          <w:color w:val="44546A" w:themeColor="text2"/>
          <w:sz w:val="18"/>
          <w:szCs w:val="18"/>
        </w:rPr>
        <w:t>.</w:t>
      </w:r>
      <w:r w:rsidRPr="007C5AC2">
        <w:rPr>
          <w:color w:val="44546A" w:themeColor="text2"/>
          <w:sz w:val="18"/>
          <w:szCs w:val="18"/>
        </w:rPr>
        <w:t xml:space="preserve"> </w:t>
      </w:r>
      <w:r w:rsidRPr="007C5AC2">
        <w:rPr>
          <w:color w:val="44546A" w:themeColor="text2"/>
          <w:sz w:val="18"/>
          <w:szCs w:val="18"/>
        </w:rPr>
        <w:fldChar w:fldCharType="begin"/>
      </w:r>
      <w:r w:rsidRPr="007C5AC2">
        <w:rPr>
          <w:color w:val="44546A" w:themeColor="text2"/>
          <w:sz w:val="18"/>
          <w:szCs w:val="18"/>
        </w:rPr>
        <w:instrText xml:space="preserve"> SEQ Figure \* ARABIC </w:instrText>
      </w:r>
      <w:r w:rsidRPr="007C5AC2">
        <w:rPr>
          <w:color w:val="44546A" w:themeColor="text2"/>
          <w:sz w:val="18"/>
          <w:szCs w:val="18"/>
        </w:rPr>
        <w:fldChar w:fldCharType="separate"/>
      </w:r>
      <w:r w:rsidR="008066DF">
        <w:rPr>
          <w:noProof/>
          <w:color w:val="44546A" w:themeColor="text2"/>
          <w:sz w:val="18"/>
          <w:szCs w:val="18"/>
        </w:rPr>
        <w:t>3</w:t>
      </w:r>
      <w:r w:rsidRPr="007C5AC2">
        <w:rPr>
          <w:color w:val="44546A" w:themeColor="text2"/>
          <w:sz w:val="18"/>
          <w:szCs w:val="18"/>
        </w:rPr>
        <w:fldChar w:fldCharType="end"/>
      </w:r>
      <w:bookmarkEnd w:id="6"/>
      <w:r w:rsidRPr="007C5AC2">
        <w:rPr>
          <w:color w:val="44546A" w:themeColor="text2"/>
          <w:sz w:val="18"/>
          <w:szCs w:val="18"/>
        </w:rPr>
        <w:t xml:space="preserve">. </w:t>
      </w:r>
      <w:r w:rsidR="00FD06A6">
        <w:rPr>
          <w:color w:val="44546A" w:themeColor="text2"/>
          <w:sz w:val="18"/>
          <w:szCs w:val="18"/>
        </w:rPr>
        <w:t>C</w:t>
      </w:r>
      <w:r w:rsidRPr="007C5AC2">
        <w:rPr>
          <w:color w:val="44546A" w:themeColor="text2"/>
          <w:sz w:val="18"/>
          <w:szCs w:val="18"/>
        </w:rPr>
        <w:t xml:space="preserve">onceptual structure of a </w:t>
      </w:r>
      <w:r w:rsidR="000A51E5">
        <w:rPr>
          <w:color w:val="44546A" w:themeColor="text2"/>
          <w:sz w:val="18"/>
          <w:szCs w:val="18"/>
        </w:rPr>
        <w:t>four</w:t>
      </w:r>
      <w:r w:rsidRPr="007C5AC2">
        <w:rPr>
          <w:color w:val="44546A" w:themeColor="text2"/>
          <w:sz w:val="18"/>
          <w:szCs w:val="18"/>
        </w:rPr>
        <w:t xml:space="preserve">-layer U-Net. In this study, the input map was resized to half of its input size (e.g., </w:t>
      </w:r>
      <w:r w:rsidRPr="00FD06A6">
        <w:rPr>
          <w:i/>
          <w:iCs/>
          <w:color w:val="44546A" w:themeColor="text2"/>
          <w:sz w:val="18"/>
          <w:szCs w:val="18"/>
        </w:rPr>
        <w:t>n</w:t>
      </w:r>
      <w:r w:rsidRPr="007C5AC2">
        <w:rPr>
          <w:color w:val="44546A" w:themeColor="text2"/>
          <w:sz w:val="18"/>
          <w:szCs w:val="18"/>
          <w:vertAlign w:val="superscript"/>
        </w:rPr>
        <w:t>2</w:t>
      </w:r>
      <w:r w:rsidRPr="007C5AC2">
        <w:rPr>
          <w:color w:val="44546A" w:themeColor="text2"/>
          <w:sz w:val="18"/>
          <w:szCs w:val="18"/>
        </w:rPr>
        <w:t xml:space="preserve"> to </w:t>
      </w:r>
      <m:oMath>
        <m:sSup>
          <m:sSupPr>
            <m:ctrlPr>
              <w:rPr>
                <w:rFonts w:ascii="Cambria Math" w:hAnsi="Cambria Math"/>
                <w:color w:val="44546A" w:themeColor="text2"/>
                <w:sz w:val="18"/>
                <w:szCs w:val="18"/>
              </w:rPr>
            </m:ctrlPr>
          </m:sSupPr>
          <m:e>
            <m:d>
              <m:dPr>
                <m:ctrlPr>
                  <w:rPr>
                    <w:rFonts w:ascii="Cambria Math" w:hAnsi="Cambria Math"/>
                    <w:color w:val="44546A" w:themeColor="text2"/>
                    <w:sz w:val="18"/>
                    <w:szCs w:val="18"/>
                  </w:rPr>
                </m:ctrlPr>
              </m:dPr>
              <m:e>
                <m:f>
                  <m:fPr>
                    <m:ctrlPr>
                      <w:rPr>
                        <w:rFonts w:ascii="Cambria Math" w:hAnsi="Cambria Math"/>
                        <w:color w:val="44546A" w:themeColor="text2"/>
                        <w:sz w:val="18"/>
                        <w:szCs w:val="18"/>
                      </w:rPr>
                    </m:ctrlPr>
                  </m:fPr>
                  <m:num>
                    <m:r>
                      <w:rPr>
                        <w:rFonts w:ascii="Cambria Math" w:hAnsi="Cambria Math"/>
                        <w:color w:val="44546A" w:themeColor="text2"/>
                        <w:sz w:val="18"/>
                        <w:szCs w:val="18"/>
                      </w:rPr>
                      <m:t>n</m:t>
                    </m:r>
                  </m:num>
                  <m:den>
                    <m:r>
                      <m:rPr>
                        <m:sty m:val="p"/>
                      </m:rPr>
                      <w:rPr>
                        <w:rFonts w:ascii="Cambria Math" w:hAnsi="Cambria Math"/>
                        <w:color w:val="44546A" w:themeColor="text2"/>
                        <w:sz w:val="18"/>
                        <w:szCs w:val="18"/>
                      </w:rPr>
                      <m:t>2</m:t>
                    </m:r>
                  </m:den>
                </m:f>
              </m:e>
            </m:d>
          </m:e>
          <m:sup>
            <m:r>
              <m:rPr>
                <m:sty m:val="p"/>
              </m:rPr>
              <w:rPr>
                <w:rFonts w:ascii="Cambria Math" w:hAnsi="Cambria Math"/>
                <w:color w:val="44546A" w:themeColor="text2"/>
                <w:sz w:val="18"/>
                <w:szCs w:val="18"/>
              </w:rPr>
              <m:t>2</m:t>
            </m:r>
          </m:sup>
        </m:sSup>
      </m:oMath>
      <w:r w:rsidR="00037E2E">
        <w:rPr>
          <w:color w:val="44546A" w:themeColor="text2"/>
          <w:sz w:val="18"/>
          <w:szCs w:val="18"/>
        </w:rPr>
        <w:t>)</w:t>
      </w:r>
      <w:r w:rsidRPr="00FE195D">
        <w:rPr>
          <w:color w:val="44546A" w:themeColor="text2"/>
          <w:sz w:val="18"/>
          <w:szCs w:val="18"/>
        </w:rPr>
        <w:t xml:space="preserve"> in each down-sampling layer, and then expanded to the original size in the up-sampling process. The loss denotes the difference between the prediction and reference map</w:t>
      </w:r>
      <w:r w:rsidR="00993FEC">
        <w:rPr>
          <w:color w:val="44546A" w:themeColor="text2"/>
          <w:sz w:val="18"/>
          <w:szCs w:val="18"/>
        </w:rPr>
        <w:t>s</w:t>
      </w:r>
      <w:r w:rsidRPr="00FE195D">
        <w:rPr>
          <w:color w:val="44546A" w:themeColor="text2"/>
          <w:sz w:val="18"/>
          <w:szCs w:val="18"/>
        </w:rPr>
        <w:t>, reflecting the performance of the U-Net.</w:t>
      </w:r>
    </w:p>
    <w:p w14:paraId="73CA88EA" w14:textId="3F29B514" w:rsidR="00CF050D" w:rsidRPr="00424860" w:rsidRDefault="00CF050D" w:rsidP="00930E41">
      <w:r w:rsidRPr="00424860">
        <w:lastRenderedPageBreak/>
        <w:t>The down-sampling layers include convolution, pooling, and rescaling processes (</w:t>
      </w:r>
      <w:r w:rsidRPr="00424860">
        <w:fldChar w:fldCharType="begin"/>
      </w:r>
      <w:r w:rsidRPr="00424860">
        <w:instrText xml:space="preserve"> REF _Ref83897234 \h </w:instrText>
      </w:r>
      <w:r w:rsidR="00930E41">
        <w:instrText xml:space="preserve"> \* MERGEFORMAT </w:instrText>
      </w:r>
      <w:r w:rsidRPr="00424860">
        <w:fldChar w:fldCharType="separate"/>
      </w:r>
      <w:r w:rsidR="008066DF" w:rsidRPr="0030288B">
        <w:t xml:space="preserve">Table </w:t>
      </w:r>
      <w:r w:rsidR="008066DF">
        <w:rPr>
          <w:i/>
          <w:iCs/>
          <w:noProof/>
        </w:rPr>
        <w:t>2</w:t>
      </w:r>
      <w:r w:rsidRPr="00424860">
        <w:fldChar w:fldCharType="end"/>
      </w:r>
      <w:r w:rsidRPr="00424860">
        <w:t xml:space="preserve">). </w:t>
      </w:r>
      <w:r w:rsidR="00F2760D">
        <w:t>C</w:t>
      </w:r>
      <w:r w:rsidRPr="00424860">
        <w:t>onvolution is a cross-correlation operation that produces feature maps indicating the similarit</w:t>
      </w:r>
      <w:r w:rsidR="00993FEC">
        <w:t>ies</w:t>
      </w:r>
      <w:r w:rsidRPr="00424860">
        <w:t xml:space="preserve"> between inputs and convolution filters </w:t>
      </w:r>
      <w:sdt>
        <w:sdtPr>
          <w:alias w:val="To edit, see citavi.com/edit"/>
          <w:tag w:val="CitaviPlaceholder#cd380e8d-76c5-438f-a5ae-f60d2262910b"/>
          <w:id w:val="-73053161"/>
          <w:placeholder>
            <w:docPart w:val="E60E700AF58B4480A1B02905E1F35E2B"/>
          </w:placeholder>
        </w:sdtPr>
        <w:sdtEndPr/>
        <w:sdtContent>
          <w:r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NCwiUmVmZXJlbmNlSWQiOiIzMzA2NTg2OS1lMjI3LTQyOTItYjkxYS00Y2VlN2ZiNTY1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g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3MzkxNzgzLyIsIlVyaVN0cmluZyI6Imh0dHA6Ly9pZWVleHBsb3JlLmllZWUub3JnL2RvY3VtZW50LzczOTE3ODM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hbmdqIiwiQ3JlYXRlZE9uIjoiMjAyMS0wOS0zMFQwMjozNDozNSIsIk1vZGlmaWVkQnkiOiJfV2FuZ2oiLCJJZCI6IjVmMzJkOGJkLWQxYTgtNGU4My1hNjU4LTM5Y2JhZWQ5YTQyYiIsIk1vZGlmaWVkT24iOiIyMDIxLTA5LTMwVDAyOjM0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Q1NQQ1MuMjAxNS43MzkxNzgzIiwiVXJpU3RyaW5nIjoiaHR0cHM6Ly9kb2kub3JnLzEwLjExMDkvSUNTUENTLjIwMTUuNzM5MTc4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5LTMwVDAyOjM0OjMwIiwiTW9kaWZpZWRCeSI6Il9XYW5naiIsIklkIjoiYTM2YjQzNGYtMTI5NS00OTU0LWJkMDYtZTE5ZDE2ZDcwOGE4IiwiTW9kaWZpZWRPbiI6IjIwMjEtMDktMzBUMDI6MzQ6MzA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}</w:instrText>
          </w:r>
          <w:r w:rsidRPr="00424860">
            <w:fldChar w:fldCharType="separate"/>
          </w:r>
          <w:r w:rsidR="009F20B2">
            <w:t>(Kapinchev et al., 2015)</w:t>
          </w:r>
          <w:r w:rsidRPr="00424860">
            <w:fldChar w:fldCharType="end"/>
          </w:r>
        </w:sdtContent>
      </w:sdt>
      <w:r w:rsidRPr="00424860">
        <w:t xml:space="preserve">. By applying multiple filters, the different spatial patterns can be retrieved independently. For example, </w:t>
      </w:r>
      <w:sdt>
        <w:sdtPr>
          <w:alias w:val="To edit, see citavi.com/edit"/>
          <w:tag w:val="CitaviPlaceholder#f120542f-5440-405a-8a82-b37697078e9e"/>
          <w:id w:val="1532069384"/>
          <w:placeholder>
            <w:docPart w:val="E60E700AF58B4480A1B02905E1F35E2B"/>
          </w:placeholder>
        </w:sdtPr>
        <w:sdtEndPr/>
        <w:sdtContent>
          <w:r w:rsidRPr="00424860">
            <w:fldChar w:fldCharType="begin"/>
          </w:r>
          <w:r w:rsidR="001E176E">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yeGl2SWQiOiIxMzExLjI5MDF2MyIsIkF1dGhvcnMiOlt7IiRpZCI6Ijc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OCIsIiR0eXBlIjoiU3dpc3NBY2FkZW1pYy5DaXRhdmkuUHJvamVjdCwgU3dpc3NBY2FkZW1pYy5DaXRhdmkifX0seyIkaWQiOiI5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gifX1dLCJDaXRhdGlvbktleVVwZGF0ZVR5cGUiOjAsIkNvbGxhYm9yYXRvcnMiOltdLCJDb3ZlclBhdGgiOnsiJGlkIjoiMTAiLCIkdHlwZSI6IlN3aXNzQWNhZGVtaWMuQ2l0YXZpLkxpbmtlZFJlc291cmNlLCBTd2lzc0FjYWRlbWljLkNpdGF2aSIsIkxpbmtlZFJlc291cmNlVHlwZSI6MSwiVXJpU3RyaW5nIjoiWmVpbGVyLCBGZXJndXMgMTEgMTMgMjAxMyAtIFZpc3VhbGl6aW5nIGFuZCBVbmRlcnN0YW5kaW5nIENvbnZvbHV0aW9uYWwgTmV0d29ya3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g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OCJ9fSwiVXNlTnVtYmVyaW5nVHlwZU9mUGFyZW50RG9jdW1lbnQiOmZhbHNlfV0sIkZvcm1hdHRlZFRleHQiOnsiJGlkIjoiMTgiLCJDb3VudCI6MSwiVGV4dFVuaXRzIjpbeyIkaWQiOiIxOSIsIkZvbnRTdHlsZSI6eyIkaWQiOiIyMCIsIk5ldXRyYWwiOnRydWV9LCJSZWFkaW5nT3JkZXIiOjEsIlRleHQiOiJaZWlsZXIgYW5kIEZlcmd1cyJ9XX0sIlRhZyI6IkNpdGF2aVBsYWNlaG9sZGVyI2YxMjA1NDJmLTU0NDAtNDA1YS04YTgyLWIzNzY5NzA3OGU5ZSIsIlRleHQiOiJaZWlsZXIgYW5kIEZlcmd1cyIsIldBSVZlcnNpb24iOiI2LjE0LjAuMCJ9}</w:instrText>
          </w:r>
          <w:r w:rsidRPr="00424860">
            <w:fldChar w:fldCharType="separate"/>
          </w:r>
          <w:r w:rsidR="00D85511">
            <w:t>Zeiler and Fergus</w:t>
          </w:r>
          <w:r w:rsidRPr="00424860">
            <w:fldChar w:fldCharType="end"/>
          </w:r>
        </w:sdtContent>
      </w:sdt>
      <w:r w:rsidRPr="00424860">
        <w:t xml:space="preserve"> </w:t>
      </w:r>
      <w:sdt>
        <w:sdtPr>
          <w:alias w:val="To edit, see citavi.com/edit"/>
          <w:tag w:val="CitaviPlaceholder#a9532109-7e30-40bd-ad9a-b8bfa3628982"/>
          <w:id w:val="1270047114"/>
          <w:placeholder>
            <w:docPart w:val="E60E700AF58B4480A1B02905E1F35E2B"/>
          </w:placeholder>
        </w:sdtPr>
        <w:sdtEndPr/>
        <w:sdtContent>
          <w:r w:rsidRPr="00424860">
            <w:fldChar w:fldCharType="begin"/>
          </w:r>
          <w:r w:rsidR="001E176E">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MxMS4yOTAxIiwiVXJpU3RyaW5nIjoiaHR0cHM6Ly9hcnhpdi5vcmcvcGRmLzEzMTEuMjkwMX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yOjQzOjUyIiwiTW9kaWZpZWRCeSI6Il9XYW5naiIsIklkIjoiZjFhNDk1YTUtMDVlYy00MmUyLTg5N2QtMDJiNDBkMTY2NDJhIiwiTW9kaWZpZWRPbiI6IjIwMjEtMDktMzBUMDI6NDM6NT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IiwiTW9kaWZpZWRCeSI6Il9XYW5naiIsIklkIjoiOTUwNjU0MDItMDU2MC00MWViLTg0N2MtMGZhYjBjZDIyNjFjIiwiTW9kaWZpZWRPbiI6IjIwMjEtMDktMzBUMDI6NDM6NTIiLCJQcm9qZWN0Ijp7IiRyZWYiOiI4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IiLCJNb2RpZmllZEJ5IjoiX1dhbmdqIiwiSWQiOiI3ODg0MThjZC0zZmZhLTQxYmUtYjBhMS0xODAxM2M2YTgwYzUiLCJNb2RpZmllZE9uIjoiMjAyMS0wOS0zMFQwMjo0OToxN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EzKSJ9XX0sIlRhZyI6IkNpdGF2aVBsYWNlaG9sZGVyI2E5NTMyMTA5LTdlMzAtNDBiZC1hZDlhLWI4YmZhMzYyODk4MiIsIlRleHQiOiIoMjAxMykiLCJXQUlWZXJzaW9uIjoiNi4xNC4wLjAifQ==}</w:instrText>
          </w:r>
          <w:r w:rsidRPr="00424860">
            <w:fldChar w:fldCharType="separate"/>
          </w:r>
          <w:r w:rsidR="009313E3">
            <w:t>(2013)</w:t>
          </w:r>
          <w:r w:rsidRPr="00424860">
            <w:fldChar w:fldCharType="end"/>
          </w:r>
        </w:sdtContent>
      </w:sdt>
      <w:r w:rsidRPr="00424860">
        <w:t xml:space="preserve"> reported that horizontal, vertical, and circular patterns were identified by different filters applied to the input image. The pooling process reduces the size of inputs. We select</w:t>
      </w:r>
      <w:r w:rsidR="00993FEC">
        <w:t>ed</w:t>
      </w:r>
      <w:r w:rsidRPr="00424860">
        <w:t xml:space="preserve"> max-pooling to reduce dimensionality because it is adopted in most </w:t>
      </w:r>
      <w:r w:rsidR="00E30C9A">
        <w:rPr>
          <w:rFonts w:ascii="Calibri" w:hAnsi="Calibri" w:cs="Calibri"/>
        </w:rPr>
        <w:t>deep learning</w:t>
      </w:r>
      <w:r w:rsidRPr="00424860">
        <w:t xml:space="preserve"> structures </w:t>
      </w:r>
      <w:sdt>
        <w:sdtPr>
          <w:alias w:val="To edit, see citavi.com/edit"/>
          <w:tag w:val="CitaviPlaceholder#3f1661ce-46b6-4b05-9af5-dbe4602af725"/>
          <w:id w:val="964152141"/>
          <w:placeholder>
            <w:docPart w:val="E60E700AF58B4480A1B02905E1F35E2B"/>
          </w:placeholder>
        </w:sdtPr>
        <w:sdtEndPr/>
        <w:sdtContent>
          <w:r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OCwiUmVmZXJlbmNlSWQiOiJjZTg2MDU3ZC1kOWU3LTQ4YjAtOTQ2NS1lYzM1NzUwNDY1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Q6NDA6MjciLCJNb2RpZmllZEJ5IjoiX1dhbmdqIiwiSWQiOiJmM2FlOTM2OC03NWM5LTQ4YmEtYTlhZS0zMDhmYmVlMTRhOWUiLCJNb2RpZmllZE9uIjoiMjAyMS0wOS0zMFQwNDo0MDoy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2OTA5NzEzIiwiVXJpU3RyaW5nIjoiaHR0cHM6Ly9pZWVleHBsb3JlLmllZWUub3JnL2RvY3VtZW50LzY5MDk3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}</w:instrText>
          </w:r>
          <w:r w:rsidRPr="00424860">
            <w:fldChar w:fldCharType="separate"/>
          </w:r>
          <w:r w:rsidR="009F20B2">
            <w:t>(Murray and Perronnin, 2014)</w:t>
          </w:r>
          <w:r w:rsidRPr="00424860">
            <w:fldChar w:fldCharType="end"/>
          </w:r>
        </w:sdtContent>
      </w:sdt>
      <w:r w:rsidRPr="00424860">
        <w:t>. The rescaling process rescales the pixel values of the feature maps to a specified range to optimize the computation</w:t>
      </w:r>
      <w:r w:rsidR="00993FEC">
        <w:t>al</w:t>
      </w:r>
      <w:r w:rsidRPr="00424860">
        <w:t xml:space="preserve"> flow of the network. We use</w:t>
      </w:r>
      <w:r w:rsidR="00993FEC">
        <w:t>d</w:t>
      </w:r>
      <w:r w:rsidRPr="00424860">
        <w:t xml:space="preserve"> </w:t>
      </w:r>
      <w:r w:rsidR="00993FEC">
        <w:t xml:space="preserve">a </w:t>
      </w:r>
      <w:r w:rsidRPr="00424860">
        <w:t xml:space="preserve">rectified linear unit </w:t>
      </w:r>
      <w:r w:rsidR="00993FEC">
        <w:t xml:space="preserve">activation </w:t>
      </w:r>
      <w:r w:rsidRPr="00424860">
        <w:t>function (</w:t>
      </w:r>
      <w:proofErr w:type="spellStart"/>
      <w:r w:rsidRPr="00424860">
        <w:t>ReLU</w:t>
      </w:r>
      <w:proofErr w:type="spellEnd"/>
      <w:r w:rsidRPr="00424860">
        <w:t xml:space="preserve">) for its simple, efficient, and robust performance </w:t>
      </w:r>
      <w:sdt>
        <w:sdtPr>
          <w:alias w:val="To edit, see citavi.com/edit"/>
          <w:tag w:val="CitaviPlaceholder#411057ff-804f-42c6-a277-28ec850b5390"/>
          <w:id w:val="-1272855197"/>
          <w:placeholder>
            <w:docPart w:val="92A0A17EDCC04CADAEBCB633F1BE0517"/>
          </w:placeholder>
        </w:sdtPr>
        <w:sdtEndPr/>
        <w:sdtContent>
          <w:r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ODAzLjA4Mzc1djIiLCJVcmlTdHJpbmciOiJodHRwOi8vYXJ4aXYub3JnL3BkZi8xODAzLjA4Mzc1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My4wODM3NXYyIiwiVXJpU3RyaW5nIjoiaHR0cHM6Ly9hcnhpdi5vcmcvcGRmLzE4MDMuMDgzNz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NDozNToyMyIsIk1vZGlmaWVkQnkiOiJfV2FuZ2oiLCJJZCI6Ijg1ZTIzMWFkLTc3NzEtNDZlMC1hMTMzLTNhZDU3MDE5YmFmZCIsIk1vZGlmaWVkT24iOiIyMDIxLTA5LTMwVDA0OjM1OjI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y4wODM3NXYyIiwiVXJpU3RyaW5nIjoiaHR0cDovL2FyeGl2Lm9yZy9hYnMvMTgwMy4wODM3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XYW5naiIsIkNyZWF0ZWRPbiI6IjIwMjEtMDktMzBUMDQ6MzU6MjMiLCJNb2RpZmllZEJ5IjoiX1dhbmdqIiwiSWQiOiI0Y2YyNmQ2Yy02YTIxLTQ0ZTMtODU2Mi1iYzFjNTZkNWFhMTQiLCJNb2RpZmllZE9uIjoiMjAyMS0wOS0zMFQwNDozNT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DMuMDgzNzUiLCJVcmlTdHJpbmciOiJodHRwczovL2FyeGl2Lm9yZy9wZGYvMTgwMy4wODM3NX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}</w:instrText>
          </w:r>
          <w:r w:rsidRPr="00424860">
            <w:fldChar w:fldCharType="separate"/>
          </w:r>
          <w:r w:rsidR="00D85511">
            <w:t>(Agarap, 2018)</w:t>
          </w:r>
          <w:r w:rsidRPr="00424860">
            <w:fldChar w:fldCharType="end"/>
          </w:r>
        </w:sdtContent>
      </w:sdt>
      <w:r w:rsidRPr="00424860">
        <w:t>.</w:t>
      </w:r>
    </w:p>
    <w:p w14:paraId="3BF372B1" w14:textId="2602F015" w:rsidR="00CF050D" w:rsidRPr="0030288B" w:rsidRDefault="00CF050D" w:rsidP="00CF050D">
      <w:pPr>
        <w:pStyle w:val="Caption"/>
        <w:rPr>
          <w:i w:val="0"/>
          <w:iCs w:val="0"/>
        </w:rPr>
      </w:pPr>
      <w:bookmarkStart w:id="7" w:name="_Ref83897234"/>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sidR="008066DF">
        <w:rPr>
          <w:i w:val="0"/>
          <w:iCs w:val="0"/>
          <w:noProof/>
        </w:rPr>
        <w:t>2</w:t>
      </w:r>
      <w:r w:rsidRPr="0030288B">
        <w:rPr>
          <w:i w:val="0"/>
          <w:iCs w:val="0"/>
        </w:rPr>
        <w:fldChar w:fldCharType="end"/>
      </w:r>
      <w:bookmarkEnd w:id="7"/>
      <w:r w:rsidRPr="0030288B">
        <w:rPr>
          <w:i w:val="0"/>
          <w:iCs w:val="0"/>
        </w:rPr>
        <w:t xml:space="preserve">. </w:t>
      </w:r>
      <w:r w:rsidR="00993FEC">
        <w:rPr>
          <w:i w:val="0"/>
          <w:iCs w:val="0"/>
        </w:rPr>
        <w:t>E</w:t>
      </w:r>
      <w:r w:rsidRPr="0030288B">
        <w:rPr>
          <w:i w:val="0"/>
          <w:iCs w:val="0"/>
        </w:rPr>
        <w:t>quation</w:t>
      </w:r>
      <w:r w:rsidR="00993FEC">
        <w:rPr>
          <w:i w:val="0"/>
          <w:iCs w:val="0"/>
        </w:rPr>
        <w:t>s</w:t>
      </w:r>
      <w:r w:rsidRPr="0030288B">
        <w:rPr>
          <w:i w:val="0"/>
          <w:iCs w:val="0"/>
        </w:rPr>
        <w:t xml:space="preserve"> of the component layers of U-Net.</w:t>
      </w:r>
    </w:p>
    <w:tbl>
      <w:tblPr>
        <w:tblStyle w:val="TableGrid"/>
        <w:tblW w:w="9053" w:type="dxa"/>
        <w:tblLook w:val="04A0" w:firstRow="1" w:lastRow="0" w:firstColumn="1" w:lastColumn="0" w:noHBand="0" w:noVBand="1"/>
      </w:tblPr>
      <w:tblGrid>
        <w:gridCol w:w="1717"/>
        <w:gridCol w:w="6507"/>
        <w:gridCol w:w="829"/>
      </w:tblGrid>
      <w:tr w:rsidR="00CF050D" w:rsidRPr="00424860" w14:paraId="18F5CCAF" w14:textId="77777777" w:rsidTr="00E11417">
        <w:trPr>
          <w:trHeight w:val="426"/>
        </w:trPr>
        <w:tc>
          <w:tcPr>
            <w:tcW w:w="1717" w:type="dxa"/>
            <w:tcBorders>
              <w:top w:val="single" w:sz="4" w:space="0" w:color="auto"/>
              <w:left w:val="nil"/>
              <w:bottom w:val="single" w:sz="4" w:space="0" w:color="auto"/>
              <w:right w:val="nil"/>
            </w:tcBorders>
            <w:vAlign w:val="center"/>
          </w:tcPr>
          <w:p w14:paraId="0583C98B" w14:textId="77777777" w:rsidR="00CF050D" w:rsidRPr="00424860" w:rsidRDefault="00CF050D" w:rsidP="00E11417">
            <w:pPr>
              <w:rPr>
                <w:b/>
                <w:bCs/>
              </w:rPr>
            </w:pPr>
            <w:r w:rsidRPr="00424860">
              <w:rPr>
                <w:b/>
                <w:bCs/>
              </w:rPr>
              <w:t>Layer</w:t>
            </w:r>
          </w:p>
        </w:tc>
        <w:tc>
          <w:tcPr>
            <w:tcW w:w="6507" w:type="dxa"/>
            <w:tcBorders>
              <w:top w:val="single" w:sz="4" w:space="0" w:color="auto"/>
              <w:left w:val="nil"/>
              <w:bottom w:val="single" w:sz="4" w:space="0" w:color="auto"/>
              <w:right w:val="nil"/>
            </w:tcBorders>
            <w:vAlign w:val="center"/>
          </w:tcPr>
          <w:p w14:paraId="2BD799C9" w14:textId="77777777" w:rsidR="00CF050D" w:rsidRPr="00424860" w:rsidRDefault="00CF050D" w:rsidP="00E11417">
            <w:pPr>
              <w:rPr>
                <w:b/>
                <w:bCs/>
              </w:rPr>
            </w:pPr>
            <w:r w:rsidRPr="00424860">
              <w:rPr>
                <w:b/>
                <w:bCs/>
              </w:rPr>
              <w:t>Equation</w:t>
            </w:r>
          </w:p>
        </w:tc>
        <w:tc>
          <w:tcPr>
            <w:tcW w:w="829" w:type="dxa"/>
            <w:tcBorders>
              <w:top w:val="single" w:sz="4" w:space="0" w:color="auto"/>
              <w:left w:val="nil"/>
              <w:bottom w:val="single" w:sz="4" w:space="0" w:color="auto"/>
              <w:right w:val="nil"/>
            </w:tcBorders>
            <w:vAlign w:val="center"/>
          </w:tcPr>
          <w:p w14:paraId="09338805" w14:textId="77777777" w:rsidR="00CF050D" w:rsidRPr="00424860" w:rsidRDefault="00CF050D" w:rsidP="00E11417">
            <w:pPr>
              <w:rPr>
                <w:rFonts w:ascii="Calibri" w:eastAsia="等线" w:hAnsi="Calibri" w:cs="Calibri"/>
                <w:b/>
                <w:bCs/>
              </w:rPr>
            </w:pPr>
            <w:r w:rsidRPr="00424860">
              <w:rPr>
                <w:rFonts w:ascii="Calibri" w:eastAsia="等线" w:hAnsi="Calibri" w:cs="Calibri"/>
                <w:b/>
                <w:bCs/>
              </w:rPr>
              <w:t>No.</w:t>
            </w:r>
          </w:p>
        </w:tc>
      </w:tr>
      <w:tr w:rsidR="00CF050D" w:rsidRPr="00424860" w14:paraId="76A376F9" w14:textId="77777777" w:rsidTr="002D6473">
        <w:trPr>
          <w:trHeight w:val="752"/>
        </w:trPr>
        <w:tc>
          <w:tcPr>
            <w:tcW w:w="1717" w:type="dxa"/>
            <w:tcBorders>
              <w:top w:val="single" w:sz="4" w:space="0" w:color="auto"/>
              <w:left w:val="nil"/>
              <w:bottom w:val="nil"/>
              <w:right w:val="nil"/>
            </w:tcBorders>
            <w:vAlign w:val="center"/>
          </w:tcPr>
          <w:p w14:paraId="28BA1723" w14:textId="77777777" w:rsidR="00CF050D" w:rsidRPr="00424860" w:rsidRDefault="00CF050D" w:rsidP="00930E41">
            <w:pPr>
              <w:spacing w:line="240" w:lineRule="auto"/>
            </w:pPr>
            <w:r w:rsidRPr="00424860">
              <w:t>Convolution</w:t>
            </w:r>
          </w:p>
        </w:tc>
        <w:tc>
          <w:tcPr>
            <w:tcW w:w="6507" w:type="dxa"/>
            <w:tcBorders>
              <w:top w:val="single" w:sz="4" w:space="0" w:color="auto"/>
              <w:left w:val="nil"/>
              <w:bottom w:val="nil"/>
              <w:right w:val="nil"/>
            </w:tcBorders>
            <w:vAlign w:val="center"/>
          </w:tcPr>
          <w:p w14:paraId="06167116" w14:textId="77777777" w:rsidR="00CF050D" w:rsidRPr="00424860" w:rsidRDefault="00F13243" w:rsidP="00930E41">
            <w:pPr>
              <w:spacing w:line="240" w:lineRule="auto"/>
            </w:pPr>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9" w:type="dxa"/>
            <w:tcBorders>
              <w:top w:val="single" w:sz="4" w:space="0" w:color="auto"/>
              <w:left w:val="nil"/>
              <w:bottom w:val="nil"/>
              <w:right w:val="nil"/>
            </w:tcBorders>
            <w:vAlign w:val="center"/>
          </w:tcPr>
          <w:p w14:paraId="25FD0487"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1)</w:t>
            </w:r>
          </w:p>
        </w:tc>
      </w:tr>
      <w:tr w:rsidR="00CF050D" w:rsidRPr="00424860" w14:paraId="434A35C7" w14:textId="77777777" w:rsidTr="002D6473">
        <w:trPr>
          <w:trHeight w:val="711"/>
        </w:trPr>
        <w:tc>
          <w:tcPr>
            <w:tcW w:w="1717" w:type="dxa"/>
            <w:tcBorders>
              <w:top w:val="nil"/>
              <w:left w:val="nil"/>
              <w:bottom w:val="nil"/>
              <w:right w:val="nil"/>
            </w:tcBorders>
            <w:vAlign w:val="center"/>
          </w:tcPr>
          <w:p w14:paraId="781816AE" w14:textId="77777777" w:rsidR="00CF050D" w:rsidRPr="00424860" w:rsidRDefault="00CF050D" w:rsidP="00930E41">
            <w:pPr>
              <w:spacing w:line="240" w:lineRule="auto"/>
            </w:pPr>
            <w:r w:rsidRPr="00424860">
              <w:t>Max-pooling</w:t>
            </w:r>
          </w:p>
        </w:tc>
        <w:tc>
          <w:tcPr>
            <w:tcW w:w="6507" w:type="dxa"/>
            <w:tcBorders>
              <w:top w:val="nil"/>
              <w:left w:val="nil"/>
              <w:bottom w:val="nil"/>
              <w:right w:val="nil"/>
            </w:tcBorders>
            <w:vAlign w:val="center"/>
          </w:tcPr>
          <w:p w14:paraId="4F2B0486" w14:textId="77777777" w:rsidR="00CF050D" w:rsidRPr="00424860" w:rsidRDefault="00F13243" w:rsidP="00930E41">
            <w:pPr>
              <w:spacing w:line="240" w:lineRule="auto"/>
            </w:pPr>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9" w:type="dxa"/>
            <w:tcBorders>
              <w:top w:val="nil"/>
              <w:left w:val="nil"/>
              <w:bottom w:val="nil"/>
              <w:right w:val="nil"/>
            </w:tcBorders>
            <w:vAlign w:val="center"/>
          </w:tcPr>
          <w:p w14:paraId="40597780"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2)</w:t>
            </w:r>
          </w:p>
        </w:tc>
      </w:tr>
      <w:tr w:rsidR="00CF050D" w:rsidRPr="00424860" w14:paraId="7FB50402" w14:textId="77777777" w:rsidTr="002D6473">
        <w:trPr>
          <w:trHeight w:val="369"/>
        </w:trPr>
        <w:tc>
          <w:tcPr>
            <w:tcW w:w="1717" w:type="dxa"/>
            <w:tcBorders>
              <w:top w:val="nil"/>
              <w:left w:val="nil"/>
              <w:bottom w:val="nil"/>
              <w:right w:val="nil"/>
            </w:tcBorders>
            <w:vAlign w:val="center"/>
          </w:tcPr>
          <w:p w14:paraId="10FDE9B0" w14:textId="77777777" w:rsidR="00CF050D" w:rsidRPr="00424860" w:rsidRDefault="00CF050D" w:rsidP="00930E41">
            <w:pPr>
              <w:spacing w:line="240" w:lineRule="auto"/>
            </w:pPr>
            <w:proofErr w:type="spellStart"/>
            <w:r w:rsidRPr="00424860">
              <w:t>ReLU</w:t>
            </w:r>
            <w:proofErr w:type="spellEnd"/>
          </w:p>
        </w:tc>
        <w:tc>
          <w:tcPr>
            <w:tcW w:w="6507" w:type="dxa"/>
            <w:tcBorders>
              <w:top w:val="nil"/>
              <w:left w:val="nil"/>
              <w:bottom w:val="nil"/>
              <w:right w:val="nil"/>
            </w:tcBorders>
            <w:vAlign w:val="center"/>
          </w:tcPr>
          <w:p w14:paraId="77FAC8F8" w14:textId="77777777" w:rsidR="00CF050D" w:rsidRPr="00424860" w:rsidRDefault="00CF050D" w:rsidP="00930E41">
            <w:pPr>
              <w:spacing w:line="240" w:lineRule="auto"/>
            </w:pPr>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9" w:type="dxa"/>
            <w:tcBorders>
              <w:top w:val="nil"/>
              <w:left w:val="nil"/>
              <w:bottom w:val="nil"/>
              <w:right w:val="nil"/>
            </w:tcBorders>
            <w:vAlign w:val="center"/>
          </w:tcPr>
          <w:p w14:paraId="6AFCCF99"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3)</w:t>
            </w:r>
          </w:p>
        </w:tc>
      </w:tr>
      <w:tr w:rsidR="00CF050D" w:rsidRPr="00424860" w14:paraId="19549E32" w14:textId="77777777" w:rsidTr="002D6473">
        <w:trPr>
          <w:trHeight w:val="369"/>
        </w:trPr>
        <w:tc>
          <w:tcPr>
            <w:tcW w:w="1717" w:type="dxa"/>
            <w:tcBorders>
              <w:top w:val="nil"/>
              <w:left w:val="nil"/>
              <w:bottom w:val="nil"/>
              <w:right w:val="nil"/>
            </w:tcBorders>
            <w:vAlign w:val="center"/>
          </w:tcPr>
          <w:p w14:paraId="5E67C26D" w14:textId="77777777" w:rsidR="00CF050D" w:rsidRPr="00424860" w:rsidRDefault="00CF050D" w:rsidP="00930E41">
            <w:pPr>
              <w:spacing w:line="240" w:lineRule="auto"/>
            </w:pPr>
            <w:proofErr w:type="spellStart"/>
            <w:r w:rsidRPr="00424860">
              <w:t>Softmax</w:t>
            </w:r>
            <w:proofErr w:type="spellEnd"/>
          </w:p>
        </w:tc>
        <w:tc>
          <w:tcPr>
            <w:tcW w:w="6507" w:type="dxa"/>
            <w:tcBorders>
              <w:top w:val="nil"/>
              <w:left w:val="nil"/>
              <w:bottom w:val="nil"/>
              <w:right w:val="nil"/>
            </w:tcBorders>
            <w:vAlign w:val="center"/>
          </w:tcPr>
          <w:p w14:paraId="4D9AB99F" w14:textId="77777777" w:rsidR="00CF050D" w:rsidRPr="00424860" w:rsidRDefault="00CF050D" w:rsidP="00930E41">
            <w:pPr>
              <w:spacing w:line="240" w:lineRule="auto"/>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9" w:type="dxa"/>
            <w:tcBorders>
              <w:top w:val="nil"/>
              <w:left w:val="nil"/>
              <w:bottom w:val="nil"/>
              <w:right w:val="nil"/>
            </w:tcBorders>
            <w:vAlign w:val="center"/>
          </w:tcPr>
          <w:p w14:paraId="43CFE36D"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4)</w:t>
            </w:r>
          </w:p>
        </w:tc>
      </w:tr>
      <w:tr w:rsidR="00CF050D" w:rsidRPr="00424860" w14:paraId="0A4AB58D" w14:textId="77777777" w:rsidTr="002D6473">
        <w:trPr>
          <w:trHeight w:val="369"/>
        </w:trPr>
        <w:tc>
          <w:tcPr>
            <w:tcW w:w="1717" w:type="dxa"/>
            <w:tcBorders>
              <w:top w:val="nil"/>
              <w:left w:val="nil"/>
              <w:bottom w:val="single" w:sz="4" w:space="0" w:color="auto"/>
              <w:right w:val="nil"/>
            </w:tcBorders>
            <w:vAlign w:val="center"/>
          </w:tcPr>
          <w:p w14:paraId="5E45B695" w14:textId="77777777" w:rsidR="00CF050D" w:rsidRPr="00424860" w:rsidRDefault="00CF050D" w:rsidP="00930E41">
            <w:pPr>
              <w:spacing w:line="240" w:lineRule="auto"/>
            </w:pPr>
            <w:r w:rsidRPr="00424860">
              <w:t>Cross-entropy</w:t>
            </w:r>
          </w:p>
        </w:tc>
        <w:tc>
          <w:tcPr>
            <w:tcW w:w="6507" w:type="dxa"/>
            <w:tcBorders>
              <w:top w:val="nil"/>
              <w:left w:val="nil"/>
              <w:bottom w:val="single" w:sz="4" w:space="0" w:color="auto"/>
              <w:right w:val="nil"/>
            </w:tcBorders>
            <w:vAlign w:val="center"/>
          </w:tcPr>
          <w:p w14:paraId="337A6AD7" w14:textId="044F4724" w:rsidR="00CF050D" w:rsidRPr="0030288B" w:rsidRDefault="00CF050D" w:rsidP="00930E41">
            <w:pPr>
              <w:spacing w:line="240" w:lineRule="auto"/>
              <w:rPr>
                <w:rFonts w:ascii="Calibri" w:eastAsia="等线" w:hAnsi="Calibri" w:cs="Arial"/>
                <w:lang w:val="es-ES"/>
              </w:rPr>
            </w:pPr>
            <m:oMathPara>
              <m:oMathParaPr>
                <m:jc m:val="left"/>
              </m:oMathParaPr>
              <m:oMath>
                <m:r>
                  <m:rPr>
                    <m:sty m:val="p"/>
                  </m:rPr>
                  <w:rPr>
                    <w:rFonts w:ascii="Cambria Math" w:eastAsia="等线" w:hAnsi="Cambria Math" w:cs="Arial"/>
                    <w:lang w:val="es-ES"/>
                  </w:rPr>
                  <m:t>loss</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m:rPr>
                    <m:nor/>
                  </m:rPr>
                  <w:rPr>
                    <w:rFonts w:ascii="Calibri" w:eastAsia="等线" w:hAnsi="Calibri" w:cs="Arial"/>
                    <w:lang w:val="es-ES"/>
                  </w:rPr>
                  <m:t xml:space="preserve"> </m:t>
                </m:r>
                <m:r>
                  <m:rPr>
                    <m:nor/>
                  </m:rPr>
                  <w:rPr>
                    <w:rFonts w:ascii="Cambria Math" w:eastAsia="等线" w:hAnsi="Calibri" w:cs="Arial"/>
                    <w:lang w:val="es-ES"/>
                  </w:rPr>
                  <m:t>y)</m:t>
                </m:r>
                <m:r>
                  <w:rPr>
                    <w:rFonts w:ascii="Cambria Math" w:eastAsia="等线" w:hAnsi="Cambria Math" w:cs="Arial"/>
                    <w:lang w:val="es-ES"/>
                  </w:rPr>
                  <m:t>=-</m:t>
                </m:r>
                <m:r>
                  <m:rPr>
                    <m:sty m:val="p"/>
                  </m:rPr>
                  <w:rPr>
                    <w:rFonts w:ascii="Cambria Math" w:eastAsia="等线" w:hAnsi="Cambria Math" w:cs="Arial"/>
                    <w:lang w:val="es-ES"/>
                  </w:rPr>
                  <m:t>log</m:t>
                </m:r>
                <m:r>
                  <w:rPr>
                    <w:rFonts w:ascii="Cambria Math" w:eastAsia="等线" w:hAnsi="Cambria Math" w:cs="Arial"/>
                    <w:lang w:val="es-ES"/>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lang w:val="es-ES"/>
                          </w:rPr>
                          <m:t>exp</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m:rPr>
                            <m:nor/>
                          </m:rPr>
                          <w:rPr>
                            <w:rFonts w:ascii="Calibri" w:eastAsia="等线" w:hAnsi="Calibri" w:cs="Arial"/>
                            <w:lang w:val="es-ES"/>
                          </w:rPr>
                          <m:t xml:space="preserve"> </m:t>
                        </m:r>
                        <m:r>
                          <m:rPr>
                            <m:nor/>
                          </m:rPr>
                          <w:rPr>
                            <w:rFonts w:ascii="Cambria Math" w:eastAsia="等线" w:hAnsi="Calibri" w:cs="Arial"/>
                            <w:lang w:val="es-ES"/>
                          </w:rPr>
                          <m:t>y</m:t>
                        </m:r>
                        <m:r>
                          <m:rPr>
                            <m:nor/>
                          </m:rPr>
                          <w:rPr>
                            <w:rFonts w:ascii="Calibri" w:eastAsia="等线" w:hAnsi="Calibri" w:cs="Arial"/>
                            <w:lang w:val="es-ES"/>
                          </w:rPr>
                          <m:t xml:space="preserve"> </m:t>
                        </m:r>
                        <m:r>
                          <w:rPr>
                            <w:rFonts w:ascii="Cambria Math" w:eastAsia="等线" w:hAnsi="Cambria Math" w:cs="Arial"/>
                            <w:lang w:val="es-ES"/>
                          </w:rPr>
                          <m:t>])</m:t>
                        </m:r>
                      </m:num>
                      <m:den>
                        <m:nary>
                          <m:naryPr>
                            <m:chr m:val="∑"/>
                            <m:limLoc m:val="undOvr"/>
                            <m:ctrlPr>
                              <w:rPr>
                                <w:rFonts w:ascii="Cambria Math" w:eastAsia="等线" w:hAnsi="Cambria Math" w:cs="Arial"/>
                              </w:rPr>
                            </m:ctrlPr>
                          </m:naryPr>
                          <m:sub>
                            <m:r>
                              <w:rPr>
                                <w:rFonts w:ascii="Cambria Math" w:eastAsia="等线" w:hAnsi="Cambria Math" w:cs="Arial"/>
                              </w:rPr>
                              <m:t>j</m:t>
                            </m:r>
                            <m:r>
                              <w:rPr>
                                <w:rFonts w:ascii="Cambria Math" w:eastAsia="等线" w:hAnsi="Cambria Math" w:cs="Arial"/>
                                <w:lang w:val="es-ES"/>
                              </w:rPr>
                              <m:t>=1</m:t>
                            </m:r>
                          </m:sub>
                          <m:sup>
                            <m:r>
                              <w:rPr>
                                <w:rFonts w:ascii="Cambria Math" w:eastAsia="等线" w:hAnsi="Cambria Math" w:cs="Arial"/>
                              </w:rPr>
                              <m:t>K</m:t>
                            </m:r>
                          </m:sup>
                          <m:e>
                            <m:r>
                              <m:rPr>
                                <m:sty m:val="p"/>
                              </m:rPr>
                              <w:rPr>
                                <w:rFonts w:ascii="Cambria Math" w:eastAsia="等线" w:hAnsi="Cambria Math" w:cs="Arial"/>
                                <w:lang w:val="es-ES"/>
                              </w:rPr>
                              <m:t>exp</m:t>
                            </m:r>
                            <m:r>
                              <w:rPr>
                                <w:rFonts w:ascii="Cambria Math" w:eastAsia="等线" w:hAnsi="Cambria Math" w:cs="Arial"/>
                                <w:lang w:val="es-ES"/>
                              </w:rPr>
                              <m:t>⁡(</m:t>
                            </m:r>
                            <m:r>
                              <w:rPr>
                                <w:rFonts w:ascii="Cambria Math" w:eastAsia="等线" w:hAnsi="Cambria Math" w:cs="Arial"/>
                              </w:rPr>
                              <m:t>x</m:t>
                            </m:r>
                            <m:r>
                              <w:rPr>
                                <w:rFonts w:ascii="Cambria Math" w:eastAsia="等线" w:hAnsi="Cambria Math" w:cs="Arial"/>
                                <w:lang w:val="es-ES"/>
                              </w:rPr>
                              <m:t>[</m:t>
                            </m:r>
                            <m:r>
                              <w:rPr>
                                <w:rFonts w:ascii="Cambria Math" w:eastAsia="等线" w:hAnsi="Cambria Math" w:cs="Arial"/>
                              </w:rPr>
                              <m:t>j</m:t>
                            </m:r>
                            <m:r>
                              <w:rPr>
                                <w:rFonts w:ascii="Cambria Math" w:eastAsia="等线" w:hAnsi="Cambria Math" w:cs="Arial"/>
                                <w:lang w:val="es-ES"/>
                              </w:rPr>
                              <m:t>])</m:t>
                            </m:r>
                          </m:e>
                        </m:nary>
                      </m:den>
                    </m:f>
                  </m:e>
                </m:d>
              </m:oMath>
            </m:oMathPara>
          </w:p>
        </w:tc>
        <w:tc>
          <w:tcPr>
            <w:tcW w:w="829" w:type="dxa"/>
            <w:tcBorders>
              <w:top w:val="nil"/>
              <w:left w:val="nil"/>
              <w:bottom w:val="single" w:sz="4" w:space="0" w:color="auto"/>
              <w:right w:val="nil"/>
            </w:tcBorders>
            <w:vAlign w:val="center"/>
          </w:tcPr>
          <w:p w14:paraId="7A61857B" w14:textId="77777777" w:rsidR="00CF050D" w:rsidRPr="00424860" w:rsidRDefault="00CF050D" w:rsidP="00930E41">
            <w:pPr>
              <w:spacing w:line="240" w:lineRule="auto"/>
              <w:rPr>
                <w:rFonts w:ascii="Calibri" w:eastAsia="等线" w:hAnsi="Calibri" w:cs="Calibri"/>
              </w:rPr>
            </w:pPr>
            <w:r w:rsidRPr="00424860">
              <w:rPr>
                <w:rFonts w:ascii="Calibri" w:eastAsia="等线" w:hAnsi="Calibri" w:cs="Calibri"/>
              </w:rPr>
              <w:t>(5)</w:t>
            </w:r>
          </w:p>
        </w:tc>
      </w:tr>
    </w:tbl>
    <w:p w14:paraId="6F238B0E" w14:textId="149A430E" w:rsidR="00CF050D" w:rsidRPr="00FB74AC" w:rsidRDefault="009D751A" w:rsidP="00CF050D">
      <w:pPr>
        <w:rPr>
          <w:rFonts w:cstheme="minorHAnsi"/>
          <w:color w:val="808080" w:themeColor="background1" w:themeShade="80"/>
          <w:sz w:val="18"/>
          <w:szCs w:val="18"/>
        </w:rPr>
      </w:pPr>
      <w:r>
        <w:rPr>
          <w:rFonts w:cstheme="minorHAnsi"/>
          <w:color w:val="808080" w:themeColor="background1" w:themeShade="80"/>
          <w:sz w:val="18"/>
          <w:szCs w:val="18"/>
        </w:rPr>
        <w:t>In</w:t>
      </w:r>
      <w:r w:rsidR="00CF050D" w:rsidRPr="0030288B">
        <w:rPr>
          <w:rFonts w:cstheme="minorHAnsi"/>
          <w:color w:val="808080" w:themeColor="background1" w:themeShade="80"/>
          <w:sz w:val="18"/>
          <w:szCs w:val="18"/>
        </w:rPr>
        <w:t xml:space="preserve"> equation (1), </w:t>
      </w:r>
      <w:r w:rsidR="000171A2" w:rsidRPr="0030288B">
        <w:rPr>
          <w:rFonts w:cstheme="minorHAnsi"/>
          <w:color w:val="808080" w:themeColor="background1" w:themeShade="80"/>
          <w:sz w:val="18"/>
          <w:szCs w:val="18"/>
        </w:rPr>
        <w:t>the size</w:t>
      </w:r>
      <w:r w:rsidR="000171A2">
        <w:rPr>
          <w:rFonts w:cstheme="minorHAnsi"/>
          <w:color w:val="808080" w:themeColor="background1" w:themeShade="80"/>
          <w:sz w:val="18"/>
          <w:szCs w:val="18"/>
        </w:rPr>
        <w:t>s</w:t>
      </w:r>
      <w:r w:rsidR="000171A2" w:rsidRPr="0030288B">
        <w:rPr>
          <w:rFonts w:cstheme="minorHAnsi"/>
          <w:color w:val="808080" w:themeColor="background1" w:themeShade="80"/>
          <w:sz w:val="18"/>
          <w:szCs w:val="18"/>
        </w:rPr>
        <w:t xml:space="preserve"> of </w:t>
      </w:r>
      <w:r w:rsidR="000171A2">
        <w:rPr>
          <w:rFonts w:cstheme="minorHAnsi"/>
          <w:color w:val="808080" w:themeColor="background1" w:themeShade="80"/>
          <w:sz w:val="18"/>
          <w:szCs w:val="18"/>
        </w:rPr>
        <w:t xml:space="preserve">the </w:t>
      </w:r>
      <w:r w:rsidR="000171A2" w:rsidRPr="0030288B">
        <w:rPr>
          <w:rFonts w:cstheme="minorHAnsi"/>
          <w:color w:val="808080" w:themeColor="background1" w:themeShade="80"/>
          <w:sz w:val="18"/>
          <w:szCs w:val="18"/>
        </w:rPr>
        <w:t>input and output image</w:t>
      </w:r>
      <w:r w:rsidR="000171A2">
        <w:rPr>
          <w:rFonts w:cstheme="minorHAnsi"/>
          <w:color w:val="808080" w:themeColor="background1" w:themeShade="80"/>
          <w:sz w:val="18"/>
          <w:szCs w:val="18"/>
        </w:rPr>
        <w:t>s</w:t>
      </w:r>
      <w:r w:rsidR="00AB1BE3">
        <w:rPr>
          <w:rFonts w:cstheme="minorHAnsi"/>
          <w:color w:val="808080" w:themeColor="background1" w:themeShade="80"/>
          <w:sz w:val="18"/>
          <w:szCs w:val="18"/>
        </w:rPr>
        <w:t xml:space="preserve"> are</w:t>
      </w:r>
      <w:r w:rsidR="000171A2" w:rsidRPr="0030288B">
        <w:rPr>
          <w:rFonts w:cstheme="minorHAnsi"/>
          <w:color w:val="808080" w:themeColor="background1" w:themeShade="80"/>
          <w:sz w:val="18"/>
          <w:szCs w:val="18"/>
        </w:rPr>
        <w:t xml:space="preserve"> </w:t>
      </w:r>
      <w:r w:rsidR="00CF050D" w:rsidRPr="0030288B">
        <w:rPr>
          <w:rFonts w:cstheme="minorHAnsi"/>
          <w:color w:val="808080" w:themeColor="background1" w:themeShade="80"/>
          <w:sz w:val="18"/>
          <w:szCs w:val="18"/>
        </w:rPr>
        <w:t>(</w:t>
      </w:r>
      <w:proofErr w:type="spellStart"/>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vertAlign w:val="subscript"/>
        </w:rPr>
        <w:t>in</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rPr>
        <w:t>) and (</w:t>
      </w:r>
      <w:proofErr w:type="spellStart"/>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proofErr w:type="spellStart"/>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proofErr w:type="spellStart"/>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vertAlign w:val="subscript"/>
        </w:rPr>
        <w:t>out</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C</w:t>
      </w:r>
      <w:r w:rsidR="00CF050D" w:rsidRPr="0030288B">
        <w:rPr>
          <w:rFonts w:cstheme="minorHAnsi"/>
          <w:color w:val="808080" w:themeColor="background1" w:themeShade="80"/>
          <w:sz w:val="18"/>
          <w:szCs w:val="18"/>
        </w:rPr>
        <w:t xml:space="preserve"> denotes the number of channels,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is the height of </w:t>
      </w:r>
      <w:r>
        <w:rPr>
          <w:rFonts w:cstheme="minorHAnsi"/>
          <w:color w:val="808080" w:themeColor="background1" w:themeShade="80"/>
          <w:sz w:val="18"/>
          <w:szCs w:val="18"/>
        </w:rPr>
        <w:t xml:space="preserve">the </w:t>
      </w:r>
      <w:r w:rsidR="00CF050D" w:rsidRPr="0030288B">
        <w:rPr>
          <w:rFonts w:cstheme="minorHAnsi"/>
          <w:color w:val="808080" w:themeColor="background1" w:themeShade="80"/>
          <w:sz w:val="18"/>
          <w:szCs w:val="18"/>
        </w:rPr>
        <w:t xml:space="preserve">input planes in pixels, </w:t>
      </w:r>
      <w:r w:rsidR="00CF050D" w:rsidRPr="009D751A">
        <w:rPr>
          <w:rFonts w:cstheme="minorHAnsi"/>
          <w:i/>
          <w:iCs/>
          <w:color w:val="808080" w:themeColor="background1" w:themeShade="80"/>
          <w:sz w:val="18"/>
          <w:szCs w:val="18"/>
        </w:rPr>
        <w:t>W</w:t>
      </w:r>
      <w:r w:rsidR="00CF050D" w:rsidRPr="0030288B">
        <w:rPr>
          <w:rFonts w:cstheme="minorHAnsi"/>
          <w:color w:val="808080" w:themeColor="background1" w:themeShade="80"/>
          <w:sz w:val="18"/>
          <w:szCs w:val="18"/>
        </w:rPr>
        <w:t xml:space="preserve"> is the width in pixels, </w:t>
      </w:r>
      <w:r w:rsidR="00CF050D" w:rsidRPr="0030288B">
        <w:rPr>
          <w:rFonts w:ascii="MS Gothic" w:eastAsia="MS Gothic" w:hAnsi="MS Gothic" w:cs="MS Gothic"/>
          <w:color w:val="808080" w:themeColor="background1" w:themeShade="80"/>
          <w:sz w:val="18"/>
          <w:szCs w:val="18"/>
        </w:rPr>
        <w:t>⋆</w:t>
      </w:r>
      <w:r w:rsidR="00CF050D" w:rsidRPr="0030288B">
        <w:rPr>
          <w:rFonts w:cstheme="minorHAnsi"/>
          <w:color w:val="808080" w:themeColor="background1" w:themeShade="80"/>
          <w:sz w:val="18"/>
          <w:szCs w:val="18"/>
        </w:rPr>
        <w:t xml:space="preserve"> is the valid cross-correlation operator,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j</w:t>
      </w:r>
      <w:r w:rsidR="00CF050D" w:rsidRPr="0030288B">
        <w:rPr>
          <w:rFonts w:cstheme="minorHAnsi"/>
          <w:color w:val="808080" w:themeColor="background1" w:themeShade="80"/>
          <w:sz w:val="18"/>
          <w:szCs w:val="18"/>
        </w:rPr>
        <w:t xml:space="preserve"> is the </w:t>
      </w:r>
      <w:r w:rsidR="00CF050D" w:rsidRPr="009D751A">
        <w:rPr>
          <w:rFonts w:cstheme="minorHAnsi"/>
          <w:i/>
          <w:iCs/>
          <w:color w:val="808080" w:themeColor="background1" w:themeShade="80"/>
          <w:sz w:val="18"/>
          <w:szCs w:val="18"/>
        </w:rPr>
        <w:t>j</w:t>
      </w:r>
      <w:r w:rsidR="00CF050D" w:rsidRPr="0030288B">
        <w:rPr>
          <w:rFonts w:cstheme="minorHAnsi"/>
          <w:color w:val="808080" w:themeColor="background1" w:themeShade="80"/>
          <w:sz w:val="18"/>
          <w:szCs w:val="18"/>
        </w:rPr>
        <w:t>-</w:t>
      </w:r>
      <w:proofErr w:type="spellStart"/>
      <w:r w:rsidR="00CF050D" w:rsidRPr="0030288B">
        <w:rPr>
          <w:rFonts w:cstheme="minorHAnsi"/>
          <w:color w:val="808080" w:themeColor="background1" w:themeShade="80"/>
          <w:sz w:val="18"/>
          <w:szCs w:val="18"/>
        </w:rPr>
        <w:t>th</w:t>
      </w:r>
      <w:proofErr w:type="spellEnd"/>
      <w:r w:rsidR="00CF050D" w:rsidRPr="0030288B">
        <w:rPr>
          <w:rFonts w:cstheme="minorHAnsi"/>
          <w:color w:val="808080" w:themeColor="background1" w:themeShade="80"/>
          <w:sz w:val="18"/>
          <w:szCs w:val="18"/>
        </w:rPr>
        <w:t xml:space="preserve"> channel of the output feature map. </w:t>
      </w:r>
      <w:r>
        <w:rPr>
          <w:rFonts w:cstheme="minorHAnsi"/>
          <w:color w:val="808080" w:themeColor="background1" w:themeShade="80"/>
          <w:sz w:val="18"/>
          <w:szCs w:val="18"/>
        </w:rPr>
        <w:t>In</w:t>
      </w:r>
      <w:r w:rsidR="00CF050D" w:rsidRPr="0030288B">
        <w:rPr>
          <w:rFonts w:cstheme="minorHAnsi"/>
          <w:color w:val="808080" w:themeColor="background1" w:themeShade="80"/>
          <w:sz w:val="18"/>
          <w:szCs w:val="18"/>
        </w:rPr>
        <w:t xml:space="preserve"> equation (2), (</w:t>
      </w:r>
      <w:proofErr w:type="spellStart"/>
      <w:r w:rsidR="00CF050D" w:rsidRPr="009D751A">
        <w:rPr>
          <w:rFonts w:cstheme="minorHAnsi"/>
          <w:i/>
          <w:iCs/>
          <w:color w:val="808080" w:themeColor="background1" w:themeShade="80"/>
          <w:sz w:val="18"/>
          <w:szCs w:val="18"/>
        </w:rPr>
        <w:t>kH</w:t>
      </w:r>
      <w:proofErr w:type="spellEnd"/>
      <w:r w:rsidR="00CF050D" w:rsidRPr="0030288B">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kW</w:t>
      </w:r>
      <w:r w:rsidR="00CF050D" w:rsidRPr="0030288B">
        <w:rPr>
          <w:rFonts w:cstheme="minorHAnsi"/>
          <w:color w:val="808080" w:themeColor="background1" w:themeShade="80"/>
          <w:sz w:val="18"/>
          <w:szCs w:val="18"/>
        </w:rPr>
        <w:t xml:space="preserve">) denotes the kernel size of the pooling, </w:t>
      </w:r>
      <w:r w:rsidR="00CF050D" w:rsidRPr="009D751A">
        <w:rPr>
          <w:rFonts w:cstheme="minorHAnsi"/>
          <w:i/>
          <w:iCs/>
          <w:color w:val="808080" w:themeColor="background1" w:themeShade="80"/>
          <w:sz w:val="18"/>
          <w:szCs w:val="18"/>
        </w:rPr>
        <w:t>h</w:t>
      </w:r>
      <w:r w:rsidR="00CF050D" w:rsidRPr="0030288B">
        <w:rPr>
          <w:rFonts w:cstheme="minorHAnsi"/>
          <w:color w:val="808080" w:themeColor="background1" w:themeShade="80"/>
          <w:sz w:val="18"/>
          <w:szCs w:val="18"/>
        </w:rPr>
        <w:t xml:space="preserve"> and </w:t>
      </w:r>
      <w:proofErr w:type="spellStart"/>
      <w:r w:rsidR="00CF050D" w:rsidRPr="009D751A">
        <w:rPr>
          <w:rFonts w:cstheme="minorHAnsi"/>
          <w:i/>
          <w:iCs/>
          <w:color w:val="808080" w:themeColor="background1" w:themeShade="80"/>
          <w:sz w:val="18"/>
          <w:szCs w:val="18"/>
        </w:rPr>
        <w:t>w</w:t>
      </w:r>
      <w:proofErr w:type="spellEnd"/>
      <w:r w:rsidR="00CF050D" w:rsidRPr="0030288B">
        <w:rPr>
          <w:rFonts w:cstheme="minorHAnsi"/>
          <w:color w:val="808080" w:themeColor="background1" w:themeShade="80"/>
          <w:sz w:val="18"/>
          <w:szCs w:val="18"/>
        </w:rPr>
        <w:t xml:space="preserve"> refer to the height and width of the output image</w:t>
      </w:r>
      <w:r>
        <w:rPr>
          <w:rFonts w:cstheme="minorHAnsi"/>
          <w:color w:val="808080" w:themeColor="background1" w:themeShade="80"/>
          <w:sz w:val="18"/>
          <w:szCs w:val="18"/>
        </w:rPr>
        <w:t>, respectively</w:t>
      </w:r>
      <w:r w:rsidR="00CF050D" w:rsidRPr="00FB74AC">
        <w:rPr>
          <w:rFonts w:cstheme="minorHAnsi"/>
          <w:color w:val="808080" w:themeColor="background1" w:themeShade="80"/>
          <w:sz w:val="18"/>
          <w:szCs w:val="18"/>
        </w:rPr>
        <w:t xml:space="preserve">.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3), </w:t>
      </w:r>
      <w:r w:rsidR="00CF050D" w:rsidRPr="009D751A">
        <w:rPr>
          <w:rFonts w:cstheme="minorHAnsi"/>
          <w:i/>
          <w:iCs/>
          <w:color w:val="808080" w:themeColor="background1" w:themeShade="80"/>
          <w:sz w:val="18"/>
          <w:szCs w:val="18"/>
        </w:rPr>
        <w:t>x</w:t>
      </w:r>
      <w:r w:rsidR="00CF050D" w:rsidRPr="00FB74AC">
        <w:rPr>
          <w:rFonts w:cstheme="minorHAnsi"/>
          <w:color w:val="808080" w:themeColor="background1" w:themeShade="80"/>
          <w:sz w:val="18"/>
          <w:szCs w:val="18"/>
          <w:vertAlign w:val="subscript"/>
        </w:rPr>
        <w:t xml:space="preserve"> </w:t>
      </w:r>
      <w:r w:rsidR="00CF050D" w:rsidRPr="00FB74AC">
        <w:rPr>
          <w:rFonts w:cstheme="minorHAnsi"/>
          <w:color w:val="808080" w:themeColor="background1" w:themeShade="80"/>
          <w:sz w:val="18"/>
          <w:szCs w:val="18"/>
        </w:rPr>
        <w:t xml:space="preserve">denotes the pixel values of the input feature map.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4),</w:t>
      </w:r>
      <w:r w:rsidR="0008649C" w:rsidRPr="00FB74AC">
        <w:rPr>
          <w:rFonts w:cstheme="minorHAnsi"/>
          <w:color w:val="808080" w:themeColor="background1" w:themeShade="80"/>
          <w:sz w:val="18"/>
          <w:szCs w:val="18"/>
        </w:rPr>
        <w:t xml:space="preserve"> </w:t>
      </w:r>
      <w:r w:rsidR="00CF050D" w:rsidRPr="009D751A">
        <w:rPr>
          <w:rFonts w:cstheme="minorHAnsi"/>
          <w:i/>
          <w:iCs/>
          <w:color w:val="808080" w:themeColor="background1" w:themeShade="80"/>
          <w:sz w:val="18"/>
          <w:szCs w:val="18"/>
        </w:rPr>
        <w:t>x</w:t>
      </w:r>
      <w:r w:rsidR="00CF050D" w:rsidRPr="009D751A">
        <w:rPr>
          <w:rFonts w:cstheme="minorHAnsi"/>
          <w:i/>
          <w:iCs/>
          <w:color w:val="808080" w:themeColor="background1" w:themeShade="80"/>
          <w:sz w:val="18"/>
          <w:szCs w:val="18"/>
          <w:vertAlign w:val="subscript"/>
        </w:rPr>
        <w:t>i</w:t>
      </w:r>
      <w:r w:rsidR="00CF050D" w:rsidRPr="00FB74AC">
        <w:rPr>
          <w:rFonts w:cstheme="minorHAnsi"/>
          <w:color w:val="808080" w:themeColor="background1" w:themeShade="80"/>
          <w:sz w:val="18"/>
          <w:szCs w:val="18"/>
        </w:rPr>
        <w:t xml:space="preserve"> is the </w:t>
      </w:r>
      <w:proofErr w:type="spellStart"/>
      <w:r w:rsidR="00CF050D" w:rsidRPr="009D751A">
        <w:rPr>
          <w:rFonts w:cstheme="minorHAnsi"/>
          <w:i/>
          <w:iCs/>
          <w:color w:val="808080" w:themeColor="background1" w:themeShade="80"/>
          <w:sz w:val="18"/>
          <w:szCs w:val="18"/>
        </w:rPr>
        <w:t>i</w:t>
      </w:r>
      <w:r w:rsidR="00CF050D" w:rsidRPr="00FB74AC">
        <w:rPr>
          <w:rFonts w:cstheme="minorHAnsi"/>
          <w:color w:val="808080" w:themeColor="background1" w:themeShade="80"/>
          <w:sz w:val="18"/>
          <w:szCs w:val="18"/>
        </w:rPr>
        <w:t>-th</w:t>
      </w:r>
      <w:proofErr w:type="spellEnd"/>
      <w:r w:rsidR="00CF050D" w:rsidRPr="00FB74AC">
        <w:rPr>
          <w:rFonts w:cstheme="minorHAnsi"/>
          <w:color w:val="808080" w:themeColor="background1" w:themeShade="80"/>
          <w:sz w:val="18"/>
          <w:szCs w:val="18"/>
        </w:rPr>
        <w:t xml:space="preserve"> pixel value of the input feature map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K</w:t>
      </w:r>
      <w:r w:rsidR="00CF050D" w:rsidRPr="00FB74AC">
        <w:rPr>
          <w:rFonts w:cstheme="minorHAnsi"/>
          <w:color w:val="808080" w:themeColor="background1" w:themeShade="80"/>
          <w:sz w:val="18"/>
          <w:szCs w:val="18"/>
        </w:rPr>
        <w:t xml:space="preserve"> is the number of classes. </w:t>
      </w:r>
      <w:r>
        <w:rPr>
          <w:rFonts w:cstheme="minorHAnsi"/>
          <w:color w:val="808080" w:themeColor="background1" w:themeShade="80"/>
          <w:sz w:val="18"/>
          <w:szCs w:val="18"/>
        </w:rPr>
        <w:t>In</w:t>
      </w:r>
      <w:r w:rsidR="00CF050D" w:rsidRPr="00FB74AC">
        <w:rPr>
          <w:rFonts w:cstheme="minorHAnsi"/>
          <w:color w:val="808080" w:themeColor="background1" w:themeShade="80"/>
          <w:sz w:val="18"/>
          <w:szCs w:val="18"/>
        </w:rPr>
        <w:t xml:space="preserve"> equation (5), </w:t>
      </w:r>
      <w:r w:rsidR="00CF050D" w:rsidRPr="009D751A">
        <w:rPr>
          <w:rFonts w:cstheme="minorHAnsi"/>
          <w:i/>
          <w:iCs/>
          <w:color w:val="808080" w:themeColor="background1" w:themeShade="80"/>
          <w:sz w:val="18"/>
          <w:szCs w:val="18"/>
        </w:rPr>
        <w:t>x</w:t>
      </w:r>
      <w:r w:rsidR="00CF050D" w:rsidRPr="00FB74AC">
        <w:rPr>
          <w:rFonts w:cstheme="minorHAnsi"/>
          <w:color w:val="808080" w:themeColor="background1" w:themeShade="80"/>
          <w:sz w:val="18"/>
          <w:szCs w:val="18"/>
        </w:rPr>
        <w:t xml:space="preserve"> and </w:t>
      </w:r>
      <w:r w:rsidR="00CF050D" w:rsidRPr="009D751A">
        <w:rPr>
          <w:rFonts w:cstheme="minorHAnsi"/>
          <w:i/>
          <w:iCs/>
          <w:color w:val="808080" w:themeColor="background1" w:themeShade="80"/>
          <w:sz w:val="18"/>
          <w:szCs w:val="18"/>
        </w:rPr>
        <w:t>y</w:t>
      </w:r>
      <w:r w:rsidR="00CF050D" w:rsidRPr="00FB74AC">
        <w:rPr>
          <w:rFonts w:cstheme="minorHAnsi"/>
          <w:color w:val="808080" w:themeColor="background1" w:themeShade="80"/>
          <w:sz w:val="18"/>
          <w:szCs w:val="18"/>
        </w:rPr>
        <w:t xml:space="preserve"> refer to the predicted and reference pixel values</w:t>
      </w:r>
      <w:r>
        <w:rPr>
          <w:rFonts w:cstheme="minorHAnsi"/>
          <w:color w:val="808080" w:themeColor="background1" w:themeShade="80"/>
          <w:sz w:val="18"/>
          <w:szCs w:val="18"/>
        </w:rPr>
        <w:t>, respectively</w:t>
      </w:r>
      <w:r w:rsidR="00CF050D" w:rsidRPr="00FB74AC">
        <w:rPr>
          <w:rFonts w:cstheme="minorHAnsi"/>
          <w:color w:val="808080" w:themeColor="background1" w:themeShade="80"/>
          <w:sz w:val="18"/>
          <w:szCs w:val="18"/>
        </w:rPr>
        <w:t xml:space="preserve">, </w:t>
      </w:r>
      <w:r>
        <w:rPr>
          <w:rFonts w:cstheme="minorHAnsi"/>
          <w:color w:val="808080" w:themeColor="background1" w:themeShade="80"/>
          <w:sz w:val="18"/>
          <w:szCs w:val="18"/>
        </w:rPr>
        <w:t xml:space="preserve">and </w:t>
      </w:r>
      <w:r w:rsidR="00CF050D" w:rsidRPr="009D751A">
        <w:rPr>
          <w:rFonts w:cstheme="minorHAnsi"/>
          <w:i/>
          <w:iCs/>
          <w:color w:val="808080" w:themeColor="background1" w:themeShade="80"/>
          <w:sz w:val="18"/>
          <w:szCs w:val="18"/>
        </w:rPr>
        <w:t>K</w:t>
      </w:r>
      <w:r w:rsidR="00CF050D" w:rsidRPr="00FB74AC">
        <w:rPr>
          <w:rFonts w:cstheme="minorHAnsi"/>
          <w:color w:val="808080" w:themeColor="background1" w:themeShade="80"/>
          <w:sz w:val="18"/>
          <w:szCs w:val="18"/>
        </w:rPr>
        <w:t xml:space="preserve"> is the number of classes.</w:t>
      </w:r>
    </w:p>
    <w:p w14:paraId="419A9810" w14:textId="551FA5F0" w:rsidR="00CF050D" w:rsidRPr="00424860" w:rsidRDefault="00CF050D" w:rsidP="00930E41">
      <w:pPr>
        <w:rPr>
          <w:rFonts w:ascii="Calibri" w:hAnsi="Calibri" w:cs="Calibri"/>
        </w:rPr>
      </w:pPr>
      <w:r w:rsidRPr="00424860">
        <w:rPr>
          <w:rFonts w:ascii="Calibri" w:hAnsi="Calibri" w:cs="Calibri"/>
        </w:rPr>
        <w:t>The up-sampling layers include transpose</w:t>
      </w:r>
      <w:r w:rsidR="00B52EB2">
        <w:rPr>
          <w:rFonts w:ascii="Calibri" w:hAnsi="Calibri" w:cs="Calibri"/>
        </w:rPr>
        <w:t xml:space="preserve"> </w:t>
      </w:r>
      <w:r w:rsidRPr="00424860">
        <w:rPr>
          <w:rFonts w:ascii="Calibri" w:hAnsi="Calibri" w:cs="Calibri"/>
        </w:rPr>
        <w:t>convolution and rescaling processes. The transpose</w:t>
      </w:r>
      <w:r w:rsidR="00B52EB2">
        <w:rPr>
          <w:rFonts w:ascii="Calibri" w:hAnsi="Calibri" w:cs="Calibri"/>
        </w:rPr>
        <w:t xml:space="preserve"> </w:t>
      </w:r>
      <w:r w:rsidRPr="00424860">
        <w:rPr>
          <w:rFonts w:ascii="Calibri" w:hAnsi="Calibri" w:cs="Calibri"/>
        </w:rPr>
        <w:t xml:space="preserve">convolution, an inverse convolutive operation, transforms the input image from a lower resolution to a higher </w:t>
      </w:r>
      <w:r w:rsidR="00B52EB2">
        <w:rPr>
          <w:rFonts w:ascii="Calibri" w:hAnsi="Calibri" w:cs="Calibri"/>
        </w:rPr>
        <w:t>one</w:t>
      </w:r>
      <w:r w:rsidRPr="00424860">
        <w:rPr>
          <w:rFonts w:ascii="Calibri" w:hAnsi="Calibri" w:cs="Calibri"/>
        </w:rPr>
        <w:t>. This process is assisted by skip-connections that bring additional spatial information from the down-sampling layers. The transpose</w:t>
      </w:r>
      <w:r w:rsidR="009443BF">
        <w:rPr>
          <w:rFonts w:ascii="Calibri" w:hAnsi="Calibri" w:cs="Calibri"/>
        </w:rPr>
        <w:t xml:space="preserve"> </w:t>
      </w:r>
      <w:r w:rsidRPr="00424860">
        <w:rPr>
          <w:rFonts w:ascii="Calibri" w:hAnsi="Calibri" w:cs="Calibri"/>
        </w:rPr>
        <w:t xml:space="preserve">convolution is similar to the convolution except that the output size is </w:t>
      </w:r>
      <w:r w:rsidR="00B52EB2">
        <w:rPr>
          <w:rFonts w:ascii="Calibri" w:hAnsi="Calibri" w:cs="Calibri"/>
        </w:rPr>
        <w:t>larger</w:t>
      </w:r>
      <w:r w:rsidRPr="00424860">
        <w:rPr>
          <w:rFonts w:ascii="Calibri" w:hAnsi="Calibri" w:cs="Calibri"/>
        </w:rPr>
        <w:t xml:space="preserve"> than the input size and the rescaling is the same </w:t>
      </w:r>
      <w:proofErr w:type="spellStart"/>
      <w:r w:rsidRPr="00424860">
        <w:rPr>
          <w:rFonts w:ascii="Calibri" w:hAnsi="Calibri" w:cs="Calibri"/>
        </w:rPr>
        <w:t>ReLU</w:t>
      </w:r>
      <w:proofErr w:type="spellEnd"/>
      <w:r w:rsidRPr="00424860">
        <w:rPr>
          <w:rFonts w:ascii="Calibri" w:hAnsi="Calibri" w:cs="Calibri"/>
        </w:rPr>
        <w:t xml:space="preserve"> operation </w:t>
      </w:r>
      <w:r w:rsidR="00697065">
        <w:rPr>
          <w:rFonts w:ascii="Calibri" w:hAnsi="Calibri" w:cs="Calibri"/>
        </w:rPr>
        <w:t xml:space="preserve">in </w:t>
      </w:r>
      <w:r w:rsidRPr="00424860">
        <w:rPr>
          <w:rFonts w:ascii="Calibri" w:hAnsi="Calibri" w:cs="Calibri"/>
        </w:rPr>
        <w:t xml:space="preserve">the down-sampling. Additional components used in the U-Net </w:t>
      </w:r>
      <w:r w:rsidR="00062B05" w:rsidRPr="00424860">
        <w:rPr>
          <w:rFonts w:ascii="Calibri" w:hAnsi="Calibri" w:cs="Calibri"/>
        </w:rPr>
        <w:t>are</w:t>
      </w:r>
      <w:r w:rsidRPr="00424860">
        <w:rPr>
          <w:rFonts w:ascii="Calibri" w:hAnsi="Calibri" w:cs="Calibri"/>
        </w:rPr>
        <w:t xml:space="preserve"> batch normalization, </w:t>
      </w:r>
      <w:proofErr w:type="spellStart"/>
      <w:r w:rsidRPr="00424860">
        <w:rPr>
          <w:rFonts w:ascii="Calibri" w:hAnsi="Calibri" w:cs="Calibri"/>
        </w:rPr>
        <w:t>softmax</w:t>
      </w:r>
      <w:proofErr w:type="spellEnd"/>
      <w:r w:rsidRPr="00424860">
        <w:rPr>
          <w:rFonts w:ascii="Calibri" w:hAnsi="Calibri" w:cs="Calibri"/>
        </w:rPr>
        <w:t xml:space="preserve">, and </w:t>
      </w:r>
      <w:r w:rsidR="00B52EB2">
        <w:rPr>
          <w:rFonts w:ascii="Calibri" w:hAnsi="Calibri" w:cs="Calibri"/>
        </w:rPr>
        <w:t xml:space="preserve">the </w:t>
      </w:r>
      <w:r w:rsidRPr="00424860">
        <w:rPr>
          <w:rFonts w:ascii="Calibri" w:hAnsi="Calibri" w:cs="Calibri"/>
        </w:rPr>
        <w:t>cross-entropy algorithm (</w:t>
      </w:r>
      <w:r w:rsidRPr="00424860">
        <w:rPr>
          <w:rFonts w:ascii="Calibri" w:hAnsi="Calibri" w:cs="Calibri"/>
        </w:rPr>
        <w:fldChar w:fldCharType="begin"/>
      </w:r>
      <w:r w:rsidRPr="00424860">
        <w:rPr>
          <w:rFonts w:ascii="Calibri" w:hAnsi="Calibri" w:cs="Calibri"/>
        </w:rPr>
        <w:instrText xml:space="preserve"> REF _Ref83897234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8066DF" w:rsidRPr="0030288B">
        <w:t xml:space="preserve">Table </w:t>
      </w:r>
      <w:r w:rsidR="008066DF">
        <w:rPr>
          <w:i/>
          <w:iCs/>
          <w:noProof/>
        </w:rPr>
        <w:t>2</w:t>
      </w:r>
      <w:r w:rsidRPr="00424860">
        <w:rPr>
          <w:rFonts w:ascii="Calibri" w:hAnsi="Calibri" w:cs="Calibri"/>
        </w:rPr>
        <w:fldChar w:fldCharType="end"/>
      </w:r>
      <w:r w:rsidRPr="00424860">
        <w:rPr>
          <w:rFonts w:ascii="Calibri" w:hAnsi="Calibri" w:cs="Calibri"/>
        </w:rPr>
        <w:t xml:space="preserve">). </w:t>
      </w:r>
      <w:r w:rsidR="00B52EB2">
        <w:rPr>
          <w:rFonts w:ascii="Calibri" w:hAnsi="Calibri" w:cs="Calibri"/>
        </w:rPr>
        <w:t>B</w:t>
      </w:r>
      <w:r w:rsidRPr="00424860">
        <w:rPr>
          <w:rFonts w:ascii="Calibri" w:hAnsi="Calibri" w:cs="Calibri"/>
        </w:rPr>
        <w:t>atch normalization is applied to standardize the weights that control the convolution and transpose</w:t>
      </w:r>
      <w:r w:rsidR="00790301">
        <w:rPr>
          <w:rFonts w:ascii="Calibri" w:hAnsi="Calibri" w:cs="Calibri"/>
        </w:rPr>
        <w:t xml:space="preserve"> </w:t>
      </w:r>
      <w:r w:rsidRPr="00424860">
        <w:rPr>
          <w:rFonts w:ascii="Calibri" w:hAnsi="Calibri" w:cs="Calibri"/>
        </w:rPr>
        <w:t>convolution process</w:t>
      </w:r>
      <w:r w:rsidR="000B7EFC">
        <w:rPr>
          <w:rFonts w:ascii="Calibri" w:hAnsi="Calibri" w:cs="Calibri"/>
        </w:rPr>
        <w:t>es</w:t>
      </w:r>
      <w:r w:rsidRPr="00424860">
        <w:rPr>
          <w:rFonts w:ascii="Calibri" w:hAnsi="Calibri" w:cs="Calibri"/>
        </w:rPr>
        <w:t>, which ha</w:t>
      </w:r>
      <w:r w:rsidR="00FD72DC">
        <w:rPr>
          <w:rFonts w:ascii="Calibri" w:hAnsi="Calibri" w:cs="Calibri"/>
        </w:rPr>
        <w:t>s</w:t>
      </w:r>
      <w:r w:rsidRPr="00424860">
        <w:rPr>
          <w:rFonts w:ascii="Calibri" w:hAnsi="Calibri" w:cs="Calibri"/>
        </w:rPr>
        <w:t xml:space="preserve"> been proven to be effective in improving </w:t>
      </w:r>
      <w:r w:rsidR="00E30C9A">
        <w:rPr>
          <w:rFonts w:ascii="Calibri" w:hAnsi="Calibri" w:cs="Calibri"/>
        </w:rPr>
        <w:t>deep learning</w:t>
      </w:r>
      <w:r w:rsidRPr="00424860">
        <w:rPr>
          <w:rFonts w:ascii="Calibri" w:hAnsi="Calibri" w:cs="Calibri"/>
        </w:rPr>
        <w:t xml:space="preserve"> performance </w:t>
      </w:r>
      <w:sdt>
        <w:sdtPr>
          <w:rPr>
            <w:rFonts w:ascii="Calibri" w:hAnsi="Calibri" w:cs="Calibri"/>
          </w:rPr>
          <w:alias w:val="To edit, see citavi.com/edit"/>
          <w:tag w:val="CitaviPlaceholder#c7c6b87b-0553-472f-8417-73853e70930b"/>
          <w:id w:val="-579059369"/>
          <w:placeholder>
            <w:docPart w:val="E60E700AF58B4480A1B02905E1F35E2B"/>
          </w:placeholder>
        </w:sdtPr>
        <w:sdtEndPr/>
        <w:sdtContent>
          <w:r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yNSwiUmVmZXJlbmNlSWQiOiJhNDViZjBjNC0zZTgxLTQxNzctYjFmZC0zYzgwODIzYzQ4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UiLCJEb2kiOiIxMC40ODU1MC9hclhpdi4xNTAyLjAzMTY3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U6MzA6NTgiLCJNb2RpZmllZEJ5IjoiX1dhbmdqIiwiSWQiOiJkYmY4MGRjNS05NDY0LTQ0OGQtOTIwOS02YzAxMWZkNzYyNjkiLCJNb2RpZmllZE9uIjoiMjAyMS0wOS0zMFQwNTozMDo1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1MDIuMDMxNjciLCJVcmlTdHJpbmciOiJodHRwczovL2FyeGl2Lm9yZy9wZGYvMTUwMi4wMzE2N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ItMDUtMTdUMDM6MTc6NDYiLCJNb2RpZmllZEJ5IjoiX0xlbm92byIsIklkIjoiODBhOTA5YTItNmU0MS00ZTM2LTk3ZjUtYzI1NmVlZWYyYWE5IiwiTW9kaWZpZWRPbiI6IjIwMjItMDUtMTdUMDM6MTc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0ODU1MC9hclhpdi4xNTAyLjAzMTY3IiwiVXJpU3RyaW5nIjoiaHR0cHM6Ly9kb2kub3JnLzEwLjQ4NTUwL2FyWGl2LjE1MDIuMDMxN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UtMTdUMDM6NDI6MDEiLCJNb2RpZmllZEJ5IjoiX0xlbm92byIsIklkIjoiYmUxZGVhOWItYzRlYi00MzQ3LTk4NjctMjBiZWZjMjE5MzZlIiwiTW9kaWZpZWRPbiI6IjIwMjItMDUtMTdUMDM6NDI6MDEiLCJQcm9qZWN0Ijp7IiRyZWYiOiI4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jE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gifX0sIlB1Ymxpc2hlcnMiOlt7IiRpZCI6IjIy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4In19XSwiUXVvdGF0aW9ucyI6W10sIlJhdGluZyI6MCwiUmVmZXJlbmNlVHlwZSI6IkpvdXJuYWxBcnRpY2xlIiwiU2hvcnRUaXRsZSI6IklvZmZlLCBTemVnZWR5IDIwMTUg4oCTIEJhdGNoIE5vcm1hbGl6YXRpb24iLCJTaG9ydFRpdGxlVXBkYXRlVHlwZSI6MCwiU291cmNlT2ZCaWJsaW9ncmFwaGljSW5mb3JtYXRpb24iOiJEYXRhQ2l0ZS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}</w:instrText>
          </w:r>
          <w:r w:rsidRPr="00424860">
            <w:rPr>
              <w:rFonts w:ascii="Calibri" w:hAnsi="Calibri" w:cs="Calibri"/>
            </w:rPr>
            <w:fldChar w:fldCharType="separate"/>
          </w:r>
          <w:r w:rsidR="009F20B2">
            <w:rPr>
              <w:rFonts w:ascii="Calibri" w:hAnsi="Calibri" w:cs="Calibri"/>
            </w:rPr>
            <w:t>(Ioffe and Szegedy, 2015)</w:t>
          </w:r>
          <w:r w:rsidRPr="00424860">
            <w:rPr>
              <w:rFonts w:ascii="Calibri" w:hAnsi="Calibri" w:cs="Calibri"/>
            </w:rPr>
            <w:fldChar w:fldCharType="end"/>
          </w:r>
        </w:sdtContent>
      </w:sdt>
      <w:r w:rsidRPr="00424860">
        <w:rPr>
          <w:rFonts w:ascii="Calibri" w:hAnsi="Calibri" w:cs="Calibri"/>
        </w:rPr>
        <w:t xml:space="preserve">. </w:t>
      </w:r>
      <w:r w:rsidRPr="00424860">
        <w:rPr>
          <w:rFonts w:ascii="Calibri" w:hAnsi="Calibri" w:cs="Calibri" w:hint="eastAsia"/>
        </w:rPr>
        <w:t>T</w:t>
      </w:r>
      <w:r w:rsidRPr="00424860">
        <w:rPr>
          <w:rFonts w:ascii="Calibri" w:hAnsi="Calibri" w:cs="Calibri"/>
        </w:rPr>
        <w:t xml:space="preserve">he </w:t>
      </w:r>
      <w:proofErr w:type="spellStart"/>
      <w:r w:rsidRPr="00424860">
        <w:rPr>
          <w:rFonts w:ascii="Calibri" w:hAnsi="Calibri" w:cs="Calibri"/>
        </w:rPr>
        <w:t>softmax</w:t>
      </w:r>
      <w:proofErr w:type="spellEnd"/>
      <w:r w:rsidRPr="00424860">
        <w:rPr>
          <w:rFonts w:ascii="Calibri" w:hAnsi="Calibri" w:cs="Calibri"/>
        </w:rPr>
        <w:t xml:space="preserve"> algorithm is applied to the last feature map of the U-Net to </w:t>
      </w:r>
      <w:r w:rsidR="00A93BF2">
        <w:rPr>
          <w:rFonts w:ascii="Calibri" w:hAnsi="Calibri" w:cs="Calibri"/>
        </w:rPr>
        <w:t>rescale</w:t>
      </w:r>
      <w:r w:rsidR="00A93BF2" w:rsidRPr="00424860">
        <w:rPr>
          <w:rFonts w:ascii="Calibri" w:hAnsi="Calibri" w:cs="Calibri"/>
        </w:rPr>
        <w:t xml:space="preserve"> </w:t>
      </w:r>
      <w:r w:rsidRPr="00424860">
        <w:rPr>
          <w:rFonts w:ascii="Calibri" w:hAnsi="Calibri" w:cs="Calibri"/>
        </w:rPr>
        <w:t xml:space="preserve">the pixel values to the 0–1 range for a better comparison </w:t>
      </w:r>
      <w:r w:rsidR="001C38AF">
        <w:rPr>
          <w:rFonts w:ascii="Calibri" w:hAnsi="Calibri" w:cs="Calibri"/>
        </w:rPr>
        <w:t>with</w:t>
      </w:r>
      <w:r w:rsidRPr="00424860">
        <w:rPr>
          <w:rFonts w:ascii="Calibri" w:hAnsi="Calibri" w:cs="Calibri"/>
        </w:rPr>
        <w:t xml:space="preserve"> the reference map </w:t>
      </w:r>
      <w:r w:rsidR="00494A58">
        <w:rPr>
          <w:rFonts w:ascii="Calibri" w:hAnsi="Calibri" w:cs="Calibri"/>
        </w:rPr>
        <w:t>(also</w:t>
      </w:r>
      <w:r w:rsidRPr="00424860">
        <w:rPr>
          <w:rFonts w:ascii="Calibri" w:hAnsi="Calibri" w:cs="Calibri"/>
        </w:rPr>
        <w:t xml:space="preserve"> composed of pixels of 0s and 1s</w:t>
      </w:r>
      <w:r w:rsidR="00494A58">
        <w:rPr>
          <w:rFonts w:ascii="Calibri" w:hAnsi="Calibri" w:cs="Calibri"/>
        </w:rPr>
        <w:t>)</w:t>
      </w:r>
      <w:r w:rsidRPr="00424860">
        <w:rPr>
          <w:rFonts w:ascii="Calibri" w:hAnsi="Calibri" w:cs="Calibri"/>
        </w:rPr>
        <w:t xml:space="preserve">. The cross-entropy </w:t>
      </w:r>
      <w:r w:rsidRPr="00424860">
        <w:rPr>
          <w:rFonts w:ascii="Calibri" w:hAnsi="Calibri" w:cs="Calibri"/>
        </w:rPr>
        <w:lastRenderedPageBreak/>
        <w:t>algorithm is</w:t>
      </w:r>
      <w:r w:rsidR="00494A58">
        <w:rPr>
          <w:rFonts w:ascii="Calibri" w:hAnsi="Calibri" w:cs="Calibri"/>
        </w:rPr>
        <w:t xml:space="preserve"> then</w:t>
      </w:r>
      <w:r w:rsidRPr="00424860">
        <w:rPr>
          <w:rFonts w:ascii="Calibri" w:hAnsi="Calibri" w:cs="Calibri"/>
        </w:rPr>
        <w:t xml:space="preserve"> applied to calculate the difference between the prediction and the reference map and reflects the performance of the U-Net.</w:t>
      </w:r>
    </w:p>
    <w:p w14:paraId="62C880F1" w14:textId="45785CC4" w:rsidR="00CF050D" w:rsidRPr="00424860" w:rsidRDefault="00CF050D" w:rsidP="00930E41">
      <w:pPr>
        <w:rPr>
          <w:rFonts w:ascii="Calibri" w:hAnsi="Calibri" w:cs="Calibri"/>
        </w:rPr>
      </w:pPr>
      <w:r w:rsidRPr="00424860">
        <w:rPr>
          <w:rFonts w:ascii="Calibri" w:hAnsi="Calibri" w:cs="Calibri"/>
        </w:rPr>
        <w:t xml:space="preserve">The complete U-Net structure used in this study is shown in </w:t>
      </w:r>
      <w:r w:rsidRPr="00424860">
        <w:rPr>
          <w:rFonts w:ascii="Calibri" w:hAnsi="Calibri" w:cs="Calibri"/>
        </w:rPr>
        <w:fldChar w:fldCharType="begin"/>
      </w:r>
      <w:r w:rsidRPr="00424860">
        <w:rPr>
          <w:rFonts w:ascii="Calibri" w:hAnsi="Calibri" w:cs="Calibri"/>
        </w:rPr>
        <w:instrText xml:space="preserve"> REF _Ref81460160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8066DF" w:rsidRPr="002135D8">
        <w:t>Fig</w:t>
      </w:r>
      <w:r w:rsidR="008066DF">
        <w:t>.</w:t>
      </w:r>
      <w:r w:rsidR="008066DF" w:rsidRPr="002135D8">
        <w:t xml:space="preserve"> </w:t>
      </w:r>
      <w:r w:rsidR="008066DF">
        <w:rPr>
          <w:i/>
          <w:iCs/>
          <w:noProof/>
        </w:rPr>
        <w:t>4</w:t>
      </w:r>
      <w:r w:rsidRPr="00424860">
        <w:rPr>
          <w:rFonts w:ascii="Calibri" w:hAnsi="Calibri" w:cs="Calibri"/>
        </w:rPr>
        <w:fldChar w:fldCharType="end"/>
      </w:r>
      <w:r w:rsidRPr="00424860">
        <w:rPr>
          <w:rFonts w:ascii="Calibri" w:hAnsi="Calibri" w:cs="Calibri"/>
        </w:rPr>
        <w:t xml:space="preserve">. The input image size </w:t>
      </w:r>
      <w:r w:rsidR="002A5E2F">
        <w:rPr>
          <w:rFonts w:ascii="Calibri" w:hAnsi="Calibri" w:cs="Calibri"/>
        </w:rPr>
        <w:t>was</w:t>
      </w:r>
      <w:r w:rsidRPr="00424860">
        <w:rPr>
          <w:rFonts w:ascii="Calibri" w:hAnsi="Calibri" w:cs="Calibri"/>
        </w:rPr>
        <w:t xml:space="preserve"> reduced by half after passing each down-sampling block until reaching </w:t>
      </w:r>
      <w:r w:rsidR="002A5E2F">
        <w:rPr>
          <w:rFonts w:ascii="Calibri" w:hAnsi="Calibri" w:cs="Calibri"/>
        </w:rPr>
        <w:t>a</w:t>
      </w:r>
      <w:r w:rsidRPr="00424860">
        <w:rPr>
          <w:rFonts w:ascii="Calibri" w:hAnsi="Calibri" w:cs="Calibri"/>
        </w:rPr>
        <w:t xml:space="preserve"> size of 8 </w:t>
      </w:r>
      <w:r w:rsidRPr="00424860">
        <w:t xml:space="preserve">× </w:t>
      </w:r>
      <w:r w:rsidRPr="00424860">
        <w:rPr>
          <w:rFonts w:ascii="Calibri" w:hAnsi="Calibri" w:cs="Calibri"/>
        </w:rPr>
        <w:t xml:space="preserve">8 </w:t>
      </w:r>
      <w:r w:rsidR="00AE556E">
        <w:rPr>
          <w:rFonts w:ascii="Calibri" w:hAnsi="Calibri" w:cs="Calibri"/>
        </w:rPr>
        <w:t xml:space="preserve">pixels </w:t>
      </w:r>
      <w:r w:rsidRPr="00424860">
        <w:rPr>
          <w:rFonts w:ascii="Calibri" w:hAnsi="Calibri" w:cs="Calibri"/>
        </w:rPr>
        <w:t>(i.e., 8</w:t>
      </w:r>
      <w:r w:rsidRPr="00424860">
        <w:rPr>
          <w:rFonts w:ascii="Calibri" w:hAnsi="Calibri" w:cs="Calibri"/>
          <w:vertAlign w:val="superscript"/>
        </w:rPr>
        <w:t>2</w:t>
      </w:r>
      <w:r w:rsidRPr="00424860">
        <w:rPr>
          <w:rFonts w:ascii="Calibri" w:hAnsi="Calibri" w:cs="Calibri"/>
        </w:rPr>
        <w:t xml:space="preserve"> in </w:t>
      </w:r>
      <w:r w:rsidRPr="00424860">
        <w:rPr>
          <w:rFonts w:ascii="Calibri" w:hAnsi="Calibri" w:cs="Calibri"/>
        </w:rPr>
        <w:fldChar w:fldCharType="begin"/>
      </w:r>
      <w:r w:rsidRPr="00424860">
        <w:rPr>
          <w:rFonts w:ascii="Calibri" w:hAnsi="Calibri" w:cs="Calibri"/>
        </w:rPr>
        <w:instrText xml:space="preserve"> REF _Ref81460160 \h </w:instrText>
      </w:r>
      <w:r w:rsidR="00930E41">
        <w:rPr>
          <w:rFonts w:ascii="Calibri" w:hAnsi="Calibri" w:cs="Calibri"/>
        </w:rPr>
        <w:instrText xml:space="preserve"> \* MERGEFORMAT </w:instrText>
      </w:r>
      <w:r w:rsidRPr="00424860">
        <w:rPr>
          <w:rFonts w:ascii="Calibri" w:hAnsi="Calibri" w:cs="Calibri"/>
        </w:rPr>
      </w:r>
      <w:r w:rsidRPr="00424860">
        <w:rPr>
          <w:rFonts w:ascii="Calibri" w:hAnsi="Calibri" w:cs="Calibri"/>
        </w:rPr>
        <w:fldChar w:fldCharType="separate"/>
      </w:r>
      <w:r w:rsidR="008066DF" w:rsidRPr="002135D8">
        <w:t>Fig</w:t>
      </w:r>
      <w:r w:rsidR="008066DF">
        <w:t>.</w:t>
      </w:r>
      <w:r w:rsidR="008066DF" w:rsidRPr="002135D8">
        <w:t xml:space="preserve"> </w:t>
      </w:r>
      <w:r w:rsidR="008066DF">
        <w:rPr>
          <w:i/>
          <w:iCs/>
          <w:noProof/>
        </w:rPr>
        <w:t>4</w:t>
      </w:r>
      <w:r w:rsidRPr="00424860">
        <w:rPr>
          <w:rFonts w:ascii="Calibri" w:hAnsi="Calibri" w:cs="Calibri"/>
        </w:rPr>
        <w:fldChar w:fldCharType="end"/>
      </w:r>
      <w:r w:rsidRPr="00424860">
        <w:rPr>
          <w:rFonts w:ascii="Calibri" w:hAnsi="Calibri" w:cs="Calibri"/>
        </w:rPr>
        <w:t xml:space="preserve">), then the image </w:t>
      </w:r>
      <w:r w:rsidR="002A5E2F">
        <w:rPr>
          <w:rFonts w:ascii="Calibri" w:hAnsi="Calibri" w:cs="Calibri"/>
        </w:rPr>
        <w:t>was</w:t>
      </w:r>
      <w:r w:rsidRPr="00424860">
        <w:rPr>
          <w:rFonts w:ascii="Calibri" w:hAnsi="Calibri" w:cs="Calibri"/>
        </w:rPr>
        <w:t xml:space="preserve"> </w:t>
      </w:r>
      <w:r w:rsidR="00641F0A">
        <w:rPr>
          <w:rFonts w:ascii="Calibri" w:hAnsi="Calibri" w:cs="Calibri"/>
        </w:rPr>
        <w:t xml:space="preserve">ultimately </w:t>
      </w:r>
      <w:r w:rsidRPr="00424860">
        <w:rPr>
          <w:rFonts w:ascii="Calibri" w:hAnsi="Calibri" w:cs="Calibri"/>
        </w:rPr>
        <w:t>recovered to the original size through each up-sampling block. The channels of the feature maps under</w:t>
      </w:r>
      <w:r w:rsidR="002A5E2F">
        <w:rPr>
          <w:rFonts w:ascii="Calibri" w:hAnsi="Calibri" w:cs="Calibri"/>
        </w:rPr>
        <w:t>went</w:t>
      </w:r>
      <w:r w:rsidRPr="00424860">
        <w:rPr>
          <w:rFonts w:ascii="Calibri" w:hAnsi="Calibri" w:cs="Calibri"/>
        </w:rPr>
        <w:t xml:space="preserve"> </w:t>
      </w:r>
      <w:r w:rsidR="002D5E58">
        <w:rPr>
          <w:rFonts w:ascii="Calibri" w:hAnsi="Calibri" w:cs="Calibri"/>
        </w:rPr>
        <w:t>the</w:t>
      </w:r>
      <w:r w:rsidR="002D5E58" w:rsidRPr="00424860">
        <w:rPr>
          <w:rFonts w:ascii="Calibri" w:hAnsi="Calibri" w:cs="Calibri"/>
        </w:rPr>
        <w:t xml:space="preserve"> </w:t>
      </w:r>
      <w:r w:rsidRPr="00424860">
        <w:rPr>
          <w:rFonts w:ascii="Calibri" w:hAnsi="Calibri" w:cs="Calibri"/>
        </w:rPr>
        <w:t xml:space="preserve">inverse process: the number of feature maps </w:t>
      </w:r>
      <w:r w:rsidR="002A5E2F">
        <w:rPr>
          <w:rFonts w:ascii="Calibri" w:hAnsi="Calibri" w:cs="Calibri"/>
        </w:rPr>
        <w:t>was</w:t>
      </w:r>
      <w:r w:rsidRPr="00424860">
        <w:rPr>
          <w:rFonts w:ascii="Calibri" w:hAnsi="Calibri" w:cs="Calibri"/>
        </w:rPr>
        <w:t xml:space="preserve"> doubled in each down-sampling block and halved in each up-sampling block. As a result, the U-Net </w:t>
      </w:r>
      <w:r w:rsidR="00AE556E">
        <w:rPr>
          <w:rFonts w:ascii="Calibri" w:hAnsi="Calibri" w:cs="Calibri"/>
        </w:rPr>
        <w:t xml:space="preserve">model </w:t>
      </w:r>
      <w:r w:rsidRPr="00424860">
        <w:rPr>
          <w:rFonts w:ascii="Calibri" w:hAnsi="Calibri" w:cs="Calibri"/>
        </w:rPr>
        <w:t xml:space="preserve">gradually extracted more abstract spatial features </w:t>
      </w:r>
      <w:r w:rsidR="002D5E58">
        <w:rPr>
          <w:rFonts w:ascii="Calibri" w:hAnsi="Calibri" w:cs="Calibri"/>
        </w:rPr>
        <w:t>over</w:t>
      </w:r>
      <w:r w:rsidR="002D5E58" w:rsidRPr="00424860">
        <w:rPr>
          <w:rFonts w:ascii="Calibri" w:hAnsi="Calibri" w:cs="Calibri"/>
        </w:rPr>
        <w:t xml:space="preserve"> </w:t>
      </w:r>
      <w:r w:rsidRPr="00424860">
        <w:rPr>
          <w:rFonts w:ascii="Calibri" w:hAnsi="Calibri" w:cs="Calibri"/>
        </w:rPr>
        <w:t xml:space="preserve">a </w:t>
      </w:r>
      <w:r w:rsidR="002A5E2F">
        <w:rPr>
          <w:rFonts w:ascii="Calibri" w:hAnsi="Calibri" w:cs="Calibri"/>
        </w:rPr>
        <w:t>larger</w:t>
      </w:r>
      <w:r w:rsidRPr="00424860">
        <w:rPr>
          <w:rFonts w:ascii="Calibri" w:hAnsi="Calibri" w:cs="Calibri"/>
        </w:rPr>
        <w:t xml:space="preserve"> field</w:t>
      </w:r>
      <w:r w:rsidR="00AE556E">
        <w:rPr>
          <w:rFonts w:ascii="Calibri" w:hAnsi="Calibri" w:cs="Calibri"/>
        </w:rPr>
        <w:t xml:space="preserve"> </w:t>
      </w:r>
      <w:r w:rsidRPr="00424860">
        <w:rPr>
          <w:rFonts w:ascii="Calibri" w:hAnsi="Calibri" w:cs="Calibri"/>
        </w:rPr>
        <w:t>of</w:t>
      </w:r>
      <w:r w:rsidR="00AE556E">
        <w:rPr>
          <w:rFonts w:ascii="Calibri" w:hAnsi="Calibri" w:cs="Calibri"/>
        </w:rPr>
        <w:t xml:space="preserve"> </w:t>
      </w:r>
      <w:r w:rsidRPr="00424860">
        <w:rPr>
          <w:rFonts w:ascii="Calibri" w:hAnsi="Calibri" w:cs="Calibri"/>
        </w:rPr>
        <w:t xml:space="preserve">view </w:t>
      </w:r>
      <w:r w:rsidRPr="00424860">
        <w:t xml:space="preserve">according to </w:t>
      </w:r>
      <w:r w:rsidRPr="00424860">
        <w:rPr>
          <w:i/>
          <w:iCs/>
        </w:rPr>
        <w:t xml:space="preserve">k </w:t>
      </w:r>
      <w:r w:rsidRPr="008748A8">
        <w:t>× 2</w:t>
      </w:r>
      <w:r w:rsidRPr="008748A8">
        <w:rPr>
          <w:vertAlign w:val="superscript"/>
        </w:rPr>
        <w:t>(</w:t>
      </w:r>
      <w:r w:rsidRPr="00424860">
        <w:rPr>
          <w:i/>
          <w:iCs/>
          <w:vertAlign w:val="superscript"/>
        </w:rPr>
        <w:t>d</w:t>
      </w:r>
      <w:r w:rsidR="00B85A3E">
        <w:rPr>
          <w:rFonts w:cstheme="minorHAnsi"/>
          <w:vertAlign w:val="superscript"/>
        </w:rPr>
        <w:t>−</w:t>
      </w:r>
      <w:r w:rsidRPr="008748A8">
        <w:rPr>
          <w:vertAlign w:val="superscript"/>
        </w:rPr>
        <w:t>1)</w:t>
      </w:r>
      <w:r w:rsidRPr="00424860">
        <w:t>, wher</w:t>
      </w:r>
      <w:r w:rsidRPr="00424860">
        <w:rPr>
          <w:rFonts w:ascii="Calibri" w:hAnsi="Calibri" w:cs="Calibri"/>
        </w:rPr>
        <w:t xml:space="preserve">e </w:t>
      </w:r>
      <w:r w:rsidRPr="00424860">
        <w:rPr>
          <w:rFonts w:ascii="Calibri" w:hAnsi="Calibri" w:cs="Calibri"/>
          <w:i/>
          <w:iCs/>
        </w:rPr>
        <w:t>k</w:t>
      </w:r>
      <w:r w:rsidRPr="00424860">
        <w:rPr>
          <w:rFonts w:ascii="Calibri" w:hAnsi="Calibri" w:cs="Calibri"/>
        </w:rPr>
        <w:t xml:space="preserve"> is the kernel size (3 in this study) and </w:t>
      </w:r>
      <w:r w:rsidRPr="00424860">
        <w:rPr>
          <w:rFonts w:ascii="Calibri" w:hAnsi="Calibri" w:cs="Calibri"/>
          <w:i/>
          <w:iCs/>
        </w:rPr>
        <w:t>d</w:t>
      </w:r>
      <w:r w:rsidRPr="00424860">
        <w:rPr>
          <w:rFonts w:ascii="Calibri" w:hAnsi="Calibri" w:cs="Calibri"/>
        </w:rPr>
        <w:t xml:space="preserve"> is the depth of the layer block. For example, the block with depth 1 </w:t>
      </w:r>
      <w:r w:rsidR="00B85A3E">
        <w:rPr>
          <w:rFonts w:ascii="Calibri" w:hAnsi="Calibri" w:cs="Calibri"/>
        </w:rPr>
        <w:t>had</w:t>
      </w:r>
      <w:r w:rsidRPr="00424860">
        <w:rPr>
          <w:rFonts w:ascii="Calibri" w:hAnsi="Calibri" w:cs="Calibri"/>
        </w:rPr>
        <w:t xml:space="preserve"> a field</w:t>
      </w:r>
      <w:r w:rsidR="00AE556E">
        <w:rPr>
          <w:rFonts w:ascii="Calibri" w:hAnsi="Calibri" w:cs="Calibri"/>
        </w:rPr>
        <w:t xml:space="preserve"> </w:t>
      </w:r>
      <w:r w:rsidRPr="00424860">
        <w:rPr>
          <w:rFonts w:ascii="Calibri" w:hAnsi="Calibri" w:cs="Calibri"/>
        </w:rPr>
        <w:t>of</w:t>
      </w:r>
      <w:r w:rsidR="00AE556E">
        <w:rPr>
          <w:rFonts w:ascii="Calibri" w:hAnsi="Calibri" w:cs="Calibri"/>
        </w:rPr>
        <w:t xml:space="preserve"> </w:t>
      </w:r>
      <w:r w:rsidRPr="00424860">
        <w:rPr>
          <w:rFonts w:ascii="Calibri" w:hAnsi="Calibri" w:cs="Calibri"/>
        </w:rPr>
        <w:t xml:space="preserve">view of 3, </w:t>
      </w:r>
      <w:r w:rsidR="00AE556E">
        <w:rPr>
          <w:rFonts w:ascii="Calibri" w:hAnsi="Calibri" w:cs="Calibri"/>
        </w:rPr>
        <w:t>which</w:t>
      </w:r>
      <w:r w:rsidRPr="00424860">
        <w:rPr>
          <w:rFonts w:ascii="Calibri" w:hAnsi="Calibri" w:cs="Calibri"/>
        </w:rPr>
        <w:t xml:space="preserve"> bec</w:t>
      </w:r>
      <w:r w:rsidR="00B85A3E">
        <w:rPr>
          <w:rFonts w:ascii="Calibri" w:hAnsi="Calibri" w:cs="Calibri"/>
        </w:rPr>
        <w:t>ame</w:t>
      </w:r>
      <w:r w:rsidRPr="00424860">
        <w:rPr>
          <w:rFonts w:ascii="Calibri" w:hAnsi="Calibri" w:cs="Calibri"/>
        </w:rPr>
        <w:t xml:space="preserve"> 96 in the block of depth 6, meaning </w:t>
      </w:r>
      <w:r w:rsidR="00B85A3E">
        <w:rPr>
          <w:rFonts w:ascii="Calibri" w:hAnsi="Calibri" w:cs="Calibri"/>
        </w:rPr>
        <w:t xml:space="preserve">that </w:t>
      </w:r>
      <w:r w:rsidRPr="00424860">
        <w:rPr>
          <w:rFonts w:ascii="Calibri" w:hAnsi="Calibri" w:cs="Calibri"/>
        </w:rPr>
        <w:t xml:space="preserve">U-Net </w:t>
      </w:r>
      <w:r w:rsidR="00B85A3E">
        <w:rPr>
          <w:rFonts w:ascii="Calibri" w:hAnsi="Calibri" w:cs="Calibri"/>
        </w:rPr>
        <w:t>was</w:t>
      </w:r>
      <w:r w:rsidRPr="00424860">
        <w:rPr>
          <w:rFonts w:ascii="Calibri" w:hAnsi="Calibri" w:cs="Calibri"/>
        </w:rPr>
        <w:t xml:space="preserve"> looking for spatial patterns of 96 </w:t>
      </w:r>
      <w:r w:rsidRPr="00424860">
        <w:t xml:space="preserve">× 96 </w:t>
      </w:r>
      <w:r w:rsidR="00AE556E">
        <w:t xml:space="preserve">pixels </w:t>
      </w:r>
      <w:r w:rsidRPr="00424860">
        <w:t xml:space="preserve">in the original image scale. </w:t>
      </w:r>
      <w:r w:rsidR="00552936">
        <w:t>Meanwhile</w:t>
      </w:r>
      <w:r w:rsidRPr="00424860">
        <w:t>, U-Net identif</w:t>
      </w:r>
      <w:r w:rsidR="00B85A3E">
        <w:t>ied</w:t>
      </w:r>
      <w:r w:rsidRPr="00424860">
        <w:t xml:space="preserve"> more sophisticated spatial patterns as the network block </w:t>
      </w:r>
      <w:r w:rsidR="00B85A3E">
        <w:t>went</w:t>
      </w:r>
      <w:r w:rsidRPr="00424860">
        <w:t xml:space="preserve"> deeper because the number of feature maps </w:t>
      </w:r>
      <w:r w:rsidR="00B85A3E">
        <w:t>was</w:t>
      </w:r>
      <w:r w:rsidRPr="00424860">
        <w:t xml:space="preserve"> doubled. The skip-connection links the down-sampling and up-sampling blocks, allowing U-Net to refine the overview patterns extracted by deeper network blocks with precise shapes and textures retrieved by shallower blocks. A total of </w:t>
      </w:r>
      <w:r w:rsidR="009949C6">
        <w:t xml:space="preserve">more than </w:t>
      </w:r>
      <w:r w:rsidRPr="00424860">
        <w:rPr>
          <w:rFonts w:ascii="Calibri" w:hAnsi="Calibri" w:cs="Calibri"/>
        </w:rPr>
        <w:t xml:space="preserve">31 million parameters were included in the U-Net model, making it </w:t>
      </w:r>
      <w:r w:rsidRPr="00424860">
        <w:t xml:space="preserve">highly flexible </w:t>
      </w:r>
      <w:r w:rsidR="009949C6">
        <w:t>for</w:t>
      </w:r>
      <w:r w:rsidRPr="00424860">
        <w:t xml:space="preserve"> captur</w:t>
      </w:r>
      <w:r w:rsidR="009949C6">
        <w:t>ing</w:t>
      </w:r>
      <w:r w:rsidRPr="00424860">
        <w:t xml:space="preserve"> the spatial patterns and stochasticity of the urban </w:t>
      </w:r>
      <w:r w:rsidR="007955B7">
        <w:t>land-use</w:t>
      </w:r>
      <w:r w:rsidR="007955B7" w:rsidRPr="00424860">
        <w:t xml:space="preserve"> </w:t>
      </w:r>
      <w:r w:rsidRPr="00424860">
        <w:t>process.</w:t>
      </w:r>
    </w:p>
    <w:p w14:paraId="4107834E" w14:textId="77777777" w:rsidR="00CF050D" w:rsidRPr="00424860" w:rsidRDefault="00CF050D" w:rsidP="00CF050D">
      <w:pPr>
        <w:keepNext/>
        <w:spacing w:after="0"/>
      </w:pPr>
      <w:r w:rsidRPr="00424860">
        <w:rPr>
          <w:noProof/>
        </w:rPr>
        <w:drawing>
          <wp:inline distT="0" distB="0" distL="0" distR="0" wp14:anchorId="54DBC715" wp14:editId="0E715A95">
            <wp:extent cx="5708236" cy="2920181"/>
            <wp:effectExtent l="0" t="0" r="698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58451470" w14:textId="43CA14C4" w:rsidR="00CF050D" w:rsidRPr="002135D8" w:rsidRDefault="00CF050D" w:rsidP="00CF050D">
      <w:pPr>
        <w:pStyle w:val="Caption"/>
        <w:rPr>
          <w:i w:val="0"/>
          <w:iCs w:val="0"/>
        </w:rPr>
      </w:pPr>
      <w:bookmarkStart w:id="8" w:name="_Ref81460160"/>
      <w:r w:rsidRPr="002135D8">
        <w:rPr>
          <w:i w:val="0"/>
          <w:iCs w:val="0"/>
        </w:rPr>
        <w:t>Fig</w:t>
      </w:r>
      <w:r w:rsidR="009949C6">
        <w:rPr>
          <w:i w:val="0"/>
          <w:iCs w:val="0"/>
        </w:rPr>
        <w:t>.</w:t>
      </w:r>
      <w:r w:rsidRPr="002135D8">
        <w:rPr>
          <w:i w:val="0"/>
          <w:iCs w:val="0"/>
        </w:rPr>
        <w:t xml:space="preserve"> </w:t>
      </w:r>
      <w:r w:rsidRPr="002135D8">
        <w:rPr>
          <w:i w:val="0"/>
          <w:iCs w:val="0"/>
        </w:rPr>
        <w:fldChar w:fldCharType="begin"/>
      </w:r>
      <w:r w:rsidRPr="002135D8">
        <w:rPr>
          <w:i w:val="0"/>
          <w:iCs w:val="0"/>
        </w:rPr>
        <w:instrText>SEQ Figure \* ARABIC</w:instrText>
      </w:r>
      <w:r w:rsidRPr="002135D8">
        <w:rPr>
          <w:i w:val="0"/>
          <w:iCs w:val="0"/>
        </w:rPr>
        <w:fldChar w:fldCharType="separate"/>
      </w:r>
      <w:r w:rsidR="008066DF">
        <w:rPr>
          <w:i w:val="0"/>
          <w:iCs w:val="0"/>
          <w:noProof/>
        </w:rPr>
        <w:t>4</w:t>
      </w:r>
      <w:r w:rsidRPr="002135D8">
        <w:rPr>
          <w:i w:val="0"/>
          <w:iCs w:val="0"/>
        </w:rPr>
        <w:fldChar w:fldCharType="end"/>
      </w:r>
      <w:bookmarkEnd w:id="8"/>
      <w:r w:rsidRPr="002135D8">
        <w:rPr>
          <w:i w:val="0"/>
          <w:iCs w:val="0"/>
        </w:rPr>
        <w:t xml:space="preserve">. </w:t>
      </w:r>
      <w:r w:rsidR="009949C6">
        <w:rPr>
          <w:i w:val="0"/>
          <w:iCs w:val="0"/>
        </w:rPr>
        <w:t>S</w:t>
      </w:r>
      <w:r w:rsidRPr="002135D8">
        <w:rPr>
          <w:i w:val="0"/>
          <w:iCs w:val="0"/>
        </w:rPr>
        <w:t xml:space="preserve">tructure of the U-Net </w:t>
      </w:r>
      <w:r w:rsidR="00384613">
        <w:rPr>
          <w:i w:val="0"/>
          <w:iCs w:val="0"/>
        </w:rPr>
        <w:t xml:space="preserve">models </w:t>
      </w:r>
      <w:r w:rsidRPr="002135D8">
        <w:rPr>
          <w:i w:val="0"/>
          <w:iCs w:val="0"/>
        </w:rPr>
        <w:t>used in this study.</w:t>
      </w:r>
    </w:p>
    <w:p w14:paraId="3E3A051D" w14:textId="3DF251C9" w:rsidR="002640D8" w:rsidRPr="002135D8" w:rsidRDefault="00CF050D" w:rsidP="00625C38">
      <w:pPr>
        <w:pStyle w:val="Heading2"/>
        <w:rPr>
          <w:rFonts w:cstheme="majorHAnsi"/>
        </w:rPr>
      </w:pPr>
      <w:r w:rsidRPr="002135D8">
        <w:rPr>
          <w:rFonts w:cstheme="majorHAnsi"/>
        </w:rPr>
        <w:t>2.4</w:t>
      </w:r>
      <w:r w:rsidR="009949C6" w:rsidRPr="002135D8">
        <w:rPr>
          <w:rFonts w:cstheme="majorHAnsi"/>
        </w:rPr>
        <w:t>.</w:t>
      </w:r>
      <w:r w:rsidR="009C7D21" w:rsidRPr="002135D8">
        <w:rPr>
          <w:rFonts w:cstheme="majorHAnsi"/>
        </w:rPr>
        <w:t xml:space="preserve"> Data preprocessing</w:t>
      </w:r>
    </w:p>
    <w:p w14:paraId="1001F8F5" w14:textId="75FFCE6E" w:rsidR="009C7D21" w:rsidRDefault="00486775" w:rsidP="00C13C94">
      <w:r w:rsidRPr="00424860">
        <w:rPr>
          <w:rFonts w:ascii="Calibri" w:hAnsi="Calibri" w:cs="Calibri"/>
        </w:rPr>
        <w:t xml:space="preserve">We mapped </w:t>
      </w:r>
      <w:r w:rsidR="009C7D21" w:rsidRPr="00424860">
        <w:rPr>
          <w:rFonts w:ascii="Calibri" w:hAnsi="Calibri" w:cs="Calibri"/>
        </w:rPr>
        <w:t xml:space="preserve">urban </w:t>
      </w:r>
      <w:r w:rsidR="00BA76D7">
        <w:rPr>
          <w:rFonts w:ascii="Calibri" w:hAnsi="Calibri" w:cs="Calibri"/>
        </w:rPr>
        <w:t>land-use</w:t>
      </w:r>
      <w:r w:rsidR="003A6365">
        <w:rPr>
          <w:rFonts w:ascii="Calibri" w:hAnsi="Calibri" w:cs="Calibri"/>
        </w:rPr>
        <w:t xml:space="preserve"> </w:t>
      </w:r>
      <w:r w:rsidR="00E70DAE" w:rsidRPr="00424860">
        <w:rPr>
          <w:rFonts w:ascii="Calibri" w:hAnsi="Calibri" w:cs="Calibri"/>
        </w:rPr>
        <w:t>for the years</w:t>
      </w:r>
      <w:r w:rsidR="009C7D21" w:rsidRPr="00424860">
        <w:rPr>
          <w:rFonts w:ascii="Calibri" w:hAnsi="Calibri" w:cs="Calibri"/>
        </w:rPr>
        <w:t xml:space="preserve"> 199</w:t>
      </w:r>
      <w:r w:rsidR="002B6051" w:rsidRPr="00424860">
        <w:rPr>
          <w:rFonts w:ascii="Calibri" w:hAnsi="Calibri" w:cs="Calibri"/>
        </w:rPr>
        <w:t>4</w:t>
      </w:r>
      <w:r w:rsidR="00E70DAE" w:rsidRPr="00424860">
        <w:rPr>
          <w:rFonts w:ascii="Calibri" w:hAnsi="Calibri" w:cs="Calibri"/>
        </w:rPr>
        <w:t>, 200</w:t>
      </w:r>
      <w:r w:rsidR="002B6051" w:rsidRPr="00424860">
        <w:rPr>
          <w:rFonts w:ascii="Calibri" w:hAnsi="Calibri" w:cs="Calibri"/>
        </w:rPr>
        <w:t>6</w:t>
      </w:r>
      <w:r w:rsidR="00E70DAE" w:rsidRPr="00424860">
        <w:rPr>
          <w:rFonts w:ascii="Calibri" w:hAnsi="Calibri" w:cs="Calibri"/>
        </w:rPr>
        <w:t>, and 2018</w:t>
      </w:r>
      <w:r w:rsidR="009C7D21" w:rsidRPr="00424860">
        <w:rPr>
          <w:rFonts w:ascii="Calibri" w:hAnsi="Calibri" w:cs="Calibri"/>
        </w:rPr>
        <w:t xml:space="preserve"> </w:t>
      </w:r>
      <w:r w:rsidR="00955073" w:rsidRPr="00424860">
        <w:rPr>
          <w:rFonts w:ascii="Calibri" w:hAnsi="Calibri" w:cs="Calibri"/>
        </w:rPr>
        <w:t>with</w:t>
      </w:r>
      <w:r w:rsidR="009C7D21" w:rsidRPr="00424860">
        <w:rPr>
          <w:rFonts w:ascii="Calibri" w:hAnsi="Calibri" w:cs="Calibri"/>
        </w:rPr>
        <w:t xml:space="preserve"> a consistently </w:t>
      </w:r>
      <w:r w:rsidR="009C7D21" w:rsidRPr="00424860" w:rsidDel="00075458">
        <w:rPr>
          <w:rFonts w:ascii="Calibri" w:hAnsi="Calibri" w:cs="Calibri"/>
        </w:rPr>
        <w:t>high</w:t>
      </w:r>
      <w:r w:rsidR="009A6EE2" w:rsidRPr="00424860">
        <w:rPr>
          <w:rFonts w:ascii="Calibri" w:hAnsi="Calibri" w:cs="Calibri"/>
        </w:rPr>
        <w:t xml:space="preserve"> (</w:t>
      </w:r>
      <w:r w:rsidR="00075458" w:rsidRPr="00424860">
        <w:rPr>
          <w:rFonts w:ascii="Calibri" w:hAnsi="Calibri" w:cs="Calibri"/>
        </w:rPr>
        <w:t>&gt;94%</w:t>
      </w:r>
      <w:r w:rsidR="009A6EE2" w:rsidRPr="00424860">
        <w:rPr>
          <w:rFonts w:ascii="Calibri" w:hAnsi="Calibri" w:cs="Calibri"/>
        </w:rPr>
        <w:t>)</w:t>
      </w:r>
      <w:r w:rsidR="00075458" w:rsidRPr="00424860">
        <w:rPr>
          <w:rFonts w:ascii="Calibri" w:hAnsi="Calibri" w:cs="Calibri"/>
        </w:rPr>
        <w:t xml:space="preserve"> accuracy</w:t>
      </w:r>
      <w:r w:rsidR="009A6EE2" w:rsidRPr="00424860" w:rsidDel="00384613">
        <w:rPr>
          <w:rFonts w:ascii="Calibri" w:hAnsi="Calibri" w:cs="Calibri"/>
        </w:rPr>
        <w:t xml:space="preserve"> </w:t>
      </w:r>
      <w:r w:rsidR="00384613">
        <w:rPr>
          <w:rFonts w:ascii="Calibri" w:hAnsi="Calibri" w:cs="Calibri"/>
        </w:rPr>
        <w:t xml:space="preserve"> (for </w:t>
      </w:r>
      <w:r w:rsidR="009A6EE2" w:rsidRPr="00424860">
        <w:rPr>
          <w:rFonts w:ascii="Calibri" w:hAnsi="Calibri" w:cs="Calibri"/>
        </w:rPr>
        <w:t xml:space="preserve">details </w:t>
      </w:r>
      <w:r w:rsidR="00384613">
        <w:rPr>
          <w:rFonts w:ascii="Calibri" w:hAnsi="Calibri" w:cs="Calibri"/>
        </w:rPr>
        <w:t>see</w:t>
      </w:r>
      <w:r w:rsidR="009A6EE2" w:rsidRPr="00424860">
        <w:rPr>
          <w:rFonts w:ascii="Calibri" w:hAnsi="Calibri" w:cs="Calibri"/>
        </w:rPr>
        <w:t xml:space="preserve"> </w:t>
      </w:r>
      <w:sdt>
        <w:sdtPr>
          <w:rPr>
            <w:rFonts w:ascii="Calibri" w:hAnsi="Calibri" w:cs="Calibri"/>
          </w:rPr>
          <w:alias w:val="To edit, see citavi.com/edit"/>
          <w:tag w:val="CitaviPlaceholder#dd2285ca-f2d5-403a-83f5-9a5518985508"/>
          <w:id w:val="1133830674"/>
          <w:placeholder>
            <w:docPart w:val="DefaultPlaceholder_-1854013440"/>
          </w:placeholder>
        </w:sdtPr>
        <w:sdtEndPr/>
        <w:sdtContent>
          <w:r w:rsidR="009313E3">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Fzc29jaWF0ZVdpdGhQbGFjZWhvbGRlclRhZyI6IkNpdGF2aVBsYWNlaG9sZGVyI2U0ZDM2NDNjLTRiMGUtNGM4Yi05N2NlLTU1YjJjNTEwNzllNSIsIkVudHJpZXMiOlt7IiRpZCI6IjIiLCIkdHlwZSI6IlN3aXNzQWNhZGVtaWMuQ2l0YXZpLkNpdGF0aW9ucy5Xb3JkUGxhY2Vob2xkZXJFbnRyeSwgU3dpc3NBY2FkZW1pYy5DaXRhdmkiLCJJZCI6ImJlNWI2OWVlLWNmYjQtNDY1My05ZjAzLTU2NzU5NmZjNTIzMyIsIlJhbmdlTGVuZ3RoIjoxMSwiUmVmZXJlbmNlSWQiOiIyNjBlNmViNC03NzdkLTQ4NjEtYTZhYy02MzBlMzZlNzE2M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4IiwiJHR5cGUiOiJTd2lzc0FjYWRlbWljLkNpdGF2aS5Qcm9qZWN0LCBTd2lzc0FjYWRlbWljLkNpdGF2aSJ9fSx7IiRpZCI6Ijk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4In19LHsiJGlkIjoiMTA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OC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4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Q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4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V2FuZyBldCBhbC4ifV19LCJUYWciOiJDaXRhdmlQbGFjZWhvbGRlciNkZDIyODVjYS1mMmQ1LTQwM2EtODNmNS05YTU1MTg5ODU1MDgiLCJUZXh0IjoiV2FuZyBldCBhbC4iLCJXQUlWZXJzaW9uIjoiNi4xNC4wLjAifQ==}</w:instrText>
          </w:r>
          <w:r w:rsidR="009313E3">
            <w:rPr>
              <w:rFonts w:ascii="Calibri" w:hAnsi="Calibri" w:cs="Calibri"/>
            </w:rPr>
            <w:fldChar w:fldCharType="separate"/>
          </w:r>
          <w:r w:rsidR="009F20B2">
            <w:rPr>
              <w:rFonts w:ascii="Calibri" w:hAnsi="Calibri" w:cs="Calibri"/>
            </w:rPr>
            <w:t>Wang et al.</w:t>
          </w:r>
          <w:r w:rsidR="009313E3">
            <w:rPr>
              <w:rFonts w:ascii="Calibri" w:hAnsi="Calibri" w:cs="Calibri"/>
            </w:rPr>
            <w:fldChar w:fldCharType="end"/>
          </w:r>
        </w:sdtContent>
      </w:sdt>
      <w:r w:rsidR="009313E3">
        <w:rPr>
          <w:rFonts w:ascii="Calibri" w:hAnsi="Calibri" w:cs="Calibri"/>
        </w:rPr>
        <w:t xml:space="preserve"> </w:t>
      </w:r>
      <w:sdt>
        <w:sdtPr>
          <w:rPr>
            <w:rFonts w:ascii="Calibri" w:hAnsi="Calibri" w:cs="Calibri"/>
          </w:rPr>
          <w:alias w:val="To edit, see citavi.com/edit"/>
          <w:tag w:val="CitaviPlaceholder#e4d3643c-4b0e-4c8b-97ce-55b2c51079e5"/>
          <w:id w:val="-1197002108"/>
          <w:placeholder>
            <w:docPart w:val="DefaultPlaceholder_-1854013440"/>
          </w:placeholder>
        </w:sdtPr>
        <w:sdtEndPr/>
        <w:sdtContent>
          <w:r w:rsidR="009313E3">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Fzc29jaWF0ZVdpdGhQbGFjZWhvbGRlclRhZyI6IkNpdGF2aVBsYWNlaG9sZGVyI2RkMjI4NWNhLWYyZDUtNDAzYS04M2Y1LTlhNTUxODk4NTUwOCIsIkVudHJpZXMiOlt7IiRpZCI6IjIiLCIkdHlwZSI6IlN3aXNzQWNhZGVtaWMuQ2l0YXZpLkNpdGF0aW9ucy5Xb3JkUGxhY2Vob2xkZXJFbnRyeSwgU3dpc3NBY2FkZW1pYy5DaXRhdmkiLCJJZCI6IjU5NTY5NGQwLTYzZTAtNGU1MS04MzU1LTk2ODc5ODc2YmQzNiIsIlJhbmdlTGVuZ3RoIjo3LCJSZWZlcmVuY2VJZCI6IjI2MGU2ZWI0LTc3N2QtNDg2MS1hNmFjLTYzMGUzNmU3MTY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OCIsIiR0eXBlIjoiU3dpc3NBY2FkZW1pYy5DaXRhdmkuUHJvamVjdCwgU3dpc3NBY2FkZW1pYy5DaXRhdmkifX0seyIkaWQiOiI5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OC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OC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ktMDdUMDk6NDY6MD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WIpIn1dfSwiVGFnIjoiQ2l0YXZpUGxhY2Vob2xkZXIjZTRkMzY0M2MtNGIwZS00YzhiLTk3Y2UtNTViMmM1MTA3OWU1IiwiVGV4dCI6IigyMDIxYikiLCJXQUlWZXJzaW9uIjoiNi4xNC4wLjAifQ==}</w:instrText>
          </w:r>
          <w:r w:rsidR="009313E3">
            <w:rPr>
              <w:rFonts w:ascii="Calibri" w:hAnsi="Calibri" w:cs="Calibri"/>
            </w:rPr>
            <w:fldChar w:fldCharType="separate"/>
          </w:r>
          <w:r w:rsidR="009F20B2">
            <w:rPr>
              <w:rFonts w:ascii="Calibri" w:hAnsi="Calibri" w:cs="Calibri"/>
            </w:rPr>
            <w:t>(2021b)</w:t>
          </w:r>
          <w:r w:rsidR="009313E3">
            <w:rPr>
              <w:rFonts w:ascii="Calibri" w:hAnsi="Calibri" w:cs="Calibri"/>
            </w:rPr>
            <w:fldChar w:fldCharType="end"/>
          </w:r>
        </w:sdtContent>
      </w:sdt>
      <w:r w:rsidR="00E356FA">
        <w:t>)</w:t>
      </w:r>
      <w:r w:rsidRPr="00424860">
        <w:rPr>
          <w:rFonts w:ascii="Calibri" w:hAnsi="Calibri" w:cs="Calibri"/>
        </w:rPr>
        <w:t xml:space="preserve">. </w:t>
      </w:r>
      <w:r w:rsidR="004046C2" w:rsidRPr="00424860">
        <w:rPr>
          <w:rFonts w:ascii="Calibri" w:hAnsi="Calibri" w:cs="Calibri"/>
        </w:rPr>
        <w:t>Terrain data</w:t>
      </w:r>
      <w:r w:rsidR="009C7D21" w:rsidRPr="00424860">
        <w:rPr>
          <w:rFonts w:ascii="Calibri" w:hAnsi="Calibri" w:cs="Calibri"/>
        </w:rPr>
        <w:t xml:space="preserve"> </w:t>
      </w:r>
      <w:r w:rsidR="00E356FA">
        <w:rPr>
          <w:rFonts w:ascii="Calibri" w:hAnsi="Calibri" w:cs="Calibri"/>
        </w:rPr>
        <w:t>was</w:t>
      </w:r>
      <w:r w:rsidR="00E356FA" w:rsidRPr="00424860">
        <w:rPr>
          <w:rFonts w:ascii="Calibri" w:hAnsi="Calibri" w:cs="Calibri"/>
        </w:rPr>
        <w:t xml:space="preserve"> </w:t>
      </w:r>
      <w:r w:rsidR="009C7D21" w:rsidRPr="00424860">
        <w:rPr>
          <w:rFonts w:ascii="Calibri" w:hAnsi="Calibri" w:cs="Calibri"/>
        </w:rPr>
        <w:t>obtained from the Shuttle Radar Topography Mission</w:t>
      </w:r>
      <w:r w:rsidR="000324A9">
        <w:rPr>
          <w:rFonts w:ascii="Calibri" w:hAnsi="Calibri" w:cs="Calibri"/>
        </w:rPr>
        <w:t>,</w:t>
      </w:r>
      <w:r w:rsidR="009C7D21" w:rsidRPr="00424860">
        <w:rPr>
          <w:rFonts w:ascii="Calibri" w:hAnsi="Calibri" w:cs="Calibri"/>
        </w:rPr>
        <w:t xml:space="preserve"> </w:t>
      </w:r>
      <w:r w:rsidR="003E4E69" w:rsidRPr="00424860">
        <w:rPr>
          <w:rFonts w:ascii="Calibri" w:hAnsi="Calibri" w:cs="Calibri"/>
        </w:rPr>
        <w:t>from which</w:t>
      </w:r>
      <w:r w:rsidR="009C7D21" w:rsidRPr="00424860">
        <w:rPr>
          <w:rFonts w:ascii="Calibri" w:hAnsi="Calibri" w:cs="Calibri"/>
        </w:rPr>
        <w:t xml:space="preserve"> slope </w:t>
      </w:r>
      <w:r w:rsidR="003E4E69" w:rsidRPr="00424860">
        <w:rPr>
          <w:rFonts w:ascii="Calibri" w:hAnsi="Calibri" w:cs="Calibri"/>
        </w:rPr>
        <w:t xml:space="preserve">and elevation </w:t>
      </w:r>
      <w:r w:rsidR="009C7D21" w:rsidRPr="00424860">
        <w:rPr>
          <w:rFonts w:ascii="Calibri" w:hAnsi="Calibri" w:cs="Calibri"/>
        </w:rPr>
        <w:t xml:space="preserve">data </w:t>
      </w:r>
      <w:r w:rsidR="003E4E69" w:rsidRPr="00424860">
        <w:rPr>
          <w:rFonts w:ascii="Calibri" w:hAnsi="Calibri" w:cs="Calibri"/>
        </w:rPr>
        <w:t>wer</w:t>
      </w:r>
      <w:r w:rsidR="00E043EF" w:rsidRPr="00424860">
        <w:rPr>
          <w:rFonts w:ascii="Calibri" w:hAnsi="Calibri" w:cs="Calibri"/>
        </w:rPr>
        <w:t>e</w:t>
      </w:r>
      <w:r w:rsidR="003E4E69" w:rsidRPr="00424860">
        <w:rPr>
          <w:rFonts w:ascii="Calibri" w:hAnsi="Calibri" w:cs="Calibri"/>
        </w:rPr>
        <w:t xml:space="preserve"> </w:t>
      </w:r>
      <w:r w:rsidR="009C7D21" w:rsidRPr="00424860">
        <w:rPr>
          <w:rFonts w:ascii="Calibri" w:hAnsi="Calibri" w:cs="Calibri"/>
        </w:rPr>
        <w:t>derived</w:t>
      </w:r>
      <w:r w:rsidR="003F1D62">
        <w:rPr>
          <w:rFonts w:ascii="Calibri" w:hAnsi="Calibri" w:cs="Calibri"/>
        </w:rPr>
        <w:t xml:space="preserve"> (</w:t>
      </w:r>
      <w:r w:rsidR="003F1D62">
        <w:rPr>
          <w:rFonts w:ascii="Calibri" w:hAnsi="Calibri" w:cs="Calibri"/>
        </w:rPr>
        <w:fldChar w:fldCharType="begin"/>
      </w:r>
      <w:r w:rsidR="003F1D62">
        <w:rPr>
          <w:rFonts w:ascii="Calibri" w:hAnsi="Calibri" w:cs="Calibri"/>
        </w:rPr>
        <w:instrText xml:space="preserve"> REF _Ref101435246 \h </w:instrText>
      </w:r>
      <w:r w:rsidR="00930E41">
        <w:rPr>
          <w:rFonts w:ascii="Calibri" w:hAnsi="Calibri" w:cs="Calibri"/>
        </w:rPr>
        <w:instrText xml:space="preserve"> \* MERGEFORMAT </w:instrText>
      </w:r>
      <w:r w:rsidR="003F1D62">
        <w:rPr>
          <w:rFonts w:ascii="Calibri" w:hAnsi="Calibri" w:cs="Calibri"/>
        </w:rPr>
      </w:r>
      <w:r w:rsidR="003F1D62">
        <w:rPr>
          <w:rFonts w:ascii="Calibri" w:hAnsi="Calibri" w:cs="Calibri"/>
        </w:rPr>
        <w:fldChar w:fldCharType="separate"/>
      </w:r>
      <w:r w:rsidR="008066DF" w:rsidRPr="00096A76">
        <w:t xml:space="preserve">Table </w:t>
      </w:r>
      <w:r w:rsidR="008066DF">
        <w:rPr>
          <w:i/>
          <w:iCs/>
          <w:noProof/>
        </w:rPr>
        <w:t>3</w:t>
      </w:r>
      <w:r w:rsidR="003F1D62">
        <w:rPr>
          <w:rFonts w:ascii="Calibri" w:hAnsi="Calibri" w:cs="Calibri"/>
        </w:rPr>
        <w:fldChar w:fldCharType="end"/>
      </w:r>
      <w:r w:rsidR="003F1D62">
        <w:rPr>
          <w:rFonts w:ascii="Calibri" w:hAnsi="Calibri" w:cs="Calibri"/>
        </w:rPr>
        <w:t>)</w:t>
      </w:r>
      <w:r w:rsidR="009C7D21" w:rsidRPr="00424860">
        <w:rPr>
          <w:rFonts w:ascii="Calibri" w:hAnsi="Calibri" w:cs="Calibri"/>
        </w:rPr>
        <w:t xml:space="preserve">. </w:t>
      </w:r>
      <w:r w:rsidR="001756F2" w:rsidRPr="00424860">
        <w:rPr>
          <w:rFonts w:ascii="Calibri" w:hAnsi="Calibri" w:cs="Calibri"/>
        </w:rPr>
        <w:t>Elevation and slope</w:t>
      </w:r>
      <w:r w:rsidR="009C7D21" w:rsidRPr="00424860">
        <w:rPr>
          <w:rFonts w:ascii="Calibri" w:hAnsi="Calibri" w:cs="Calibri"/>
        </w:rPr>
        <w:t xml:space="preserve"> </w:t>
      </w:r>
      <w:r w:rsidR="001756F2" w:rsidRPr="00424860">
        <w:rPr>
          <w:rFonts w:ascii="Calibri" w:hAnsi="Calibri" w:cs="Calibri"/>
        </w:rPr>
        <w:t>information</w:t>
      </w:r>
      <w:r w:rsidR="009C7D21" w:rsidRPr="00424860">
        <w:rPr>
          <w:rFonts w:ascii="Calibri" w:hAnsi="Calibri" w:cs="Calibri"/>
        </w:rPr>
        <w:t xml:space="preserve"> </w:t>
      </w:r>
      <w:r w:rsidR="00122FFC" w:rsidRPr="00424860">
        <w:rPr>
          <w:rFonts w:ascii="Calibri" w:hAnsi="Calibri" w:cs="Calibri"/>
        </w:rPr>
        <w:t xml:space="preserve">was </w:t>
      </w:r>
      <w:r w:rsidR="009C7D21" w:rsidRPr="00424860">
        <w:rPr>
          <w:rFonts w:ascii="Calibri" w:hAnsi="Calibri" w:cs="Calibri"/>
        </w:rPr>
        <w:t xml:space="preserve">used to assist </w:t>
      </w:r>
      <w:r w:rsidR="00CD71CA" w:rsidRPr="00424860">
        <w:rPr>
          <w:rFonts w:ascii="Calibri" w:hAnsi="Calibri" w:cs="Calibri"/>
        </w:rPr>
        <w:t>U-Net</w:t>
      </w:r>
      <w:r w:rsidR="009C7D21" w:rsidRPr="00424860">
        <w:rPr>
          <w:rFonts w:ascii="Calibri" w:hAnsi="Calibri" w:cs="Calibri"/>
        </w:rPr>
        <w:t xml:space="preserve"> </w:t>
      </w:r>
      <w:r w:rsidR="00122FFC" w:rsidRPr="00424860">
        <w:rPr>
          <w:rFonts w:ascii="Calibri" w:hAnsi="Calibri" w:cs="Calibri"/>
        </w:rPr>
        <w:t xml:space="preserve">in </w:t>
      </w:r>
      <w:r w:rsidR="00E356FA">
        <w:rPr>
          <w:rFonts w:ascii="Calibri" w:hAnsi="Calibri" w:cs="Calibri"/>
        </w:rPr>
        <w:t xml:space="preserve">capturing </w:t>
      </w:r>
      <w:r w:rsidR="00122FFC" w:rsidRPr="00424860">
        <w:rPr>
          <w:rFonts w:ascii="Calibri" w:hAnsi="Calibri" w:cs="Calibri"/>
        </w:rPr>
        <w:t xml:space="preserve">the </w:t>
      </w:r>
      <w:r w:rsidR="001756F2" w:rsidRPr="00424860">
        <w:rPr>
          <w:rFonts w:ascii="Calibri" w:hAnsi="Calibri" w:cs="Calibri"/>
        </w:rPr>
        <w:t xml:space="preserve">topographic </w:t>
      </w:r>
      <w:r w:rsidR="00122FFC" w:rsidRPr="00424860">
        <w:rPr>
          <w:rFonts w:ascii="Calibri" w:hAnsi="Calibri" w:cs="Calibri"/>
        </w:rPr>
        <w:t xml:space="preserve">control of </w:t>
      </w:r>
      <w:r w:rsidR="00A67345" w:rsidRPr="00424860">
        <w:rPr>
          <w:rFonts w:ascii="Calibri" w:hAnsi="Calibri" w:cs="Calibri"/>
        </w:rPr>
        <w:t>urban development</w:t>
      </w:r>
      <w:r w:rsidR="009C7D21" w:rsidRPr="00424860">
        <w:rPr>
          <w:rFonts w:ascii="Calibri" w:hAnsi="Calibri" w:cs="Calibri"/>
        </w:rPr>
        <w:t xml:space="preserve"> </w:t>
      </w:r>
      <w:r w:rsidR="001756F2" w:rsidRPr="00424860">
        <w:rPr>
          <w:rFonts w:ascii="Calibri" w:hAnsi="Calibri" w:cs="Calibri"/>
        </w:rPr>
        <w:t xml:space="preserve">(i.e., urban expansion is more likely on </w:t>
      </w:r>
      <w:r w:rsidR="00FA35F0" w:rsidRPr="00424860">
        <w:rPr>
          <w:rFonts w:ascii="Calibri" w:hAnsi="Calibri" w:cs="Calibri"/>
        </w:rPr>
        <w:t xml:space="preserve">flatter </w:t>
      </w:r>
      <w:r w:rsidR="00E6117B" w:rsidRPr="00424860">
        <w:rPr>
          <w:rFonts w:ascii="Calibri" w:hAnsi="Calibri" w:cs="Calibri"/>
        </w:rPr>
        <w:t>vs hilly</w:t>
      </w:r>
      <w:r w:rsidR="001756F2" w:rsidRPr="00424860">
        <w:rPr>
          <w:rFonts w:ascii="Calibri" w:hAnsi="Calibri" w:cs="Calibri"/>
        </w:rPr>
        <w:t xml:space="preserve"> and mountainous</w:t>
      </w:r>
      <w:r w:rsidR="00E6117B" w:rsidRPr="00424860">
        <w:rPr>
          <w:rFonts w:ascii="Calibri" w:hAnsi="Calibri" w:cs="Calibri"/>
        </w:rPr>
        <w:t xml:space="preserve"> landscapes</w:t>
      </w:r>
      <w:r w:rsidR="001756F2" w:rsidRPr="00424860">
        <w:rPr>
          <w:rFonts w:ascii="Calibri" w:hAnsi="Calibri" w:cs="Calibri"/>
        </w:rPr>
        <w:t>)</w:t>
      </w:r>
      <w:r w:rsidR="009C7D21" w:rsidRPr="00424860">
        <w:rPr>
          <w:rFonts w:ascii="Calibri" w:hAnsi="Calibri" w:cs="Calibri"/>
        </w:rPr>
        <w:t xml:space="preserve">, </w:t>
      </w:r>
      <w:r w:rsidR="00E6117B" w:rsidRPr="00424860">
        <w:rPr>
          <w:rFonts w:ascii="Calibri" w:hAnsi="Calibri" w:cs="Calibri"/>
        </w:rPr>
        <w:t xml:space="preserve">a strategy </w:t>
      </w:r>
      <w:r w:rsidR="000324A9">
        <w:rPr>
          <w:rFonts w:ascii="Calibri" w:hAnsi="Calibri" w:cs="Calibri"/>
        </w:rPr>
        <w:t>that</w:t>
      </w:r>
      <w:r w:rsidR="009C7D21" w:rsidRPr="00424860">
        <w:rPr>
          <w:rFonts w:ascii="Calibri" w:hAnsi="Calibri" w:cs="Calibri"/>
        </w:rPr>
        <w:t xml:space="preserve"> ha</w:t>
      </w:r>
      <w:r w:rsidR="00E6117B" w:rsidRPr="00424860">
        <w:rPr>
          <w:rFonts w:ascii="Calibri" w:hAnsi="Calibri" w:cs="Calibri"/>
        </w:rPr>
        <w:t>s</w:t>
      </w:r>
      <w:r w:rsidR="009C7D21" w:rsidRPr="00424860">
        <w:rPr>
          <w:rFonts w:ascii="Calibri" w:hAnsi="Calibri" w:cs="Calibri"/>
        </w:rPr>
        <w:t xml:space="preserve"> proven </w:t>
      </w:r>
      <w:r w:rsidR="001A719C" w:rsidRPr="00424860">
        <w:rPr>
          <w:rFonts w:ascii="Calibri" w:hAnsi="Calibri" w:cs="Calibri"/>
        </w:rPr>
        <w:t>to be</w:t>
      </w:r>
      <w:r w:rsidR="009C7D21" w:rsidRPr="00424860">
        <w:rPr>
          <w:rFonts w:ascii="Calibri" w:hAnsi="Calibri" w:cs="Calibri"/>
        </w:rPr>
        <w:t xml:space="preserve"> effective in previous studies</w:t>
      </w:r>
      <w:r w:rsidR="002A467F" w:rsidRPr="00424860">
        <w:rPr>
          <w:rFonts w:ascii="Calibri" w:hAnsi="Calibri" w:cs="Calibri"/>
        </w:rPr>
        <w:t xml:space="preserve"> </w:t>
      </w:r>
      <w:sdt>
        <w:sdtPr>
          <w:alias w:val="To edit, see citavi.com/edit"/>
          <w:tag w:val="CitaviPlaceholder#0025e095-5c4c-43e5-a05e-e10170ae9f4e"/>
          <w:id w:val="805588437"/>
          <w:placeholder>
            <w:docPart w:val="86DE75FD4CC643CDAF12D1B2735EB383"/>
          </w:placeholder>
        </w:sdtPr>
        <w:sdtEndPr/>
        <w:sdtContent>
          <w:r w:rsidR="002A467F"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OCwiUmVmZXJlbmNlSWQiOiJjNWFmNDAwZC1hMmZkLTQ1NzEtODYzOS03ODFiNTdjOGI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giLCIkdHlwZSI6IlN3aXNzQWNhZGVtaWMuQ2l0YXZpLlByb2plY3QsIFN3aXNzQWNhZGVtaWMuQ2l0YXZpIn19LHsiJGlkIjoiOS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4In19LHsiJGlkIjoiMTA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gifX0seyIkaWQiOiIxMS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gifX0seyIkaWQiOiIxMi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4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gifX1dLCJPcmdhbml6YXRpb25zIjpbXSwiT3RoZXJzSW52b2x2ZWQiOltdLCJQYWdlUmFuZ2UiOiI8c3A+XHJcbiAgPG4+MTA0NDMwPC9uPlxyXG4gIDxpbj50cnVlPC9pbj5cclxuICA8b3M+MTA0NDMwPC9vcz5cclxuICA8cHM+MTA0NDMwPC9wcz5cclxuPC9zcD5cclxuPG9zPjEwNDQzMDwvb3M+IiwiUGVyaW9kaWNhbCI6eyIkaWQiOiIxNi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g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OCJ9fSwiVXNlTnVtYmVyaW5nVHlwZU9mUGFyZW50RG9jdW1lbnQiOmZhbHNlfSx7IiRpZCI6IjE3IiwiJHR5cGUiOiJTd2lzc0FjYWRlbWljLkNpdGF2aS5DaXRhdGlvbnMuV29yZFBsYWNlaG9sZGVyRW50cnksIFN3aXNzQWNhZGVtaWMuQ2l0YXZpIiwiSWQiOiJkZjcyYjc1Ni1mNzM1LTRlZjgtYWMyOS1kZGM3OTMzOTgzYjYiLCJSYW5nZVN0YXJ0IjoxOCwiUmFuZ2VMZW5ndGgiOjIwLCJSZWZlcmVuY2VJZCI6IjRhOGEzNmYxLTJkZjYtNDM4ZC05ZTU4LTZiYzQyNzNlMWY1YS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cmVmIjoiOCJ9fSx7IiRpZCI6IjIz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jQ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yN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I5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X0seyIkaWQiOiIzMCIsIiR0eXBlIjoiU3dpc3NBY2FkZW1pYy5DaXRhdmkuQ2l0YXRpb25zLldvcmRQbGFjZWhvbGRlckVudHJ5LCBTd2lzc0FjYWRlbWljLkNpdGF2aSIsIklkIjoiMGI4YTdlNjYtMzJlMS00NzAxLTg3NmYtMWEyZGE0ZWVlY2Y0IiwiUmFuZ2VTdGFydCI6MzgsIlJhbmdlTGVuZ3RoIjoyMCwiUmVmZXJlbmNlSWQiOiIyZTY4OTljMi1iODMxLTRlYWQtYTdiZS1hNDdkMTc3ZDZmMzY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yZWYiOiI5In0seyIkcmVmIjoiNyJ9LHsiJHJlZiI6IjEwIn0seyIkcmVmIjoiMTEifSx7IiRyZWYiOiIxMi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gifX1dLCJPcmdhbml6YXRpb25zIjpbXSwiT3RoZXJzSW52b2x2ZWQiOltdLCJQYWdlQ291bnQiOiIxNSIsIlBhZ2VSYW5nZSI6IjxzcD5cclxuICA8bj4xMzc3Mzg8L24+XHJcbiAgPGluPnRydWU8L2luPlxyXG4gIDxvcz4xMzc3Mzg8L29zPlxyXG4gIDxwcz4xMzc3Mzg8L3BzPlxyXG48L3NwPlxyXG48b3M+MTM3NzM4PC9vcz4iLCJQZXJpb2RpY2FsIjp7IiRpZCI6IjQx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g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}</w:instrText>
          </w:r>
          <w:r w:rsidR="002A467F" w:rsidRPr="00424860">
            <w:rPr>
              <w:rFonts w:ascii="Calibri" w:hAnsi="Calibri" w:cs="Calibri"/>
              <w:noProof/>
            </w:rPr>
            <w:fldChar w:fldCharType="separate"/>
          </w:r>
          <w:r w:rsidR="009F20B2">
            <w:rPr>
              <w:rFonts w:ascii="Calibri" w:hAnsi="Calibri" w:cs="Calibri"/>
              <w:noProof/>
            </w:rPr>
            <w:t>(Xing et al., 2020; Wang et al., 2021a; Qian et al., 2020)</w:t>
          </w:r>
          <w:r w:rsidR="002A467F" w:rsidRPr="00424860">
            <w:rPr>
              <w:rFonts w:ascii="Calibri" w:hAnsi="Calibri" w:cs="Calibri"/>
              <w:noProof/>
            </w:rPr>
            <w:fldChar w:fldCharType="end"/>
          </w:r>
        </w:sdtContent>
      </w:sdt>
      <w:r w:rsidR="00223CAD">
        <w:rPr>
          <w:rFonts w:ascii="Calibri" w:hAnsi="Calibri" w:cs="Calibri"/>
        </w:rPr>
        <w:t xml:space="preserve">. </w:t>
      </w:r>
      <w:r w:rsidR="00E356FA">
        <w:t>While a</w:t>
      </w:r>
      <w:r w:rsidR="00E356FA" w:rsidRPr="00424860">
        <w:t xml:space="preserve">ccessibility </w:t>
      </w:r>
      <w:r w:rsidR="00EC6999" w:rsidRPr="00424860">
        <w:t>variables such as distance to roads and railways</w:t>
      </w:r>
      <w:r w:rsidR="00E356FA">
        <w:t xml:space="preserve"> are</w:t>
      </w:r>
      <w:r w:rsidR="00EC6999" w:rsidRPr="00424860">
        <w:t xml:space="preserve"> </w:t>
      </w:r>
      <w:r w:rsidR="0A3C2AE6" w:rsidRPr="00424860">
        <w:t>frequently employed in</w:t>
      </w:r>
      <w:r w:rsidR="00EC6999" w:rsidRPr="00424860">
        <w:t xml:space="preserve"> urban </w:t>
      </w:r>
      <w:r w:rsidR="007955B7">
        <w:t>land-use</w:t>
      </w:r>
      <w:r w:rsidR="007955B7" w:rsidRPr="00424860">
        <w:t xml:space="preserve"> </w:t>
      </w:r>
      <w:r w:rsidR="00EC6999" w:rsidRPr="00424860">
        <w:t xml:space="preserve">modeling </w:t>
      </w:r>
      <w:sdt>
        <w:sdtPr>
          <w:alias w:val="To edit, see citavi.com/edit"/>
          <w:tag w:val="CitaviPlaceholder#5308f9c1-f8d2-4381-a75f-7981ccde55c6"/>
          <w:id w:val="-665012955"/>
          <w:placeholder>
            <w:docPart w:val="32B4350EB48047AEB6C1583A56969986"/>
          </w:placeholder>
        </w:sdtPr>
        <w:sdtEndPr/>
        <w:sdtContent>
          <w:r w:rsidR="00EC6999" w:rsidRPr="00424860">
            <w:rPr>
              <w:noProof/>
            </w:rPr>
            <w:fldChar w:fldCharType="begin"/>
          </w:r>
          <w:r w:rsidR="001E176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SwiUmVmZXJlbmNlSWQiOiJiYWMwOTA1Zi04ZWI3LTRhM2MtOTExMy03NGQ3MzVmYTdl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giLCIkdHlwZSI6IlN3aXNzQWNhZGVtaWMuQ2l0YXZpLlByb2plY3QsIFN3aXNzQWNhZGVtaWMuQ2l0YXZpIn19LHsiJGlkIjoiOS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g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OC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z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g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OS0wN1QwOTo0NjowNSIsIlByb2plY3QiOnsiJHJlZiI6IjgifX0sIlVzZU51bWJlcmluZ1R5cGVPZlBhcmVudERvY3VtZW50IjpmYWxzZX0seyIkaWQiOiIxNCIsIiR0eXBlIjoiU3dpc3NBY2FkZW1pYy5DaXRhdmkuQ2l0YXRpb25zLldvcmRQbGFjZWhvbGRlckVudHJ5LCBTd2lzc0FjYWRlbWljLkNpdGF2aSIsIklkIjoiMTcxMjA5NTAtZGU4Yi00MzJmLTk2MGYtMDk1MWZiMDk4ZGZiIiwiUmFuZ2VTdGFydCI6MjUsIlJhbmdlTGVuZ3RoIjoyMywiUmVmZXJlbmNlSWQiOiI1MjRiNmExYy04MTUxLTQzMjQtYWJkYi0yYjk0N2RhYzExZW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4In19LHsiJGlkIjoiMjA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gifX0seyIkaWQiOiIyM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g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OC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I1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4In19LCJQdWJsaXNoZXJzIjpbXSwiUXVvdGF0aW9ucyI6W10sIlJhdGluZyI6MC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ItMDktMDdUMDk6NDY6MDUiLCJQcm9qZWN0Ijp7IiRyZWYiOiI4In19LCJVc2VOdW1iZXJpbmdUeXBlT2ZQYXJlbnREb2N1bWVudCI6ZmFsc2V9LHsiJGlkIjoiMjYiLCIkdHlwZSI6IlN3aXNzQWNhZGVtaWMuQ2l0YXZpLkNpdGF0aW9ucy5Xb3JkUGxhY2Vob2xkZXJFbnRyeSwgU3dpc3NBY2FkZW1pYy5DaXRhdmkiLCJJZCI6ImI2YWI2NmZiLWFjNDktNDNjNC04Y2M3LWFmYWQ5NTRhZmViMyIsIlJhbmdlU3RhcnQiOjQ4LCJSYW5nZUxlbmd0aCI6MjcsIlJlZmVyZW5jZUlkIjoiODJkZGZkZGUtYjBkYS00YzQwLThkYmQtZjllNTFjMjEzYTE3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cnhpdklkIjoiMTUwNS4wNDU5N3YxIiwiQXV0aG9ycyI6W3siJGlkIjoiMzE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4In19LHsiJGlkIjoiMzI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gifX0seyIkaWQiOiIzM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4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g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}</w:instrText>
          </w:r>
          <w:r w:rsidR="00EC6999" w:rsidRPr="00424860">
            <w:rPr>
              <w:noProof/>
            </w:rPr>
            <w:fldChar w:fldCharType="separate"/>
          </w:r>
          <w:r w:rsidR="009F20B2">
            <w:rPr>
              <w:noProof/>
            </w:rPr>
            <w:t xml:space="preserve">(Tripathy and Kumar, 2019; Valencia et al., 2020; Ronneberger </w:t>
          </w:r>
          <w:r w:rsidR="009F20B2">
            <w:rPr>
              <w:noProof/>
            </w:rPr>
            <w:lastRenderedPageBreak/>
            <w:t>et al., 2015)</w:t>
          </w:r>
          <w:r w:rsidR="00EC6999" w:rsidRPr="00424860">
            <w:rPr>
              <w:noProof/>
            </w:rPr>
            <w:fldChar w:fldCharType="end"/>
          </w:r>
        </w:sdtContent>
      </w:sdt>
      <w:r w:rsidR="00604552">
        <w:t xml:space="preserve">, </w:t>
      </w:r>
      <w:r w:rsidR="00EC6999" w:rsidRPr="00424860">
        <w:t>U-Net is a pattern-sensitive model</w:t>
      </w:r>
      <w:r w:rsidR="00E356FA">
        <w:t xml:space="preserve"> and </w:t>
      </w:r>
      <w:r w:rsidR="337EB9BA" w:rsidRPr="00424860" w:rsidDel="00E356FA">
        <w:t>in this case,</w:t>
      </w:r>
      <w:r w:rsidR="00EC6999" w:rsidRPr="00424860" w:rsidDel="00E356FA">
        <w:t xml:space="preserve"> </w:t>
      </w:r>
      <w:r w:rsidR="006F3CF6">
        <w:t xml:space="preserve">these data layers </w:t>
      </w:r>
      <w:r w:rsidR="00EC6999" w:rsidRPr="00424860">
        <w:t xml:space="preserve">provide </w:t>
      </w:r>
      <w:r w:rsidR="009306F2">
        <w:t>little</w:t>
      </w:r>
      <w:r w:rsidR="00EC6999" w:rsidRPr="00424860">
        <w:t xml:space="preserve"> </w:t>
      </w:r>
      <w:r w:rsidR="33942332" w:rsidRPr="00424860">
        <w:t xml:space="preserve">additional </w:t>
      </w:r>
      <w:r w:rsidR="00733170">
        <w:t xml:space="preserve">useful </w:t>
      </w:r>
      <w:r w:rsidR="00EC6999" w:rsidRPr="00424860">
        <w:t>information</w:t>
      </w:r>
      <w:r w:rsidR="004A059F">
        <w:t xml:space="preserve"> (see </w:t>
      </w:r>
      <w:r w:rsidR="000F1DEF">
        <w:t>S</w:t>
      </w:r>
      <w:r w:rsidR="004A059F">
        <w:t>upplementary</w:t>
      </w:r>
      <w:r w:rsidR="000F1DEF">
        <w:t xml:space="preserve"> Material</w:t>
      </w:r>
      <w:r w:rsidR="004A059F">
        <w:t>)</w:t>
      </w:r>
      <w:r w:rsidR="00EC6999" w:rsidRPr="00424860">
        <w:t xml:space="preserve">. Hence, </w:t>
      </w:r>
      <w:r w:rsidR="00E26528">
        <w:t xml:space="preserve">to maintain </w:t>
      </w:r>
      <w:r w:rsidR="00E26528" w:rsidRPr="00424860">
        <w:t xml:space="preserve">model parsimony and </w:t>
      </w:r>
      <w:r w:rsidR="00E26528">
        <w:t xml:space="preserve">reduce </w:t>
      </w:r>
      <w:r w:rsidR="00E26528" w:rsidRPr="00424860">
        <w:t>training time</w:t>
      </w:r>
      <w:r w:rsidR="00E26528">
        <w:t>s</w:t>
      </w:r>
      <w:r w:rsidR="00E26528" w:rsidRPr="00424860">
        <w:t xml:space="preserve"> </w:t>
      </w:r>
      <w:r w:rsidR="00002E69">
        <w:t xml:space="preserve">distance variables </w:t>
      </w:r>
      <w:r w:rsidR="00E26528">
        <w:t xml:space="preserve">were </w:t>
      </w:r>
      <w:r w:rsidR="00EC6999" w:rsidRPr="00424860">
        <w:t>not used in this study</w:t>
      </w:r>
      <w:r w:rsidR="19398730" w:rsidRPr="00424860">
        <w:t>.</w:t>
      </w:r>
      <w:r w:rsidR="00EC6999" w:rsidRPr="00424860">
        <w:t xml:space="preserve"> </w:t>
      </w:r>
    </w:p>
    <w:p w14:paraId="3EA7E8E9" w14:textId="7555C635" w:rsidR="00227D1E" w:rsidRPr="00096A76" w:rsidRDefault="00227D1E" w:rsidP="00227D1E">
      <w:pPr>
        <w:pStyle w:val="Caption"/>
        <w:spacing w:after="0"/>
        <w:rPr>
          <w:i w:val="0"/>
          <w:iCs w:val="0"/>
        </w:rPr>
      </w:pPr>
      <w:bookmarkStart w:id="9" w:name="_Ref101435246"/>
      <w:r w:rsidRPr="00096A76">
        <w:rPr>
          <w:i w:val="0"/>
          <w:iCs w:val="0"/>
        </w:rPr>
        <w:t xml:space="preserve">Table </w:t>
      </w:r>
      <w:r w:rsidRPr="00096A76">
        <w:rPr>
          <w:i w:val="0"/>
          <w:iCs w:val="0"/>
        </w:rPr>
        <w:fldChar w:fldCharType="begin"/>
      </w:r>
      <w:r w:rsidRPr="00096A76">
        <w:rPr>
          <w:i w:val="0"/>
          <w:iCs w:val="0"/>
        </w:rPr>
        <w:instrText>SEQ Table \* ARABIC</w:instrText>
      </w:r>
      <w:r w:rsidRPr="00096A76">
        <w:rPr>
          <w:i w:val="0"/>
          <w:iCs w:val="0"/>
        </w:rPr>
        <w:fldChar w:fldCharType="separate"/>
      </w:r>
      <w:r w:rsidR="008066DF">
        <w:rPr>
          <w:i w:val="0"/>
          <w:iCs w:val="0"/>
          <w:noProof/>
        </w:rPr>
        <w:t>3</w:t>
      </w:r>
      <w:r w:rsidRPr="00096A76">
        <w:rPr>
          <w:i w:val="0"/>
          <w:iCs w:val="0"/>
        </w:rPr>
        <w:fldChar w:fldCharType="end"/>
      </w:r>
      <w:bookmarkEnd w:id="9"/>
      <w:r w:rsidRPr="00096A76">
        <w:rPr>
          <w:i w:val="0"/>
          <w:iCs w:val="0"/>
        </w:rPr>
        <w:t>. The data used to train U-Net models.</w:t>
      </w:r>
    </w:p>
    <w:tbl>
      <w:tblPr>
        <w:tblStyle w:val="TableGrid"/>
        <w:tblW w:w="9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268"/>
        <w:gridCol w:w="3723"/>
        <w:gridCol w:w="1271"/>
      </w:tblGrid>
      <w:tr w:rsidR="00227D1E" w:rsidRPr="0003755E" w14:paraId="364C910C" w14:textId="77777777" w:rsidTr="00092E84">
        <w:trPr>
          <w:trHeight w:val="335"/>
        </w:trPr>
        <w:tc>
          <w:tcPr>
            <w:tcW w:w="1843" w:type="dxa"/>
            <w:tcBorders>
              <w:top w:val="single" w:sz="4" w:space="0" w:color="auto"/>
              <w:bottom w:val="single" w:sz="4" w:space="0" w:color="auto"/>
            </w:tcBorders>
            <w:vAlign w:val="center"/>
          </w:tcPr>
          <w:p w14:paraId="4A9F146D" w14:textId="77777777" w:rsidR="00227D1E" w:rsidRPr="00092E84" w:rsidRDefault="00227D1E" w:rsidP="00092E84">
            <w:pPr>
              <w:spacing w:after="0"/>
              <w:rPr>
                <w:rFonts w:eastAsia="Times New Roman" w:cstheme="minorHAnsi"/>
              </w:rPr>
            </w:pPr>
            <w:r w:rsidRPr="00092E84">
              <w:rPr>
                <w:rFonts w:eastAsia="Times New Roman" w:cstheme="minorHAnsi"/>
              </w:rPr>
              <w:t>Data</w:t>
            </w:r>
          </w:p>
        </w:tc>
        <w:tc>
          <w:tcPr>
            <w:tcW w:w="2268" w:type="dxa"/>
            <w:tcBorders>
              <w:top w:val="single" w:sz="4" w:space="0" w:color="auto"/>
              <w:bottom w:val="single" w:sz="4" w:space="0" w:color="auto"/>
            </w:tcBorders>
            <w:vAlign w:val="center"/>
          </w:tcPr>
          <w:p w14:paraId="53DF7502" w14:textId="77777777" w:rsidR="00227D1E" w:rsidRPr="00092E84" w:rsidRDefault="00227D1E" w:rsidP="00092E84">
            <w:pPr>
              <w:spacing w:after="0"/>
              <w:rPr>
                <w:rFonts w:eastAsia="Times New Roman" w:cstheme="minorHAnsi"/>
              </w:rPr>
            </w:pPr>
            <w:r w:rsidRPr="00092E84">
              <w:rPr>
                <w:rFonts w:eastAsia="Times New Roman" w:cstheme="minorHAnsi"/>
              </w:rPr>
              <w:t>Acquiring Time</w:t>
            </w:r>
          </w:p>
        </w:tc>
        <w:tc>
          <w:tcPr>
            <w:tcW w:w="3723" w:type="dxa"/>
            <w:tcBorders>
              <w:top w:val="single" w:sz="4" w:space="0" w:color="auto"/>
              <w:bottom w:val="single" w:sz="4" w:space="0" w:color="auto"/>
            </w:tcBorders>
            <w:vAlign w:val="center"/>
          </w:tcPr>
          <w:p w14:paraId="3E98BEA5" w14:textId="77777777" w:rsidR="00227D1E" w:rsidRPr="00092E84" w:rsidRDefault="00227D1E" w:rsidP="00092E84">
            <w:pPr>
              <w:spacing w:after="0"/>
              <w:rPr>
                <w:rFonts w:eastAsia="Times New Roman" w:cstheme="minorHAnsi"/>
              </w:rPr>
            </w:pPr>
            <w:r w:rsidRPr="00092E84">
              <w:rPr>
                <w:rFonts w:eastAsia="Times New Roman" w:cstheme="minorHAnsi"/>
              </w:rPr>
              <w:t>Source</w:t>
            </w:r>
          </w:p>
        </w:tc>
        <w:tc>
          <w:tcPr>
            <w:tcW w:w="1271" w:type="dxa"/>
            <w:tcBorders>
              <w:top w:val="single" w:sz="4" w:space="0" w:color="auto"/>
              <w:bottom w:val="single" w:sz="4" w:space="0" w:color="auto"/>
            </w:tcBorders>
          </w:tcPr>
          <w:p w14:paraId="04D68F85" w14:textId="77777777" w:rsidR="00227D1E" w:rsidRPr="00092E84" w:rsidRDefault="00227D1E" w:rsidP="00092E84">
            <w:pPr>
              <w:spacing w:after="0"/>
              <w:rPr>
                <w:rFonts w:eastAsia="Times New Roman" w:cstheme="minorHAnsi"/>
              </w:rPr>
            </w:pPr>
            <w:r w:rsidRPr="00092E84">
              <w:rPr>
                <w:rFonts w:eastAsia="Times New Roman" w:cstheme="minorHAnsi"/>
              </w:rPr>
              <w:t>Resolution</w:t>
            </w:r>
          </w:p>
        </w:tc>
      </w:tr>
      <w:tr w:rsidR="00227D1E" w:rsidRPr="0003755E" w14:paraId="688D775B" w14:textId="77777777" w:rsidTr="00092E84">
        <w:trPr>
          <w:trHeight w:val="320"/>
        </w:trPr>
        <w:tc>
          <w:tcPr>
            <w:tcW w:w="1843" w:type="dxa"/>
            <w:tcBorders>
              <w:top w:val="single" w:sz="4" w:space="0" w:color="auto"/>
            </w:tcBorders>
            <w:vAlign w:val="center"/>
          </w:tcPr>
          <w:p w14:paraId="326547E3" w14:textId="77777777" w:rsidR="00227D1E" w:rsidRPr="00092E84" w:rsidRDefault="00227D1E" w:rsidP="00092E84">
            <w:pPr>
              <w:spacing w:after="0"/>
              <w:rPr>
                <w:rFonts w:eastAsia="Times New Roman" w:cstheme="minorHAnsi"/>
              </w:rPr>
            </w:pPr>
            <w:r w:rsidRPr="00092E84">
              <w:rPr>
                <w:rFonts w:eastAsia="Times New Roman" w:cstheme="minorHAnsi"/>
              </w:rPr>
              <w:t xml:space="preserve">Urban </w:t>
            </w:r>
            <w:r>
              <w:rPr>
                <w:rFonts w:eastAsia="Times New Roman" w:cstheme="minorHAnsi"/>
              </w:rPr>
              <w:t>land-use</w:t>
            </w:r>
          </w:p>
        </w:tc>
        <w:tc>
          <w:tcPr>
            <w:tcW w:w="2268" w:type="dxa"/>
            <w:tcBorders>
              <w:top w:val="single" w:sz="4" w:space="0" w:color="auto"/>
            </w:tcBorders>
            <w:vAlign w:val="center"/>
          </w:tcPr>
          <w:p w14:paraId="728390BA" w14:textId="77777777" w:rsidR="00227D1E" w:rsidRPr="00092E84" w:rsidRDefault="00227D1E" w:rsidP="00092E84">
            <w:pPr>
              <w:spacing w:after="0"/>
              <w:rPr>
                <w:rFonts w:eastAsia="Times New Roman" w:cstheme="minorHAnsi"/>
              </w:rPr>
            </w:pPr>
            <w:r w:rsidRPr="00092E84">
              <w:rPr>
                <w:rFonts w:eastAsia="Times New Roman" w:cstheme="minorHAnsi"/>
              </w:rPr>
              <w:t>1994, 2006, 2018</w:t>
            </w:r>
          </w:p>
        </w:tc>
        <w:tc>
          <w:tcPr>
            <w:tcW w:w="3723" w:type="dxa"/>
            <w:tcBorders>
              <w:top w:val="single" w:sz="4" w:space="0" w:color="auto"/>
            </w:tcBorders>
            <w:vAlign w:val="center"/>
          </w:tcPr>
          <w:p w14:paraId="3C54116D" w14:textId="53B3DE41" w:rsidR="00227D1E" w:rsidRPr="00092E84" w:rsidRDefault="00F13243" w:rsidP="00092E84">
            <w:pPr>
              <w:spacing w:after="0"/>
              <w:rPr>
                <w:rFonts w:eastAsia="Times New Roman" w:cstheme="minorHAnsi"/>
              </w:rPr>
            </w:pPr>
            <w:sdt>
              <w:sdtPr>
                <w:alias w:val="To edit, see citavi.com/edit"/>
                <w:tag w:val="CitaviPlaceholder#2564f861-faa3-43ae-b556-dcf63d39b9e0"/>
                <w:id w:val="-1896573269"/>
                <w:placeholder>
                  <w:docPart w:val="78D310E82B904DEBA5ABA7A656C82E60"/>
                </w:placeholder>
              </w:sdtPr>
              <w:sdtEndPr/>
              <w:sdtContent>
                <w:r w:rsidR="00227D1E" w:rsidRPr="0091379F">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4IiwiJHR5cGUiOiJTd2lzc0FjYWRlbWljLkNpdGF2aS5Qcm9qZWN0LCBTd2lzc0FjYWRlbWljLkNpdGF2aSJ9fSx7IiRpZCI6Ijk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4In19LHsiJGlkIjoiMTA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OC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4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Q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4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V2FuZyBldCBhbC4ifV19LCJUYWciOiJDaXRhdmlQbGFjZWhvbGRlciMyNTY0Zjg2MS1mYWEzLTQzYWUtYjU1Ni1kY2Y2M2QzOWI5ZTAiLCJUZXh0IjoiV2FuZyBldCBhbC4iLCJXQUlWZXJzaW9uIjoiNi4xNC4wLjAifQ==}</w:instrText>
                </w:r>
                <w:r w:rsidR="00227D1E" w:rsidRPr="0091379F">
                  <w:rPr>
                    <w:rFonts w:ascii="Calibri" w:hAnsi="Calibri" w:cs="Calibri"/>
                    <w:noProof/>
                  </w:rPr>
                  <w:fldChar w:fldCharType="separate"/>
                </w:r>
                <w:r w:rsidR="009F20B2">
                  <w:rPr>
                    <w:rFonts w:ascii="Calibri" w:hAnsi="Calibri" w:cs="Calibri"/>
                    <w:noProof/>
                  </w:rPr>
                  <w:t>Wang et al.</w:t>
                </w:r>
                <w:r w:rsidR="00227D1E" w:rsidRPr="0091379F">
                  <w:rPr>
                    <w:rFonts w:ascii="Calibri" w:hAnsi="Calibri" w:cs="Calibri"/>
                    <w:noProof/>
                  </w:rPr>
                  <w:fldChar w:fldCharType="end"/>
                </w:r>
              </w:sdtContent>
            </w:sdt>
            <w:r w:rsidR="00227D1E" w:rsidRPr="0091379F">
              <w:rPr>
                <w:rFonts w:ascii="Calibri" w:hAnsi="Calibri" w:cs="Calibri"/>
              </w:rPr>
              <w:t xml:space="preserve"> </w:t>
            </w:r>
            <w:sdt>
              <w:sdtPr>
                <w:alias w:val="To edit, see citavi.com/edit"/>
                <w:tag w:val="CitaviPlaceholder#4a8be84a-528f-4c16-ae7d-164ae90baa4a"/>
                <w:id w:val="1817829291"/>
                <w:placeholder>
                  <w:docPart w:val="78D310E82B904DEBA5ABA7A656C82E60"/>
                </w:placeholder>
              </w:sdtPr>
              <w:sdtEndPr/>
              <w:sdtContent>
                <w:r w:rsidR="00227D1E" w:rsidRPr="0091379F">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OCIsIiR0eXBlIjoiU3dpc3NBY2FkZW1pYy5DaXRhdmkuUHJvamVjdCwgU3dpc3NBY2FkZW1pYy5DaXRhdmkifX0seyIkaWQiOiI5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OC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OC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ktMDdUMDk6NDY6MD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WIpIn1dfSwiVGFnIjoiQ2l0YXZpUGxhY2Vob2xkZXIjNGE4YmU4NGEtNTI4Zi00YzE2LWFlN2QtMTY0YWU5MGJhYTRhIiwiVGV4dCI6IigyMDIxYikiLCJXQUlWZXJzaW9uIjoiNi4xNC4wLjAifQ==}</w:instrText>
                </w:r>
                <w:r w:rsidR="00227D1E" w:rsidRPr="0091379F">
                  <w:rPr>
                    <w:rFonts w:ascii="Calibri" w:hAnsi="Calibri" w:cs="Calibri"/>
                    <w:noProof/>
                  </w:rPr>
                  <w:fldChar w:fldCharType="separate"/>
                </w:r>
                <w:r w:rsidR="009F20B2">
                  <w:rPr>
                    <w:rFonts w:ascii="Calibri" w:hAnsi="Calibri" w:cs="Calibri"/>
                    <w:noProof/>
                  </w:rPr>
                  <w:t>(2021b)</w:t>
                </w:r>
                <w:r w:rsidR="00227D1E" w:rsidRPr="0091379F">
                  <w:rPr>
                    <w:rFonts w:ascii="Calibri" w:hAnsi="Calibri" w:cs="Calibri"/>
                    <w:noProof/>
                  </w:rPr>
                  <w:fldChar w:fldCharType="end"/>
                </w:r>
              </w:sdtContent>
            </w:sdt>
          </w:p>
        </w:tc>
        <w:tc>
          <w:tcPr>
            <w:tcW w:w="1271" w:type="dxa"/>
            <w:tcBorders>
              <w:top w:val="single" w:sz="4" w:space="0" w:color="auto"/>
            </w:tcBorders>
          </w:tcPr>
          <w:p w14:paraId="002D6522"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r w:rsidR="00227D1E" w:rsidRPr="0003755E" w14:paraId="102F4809" w14:textId="77777777" w:rsidTr="00092E84">
        <w:trPr>
          <w:trHeight w:val="320"/>
        </w:trPr>
        <w:tc>
          <w:tcPr>
            <w:tcW w:w="1843" w:type="dxa"/>
            <w:vAlign w:val="center"/>
          </w:tcPr>
          <w:p w14:paraId="1628CC22" w14:textId="77777777" w:rsidR="00227D1E" w:rsidRPr="00092E84" w:rsidRDefault="00227D1E" w:rsidP="00092E84">
            <w:pPr>
              <w:spacing w:after="0"/>
              <w:rPr>
                <w:rFonts w:eastAsia="Times New Roman" w:cstheme="minorHAnsi"/>
              </w:rPr>
            </w:pPr>
            <w:r w:rsidRPr="00092E84">
              <w:rPr>
                <w:rFonts w:eastAsia="Times New Roman" w:cstheme="minorHAnsi"/>
              </w:rPr>
              <w:t>Elevation</w:t>
            </w:r>
          </w:p>
        </w:tc>
        <w:tc>
          <w:tcPr>
            <w:tcW w:w="2268" w:type="dxa"/>
            <w:vAlign w:val="center"/>
          </w:tcPr>
          <w:p w14:paraId="362BEFB2" w14:textId="77777777" w:rsidR="00227D1E" w:rsidRPr="00092E84" w:rsidRDefault="00227D1E" w:rsidP="00092E84">
            <w:pPr>
              <w:spacing w:after="0"/>
              <w:rPr>
                <w:rFonts w:eastAsia="Times New Roman" w:cstheme="minorHAnsi"/>
              </w:rPr>
            </w:pPr>
            <w:r w:rsidRPr="00092E84">
              <w:rPr>
                <w:rFonts w:eastAsia="Times New Roman" w:cstheme="minorHAnsi"/>
              </w:rPr>
              <w:t>20</w:t>
            </w:r>
            <w:r>
              <w:rPr>
                <w:rFonts w:eastAsia="Times New Roman" w:cstheme="minorHAnsi"/>
              </w:rPr>
              <w:t>0</w:t>
            </w:r>
            <w:r w:rsidRPr="00092E84">
              <w:rPr>
                <w:rFonts w:eastAsia="Times New Roman" w:cstheme="minorHAnsi"/>
              </w:rPr>
              <w:t>0</w:t>
            </w:r>
            <w:r w:rsidRPr="00092E84">
              <w:rPr>
                <w:rFonts w:eastAsia="Times New Roman" w:cstheme="minorHAnsi"/>
                <w:vertAlign w:val="superscript"/>
              </w:rPr>
              <w:t>*</w:t>
            </w:r>
          </w:p>
        </w:tc>
        <w:tc>
          <w:tcPr>
            <w:tcW w:w="3723" w:type="dxa"/>
            <w:vAlign w:val="center"/>
          </w:tcPr>
          <w:p w14:paraId="4E97541C" w14:textId="77777777" w:rsidR="00227D1E" w:rsidRPr="00092E84" w:rsidRDefault="00227D1E" w:rsidP="00092E84">
            <w:pPr>
              <w:spacing w:after="0"/>
              <w:rPr>
                <w:rFonts w:eastAsia="Times New Roman" w:cstheme="minorHAnsi"/>
              </w:rPr>
            </w:pPr>
            <w:r w:rsidRPr="00092E84">
              <w:rPr>
                <w:rFonts w:eastAsia="Times New Roman" w:cstheme="minorHAnsi"/>
              </w:rPr>
              <w:t>Shuttle Radar Topography Mission</w:t>
            </w:r>
          </w:p>
        </w:tc>
        <w:tc>
          <w:tcPr>
            <w:tcW w:w="1271" w:type="dxa"/>
          </w:tcPr>
          <w:p w14:paraId="1E8284D9"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r w:rsidR="00227D1E" w:rsidRPr="0003755E" w14:paraId="4FC87DE3" w14:textId="77777777" w:rsidTr="00092E84">
        <w:trPr>
          <w:trHeight w:val="335"/>
        </w:trPr>
        <w:tc>
          <w:tcPr>
            <w:tcW w:w="1843" w:type="dxa"/>
            <w:tcBorders>
              <w:bottom w:val="single" w:sz="4" w:space="0" w:color="auto"/>
            </w:tcBorders>
            <w:vAlign w:val="center"/>
          </w:tcPr>
          <w:p w14:paraId="00EB3486" w14:textId="77777777" w:rsidR="00227D1E" w:rsidRPr="00092E84" w:rsidRDefault="00227D1E" w:rsidP="00092E84">
            <w:pPr>
              <w:spacing w:after="0"/>
              <w:rPr>
                <w:rFonts w:eastAsia="Times New Roman" w:cstheme="minorHAnsi"/>
              </w:rPr>
            </w:pPr>
            <w:r w:rsidRPr="00092E84">
              <w:rPr>
                <w:rFonts w:eastAsia="Times New Roman" w:cstheme="minorHAnsi"/>
              </w:rPr>
              <w:t>Slope</w:t>
            </w:r>
          </w:p>
        </w:tc>
        <w:tc>
          <w:tcPr>
            <w:tcW w:w="2268" w:type="dxa"/>
            <w:tcBorders>
              <w:bottom w:val="single" w:sz="4" w:space="0" w:color="auto"/>
            </w:tcBorders>
            <w:vAlign w:val="center"/>
          </w:tcPr>
          <w:p w14:paraId="5A4AB572" w14:textId="77777777" w:rsidR="00227D1E" w:rsidRPr="00092E84" w:rsidRDefault="00227D1E" w:rsidP="00092E84">
            <w:pPr>
              <w:spacing w:after="0"/>
              <w:rPr>
                <w:rFonts w:eastAsia="Times New Roman" w:cstheme="minorHAnsi"/>
              </w:rPr>
            </w:pPr>
            <w:r w:rsidRPr="00092E84">
              <w:rPr>
                <w:rFonts w:eastAsia="Times New Roman" w:cstheme="minorHAnsi"/>
              </w:rPr>
              <w:t>20</w:t>
            </w:r>
            <w:r>
              <w:rPr>
                <w:rFonts w:eastAsia="Times New Roman" w:cstheme="minorHAnsi"/>
              </w:rPr>
              <w:t>0</w:t>
            </w:r>
            <w:r w:rsidRPr="00092E84">
              <w:rPr>
                <w:rFonts w:eastAsia="Times New Roman" w:cstheme="minorHAnsi"/>
              </w:rPr>
              <w:t>0</w:t>
            </w:r>
            <w:r w:rsidRPr="00092E84">
              <w:rPr>
                <w:rFonts w:eastAsia="Times New Roman" w:cstheme="minorHAnsi"/>
                <w:vertAlign w:val="superscript"/>
              </w:rPr>
              <w:t>*</w:t>
            </w:r>
          </w:p>
        </w:tc>
        <w:tc>
          <w:tcPr>
            <w:tcW w:w="3723" w:type="dxa"/>
            <w:tcBorders>
              <w:bottom w:val="single" w:sz="4" w:space="0" w:color="auto"/>
            </w:tcBorders>
            <w:vAlign w:val="center"/>
          </w:tcPr>
          <w:p w14:paraId="7F1FBC2A" w14:textId="77777777" w:rsidR="00227D1E" w:rsidRPr="00092E84" w:rsidRDefault="00227D1E" w:rsidP="00092E84">
            <w:pPr>
              <w:spacing w:after="0"/>
              <w:rPr>
                <w:rFonts w:eastAsia="Times New Roman" w:cstheme="minorHAnsi"/>
              </w:rPr>
            </w:pPr>
            <w:r w:rsidRPr="00092E84">
              <w:rPr>
                <w:rFonts w:eastAsia="Times New Roman" w:cstheme="minorHAnsi"/>
              </w:rPr>
              <w:t>Derived from elevation</w:t>
            </w:r>
          </w:p>
        </w:tc>
        <w:tc>
          <w:tcPr>
            <w:tcW w:w="1271" w:type="dxa"/>
            <w:tcBorders>
              <w:bottom w:val="single" w:sz="4" w:space="0" w:color="auto"/>
            </w:tcBorders>
          </w:tcPr>
          <w:p w14:paraId="7F82962F" w14:textId="77777777" w:rsidR="00227D1E" w:rsidRPr="00092E84" w:rsidRDefault="00227D1E" w:rsidP="00092E84">
            <w:pPr>
              <w:spacing w:after="0"/>
              <w:rPr>
                <w:rFonts w:eastAsia="Times New Roman" w:cstheme="minorHAnsi"/>
              </w:rPr>
            </w:pPr>
            <w:r w:rsidRPr="00092E84">
              <w:rPr>
                <w:rFonts w:eastAsia="Times New Roman" w:cstheme="minorHAnsi"/>
              </w:rPr>
              <w:t>30 m</w:t>
            </w:r>
          </w:p>
        </w:tc>
      </w:tr>
    </w:tbl>
    <w:p w14:paraId="715D7C0D" w14:textId="59924E32" w:rsidR="00FF58A7" w:rsidRPr="000A7CA8" w:rsidRDefault="00227D1E" w:rsidP="0091379F">
      <w:pPr>
        <w:rPr>
          <w:sz w:val="18"/>
          <w:szCs w:val="18"/>
        </w:rPr>
      </w:pPr>
      <w:r w:rsidRPr="000A7CA8">
        <w:rPr>
          <w:sz w:val="18"/>
          <w:szCs w:val="18"/>
        </w:rPr>
        <w:t xml:space="preserve">* Note, the elevation and slope data were used in </w:t>
      </w:r>
      <w:r>
        <w:rPr>
          <w:sz w:val="18"/>
          <w:szCs w:val="18"/>
        </w:rPr>
        <w:t>1994, 2006, and 2018</w:t>
      </w:r>
      <w:r w:rsidRPr="000A7CA8">
        <w:rPr>
          <w:sz w:val="18"/>
          <w:szCs w:val="18"/>
        </w:rPr>
        <w:t xml:space="preserve"> </w:t>
      </w:r>
      <w:r w:rsidRPr="000A7CA8">
        <w:rPr>
          <w:rFonts w:hint="eastAsia"/>
          <w:sz w:val="18"/>
          <w:szCs w:val="18"/>
        </w:rPr>
        <w:t>de</w:t>
      </w:r>
      <w:r w:rsidRPr="000A7CA8">
        <w:rPr>
          <w:sz w:val="18"/>
          <w:szCs w:val="18"/>
        </w:rPr>
        <w:t>spite the</w:t>
      </w:r>
      <w:r>
        <w:rPr>
          <w:sz w:val="18"/>
          <w:szCs w:val="18"/>
        </w:rPr>
        <w:t>ir</w:t>
      </w:r>
      <w:r w:rsidRPr="000A7CA8">
        <w:rPr>
          <w:sz w:val="18"/>
          <w:szCs w:val="18"/>
        </w:rPr>
        <w:t xml:space="preserve"> </w:t>
      </w:r>
      <w:r>
        <w:rPr>
          <w:sz w:val="18"/>
          <w:szCs w:val="18"/>
        </w:rPr>
        <w:t>being</w:t>
      </w:r>
      <w:r w:rsidRPr="000A7CA8">
        <w:rPr>
          <w:sz w:val="18"/>
          <w:szCs w:val="18"/>
        </w:rPr>
        <w:t xml:space="preserve"> acquired in 20</w:t>
      </w:r>
      <w:r>
        <w:rPr>
          <w:sz w:val="18"/>
          <w:szCs w:val="18"/>
        </w:rPr>
        <w:t>0</w:t>
      </w:r>
      <w:r w:rsidRPr="000A7CA8">
        <w:rPr>
          <w:sz w:val="18"/>
          <w:szCs w:val="18"/>
        </w:rPr>
        <w:t>0.</w:t>
      </w:r>
    </w:p>
    <w:p w14:paraId="4E1AB993" w14:textId="7608EB07" w:rsidR="009C7D21" w:rsidRPr="00BD1576" w:rsidRDefault="00CF050D" w:rsidP="00625C38">
      <w:pPr>
        <w:pStyle w:val="Heading2"/>
        <w:rPr>
          <w:rFonts w:cstheme="majorHAnsi"/>
        </w:rPr>
      </w:pPr>
      <w:r w:rsidRPr="00BD1576">
        <w:rPr>
          <w:rFonts w:cstheme="majorHAnsi"/>
        </w:rPr>
        <w:t>2.5</w:t>
      </w:r>
      <w:r w:rsidR="00184E41">
        <w:rPr>
          <w:rFonts w:cstheme="majorHAnsi"/>
        </w:rPr>
        <w:t>.</w:t>
      </w:r>
      <w:r w:rsidR="009C7D21" w:rsidRPr="00BD1576">
        <w:rPr>
          <w:rFonts w:cstheme="majorHAnsi"/>
        </w:rPr>
        <w:t xml:space="preserve"> </w:t>
      </w:r>
      <w:r w:rsidR="00844190" w:rsidRPr="00BD1576">
        <w:rPr>
          <w:rFonts w:cstheme="majorHAnsi"/>
        </w:rPr>
        <w:t xml:space="preserve">Training the </w:t>
      </w:r>
      <w:r w:rsidR="00CD71CA" w:rsidRPr="00BD1576">
        <w:rPr>
          <w:rFonts w:cstheme="majorHAnsi"/>
        </w:rPr>
        <w:t>U-Net</w:t>
      </w:r>
      <w:r w:rsidR="00AE556E">
        <w:rPr>
          <w:rFonts w:cstheme="majorHAnsi"/>
        </w:rPr>
        <w:t xml:space="preserve"> model</w:t>
      </w:r>
      <w:r w:rsidR="00E356FA">
        <w:rPr>
          <w:rFonts w:cstheme="majorHAnsi"/>
        </w:rPr>
        <w:t>s</w:t>
      </w:r>
    </w:p>
    <w:p w14:paraId="724E127E" w14:textId="2671FF97" w:rsidR="009C7D21" w:rsidRPr="00424860" w:rsidRDefault="009C7D21" w:rsidP="00C13C94">
      <w:pPr>
        <w:rPr>
          <w:rFonts w:ascii="Calibri" w:hAnsi="Calibri" w:cs="Calibri"/>
        </w:rPr>
      </w:pPr>
      <w:r w:rsidRPr="00424860">
        <w:rPr>
          <w:rFonts w:ascii="Calibri" w:hAnsi="Calibri" w:cs="Calibri"/>
        </w:rPr>
        <w:t xml:space="preserve">Control samples were </w:t>
      </w:r>
      <w:r w:rsidR="00201B9D" w:rsidRPr="00424860">
        <w:rPr>
          <w:rFonts w:ascii="Calibri" w:hAnsi="Calibri" w:cs="Calibri"/>
        </w:rPr>
        <w:t xml:space="preserve">assembled using </w:t>
      </w:r>
      <w:r w:rsidRPr="00424860">
        <w:rPr>
          <w:rFonts w:ascii="Calibri" w:hAnsi="Calibri" w:cs="Calibri"/>
        </w:rPr>
        <w:t xml:space="preserve">Google Earth Engine </w:t>
      </w:r>
      <w:sdt>
        <w:sdtPr>
          <w:rPr>
            <w:rFonts w:ascii="Calibri" w:hAnsi="Calibri" w:cs="Calibri"/>
          </w:rPr>
          <w:alias w:val="To edit, see citavi.com/edit"/>
          <w:tag w:val="CitaviPlaceholder#9c9d5a8f-b462-42e7-81e6-c237635d4103"/>
          <w:id w:val="2116853181"/>
          <w:placeholder>
            <w:docPart w:val="DefaultPlaceholder_-1854013440"/>
          </w:placeholder>
        </w:sdtPr>
        <w:sdtEndPr/>
        <w:sdtContent>
          <w:r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zZS4yMDE3LjA2LjAzMSIsIlVyaVN0cmluZyI6Imh0dHBzOi8vZG9pLm9yZy8xMC4xMDE2L2oucnNlLjIwMTcuMDYuMDM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BjNDYxYmQ1LWVhODMtNDJmZC05Mzc3LTdhOGE4NDZkZTRkMSIsIk1vZGlmaWVkT24iOiIyMDIxLTA4LTMxVDIyOjUx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DAzNDQyNTcxNzMwMjkwMCIsIlVyaVN0cmluZyI6Imh0dHBzOi8vd3d3LnNjaWVuY2VkaXJlY3QuY29tL3NjaWVuY2UvYXJ0aWNsZS9waWkvczAwMzQ0MjU3MTczMDI5MD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gifX0sIlVzZU51bWJlcmluZ1R5cGVPZlBhcmVudERvY3VtZW50IjpmYWxzZX1dLCJGb3JtYXR0ZWRUZXh0Ijp7IiRpZCI6IjIyIiwiQ291bnQiOjEsIlRleHRVbml0cyI6W3siJGlkIjoiMjMiLCJGb250U3R5bGUiOnsiJGlkIjoiMjQiLCJOZXV0cmFsIjp0cnVlfSwiUmVhZGluZ09yZGVyIjoxLCJUZXh0IjoiKEdvcmVsaWNrIGV0IGFsLiwgMjAxNykifV19LCJUYWciOiJDaXRhdmlQbGFjZWhvbGRlciM5YzlkNWE4Zi1iNDYyLTQyZTctODFlNi1jMjM3NjM1ZDQxMDMiLCJUZXh0IjoiKEdvcmVsaWNrIGV0IGFsLiwgMjAxNykiLCJXQUlWZXJzaW9uIjoiNi4xNC4wLjAifQ==}</w:instrText>
          </w:r>
          <w:r w:rsidRPr="00424860">
            <w:rPr>
              <w:rFonts w:ascii="Calibri" w:hAnsi="Calibri" w:cs="Calibri"/>
              <w:noProof/>
            </w:rPr>
            <w:fldChar w:fldCharType="separate"/>
          </w:r>
          <w:r w:rsidR="00D85511">
            <w:rPr>
              <w:rFonts w:ascii="Calibri" w:hAnsi="Calibri" w:cs="Calibri"/>
              <w:noProof/>
            </w:rPr>
            <w:t>(Gorelick et al., 2017)</w:t>
          </w:r>
          <w:r w:rsidRPr="00424860">
            <w:rPr>
              <w:rFonts w:ascii="Calibri" w:hAnsi="Calibri" w:cs="Calibri"/>
              <w:noProof/>
            </w:rPr>
            <w:fldChar w:fldCharType="end"/>
          </w:r>
        </w:sdtContent>
      </w:sdt>
      <w:r w:rsidRPr="00424860">
        <w:rPr>
          <w:rFonts w:ascii="Calibri" w:hAnsi="Calibri" w:cs="Calibri"/>
        </w:rPr>
        <w:t xml:space="preserve">. The </w:t>
      </w:r>
      <w:proofErr w:type="spellStart"/>
      <w:r w:rsidR="00464672">
        <w:rPr>
          <w:rFonts w:ascii="Calibri" w:hAnsi="Calibri" w:cs="Calibri"/>
          <w:i/>
          <w:iCs/>
        </w:rPr>
        <w:t>N</w:t>
      </w:r>
      <w:r w:rsidRPr="00424860">
        <w:rPr>
          <w:rFonts w:ascii="Calibri" w:hAnsi="Calibri" w:cs="Calibri"/>
          <w:i/>
          <w:iCs/>
        </w:rPr>
        <w:t>eighborhoodToArray</w:t>
      </w:r>
      <w:proofErr w:type="spellEnd"/>
      <w:r w:rsidRPr="00424860">
        <w:rPr>
          <w:rFonts w:ascii="Calibri" w:hAnsi="Calibri" w:cs="Calibri"/>
        </w:rPr>
        <w:t xml:space="preserve"> module was used to </w:t>
      </w:r>
      <w:r w:rsidR="007F302E" w:rsidRPr="00424860">
        <w:rPr>
          <w:rFonts w:ascii="Calibri" w:hAnsi="Calibri" w:cs="Calibri"/>
        </w:rPr>
        <w:t xml:space="preserve">crop </w:t>
      </w:r>
      <w:r w:rsidR="001F134A" w:rsidRPr="00424860">
        <w:t xml:space="preserve">256 </w:t>
      </w:r>
      <w:r w:rsidR="008A0296" w:rsidRPr="00424860">
        <w:t>×</w:t>
      </w:r>
      <w:r w:rsidR="001F134A" w:rsidRPr="00424860">
        <w:rPr>
          <w:rFonts w:ascii="Calibri" w:hAnsi="Calibri" w:cs="Calibri"/>
        </w:rPr>
        <w:t xml:space="preserve"> 256 pixel </w:t>
      </w:r>
      <w:r w:rsidR="00270970" w:rsidRPr="00424860">
        <w:rPr>
          <w:rFonts w:ascii="Calibri" w:hAnsi="Calibri" w:cs="Calibri"/>
        </w:rPr>
        <w:t xml:space="preserve">tiled </w:t>
      </w:r>
      <w:r w:rsidRPr="00424860">
        <w:rPr>
          <w:rFonts w:ascii="Calibri" w:hAnsi="Calibri" w:cs="Calibri"/>
        </w:rPr>
        <w:t>samples</w:t>
      </w:r>
      <w:r w:rsidR="00143407" w:rsidRPr="00424860">
        <w:rPr>
          <w:rFonts w:ascii="Calibri" w:hAnsi="Calibri" w:cs="Calibri"/>
        </w:rPr>
        <w:t xml:space="preserve"> following common data science practices </w:t>
      </w:r>
      <w:sdt>
        <w:sdtPr>
          <w:rPr>
            <w:rFonts w:ascii="Calibri" w:hAnsi="Calibri" w:cs="Calibri"/>
          </w:rPr>
          <w:alias w:val="To edit, see citavi.com/edit"/>
          <w:tag w:val="CitaviPlaceholder#f29f5af5-43e5-4c58-a025-d693e8d9e760"/>
          <w:id w:val="-67044261"/>
          <w:placeholder>
            <w:docPart w:val="728233785AA54DEB8073587BB9FC8E3A"/>
          </w:placeholder>
        </w:sdtPr>
        <w:sdtEndPr/>
        <w:sdtContent>
          <w:r w:rsidR="00143407"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DUuMDQ1OTd2MSIsIkF1dGhvcnMiOlt7IiRpZCI6Ijc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pZCI6IjgiLCIkdHlwZSI6IlN3aXNzQWNhZGVtaWMuQ2l0YXZpLlByb2plY3QsIFN3aXNzQWNhZGVtaWMuQ2l0YXZpIn19LHsiJGlkIjoiOS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OCJ9fSx7IiRpZCI6IjEw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g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OC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F0aW5nIjow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gifX0sIlVzZU51bWJlcmluZ1R5cGVPZlBhcmVudERvY3VtZW50IjpmYWxzZX1dLCJGb3JtYXR0ZWRUZXh0Ijp7IiRpZCI6IjIzIiwiQ291bnQiOjEsIlRleHRVbml0cyI6W3siJGlkIjoiMjQiLCJGb250U3R5bGUiOnsiJGlkIjoiMjUiLCJOZXV0cmFsIjp0cnVlfSwiUmVhZGluZ09yZGVyIjoxLCJUZXh0IjoiKFJvbm5lYmVyZ2VyIGV0IGFsLiwgMjAxNSkifV19LCJUYWciOiJDaXRhdmlQbGFjZWhvbGRlciNmMjlmNWFmNS00M2U1LTRjNTgtYTAyNS1kNjkzZThkOWU3NjAiLCJUZXh0IjoiKFJvbm5lYmVyZ2VyIGV0IGFsLiwgMjAxNSkiLCJXQUlWZXJzaW9uIjoiNi4xNC4wLjAifQ==}</w:instrText>
          </w:r>
          <w:r w:rsidR="00143407" w:rsidRPr="00424860">
            <w:rPr>
              <w:rFonts w:ascii="Calibri" w:hAnsi="Calibri" w:cs="Calibri"/>
              <w:noProof/>
            </w:rPr>
            <w:fldChar w:fldCharType="separate"/>
          </w:r>
          <w:r w:rsidR="00D85511">
            <w:rPr>
              <w:rFonts w:ascii="Calibri" w:hAnsi="Calibri" w:cs="Calibri"/>
              <w:noProof/>
            </w:rPr>
            <w:t>(Ronneberger et al., 2015)</w:t>
          </w:r>
          <w:r w:rsidR="00143407" w:rsidRPr="00424860">
            <w:rPr>
              <w:rFonts w:ascii="Calibri" w:hAnsi="Calibri" w:cs="Calibri"/>
              <w:noProof/>
            </w:rPr>
            <w:fldChar w:fldCharType="end"/>
          </w:r>
        </w:sdtContent>
      </w:sdt>
      <w:r w:rsidRPr="00424860">
        <w:rPr>
          <w:rFonts w:ascii="Calibri" w:hAnsi="Calibri" w:cs="Calibri"/>
        </w:rPr>
        <w:t xml:space="preserve">. We collected 20,000 </w:t>
      </w:r>
      <w:r w:rsidR="00E356FA">
        <w:rPr>
          <w:rFonts w:ascii="Calibri" w:hAnsi="Calibri" w:cs="Calibri"/>
        </w:rPr>
        <w:t xml:space="preserve">tile </w:t>
      </w:r>
      <w:r w:rsidR="001536D0" w:rsidRPr="00424860">
        <w:rPr>
          <w:rFonts w:ascii="Calibri" w:hAnsi="Calibri" w:cs="Calibri"/>
        </w:rPr>
        <w:t xml:space="preserve">samples </w:t>
      </w:r>
      <w:r w:rsidRPr="00424860">
        <w:rPr>
          <w:rFonts w:ascii="Calibri" w:hAnsi="Calibri" w:cs="Calibri"/>
        </w:rPr>
        <w:t>for training an</w:t>
      </w:r>
      <w:r w:rsidR="00EC48E3" w:rsidRPr="00424860">
        <w:rPr>
          <w:rFonts w:ascii="Calibri" w:hAnsi="Calibri" w:cs="Calibri"/>
        </w:rPr>
        <w:t>d</w:t>
      </w:r>
      <w:r w:rsidRPr="00424860">
        <w:rPr>
          <w:rFonts w:ascii="Calibri" w:hAnsi="Calibri" w:cs="Calibri"/>
        </w:rPr>
        <w:t xml:space="preserve"> 5,000 for validation</w:t>
      </w:r>
      <w:r w:rsidR="00AF32C1">
        <w:rPr>
          <w:rFonts w:ascii="Calibri" w:hAnsi="Calibri" w:cs="Calibri"/>
        </w:rPr>
        <w:t xml:space="preserve"> </w:t>
      </w:r>
      <w:r w:rsidR="008F46C5">
        <w:rPr>
          <w:rFonts w:ascii="Calibri" w:hAnsi="Calibri" w:cs="Calibri"/>
        </w:rPr>
        <w:t xml:space="preserve">for </w:t>
      </w:r>
      <w:r w:rsidR="000F08D0">
        <w:rPr>
          <w:rFonts w:ascii="Calibri" w:hAnsi="Calibri" w:cs="Calibri"/>
        </w:rPr>
        <w:t xml:space="preserve">both </w:t>
      </w:r>
      <w:r w:rsidR="00AF32C1" w:rsidRPr="003D5DD8">
        <w:rPr>
          <w:rFonts w:ascii="Calibri" w:hAnsi="Calibri" w:cs="Calibri"/>
          <w:i/>
        </w:rPr>
        <w:t>U-Net-A</w:t>
      </w:r>
      <w:r w:rsidR="00AF32C1">
        <w:rPr>
          <w:rFonts w:ascii="Calibri" w:hAnsi="Calibri" w:cs="Calibri"/>
        </w:rPr>
        <w:t xml:space="preserve"> and </w:t>
      </w:r>
      <w:r w:rsidR="00AF32C1" w:rsidRPr="003D5DD8">
        <w:rPr>
          <w:rFonts w:ascii="Calibri" w:hAnsi="Calibri" w:cs="Calibri"/>
          <w:i/>
        </w:rPr>
        <w:t>U-Net-B</w:t>
      </w:r>
      <w:r w:rsidRPr="00424860">
        <w:rPr>
          <w:rFonts w:ascii="Calibri" w:hAnsi="Calibri" w:cs="Calibri"/>
        </w:rPr>
        <w:t>.</w:t>
      </w:r>
      <w:r w:rsidR="002703FE" w:rsidRPr="00424860">
        <w:rPr>
          <w:rFonts w:ascii="Calibri" w:hAnsi="Calibri" w:cs="Calibri"/>
        </w:rPr>
        <w:t xml:space="preserve"> </w:t>
      </w:r>
      <w:r w:rsidR="00E62A9F">
        <w:rPr>
          <w:rFonts w:ascii="Calibri" w:hAnsi="Calibri" w:cs="Calibri"/>
        </w:rPr>
        <w:t xml:space="preserve">Each </w:t>
      </w:r>
      <w:r w:rsidR="00C4368D" w:rsidRPr="00424860">
        <w:rPr>
          <w:rFonts w:ascii="Calibri" w:hAnsi="Calibri" w:cs="Calibri"/>
        </w:rPr>
        <w:t>sample</w:t>
      </w:r>
      <w:r w:rsidR="00130292">
        <w:rPr>
          <w:rFonts w:ascii="Calibri" w:hAnsi="Calibri" w:cs="Calibri"/>
        </w:rPr>
        <w:t>d tiled image</w:t>
      </w:r>
      <w:r w:rsidR="002703FE" w:rsidRPr="00424860">
        <w:rPr>
          <w:rFonts w:ascii="Calibri" w:hAnsi="Calibri" w:cs="Calibri"/>
        </w:rPr>
        <w:t xml:space="preserve"> include</w:t>
      </w:r>
      <w:r w:rsidR="00C4368D" w:rsidRPr="00424860">
        <w:rPr>
          <w:rFonts w:ascii="Calibri" w:hAnsi="Calibri" w:cs="Calibri"/>
        </w:rPr>
        <w:t>d</w:t>
      </w:r>
      <w:r w:rsidR="002703FE" w:rsidRPr="00424860">
        <w:rPr>
          <w:rFonts w:ascii="Calibri" w:hAnsi="Calibri" w:cs="Calibri"/>
        </w:rPr>
        <w:t xml:space="preserve"> </w:t>
      </w:r>
      <w:r w:rsidR="00464672">
        <w:rPr>
          <w:rFonts w:ascii="Calibri" w:hAnsi="Calibri" w:cs="Calibri"/>
        </w:rPr>
        <w:t>three</w:t>
      </w:r>
      <w:r w:rsidR="002703FE" w:rsidRPr="00424860">
        <w:rPr>
          <w:rFonts w:ascii="Calibri" w:hAnsi="Calibri" w:cs="Calibri"/>
        </w:rPr>
        <w:t>-layer input data (</w:t>
      </w:r>
      <w:r w:rsidR="00152E6E" w:rsidRPr="00424860">
        <w:rPr>
          <w:rFonts w:ascii="Calibri" w:hAnsi="Calibri" w:cs="Calibri"/>
        </w:rPr>
        <w:t>e.g.,</w:t>
      </w:r>
      <w:r w:rsidR="00555F45" w:rsidRPr="00424860">
        <w:rPr>
          <w:rFonts w:ascii="Calibri" w:hAnsi="Calibri" w:cs="Calibri"/>
        </w:rPr>
        <w:t xml:space="preserve"> </w:t>
      </w:r>
      <w:r w:rsidR="008A51C3" w:rsidRPr="003D5DD8">
        <w:rPr>
          <w:rFonts w:ascii="Calibri" w:hAnsi="Calibri" w:cs="Calibri"/>
          <w:i/>
        </w:rPr>
        <w:t>U-Net-A</w:t>
      </w:r>
      <w:r w:rsidR="008A51C3" w:rsidRPr="00424860">
        <w:rPr>
          <w:rFonts w:ascii="Calibri" w:hAnsi="Calibri" w:cs="Calibri"/>
        </w:rPr>
        <w:t xml:space="preserve"> </w:t>
      </w:r>
      <w:r w:rsidR="008A51C3">
        <w:rPr>
          <w:rFonts w:ascii="Calibri" w:hAnsi="Calibri" w:cs="Calibri"/>
        </w:rPr>
        <w:t xml:space="preserve">included </w:t>
      </w:r>
      <w:r w:rsidR="002703FE" w:rsidRPr="00424860">
        <w:rPr>
          <w:rFonts w:ascii="Calibri" w:hAnsi="Calibri" w:cs="Calibri"/>
        </w:rPr>
        <w:t>urban</w:t>
      </w:r>
      <w:r w:rsidR="0053663D" w:rsidRPr="00424860">
        <w:rPr>
          <w:rFonts w:ascii="Calibri" w:hAnsi="Calibri" w:cs="Calibri"/>
        </w:rPr>
        <w:t xml:space="preserve"> </w:t>
      </w:r>
      <w:r w:rsidR="00BA76D7">
        <w:rPr>
          <w:rFonts w:ascii="Calibri" w:hAnsi="Calibri" w:cs="Calibri"/>
        </w:rPr>
        <w:t>land-use</w:t>
      </w:r>
      <w:r w:rsidR="00051A1B">
        <w:rPr>
          <w:rFonts w:ascii="Calibri" w:hAnsi="Calibri" w:cs="Calibri"/>
        </w:rPr>
        <w:t xml:space="preserve"> </w:t>
      </w:r>
      <w:r w:rsidR="0053663D" w:rsidRPr="00424860">
        <w:rPr>
          <w:rFonts w:ascii="Calibri" w:hAnsi="Calibri" w:cs="Calibri"/>
        </w:rPr>
        <w:t>map</w:t>
      </w:r>
      <w:r w:rsidR="00A84488" w:rsidRPr="00424860">
        <w:rPr>
          <w:rFonts w:ascii="Calibri" w:hAnsi="Calibri" w:cs="Calibri"/>
        </w:rPr>
        <w:t xml:space="preserve"> </w:t>
      </w:r>
      <w:r w:rsidR="00051A1B">
        <w:rPr>
          <w:rFonts w:ascii="Calibri" w:hAnsi="Calibri" w:cs="Calibri"/>
        </w:rPr>
        <w:t>for</w:t>
      </w:r>
      <w:r w:rsidR="00051A1B" w:rsidRPr="00424860">
        <w:rPr>
          <w:rFonts w:ascii="Calibri" w:hAnsi="Calibri" w:cs="Calibri"/>
        </w:rPr>
        <w:t xml:space="preserve"> </w:t>
      </w:r>
      <w:r w:rsidR="00A84488" w:rsidRPr="00424860">
        <w:rPr>
          <w:rFonts w:ascii="Calibri" w:hAnsi="Calibri" w:cs="Calibri"/>
        </w:rPr>
        <w:t>1994</w:t>
      </w:r>
      <w:r w:rsidR="007B362E" w:rsidRPr="00424860">
        <w:rPr>
          <w:rFonts w:ascii="Calibri" w:hAnsi="Calibri" w:cs="Calibri"/>
        </w:rPr>
        <w:t>,</w:t>
      </w:r>
      <w:r w:rsidR="00A708C4">
        <w:rPr>
          <w:rFonts w:ascii="Calibri" w:hAnsi="Calibri" w:cs="Calibri"/>
        </w:rPr>
        <w:t xml:space="preserve"> </w:t>
      </w:r>
      <w:r w:rsidR="00A708C4" w:rsidRPr="00424860">
        <w:rPr>
          <w:rFonts w:ascii="Calibri" w:hAnsi="Calibri" w:cs="Calibri"/>
        </w:rPr>
        <w:t>elevation</w:t>
      </w:r>
      <w:r w:rsidR="008F46C5">
        <w:rPr>
          <w:rFonts w:ascii="Calibri" w:hAnsi="Calibri" w:cs="Calibri"/>
        </w:rPr>
        <w:t>,</w:t>
      </w:r>
      <w:r w:rsidR="00BE5114">
        <w:rPr>
          <w:rFonts w:ascii="Calibri" w:hAnsi="Calibri" w:cs="Calibri"/>
        </w:rPr>
        <w:t xml:space="preserve"> and </w:t>
      </w:r>
      <w:r w:rsidR="002703FE" w:rsidRPr="00424860">
        <w:rPr>
          <w:rFonts w:ascii="Calibri" w:hAnsi="Calibri" w:cs="Calibri"/>
        </w:rPr>
        <w:t xml:space="preserve">slope) and a single-layer </w:t>
      </w:r>
      <w:r w:rsidR="00051A1B">
        <w:rPr>
          <w:rFonts w:ascii="Calibri" w:hAnsi="Calibri" w:cs="Calibri"/>
        </w:rPr>
        <w:t xml:space="preserve">future urban </w:t>
      </w:r>
      <w:r w:rsidR="00BA76D7">
        <w:rPr>
          <w:rFonts w:ascii="Calibri" w:hAnsi="Calibri" w:cs="Calibri"/>
        </w:rPr>
        <w:t>land-use</w:t>
      </w:r>
      <w:r w:rsidR="00051A1B">
        <w:rPr>
          <w:rFonts w:ascii="Calibri" w:hAnsi="Calibri" w:cs="Calibri"/>
        </w:rPr>
        <w:t xml:space="preserve"> map </w:t>
      </w:r>
      <w:r w:rsidR="002703FE" w:rsidRPr="00424860">
        <w:rPr>
          <w:rFonts w:ascii="Calibri" w:hAnsi="Calibri" w:cs="Calibri"/>
        </w:rPr>
        <w:t>(</w:t>
      </w:r>
      <w:r w:rsidR="00152E6E" w:rsidRPr="00424860">
        <w:rPr>
          <w:rFonts w:ascii="Calibri" w:hAnsi="Calibri" w:cs="Calibri"/>
        </w:rPr>
        <w:t xml:space="preserve">e.g., </w:t>
      </w:r>
      <w:r w:rsidR="00A17CFF" w:rsidRPr="003D5DD8">
        <w:rPr>
          <w:rFonts w:ascii="Calibri" w:hAnsi="Calibri" w:cs="Calibri"/>
          <w:i/>
        </w:rPr>
        <w:t>U-Net-A</w:t>
      </w:r>
      <w:r w:rsidR="00A17CFF" w:rsidRPr="00424860">
        <w:rPr>
          <w:rFonts w:ascii="Calibri" w:hAnsi="Calibri" w:cs="Calibri"/>
        </w:rPr>
        <w:t xml:space="preserve"> </w:t>
      </w:r>
      <w:r w:rsidR="00A17CFF">
        <w:rPr>
          <w:rFonts w:ascii="Calibri" w:hAnsi="Calibri" w:cs="Calibri"/>
        </w:rPr>
        <w:t xml:space="preserve">included </w:t>
      </w:r>
      <w:r w:rsidR="0087277D" w:rsidRPr="00424860">
        <w:rPr>
          <w:rFonts w:ascii="Calibri" w:hAnsi="Calibri" w:cs="Calibri"/>
        </w:rPr>
        <w:t>urban</w:t>
      </w:r>
      <w:r w:rsidR="0007357E">
        <w:rPr>
          <w:rFonts w:ascii="Calibri" w:hAnsi="Calibri" w:cs="Calibri"/>
        </w:rPr>
        <w:t xml:space="preserve"> </w:t>
      </w:r>
      <w:r w:rsidR="00BA76D7">
        <w:rPr>
          <w:rFonts w:ascii="Calibri" w:hAnsi="Calibri" w:cs="Calibri"/>
        </w:rPr>
        <w:t>land-use</w:t>
      </w:r>
      <w:r w:rsidR="0053663D" w:rsidRPr="00424860">
        <w:rPr>
          <w:rFonts w:ascii="Calibri" w:hAnsi="Calibri" w:cs="Calibri"/>
        </w:rPr>
        <w:t xml:space="preserve"> map</w:t>
      </w:r>
      <w:r w:rsidR="0087277D" w:rsidRPr="00424860">
        <w:rPr>
          <w:rFonts w:ascii="Calibri" w:hAnsi="Calibri" w:cs="Calibri"/>
        </w:rPr>
        <w:t xml:space="preserve"> for 2006</w:t>
      </w:r>
      <w:r w:rsidR="002703FE" w:rsidRPr="00424860">
        <w:rPr>
          <w:rFonts w:ascii="Calibri" w:hAnsi="Calibri" w:cs="Calibri"/>
        </w:rPr>
        <w:t>).</w:t>
      </w:r>
    </w:p>
    <w:p w14:paraId="02BF9210" w14:textId="1003799E" w:rsidR="00A67D53" w:rsidRPr="00424860" w:rsidRDefault="005A6EFF" w:rsidP="00C13C94">
      <w:pPr>
        <w:rPr>
          <w:rFonts w:ascii="Calibri" w:hAnsi="Calibri" w:cs="Calibri"/>
        </w:rPr>
      </w:pPr>
      <w:r>
        <w:rPr>
          <w:rFonts w:ascii="Calibri" w:hAnsi="Calibri" w:cs="Calibri"/>
        </w:rPr>
        <w:t>Both U-Net models</w:t>
      </w:r>
      <w:r w:rsidR="00435FD5" w:rsidRPr="00424860" w:rsidDel="00435FD5">
        <w:rPr>
          <w:rFonts w:ascii="Calibri" w:hAnsi="Calibri" w:cs="Calibri"/>
        </w:rPr>
        <w:t xml:space="preserve"> </w:t>
      </w:r>
      <w:r w:rsidR="00295405">
        <w:rPr>
          <w:rFonts w:ascii="Calibri" w:hAnsi="Calibri" w:cs="Calibri"/>
        </w:rPr>
        <w:t>were</w:t>
      </w:r>
      <w:r w:rsidR="00295405" w:rsidRPr="00424860">
        <w:rPr>
          <w:rFonts w:ascii="Calibri" w:hAnsi="Calibri" w:cs="Calibri"/>
        </w:rPr>
        <w:t xml:space="preserve"> </w:t>
      </w:r>
      <w:r w:rsidR="00A67D53" w:rsidRPr="00424860">
        <w:rPr>
          <w:rFonts w:ascii="Calibri" w:hAnsi="Calibri" w:cs="Calibri"/>
        </w:rPr>
        <w:t xml:space="preserve">trained </w:t>
      </w:r>
      <w:r w:rsidR="00F3759E" w:rsidRPr="00424860">
        <w:rPr>
          <w:rFonts w:ascii="Calibri" w:hAnsi="Calibri" w:cs="Calibri"/>
        </w:rPr>
        <w:t xml:space="preserve">for 200 </w:t>
      </w:r>
      <w:r w:rsidR="00EB723A" w:rsidRPr="00424860">
        <w:rPr>
          <w:rFonts w:ascii="Calibri" w:hAnsi="Calibri" w:cs="Calibri"/>
        </w:rPr>
        <w:t>epochs (an epoch refers to the U-Net</w:t>
      </w:r>
      <w:r w:rsidR="005249B2" w:rsidRPr="00424860">
        <w:rPr>
          <w:rFonts w:ascii="Calibri" w:hAnsi="Calibri" w:cs="Calibri"/>
        </w:rPr>
        <w:t xml:space="preserve"> </w:t>
      </w:r>
      <w:r w:rsidR="00AE556E">
        <w:rPr>
          <w:rFonts w:ascii="Calibri" w:hAnsi="Calibri" w:cs="Calibri"/>
        </w:rPr>
        <w:t xml:space="preserve">model </w:t>
      </w:r>
      <w:r w:rsidR="005249B2" w:rsidRPr="00424860">
        <w:rPr>
          <w:rFonts w:ascii="Calibri" w:hAnsi="Calibri" w:cs="Calibri"/>
        </w:rPr>
        <w:t>complete</w:t>
      </w:r>
      <w:r w:rsidR="00464672">
        <w:rPr>
          <w:rFonts w:ascii="Calibri" w:hAnsi="Calibri" w:cs="Calibri"/>
        </w:rPr>
        <w:t>ly</w:t>
      </w:r>
      <w:r w:rsidR="00EB723A" w:rsidRPr="00424860">
        <w:rPr>
          <w:rFonts w:ascii="Calibri" w:hAnsi="Calibri" w:cs="Calibri"/>
        </w:rPr>
        <w:t xml:space="preserve"> updating its weights </w:t>
      </w:r>
      <w:r w:rsidR="00E11CE7" w:rsidRPr="00424860">
        <w:rPr>
          <w:rFonts w:ascii="Calibri" w:hAnsi="Calibri" w:cs="Calibri"/>
        </w:rPr>
        <w:t>using all 20,000 training samples</w:t>
      </w:r>
      <w:r w:rsidR="00EB723A" w:rsidRPr="00424860">
        <w:rPr>
          <w:rFonts w:ascii="Calibri" w:hAnsi="Calibri" w:cs="Calibri"/>
        </w:rPr>
        <w:t>)</w:t>
      </w:r>
      <w:r w:rsidR="007560EB" w:rsidRPr="00424860">
        <w:rPr>
          <w:rFonts w:ascii="Calibri" w:hAnsi="Calibri" w:cs="Calibri"/>
        </w:rPr>
        <w:t>. W</w:t>
      </w:r>
      <w:r w:rsidR="00006E90" w:rsidRPr="00424860">
        <w:rPr>
          <w:rFonts w:ascii="Calibri" w:hAnsi="Calibri" w:cs="Calibri"/>
        </w:rPr>
        <w:t xml:space="preserve">e saved </w:t>
      </w:r>
      <w:r w:rsidR="00F94813" w:rsidRPr="00424860">
        <w:rPr>
          <w:rFonts w:ascii="Calibri" w:hAnsi="Calibri" w:cs="Calibri"/>
        </w:rPr>
        <w:t>the model produced at each epoch</w:t>
      </w:r>
      <w:r w:rsidR="00A67D53" w:rsidRPr="00424860">
        <w:rPr>
          <w:rFonts w:ascii="Calibri" w:hAnsi="Calibri" w:cs="Calibri"/>
        </w:rPr>
        <w:t xml:space="preserve"> and </w:t>
      </w:r>
      <w:r w:rsidR="007560EB" w:rsidRPr="00424860">
        <w:rPr>
          <w:rFonts w:ascii="Calibri" w:hAnsi="Calibri" w:cs="Calibri"/>
        </w:rPr>
        <w:t xml:space="preserve">tested its performance </w:t>
      </w:r>
      <w:r w:rsidR="003B288D" w:rsidRPr="00424860">
        <w:rPr>
          <w:rFonts w:ascii="Calibri" w:hAnsi="Calibri" w:cs="Calibri"/>
        </w:rPr>
        <w:t>on</w:t>
      </w:r>
      <w:r w:rsidR="00A67D53" w:rsidRPr="00424860">
        <w:rPr>
          <w:rFonts w:ascii="Calibri" w:hAnsi="Calibri" w:cs="Calibri"/>
        </w:rPr>
        <w:t xml:space="preserve"> </w:t>
      </w:r>
      <w:r w:rsidR="007560EB" w:rsidRPr="00424860">
        <w:rPr>
          <w:rFonts w:ascii="Calibri" w:hAnsi="Calibri" w:cs="Calibri"/>
        </w:rPr>
        <w:t xml:space="preserve">the 5,000 </w:t>
      </w:r>
      <w:r w:rsidR="00A67D53" w:rsidRPr="00424860">
        <w:rPr>
          <w:rFonts w:ascii="Calibri" w:hAnsi="Calibri" w:cs="Calibri"/>
        </w:rPr>
        <w:t xml:space="preserve">validation samples. </w:t>
      </w:r>
      <w:r w:rsidR="00DC2925" w:rsidRPr="00424860">
        <w:rPr>
          <w:rFonts w:ascii="Calibri" w:hAnsi="Calibri" w:cs="Calibri"/>
        </w:rPr>
        <w:t>During the training process, t</w:t>
      </w:r>
      <w:r w:rsidR="00A67D53" w:rsidRPr="00424860">
        <w:rPr>
          <w:rFonts w:ascii="Calibri" w:hAnsi="Calibri" w:cs="Calibri"/>
        </w:rPr>
        <w:t xml:space="preserve">he </w:t>
      </w:r>
      <w:r w:rsidR="000503E0" w:rsidRPr="00424860">
        <w:rPr>
          <w:rFonts w:ascii="Calibri" w:hAnsi="Calibri" w:cs="Calibri"/>
        </w:rPr>
        <w:t>tiled input images</w:t>
      </w:r>
      <w:r w:rsidR="00A67D53" w:rsidRPr="00424860">
        <w:rPr>
          <w:rFonts w:ascii="Calibri" w:hAnsi="Calibri" w:cs="Calibri"/>
        </w:rPr>
        <w:t xml:space="preserve"> were </w:t>
      </w:r>
      <w:r w:rsidR="000503E0" w:rsidRPr="00424860">
        <w:rPr>
          <w:rFonts w:ascii="Calibri" w:hAnsi="Calibri" w:cs="Calibri"/>
        </w:rPr>
        <w:t>resized</w:t>
      </w:r>
      <w:r w:rsidR="00A67D53" w:rsidRPr="00424860">
        <w:rPr>
          <w:rFonts w:ascii="Calibri" w:hAnsi="Calibri" w:cs="Calibri"/>
        </w:rPr>
        <w:t xml:space="preserve"> to 8 × 8 pixels after five down-sampling </w:t>
      </w:r>
      <w:r w:rsidR="007F46B4" w:rsidRPr="00424860">
        <w:rPr>
          <w:rFonts w:ascii="Calibri" w:hAnsi="Calibri" w:cs="Calibri"/>
        </w:rPr>
        <w:t>operations</w:t>
      </w:r>
      <w:r w:rsidR="00A67D53" w:rsidRPr="00424860">
        <w:rPr>
          <w:rFonts w:ascii="Calibri" w:hAnsi="Calibri" w:cs="Calibri"/>
        </w:rPr>
        <w:t xml:space="preserve"> and then converted to a single-layer output image that was the same size </w:t>
      </w:r>
      <w:r w:rsidR="006B2771" w:rsidRPr="00424860">
        <w:rPr>
          <w:rFonts w:ascii="Calibri" w:hAnsi="Calibri" w:cs="Calibri"/>
        </w:rPr>
        <w:t>as</w:t>
      </w:r>
      <w:r w:rsidR="00A67D53" w:rsidRPr="00424860">
        <w:rPr>
          <w:rFonts w:ascii="Calibri" w:hAnsi="Calibri" w:cs="Calibri"/>
        </w:rPr>
        <w:t xml:space="preserve"> the </w:t>
      </w:r>
      <w:r w:rsidR="006B2771" w:rsidRPr="00424860">
        <w:rPr>
          <w:rFonts w:ascii="Calibri" w:hAnsi="Calibri" w:cs="Calibri"/>
        </w:rPr>
        <w:t>original</w:t>
      </w:r>
      <w:r w:rsidR="00A67D53" w:rsidRPr="00424860">
        <w:rPr>
          <w:rFonts w:ascii="Calibri" w:hAnsi="Calibri" w:cs="Calibri"/>
        </w:rPr>
        <w:t xml:space="preserve"> </w:t>
      </w:r>
      <w:r w:rsidR="006B2771" w:rsidRPr="00424860">
        <w:rPr>
          <w:rFonts w:ascii="Calibri" w:hAnsi="Calibri" w:cs="Calibri"/>
        </w:rPr>
        <w:t xml:space="preserve">input </w:t>
      </w:r>
      <w:r w:rsidR="00A67D53" w:rsidRPr="00424860">
        <w:rPr>
          <w:rFonts w:ascii="Calibri" w:hAnsi="Calibri" w:cs="Calibri"/>
        </w:rPr>
        <w:t>image tile with another five up-sampling operations</w:t>
      </w:r>
      <w:r w:rsidR="00DA5C77" w:rsidRPr="00424860">
        <w:rPr>
          <w:rFonts w:ascii="Calibri" w:hAnsi="Calibri" w:cs="Calibri"/>
        </w:rPr>
        <w:t xml:space="preserve"> (</w:t>
      </w:r>
      <w:r w:rsidR="00DA5C77" w:rsidRPr="00424860">
        <w:rPr>
          <w:rFonts w:ascii="Calibri" w:hAnsi="Calibri" w:cs="Calibri"/>
        </w:rPr>
        <w:fldChar w:fldCharType="begin"/>
      </w:r>
      <w:r w:rsidR="00DA5C77" w:rsidRPr="00424860">
        <w:rPr>
          <w:rFonts w:ascii="Calibri" w:hAnsi="Calibri" w:cs="Calibri"/>
        </w:rPr>
        <w:instrText xml:space="preserve"> REF _Ref81460160 \h </w:instrText>
      </w:r>
      <w:r w:rsidR="00C13C94">
        <w:rPr>
          <w:rFonts w:ascii="Calibri" w:hAnsi="Calibri" w:cs="Calibri"/>
        </w:rPr>
        <w:instrText xml:space="preserve"> \* MERGEFORMAT </w:instrText>
      </w:r>
      <w:r w:rsidR="00DA5C77" w:rsidRPr="00424860">
        <w:rPr>
          <w:rFonts w:ascii="Calibri" w:hAnsi="Calibri" w:cs="Calibri"/>
        </w:rPr>
      </w:r>
      <w:r w:rsidR="00DA5C77" w:rsidRPr="00424860">
        <w:rPr>
          <w:rFonts w:ascii="Calibri" w:hAnsi="Calibri" w:cs="Calibri"/>
        </w:rPr>
        <w:fldChar w:fldCharType="separate"/>
      </w:r>
      <w:r w:rsidR="008066DF" w:rsidRPr="002135D8">
        <w:t>Fig</w:t>
      </w:r>
      <w:r w:rsidR="008066DF">
        <w:t>.</w:t>
      </w:r>
      <w:r w:rsidR="008066DF" w:rsidRPr="002135D8">
        <w:t xml:space="preserve"> </w:t>
      </w:r>
      <w:r w:rsidR="008066DF">
        <w:rPr>
          <w:i/>
          <w:iCs/>
          <w:noProof/>
        </w:rPr>
        <w:t>4</w:t>
      </w:r>
      <w:r w:rsidR="00DA5C77" w:rsidRPr="00424860">
        <w:rPr>
          <w:rFonts w:ascii="Calibri" w:hAnsi="Calibri" w:cs="Calibri"/>
        </w:rPr>
        <w:fldChar w:fldCharType="end"/>
      </w:r>
      <w:r w:rsidR="00DA5C77" w:rsidRPr="00424860">
        <w:rPr>
          <w:rFonts w:ascii="Calibri" w:hAnsi="Calibri" w:cs="Calibri"/>
        </w:rPr>
        <w:t>)</w:t>
      </w:r>
      <w:r w:rsidR="00A67D53" w:rsidRPr="00424860">
        <w:rPr>
          <w:rFonts w:ascii="Calibri" w:hAnsi="Calibri" w:cs="Calibri"/>
        </w:rPr>
        <w:t xml:space="preserve">. </w:t>
      </w:r>
      <w:r w:rsidR="006B2771" w:rsidRPr="00424860">
        <w:rPr>
          <w:rFonts w:ascii="Calibri" w:hAnsi="Calibri" w:cs="Calibri"/>
        </w:rPr>
        <w:t>During the validation process, t</w:t>
      </w:r>
      <w:r w:rsidR="00A67D53" w:rsidRPr="00424860">
        <w:rPr>
          <w:rFonts w:ascii="Calibri" w:hAnsi="Calibri" w:cs="Calibri"/>
        </w:rPr>
        <w:t xml:space="preserve">he mean squared error (MSE) was used to </w:t>
      </w:r>
      <w:r w:rsidR="00FB004F" w:rsidRPr="00424860">
        <w:rPr>
          <w:rFonts w:ascii="Calibri" w:hAnsi="Calibri" w:cs="Calibri"/>
        </w:rPr>
        <w:t xml:space="preserve">compute </w:t>
      </w:r>
      <w:r w:rsidR="00DA5C77" w:rsidRPr="00424860">
        <w:rPr>
          <w:rFonts w:ascii="Calibri" w:hAnsi="Calibri" w:cs="Calibri"/>
        </w:rPr>
        <w:t>the difference between the output and target image</w:t>
      </w:r>
      <w:r w:rsidR="006F13FF">
        <w:rPr>
          <w:rFonts w:ascii="Calibri" w:hAnsi="Calibri" w:cs="Calibri"/>
        </w:rPr>
        <w:t>s</w:t>
      </w:r>
      <w:r w:rsidR="00DA5C77" w:rsidRPr="00424860">
        <w:rPr>
          <w:rFonts w:ascii="Calibri" w:hAnsi="Calibri" w:cs="Calibri"/>
        </w:rPr>
        <w:t xml:space="preserve"> </w:t>
      </w:r>
      <w:r w:rsidR="00FB004F" w:rsidRPr="00424860">
        <w:rPr>
          <w:rFonts w:ascii="Calibri" w:hAnsi="Calibri" w:cs="Calibri"/>
        </w:rPr>
        <w:t xml:space="preserve">(i.e., </w:t>
      </w:r>
      <w:r w:rsidR="00DA5C77" w:rsidRPr="00424860">
        <w:rPr>
          <w:rFonts w:ascii="Calibri" w:hAnsi="Calibri" w:cs="Calibri"/>
        </w:rPr>
        <w:t>the loss</w:t>
      </w:r>
      <w:r w:rsidR="00FB004F" w:rsidRPr="00424860">
        <w:rPr>
          <w:rFonts w:ascii="Calibri" w:hAnsi="Calibri" w:cs="Calibri"/>
        </w:rPr>
        <w:t>) of the model</w:t>
      </w:r>
      <w:r w:rsidR="00A67D53" w:rsidRPr="00424860">
        <w:rPr>
          <w:rFonts w:ascii="Calibri" w:hAnsi="Calibri" w:cs="Calibri"/>
        </w:rPr>
        <w:t xml:space="preserve">. </w:t>
      </w:r>
      <w:r w:rsidR="007C08C5" w:rsidRPr="00424860">
        <w:rPr>
          <w:rFonts w:ascii="Calibri" w:hAnsi="Calibri" w:cs="Calibri"/>
        </w:rPr>
        <w:t xml:space="preserve">Finally, </w:t>
      </w:r>
      <w:r w:rsidR="000F46C8" w:rsidRPr="00424860">
        <w:rPr>
          <w:rFonts w:ascii="Calibri" w:hAnsi="Calibri" w:cs="Calibri"/>
        </w:rPr>
        <w:t xml:space="preserve">the model </w:t>
      </w:r>
      <w:r w:rsidR="16E9DEBC" w:rsidRPr="00424860">
        <w:rPr>
          <w:rFonts w:ascii="Calibri" w:hAnsi="Calibri" w:cs="Calibri"/>
        </w:rPr>
        <w:t xml:space="preserve">with the lowest </w:t>
      </w:r>
      <w:r w:rsidR="000F46C8" w:rsidRPr="00424860">
        <w:rPr>
          <w:rFonts w:ascii="Calibri" w:hAnsi="Calibri" w:cs="Calibri"/>
        </w:rPr>
        <w:t xml:space="preserve">MSE was determined </w:t>
      </w:r>
      <w:r w:rsidR="006F13FF">
        <w:rPr>
          <w:rFonts w:ascii="Calibri" w:hAnsi="Calibri" w:cs="Calibri"/>
        </w:rPr>
        <w:t>to be</w:t>
      </w:r>
      <w:r w:rsidR="000F46C8" w:rsidRPr="00424860">
        <w:rPr>
          <w:rFonts w:ascii="Calibri" w:hAnsi="Calibri" w:cs="Calibri"/>
        </w:rPr>
        <w:t xml:space="preserve"> the best model </w:t>
      </w:r>
      <w:r w:rsidR="006F13FF">
        <w:rPr>
          <w:rFonts w:ascii="Calibri" w:hAnsi="Calibri" w:cs="Calibri"/>
        </w:rPr>
        <w:t>for</w:t>
      </w:r>
      <w:r w:rsidR="009D61A0" w:rsidRPr="00424860">
        <w:rPr>
          <w:rFonts w:ascii="Calibri" w:hAnsi="Calibri" w:cs="Calibri"/>
        </w:rPr>
        <w:t xml:space="preserve"> project</w:t>
      </w:r>
      <w:r w:rsidR="006F13FF">
        <w:rPr>
          <w:rFonts w:ascii="Calibri" w:hAnsi="Calibri" w:cs="Calibri"/>
        </w:rPr>
        <w:t>ing</w:t>
      </w:r>
      <w:r w:rsidR="009D61A0" w:rsidRPr="00424860">
        <w:rPr>
          <w:rFonts w:ascii="Calibri" w:hAnsi="Calibri" w:cs="Calibri"/>
        </w:rPr>
        <w:t xml:space="preserve"> the </w:t>
      </w:r>
      <w:r w:rsidR="00552DDC" w:rsidRPr="00424860">
        <w:rPr>
          <w:rFonts w:ascii="Calibri" w:hAnsi="Calibri" w:cs="Calibri"/>
        </w:rPr>
        <w:t>target</w:t>
      </w:r>
      <w:r w:rsidR="009D61A0" w:rsidRPr="00424860">
        <w:rPr>
          <w:rFonts w:ascii="Calibri" w:hAnsi="Calibri" w:cs="Calibri"/>
        </w:rPr>
        <w:t xml:space="preserve"> urban layout</w:t>
      </w:r>
      <w:r w:rsidR="00555F45" w:rsidRPr="00424860">
        <w:rPr>
          <w:rFonts w:ascii="Calibri" w:hAnsi="Calibri" w:cs="Calibri"/>
        </w:rPr>
        <w:t>.</w:t>
      </w:r>
    </w:p>
    <w:p w14:paraId="402710B8" w14:textId="76D419FD" w:rsidR="009C7D21" w:rsidRPr="00424860" w:rsidRDefault="00CF050D" w:rsidP="00DD7C1C">
      <w:pPr>
        <w:pStyle w:val="Heading2"/>
      </w:pPr>
      <w:r w:rsidRPr="00424860">
        <w:t>2.6</w:t>
      </w:r>
      <w:r w:rsidR="006F13FF">
        <w:t>.</w:t>
      </w:r>
      <w:r w:rsidR="009C7D21" w:rsidRPr="00424860">
        <w:t xml:space="preserve"> Producing the </w:t>
      </w:r>
      <w:r w:rsidR="00F56914" w:rsidRPr="00424860">
        <w:t>simulation</w:t>
      </w:r>
      <w:r w:rsidR="00A86DAF" w:rsidRPr="00424860">
        <w:t xml:space="preserve"> map</w:t>
      </w:r>
    </w:p>
    <w:p w14:paraId="35B9350B" w14:textId="4E5D3615" w:rsidR="009C7D21" w:rsidRPr="00424860" w:rsidRDefault="009C7D21" w:rsidP="00F348D4">
      <w:pPr>
        <w:rPr>
          <w:rFonts w:ascii="Calibri" w:hAnsi="Calibri" w:cs="Calibri"/>
        </w:rPr>
      </w:pPr>
      <w:r w:rsidRPr="00424860">
        <w:rPr>
          <w:rFonts w:ascii="Calibri" w:hAnsi="Calibri" w:cs="Calibri"/>
        </w:rPr>
        <w:t xml:space="preserve">The </w:t>
      </w:r>
      <w:r w:rsidR="001E6BF6" w:rsidRPr="00424860">
        <w:rPr>
          <w:rFonts w:ascii="Calibri" w:hAnsi="Calibri" w:cs="Calibri"/>
        </w:rPr>
        <w:t>input</w:t>
      </w:r>
      <w:r w:rsidRPr="00424860">
        <w:rPr>
          <w:rFonts w:ascii="Calibri" w:hAnsi="Calibri" w:cs="Calibri"/>
        </w:rPr>
        <w:t xml:space="preserve"> </w:t>
      </w:r>
      <w:r w:rsidR="001F7DCC">
        <w:rPr>
          <w:rFonts w:ascii="Calibri" w:hAnsi="Calibri" w:cs="Calibri"/>
        </w:rPr>
        <w:t>data</w:t>
      </w:r>
      <w:r w:rsidRPr="00424860">
        <w:rPr>
          <w:rFonts w:ascii="Calibri" w:hAnsi="Calibri" w:cs="Calibri"/>
        </w:rPr>
        <w:t xml:space="preserve"> </w:t>
      </w:r>
      <w:r w:rsidR="00B86CDB" w:rsidRPr="00B86CDB">
        <w:rPr>
          <w:rFonts w:ascii="Calibri" w:hAnsi="Calibri" w:cs="Calibri"/>
        </w:rPr>
        <w:t xml:space="preserve">(e.g., </w:t>
      </w:r>
      <w:r w:rsidR="009864BF" w:rsidRPr="00B86CDB">
        <w:rPr>
          <w:rFonts w:ascii="Calibri" w:hAnsi="Calibri" w:cs="Calibri"/>
        </w:rPr>
        <w:t xml:space="preserve">for </w:t>
      </w:r>
      <w:r w:rsidR="009864BF" w:rsidRPr="003D5DD8">
        <w:rPr>
          <w:rFonts w:ascii="Calibri" w:hAnsi="Calibri" w:cs="Calibri"/>
          <w:i/>
        </w:rPr>
        <w:t>U-Net-A</w:t>
      </w:r>
      <w:r w:rsidR="009864BF">
        <w:rPr>
          <w:rFonts w:ascii="Calibri" w:hAnsi="Calibri" w:cs="Calibri"/>
        </w:rPr>
        <w:t xml:space="preserve"> </w:t>
      </w:r>
      <w:r w:rsidR="00095412">
        <w:rPr>
          <w:rFonts w:ascii="Calibri" w:hAnsi="Calibri" w:cs="Calibri"/>
        </w:rPr>
        <w:t xml:space="preserve">a three-layer </w:t>
      </w:r>
      <w:r w:rsidR="001F7DCC">
        <w:rPr>
          <w:rFonts w:ascii="Calibri" w:hAnsi="Calibri" w:cs="Calibri"/>
        </w:rPr>
        <w:t xml:space="preserve">raster </w:t>
      </w:r>
      <w:r w:rsidR="00095412">
        <w:rPr>
          <w:rFonts w:ascii="Calibri" w:hAnsi="Calibri" w:cs="Calibri"/>
        </w:rPr>
        <w:t xml:space="preserve">of </w:t>
      </w:r>
      <w:r w:rsidR="00B86CDB" w:rsidRPr="00B86CDB">
        <w:rPr>
          <w:rFonts w:ascii="Calibri" w:hAnsi="Calibri" w:cs="Calibri"/>
        </w:rPr>
        <w:t xml:space="preserve">urban </w:t>
      </w:r>
      <w:r w:rsidR="00BA76D7">
        <w:rPr>
          <w:rFonts w:ascii="Calibri" w:hAnsi="Calibri" w:cs="Calibri"/>
        </w:rPr>
        <w:t>land-use</w:t>
      </w:r>
      <w:r w:rsidR="00B86CDB" w:rsidRPr="00B86CDB">
        <w:rPr>
          <w:rFonts w:ascii="Calibri" w:hAnsi="Calibri" w:cs="Calibri"/>
        </w:rPr>
        <w:t xml:space="preserve"> </w:t>
      </w:r>
      <w:r w:rsidR="00095412">
        <w:rPr>
          <w:rFonts w:ascii="Calibri" w:hAnsi="Calibri" w:cs="Calibri"/>
        </w:rPr>
        <w:t>for</w:t>
      </w:r>
      <w:r w:rsidR="00B86CDB" w:rsidRPr="00B86CDB">
        <w:rPr>
          <w:rFonts w:ascii="Calibri" w:hAnsi="Calibri" w:cs="Calibri"/>
        </w:rPr>
        <w:t xml:space="preserve"> </w:t>
      </w:r>
      <w:r w:rsidR="00941861">
        <w:rPr>
          <w:rFonts w:ascii="Calibri" w:hAnsi="Calibri" w:cs="Calibri"/>
        </w:rPr>
        <w:t>2006</w:t>
      </w:r>
      <w:r w:rsidR="00B86CDB" w:rsidRPr="00B86CDB">
        <w:rPr>
          <w:rFonts w:ascii="Calibri" w:hAnsi="Calibri" w:cs="Calibri"/>
        </w:rPr>
        <w:t xml:space="preserve"> and the elevation/slope data)</w:t>
      </w:r>
      <w:r w:rsidR="00B86CDB">
        <w:rPr>
          <w:rFonts w:ascii="Calibri" w:hAnsi="Calibri" w:cs="Calibri"/>
        </w:rPr>
        <w:t xml:space="preserve"> </w:t>
      </w:r>
      <w:r w:rsidRPr="00424860">
        <w:rPr>
          <w:rFonts w:ascii="Calibri" w:hAnsi="Calibri" w:cs="Calibri"/>
        </w:rPr>
        <w:t xml:space="preserve">was split into </w:t>
      </w:r>
      <w:r w:rsidR="00FD5EC0" w:rsidRPr="00424860">
        <w:rPr>
          <w:rFonts w:ascii="Calibri" w:hAnsi="Calibri" w:cs="Calibri"/>
        </w:rPr>
        <w:t>tiles</w:t>
      </w:r>
      <w:r w:rsidRPr="00424860">
        <w:rPr>
          <w:rFonts w:ascii="Calibri" w:hAnsi="Calibri" w:cs="Calibri"/>
        </w:rPr>
        <w:t>, supplied to the trained</w:t>
      </w:r>
      <w:r w:rsidR="0046231D">
        <w:rPr>
          <w:rFonts w:ascii="Calibri" w:hAnsi="Calibri" w:cs="Calibri"/>
        </w:rPr>
        <w:t xml:space="preserve"> </w:t>
      </w:r>
      <w:r w:rsidR="00CD71CA" w:rsidRPr="00424860">
        <w:rPr>
          <w:rFonts w:ascii="Calibri" w:hAnsi="Calibri" w:cs="Calibri"/>
        </w:rPr>
        <w:t>U-Net</w:t>
      </w:r>
      <w:r w:rsidRPr="00424860">
        <w:rPr>
          <w:rFonts w:ascii="Calibri" w:hAnsi="Calibri" w:cs="Calibri"/>
        </w:rPr>
        <w:t xml:space="preserve"> </w:t>
      </w:r>
      <w:r w:rsidR="000F5F70">
        <w:rPr>
          <w:rFonts w:ascii="Calibri" w:hAnsi="Calibri" w:cs="Calibri"/>
        </w:rPr>
        <w:t xml:space="preserve">model </w:t>
      </w:r>
      <w:r w:rsidRPr="00424860">
        <w:rPr>
          <w:rFonts w:ascii="Calibri" w:hAnsi="Calibri" w:cs="Calibri"/>
        </w:rPr>
        <w:t>to produce separate output</w:t>
      </w:r>
      <w:r w:rsidR="00FD5EC0" w:rsidRPr="00424860">
        <w:rPr>
          <w:rFonts w:ascii="Calibri" w:hAnsi="Calibri" w:cs="Calibri"/>
        </w:rPr>
        <w:t>s</w:t>
      </w:r>
      <w:r w:rsidRPr="00424860">
        <w:rPr>
          <w:rFonts w:ascii="Calibri" w:hAnsi="Calibri" w:cs="Calibri"/>
        </w:rPr>
        <w:t>, and then</w:t>
      </w:r>
      <w:r w:rsidR="00FD5EC0" w:rsidRPr="00424860">
        <w:rPr>
          <w:rFonts w:ascii="Calibri" w:hAnsi="Calibri" w:cs="Calibri"/>
        </w:rPr>
        <w:t xml:space="preserve"> the outputs were</w:t>
      </w:r>
      <w:r w:rsidRPr="00424860">
        <w:rPr>
          <w:rFonts w:ascii="Calibri" w:hAnsi="Calibri" w:cs="Calibri"/>
        </w:rPr>
        <w:t xml:space="preserve"> mosaic</w:t>
      </w:r>
      <w:r w:rsidR="000E2F4B">
        <w:rPr>
          <w:rFonts w:ascii="Calibri" w:hAnsi="Calibri" w:cs="Calibri"/>
        </w:rPr>
        <w:t>k</w:t>
      </w:r>
      <w:r w:rsidRPr="00424860">
        <w:rPr>
          <w:rFonts w:ascii="Calibri" w:hAnsi="Calibri" w:cs="Calibri"/>
        </w:rPr>
        <w:t xml:space="preserve">ed into </w:t>
      </w:r>
      <w:r w:rsidR="00FD5EC0" w:rsidRPr="00424860">
        <w:rPr>
          <w:rFonts w:ascii="Calibri" w:hAnsi="Calibri" w:cs="Calibri"/>
        </w:rPr>
        <w:t xml:space="preserve">a single </w:t>
      </w:r>
      <w:r w:rsidRPr="00424860">
        <w:rPr>
          <w:rFonts w:ascii="Calibri" w:hAnsi="Calibri" w:cs="Calibri"/>
        </w:rPr>
        <w:t xml:space="preserve">transition potential map. The pixel values of </w:t>
      </w:r>
      <w:r w:rsidR="00F667AE" w:rsidRPr="00424860">
        <w:rPr>
          <w:rFonts w:ascii="Calibri" w:hAnsi="Calibri" w:cs="Calibri"/>
        </w:rPr>
        <w:t xml:space="preserve">the transition potential </w:t>
      </w:r>
      <w:r w:rsidRPr="00424860">
        <w:rPr>
          <w:rFonts w:ascii="Calibri" w:hAnsi="Calibri" w:cs="Calibri"/>
        </w:rPr>
        <w:t>map ranged from 0 to 1</w:t>
      </w:r>
      <w:r w:rsidR="007D160E" w:rsidRPr="00424860">
        <w:rPr>
          <w:rFonts w:ascii="Calibri" w:hAnsi="Calibri" w:cs="Calibri"/>
        </w:rPr>
        <w:t>,</w:t>
      </w:r>
      <w:r w:rsidRPr="00424860">
        <w:rPr>
          <w:rFonts w:ascii="Calibri" w:hAnsi="Calibri" w:cs="Calibri"/>
        </w:rPr>
        <w:t xml:space="preserve"> indicat</w:t>
      </w:r>
      <w:r w:rsidR="0049011F" w:rsidRPr="00424860">
        <w:rPr>
          <w:rFonts w:ascii="Calibri" w:hAnsi="Calibri" w:cs="Calibri"/>
        </w:rPr>
        <w:t>ing</w:t>
      </w:r>
      <w:r w:rsidRPr="00424860">
        <w:rPr>
          <w:rFonts w:ascii="Calibri" w:hAnsi="Calibri" w:cs="Calibri"/>
        </w:rPr>
        <w:t xml:space="preserve"> the probability </w:t>
      </w:r>
      <w:r w:rsidR="007D160E" w:rsidRPr="00424860">
        <w:rPr>
          <w:rFonts w:ascii="Calibri" w:hAnsi="Calibri" w:cs="Calibri"/>
        </w:rPr>
        <w:t>of being</w:t>
      </w:r>
      <w:r w:rsidRPr="00424860">
        <w:rPr>
          <w:rFonts w:ascii="Calibri" w:hAnsi="Calibri" w:cs="Calibri"/>
        </w:rPr>
        <w:t xml:space="preserve"> an urban pixel </w:t>
      </w:r>
      <w:r w:rsidR="00921FFB">
        <w:rPr>
          <w:rFonts w:ascii="Calibri" w:hAnsi="Calibri" w:cs="Calibri"/>
        </w:rPr>
        <w:t>at</w:t>
      </w:r>
      <w:r w:rsidRPr="00424860">
        <w:rPr>
          <w:rFonts w:ascii="Calibri" w:hAnsi="Calibri" w:cs="Calibri"/>
        </w:rPr>
        <w:t xml:space="preserve"> the </w:t>
      </w:r>
      <w:r w:rsidR="00E51A11">
        <w:rPr>
          <w:rFonts w:ascii="Calibri" w:hAnsi="Calibri" w:cs="Calibri"/>
        </w:rPr>
        <w:t xml:space="preserve">desired </w:t>
      </w:r>
      <w:r w:rsidRPr="00424860">
        <w:rPr>
          <w:rFonts w:ascii="Calibri" w:hAnsi="Calibri" w:cs="Calibri"/>
        </w:rPr>
        <w:t xml:space="preserve">projection date. To reduce the </w:t>
      </w:r>
      <w:r w:rsidR="00BB1D5B">
        <w:rPr>
          <w:rFonts w:ascii="Calibri" w:hAnsi="Calibri" w:cs="Calibri"/>
        </w:rPr>
        <w:t xml:space="preserve">tile </w:t>
      </w:r>
      <w:r w:rsidRPr="00424860">
        <w:rPr>
          <w:rFonts w:ascii="Calibri" w:hAnsi="Calibri" w:cs="Calibri"/>
        </w:rPr>
        <w:t>edge effect</w:t>
      </w:r>
      <w:r w:rsidR="00BB1D5B">
        <w:rPr>
          <w:rFonts w:ascii="Calibri" w:hAnsi="Calibri" w:cs="Calibri"/>
        </w:rPr>
        <w:t>s</w:t>
      </w:r>
      <w:r w:rsidR="007D160E" w:rsidRPr="00424860">
        <w:rPr>
          <w:rFonts w:ascii="Calibri" w:hAnsi="Calibri" w:cs="Calibri"/>
        </w:rPr>
        <w:t>,</w:t>
      </w:r>
      <w:r w:rsidRPr="00424860">
        <w:rPr>
          <w:rFonts w:ascii="Calibri" w:hAnsi="Calibri" w:cs="Calibri"/>
        </w:rPr>
        <w:t xml:space="preserve"> image </w:t>
      </w:r>
      <w:r w:rsidR="0049011F" w:rsidRPr="00424860">
        <w:rPr>
          <w:rFonts w:ascii="Calibri" w:hAnsi="Calibri" w:cs="Calibri"/>
        </w:rPr>
        <w:t>tiles</w:t>
      </w:r>
      <w:r w:rsidRPr="00424860">
        <w:rPr>
          <w:rFonts w:ascii="Calibri" w:hAnsi="Calibri" w:cs="Calibri"/>
        </w:rPr>
        <w:t xml:space="preserve"> were </w:t>
      </w:r>
      <w:r w:rsidR="0049011F" w:rsidRPr="00424860">
        <w:rPr>
          <w:rFonts w:ascii="Calibri" w:hAnsi="Calibri" w:cs="Calibri"/>
        </w:rPr>
        <w:t>cro</w:t>
      </w:r>
      <w:r w:rsidR="00A35717" w:rsidRPr="00424860">
        <w:rPr>
          <w:rFonts w:ascii="Calibri" w:hAnsi="Calibri" w:cs="Calibri"/>
        </w:rPr>
        <w:t>p</w:t>
      </w:r>
      <w:r w:rsidR="0049011F" w:rsidRPr="00424860">
        <w:rPr>
          <w:rFonts w:ascii="Calibri" w:hAnsi="Calibri" w:cs="Calibri"/>
        </w:rPr>
        <w:t xml:space="preserve">ped </w:t>
      </w:r>
      <w:r w:rsidR="00921FFB">
        <w:rPr>
          <w:rFonts w:ascii="Calibri" w:hAnsi="Calibri" w:cs="Calibri"/>
        </w:rPr>
        <w:t>to</w:t>
      </w:r>
      <w:r w:rsidR="0049011F" w:rsidRPr="00424860">
        <w:rPr>
          <w:rFonts w:ascii="Calibri" w:hAnsi="Calibri" w:cs="Calibri"/>
        </w:rPr>
        <w:t xml:space="preserve"> </w:t>
      </w:r>
      <w:r w:rsidR="00921FFB">
        <w:rPr>
          <w:rFonts w:ascii="Calibri" w:hAnsi="Calibri" w:cs="Calibri"/>
        </w:rPr>
        <w:t>a</w:t>
      </w:r>
      <w:r w:rsidR="0049011F" w:rsidRPr="00424860">
        <w:rPr>
          <w:rFonts w:ascii="Calibri" w:hAnsi="Calibri" w:cs="Calibri"/>
        </w:rPr>
        <w:t xml:space="preserve"> size </w:t>
      </w:r>
      <w:r w:rsidR="009D47E7">
        <w:rPr>
          <w:rFonts w:ascii="Calibri" w:hAnsi="Calibri" w:cs="Calibri"/>
        </w:rPr>
        <w:t>that</w:t>
      </w:r>
      <w:r w:rsidR="00BD65F1">
        <w:rPr>
          <w:rFonts w:ascii="Calibri" w:hAnsi="Calibri" w:cs="Calibri"/>
        </w:rPr>
        <w:t xml:space="preserve"> was</w:t>
      </w:r>
      <w:r w:rsidR="00770C4D" w:rsidRPr="00424860">
        <w:rPr>
          <w:rFonts w:ascii="Calibri" w:hAnsi="Calibri" w:cs="Calibri"/>
        </w:rPr>
        <w:t xml:space="preserve"> </w:t>
      </w:r>
      <w:r w:rsidR="00EC702A" w:rsidRPr="00424860">
        <w:rPr>
          <w:rFonts w:ascii="Calibri" w:hAnsi="Calibri" w:cs="Calibri"/>
        </w:rPr>
        <w:t>32</w:t>
      </w:r>
      <w:r w:rsidR="00770C4D" w:rsidRPr="00424860">
        <w:rPr>
          <w:rFonts w:ascii="Calibri" w:hAnsi="Calibri" w:cs="Calibri"/>
        </w:rPr>
        <w:t>-</w:t>
      </w:r>
      <w:r w:rsidR="00EC702A" w:rsidRPr="00424860">
        <w:rPr>
          <w:rFonts w:ascii="Calibri" w:hAnsi="Calibri" w:cs="Calibri"/>
        </w:rPr>
        <w:t>pixel</w:t>
      </w:r>
      <w:r w:rsidRPr="00424860">
        <w:rPr>
          <w:rFonts w:ascii="Calibri" w:hAnsi="Calibri" w:cs="Calibri"/>
        </w:rPr>
        <w:t xml:space="preserve"> </w:t>
      </w:r>
      <w:r w:rsidR="00BD65F1">
        <w:rPr>
          <w:rFonts w:ascii="Calibri" w:hAnsi="Calibri" w:cs="Calibri"/>
        </w:rPr>
        <w:t xml:space="preserve">larger than the </w:t>
      </w:r>
      <w:r w:rsidR="00C541F5">
        <w:rPr>
          <w:rFonts w:ascii="Calibri" w:hAnsi="Calibri" w:cs="Calibri"/>
        </w:rPr>
        <w:t xml:space="preserve">training </w:t>
      </w:r>
      <w:r w:rsidR="00790FFA" w:rsidRPr="00424860">
        <w:rPr>
          <w:rFonts w:ascii="Calibri" w:hAnsi="Calibri" w:cs="Calibri"/>
        </w:rPr>
        <w:t xml:space="preserve">image tiles </w:t>
      </w:r>
      <w:r w:rsidR="00263109" w:rsidRPr="00424860">
        <w:rPr>
          <w:rFonts w:ascii="Calibri" w:hAnsi="Calibri" w:cs="Calibri"/>
        </w:rPr>
        <w:t>(</w:t>
      </w:r>
      <w:r w:rsidR="00263109" w:rsidRPr="00424860">
        <w:rPr>
          <w:rFonts w:ascii="Calibri" w:hAnsi="Calibri" w:cs="Calibri"/>
        </w:rPr>
        <w:fldChar w:fldCharType="begin"/>
      </w:r>
      <w:r w:rsidR="00263109" w:rsidRPr="00424860">
        <w:rPr>
          <w:rFonts w:ascii="Calibri" w:hAnsi="Calibri" w:cs="Calibri"/>
        </w:rPr>
        <w:instrText xml:space="preserve"> REF _Ref81460311 \h </w:instrText>
      </w:r>
      <w:r w:rsidR="00F348D4">
        <w:rPr>
          <w:rFonts w:ascii="Calibri" w:hAnsi="Calibri" w:cs="Calibri"/>
        </w:rPr>
        <w:instrText xml:space="preserve"> \* MERGEFORMAT </w:instrText>
      </w:r>
      <w:r w:rsidR="00263109" w:rsidRPr="00424860">
        <w:rPr>
          <w:rFonts w:ascii="Calibri" w:hAnsi="Calibri" w:cs="Calibri"/>
        </w:rPr>
      </w:r>
      <w:r w:rsidR="00263109" w:rsidRPr="00424860">
        <w:rPr>
          <w:rFonts w:ascii="Calibri" w:hAnsi="Calibri" w:cs="Calibri"/>
        </w:rPr>
        <w:fldChar w:fldCharType="separate"/>
      </w:r>
      <w:r w:rsidR="008066DF" w:rsidRPr="001B6AB9">
        <w:t>Fig</w:t>
      </w:r>
      <w:r w:rsidR="008066DF">
        <w:t>.</w:t>
      </w:r>
      <w:r w:rsidR="008066DF" w:rsidRPr="001B6AB9">
        <w:t xml:space="preserve"> </w:t>
      </w:r>
      <w:r w:rsidR="008066DF">
        <w:rPr>
          <w:i/>
          <w:iCs/>
          <w:noProof/>
        </w:rPr>
        <w:t>5</w:t>
      </w:r>
      <w:r w:rsidR="00263109" w:rsidRPr="00424860">
        <w:rPr>
          <w:rFonts w:ascii="Calibri" w:hAnsi="Calibri" w:cs="Calibri"/>
        </w:rPr>
        <w:fldChar w:fldCharType="end"/>
      </w:r>
      <w:r w:rsidR="00263109" w:rsidRPr="00424860">
        <w:rPr>
          <w:rFonts w:ascii="Calibri" w:hAnsi="Calibri" w:cs="Calibri"/>
        </w:rPr>
        <w:t>)</w:t>
      </w:r>
      <w:r w:rsidRPr="00424860">
        <w:rPr>
          <w:rFonts w:ascii="Calibri" w:hAnsi="Calibri" w:cs="Calibri"/>
        </w:rPr>
        <w:t xml:space="preserve">. </w:t>
      </w:r>
      <w:r w:rsidR="007D160E" w:rsidRPr="00424860">
        <w:rPr>
          <w:rFonts w:ascii="Calibri" w:hAnsi="Calibri" w:cs="Calibri"/>
        </w:rPr>
        <w:t>A</w:t>
      </w:r>
      <w:r w:rsidRPr="00424860">
        <w:rPr>
          <w:rFonts w:ascii="Calibri" w:hAnsi="Calibri" w:cs="Calibri"/>
        </w:rPr>
        <w:t xml:space="preserve">lthough the </w:t>
      </w:r>
      <w:r w:rsidR="00CD71CA" w:rsidRPr="00424860">
        <w:rPr>
          <w:rFonts w:ascii="Calibri" w:hAnsi="Calibri" w:cs="Calibri"/>
        </w:rPr>
        <w:t>U-Net</w:t>
      </w:r>
      <w:r w:rsidRPr="00424860">
        <w:rPr>
          <w:rFonts w:ascii="Calibri" w:hAnsi="Calibri" w:cs="Calibri"/>
        </w:rPr>
        <w:t xml:space="preserve"> </w:t>
      </w:r>
      <w:r w:rsidR="000F5F70">
        <w:rPr>
          <w:rFonts w:ascii="Calibri" w:hAnsi="Calibri" w:cs="Calibri"/>
        </w:rPr>
        <w:t xml:space="preserve">model </w:t>
      </w:r>
      <w:r w:rsidRPr="00424860">
        <w:rPr>
          <w:rFonts w:ascii="Calibri" w:hAnsi="Calibri" w:cs="Calibri"/>
        </w:rPr>
        <w:t xml:space="preserve">was trained on image </w:t>
      </w:r>
      <w:r w:rsidR="00A86DFF" w:rsidRPr="00424860">
        <w:rPr>
          <w:rFonts w:ascii="Calibri" w:hAnsi="Calibri" w:cs="Calibri"/>
        </w:rPr>
        <w:t>tiles</w:t>
      </w:r>
      <w:r w:rsidRPr="00424860">
        <w:rPr>
          <w:rFonts w:ascii="Calibri" w:hAnsi="Calibri" w:cs="Calibri"/>
        </w:rPr>
        <w:t xml:space="preserve"> of 256 × 256 pixels, it </w:t>
      </w:r>
      <w:r w:rsidR="00921FFB">
        <w:rPr>
          <w:rFonts w:ascii="Calibri" w:hAnsi="Calibri" w:cs="Calibri"/>
        </w:rPr>
        <w:t>could</w:t>
      </w:r>
      <w:r w:rsidR="008439A7" w:rsidRPr="00424860">
        <w:rPr>
          <w:rFonts w:ascii="Calibri" w:hAnsi="Calibri" w:cs="Calibri"/>
        </w:rPr>
        <w:t xml:space="preserve"> process the </w:t>
      </w:r>
      <w:r w:rsidR="007909E5" w:rsidRPr="00424860">
        <w:rPr>
          <w:rFonts w:ascii="Calibri" w:hAnsi="Calibri" w:cs="Calibri"/>
        </w:rPr>
        <w:t>buffered</w:t>
      </w:r>
      <w:r w:rsidR="00114624" w:rsidRPr="00424860">
        <w:rPr>
          <w:rFonts w:ascii="Calibri" w:hAnsi="Calibri" w:cs="Calibri"/>
        </w:rPr>
        <w:t xml:space="preserve"> </w:t>
      </w:r>
      <w:r w:rsidRPr="00424860">
        <w:rPr>
          <w:rFonts w:ascii="Calibri" w:hAnsi="Calibri" w:cs="Calibri"/>
        </w:rPr>
        <w:t>320 × 320</w:t>
      </w:r>
      <w:r w:rsidR="00752C0D" w:rsidRPr="00424860">
        <w:rPr>
          <w:rFonts w:ascii="Calibri" w:hAnsi="Calibri" w:cs="Calibri"/>
        </w:rPr>
        <w:t xml:space="preserve"> (original </w:t>
      </w:r>
      <w:r w:rsidR="00DF0C26" w:rsidRPr="00424860">
        <w:rPr>
          <w:rFonts w:ascii="Calibri" w:hAnsi="Calibri" w:cs="Calibri"/>
        </w:rPr>
        <w:t xml:space="preserve">size of </w:t>
      </w:r>
      <w:r w:rsidR="00752C0D" w:rsidRPr="00424860">
        <w:rPr>
          <w:rFonts w:ascii="Calibri" w:hAnsi="Calibri" w:cs="Calibri"/>
        </w:rPr>
        <w:t xml:space="preserve">256 plus </w:t>
      </w:r>
      <w:r w:rsidR="004E1CB9" w:rsidRPr="00424860">
        <w:rPr>
          <w:rFonts w:ascii="Calibri" w:hAnsi="Calibri" w:cs="Calibri"/>
        </w:rPr>
        <w:t xml:space="preserve">buffers at edges of </w:t>
      </w:r>
      <w:r w:rsidR="00DF0C26" w:rsidRPr="00424860">
        <w:rPr>
          <w:rFonts w:ascii="Calibri" w:hAnsi="Calibri" w:cs="Calibri"/>
        </w:rPr>
        <w:t xml:space="preserve">size </w:t>
      </w:r>
      <w:r w:rsidR="004E1CB9" w:rsidRPr="00424860">
        <w:rPr>
          <w:rFonts w:ascii="Calibri" w:hAnsi="Calibri" w:cs="Calibri"/>
        </w:rPr>
        <w:t>32 × 2</w:t>
      </w:r>
      <w:r w:rsidR="00752C0D" w:rsidRPr="00424860">
        <w:rPr>
          <w:rFonts w:ascii="Calibri" w:hAnsi="Calibri" w:cs="Calibri"/>
        </w:rPr>
        <w:t>)</w:t>
      </w:r>
      <w:r w:rsidRPr="00424860">
        <w:rPr>
          <w:rFonts w:ascii="Calibri" w:hAnsi="Calibri" w:cs="Calibri"/>
        </w:rPr>
        <w:t xml:space="preserve"> </w:t>
      </w:r>
      <w:r w:rsidR="00A85AF1" w:rsidRPr="00424860">
        <w:rPr>
          <w:rFonts w:ascii="Calibri" w:hAnsi="Calibri" w:cs="Calibri"/>
        </w:rPr>
        <w:t xml:space="preserve">image tiles </w:t>
      </w:r>
      <w:r w:rsidR="007909E5" w:rsidRPr="00424860">
        <w:rPr>
          <w:rFonts w:ascii="Calibri" w:hAnsi="Calibri" w:cs="Calibri"/>
        </w:rPr>
        <w:t>because of the dimension</w:t>
      </w:r>
      <w:r w:rsidR="00921FFB">
        <w:rPr>
          <w:rFonts w:ascii="Calibri" w:hAnsi="Calibri" w:cs="Calibri"/>
        </w:rPr>
        <w:t>al</w:t>
      </w:r>
      <w:r w:rsidR="007909E5" w:rsidRPr="00424860">
        <w:rPr>
          <w:rFonts w:ascii="Calibri" w:hAnsi="Calibri" w:cs="Calibri"/>
        </w:rPr>
        <w:t xml:space="preserve"> insensi</w:t>
      </w:r>
      <w:r w:rsidR="000E2F4B">
        <w:rPr>
          <w:rFonts w:ascii="Calibri" w:hAnsi="Calibri" w:cs="Calibri"/>
        </w:rPr>
        <w:t>tivity</w:t>
      </w:r>
      <w:r w:rsidR="007909E5" w:rsidRPr="00424860">
        <w:rPr>
          <w:rFonts w:ascii="Calibri" w:hAnsi="Calibri" w:cs="Calibri"/>
        </w:rPr>
        <w:t xml:space="preserve"> of CNN structures </w:t>
      </w:r>
      <w:sdt>
        <w:sdtPr>
          <w:rPr>
            <w:rFonts w:ascii="Calibri" w:hAnsi="Calibri" w:cs="Calibri"/>
          </w:rPr>
          <w:alias w:val="To edit, see citavi.com/edit"/>
          <w:tag w:val="CitaviPlaceholder#656e3a61-28d7-42f9-b781-7132e944864b"/>
          <w:id w:val="643934135"/>
          <w:placeholder>
            <w:docPart w:val="DefaultPlaceholder_-1854013440"/>
          </w:placeholder>
        </w:sdtPr>
        <w:sdtEndPr/>
        <w:sdtContent>
          <w:r w:rsidR="000536BC" w:rsidRPr="00424860">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SwiUmVmZXJlbmNlSWQiOiI2OGI4OWQ2My0wZTZkLTQyMjYtOTRkMC0yOThjYWNiMTk0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Q1ZQUi4yMDE1LjcyOTg5NjUiLCJVcmlTdHJpbmciOiJodHRwczovL2RvaS5vcmcvMTAuMTEwOS9DVlBSLjIwMTUuNzI5ODk2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ZDFkY2NmYi01MjdlLTRmNDQtYjFlNi1jZGYwOThiNDQxZWYiLCJNb2RpZmllZE9uIjoiMjAyMS0wOC0zMVQyMjo1MTo1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pZWVleHBsb3JlLmllZWUub3JnL2RvY3VtZW50LzcyOTg5NjUvIiwiVXJpU3RyaW5nIjoiaHR0cDovL2llZWV4cGxvcmUuaWVlZS5vcmcvZG9jdW1lbnQvNzI5ODk2NS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gifX0sIlVzZU51bWJlcmluZ1R5cGVPZlBhcmVudERvY3VtZW50IjpmYWxzZX1dLCJGb3JtYXR0ZWRUZXh0Ijp7IiRpZCI6IjE3IiwiQ291bnQiOjEsIlRleHRVbml0cyI6W3siJGlkIjoiMTgiLCJGb250U3R5bGUiOnsiJGlkIjoiMTkiLCJOZXV0cmFsIjp0cnVlfSwiUmVhZGluZ09yZGVyIjoxLCJUZXh0IjoiKExvbmcgZXQgYWwuLCAyMDE1KSJ9XX0sIlRhZyI6IkNpdGF2aVBsYWNlaG9sZGVyIzY1NmUzYTYxLTI4ZDctNDJmOS1iNzgxLTcxMzJlOTQ0ODY0YiIsIlRleHQiOiIoTG9uZyBldCBhbC4sIDIwMTUpIiwiV0FJVmVyc2lvbiI6IjYuMTQuMC4wIn0=}</w:instrText>
          </w:r>
          <w:r w:rsidR="000536BC" w:rsidRPr="00424860">
            <w:rPr>
              <w:rFonts w:ascii="Calibri" w:hAnsi="Calibri" w:cs="Calibri"/>
              <w:noProof/>
            </w:rPr>
            <w:fldChar w:fldCharType="separate"/>
          </w:r>
          <w:r w:rsidR="009F20B2">
            <w:rPr>
              <w:rFonts w:ascii="Calibri" w:hAnsi="Calibri" w:cs="Calibri"/>
              <w:noProof/>
            </w:rPr>
            <w:t>(Long et al., 2015)</w:t>
          </w:r>
          <w:r w:rsidR="000536BC" w:rsidRPr="00424860">
            <w:rPr>
              <w:rFonts w:ascii="Calibri" w:hAnsi="Calibri" w:cs="Calibri"/>
              <w:noProof/>
            </w:rPr>
            <w:fldChar w:fldCharType="end"/>
          </w:r>
        </w:sdtContent>
      </w:sdt>
      <w:r w:rsidRPr="00424860">
        <w:rPr>
          <w:rFonts w:ascii="Calibri" w:hAnsi="Calibri" w:cs="Calibri"/>
        </w:rPr>
        <w:t>.</w:t>
      </w:r>
    </w:p>
    <w:p w14:paraId="7C6DF3A5" w14:textId="2118D257" w:rsidR="00263109" w:rsidRPr="00424860" w:rsidRDefault="00665C6C" w:rsidP="00D71802">
      <w:pPr>
        <w:keepNext/>
        <w:spacing w:after="0"/>
      </w:pPr>
      <w:r w:rsidRPr="00424860">
        <w:rPr>
          <w:rFonts w:ascii="Calibri" w:hAnsi="Calibri" w:cs="Calibri"/>
          <w:noProof/>
        </w:rPr>
        <w:lastRenderedPageBreak/>
        <w:drawing>
          <wp:inline distT="0" distB="0" distL="0" distR="0" wp14:anchorId="504A250D" wp14:editId="477C4E92">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3430CDCA" w:rsidR="00263109" w:rsidRPr="001B6AB9" w:rsidRDefault="00263109" w:rsidP="009E3CCD">
      <w:pPr>
        <w:pStyle w:val="Caption"/>
        <w:rPr>
          <w:i w:val="0"/>
          <w:iCs w:val="0"/>
        </w:rPr>
      </w:pPr>
      <w:bookmarkStart w:id="10" w:name="_Ref81460311"/>
      <w:r w:rsidRPr="001B6AB9">
        <w:rPr>
          <w:i w:val="0"/>
          <w:iCs w:val="0"/>
        </w:rPr>
        <w:t>Fig</w:t>
      </w:r>
      <w:r w:rsidR="000E2F4B">
        <w:rPr>
          <w:i w:val="0"/>
          <w:iCs w:val="0"/>
        </w:rPr>
        <w:t>.</w:t>
      </w:r>
      <w:r w:rsidRPr="001B6AB9">
        <w:rPr>
          <w:i w:val="0"/>
          <w:iCs w:val="0"/>
        </w:rPr>
        <w:t xml:space="preserve"> </w:t>
      </w:r>
      <w:r w:rsidRPr="001B6AB9">
        <w:rPr>
          <w:i w:val="0"/>
          <w:iCs w:val="0"/>
        </w:rPr>
        <w:fldChar w:fldCharType="begin"/>
      </w:r>
      <w:r w:rsidRPr="001B6AB9">
        <w:rPr>
          <w:i w:val="0"/>
          <w:iCs w:val="0"/>
        </w:rPr>
        <w:instrText>SEQ Figure \* ARABIC</w:instrText>
      </w:r>
      <w:r w:rsidRPr="001B6AB9">
        <w:rPr>
          <w:i w:val="0"/>
          <w:iCs w:val="0"/>
        </w:rPr>
        <w:fldChar w:fldCharType="separate"/>
      </w:r>
      <w:r w:rsidR="008066DF">
        <w:rPr>
          <w:i w:val="0"/>
          <w:iCs w:val="0"/>
          <w:noProof/>
        </w:rPr>
        <w:t>5</w:t>
      </w:r>
      <w:r w:rsidRPr="001B6AB9">
        <w:rPr>
          <w:i w:val="0"/>
          <w:iCs w:val="0"/>
        </w:rPr>
        <w:fldChar w:fldCharType="end"/>
      </w:r>
      <w:bookmarkEnd w:id="10"/>
      <w:r w:rsidRPr="001B6AB9">
        <w:rPr>
          <w:i w:val="0"/>
          <w:iCs w:val="0"/>
        </w:rPr>
        <w:t xml:space="preserve">. Buffering </w:t>
      </w:r>
      <w:r w:rsidR="000E2F4B">
        <w:rPr>
          <w:i w:val="0"/>
          <w:iCs w:val="0"/>
        </w:rPr>
        <w:t xml:space="preserve">the </w:t>
      </w:r>
      <w:r w:rsidRPr="001B6AB9">
        <w:rPr>
          <w:i w:val="0"/>
          <w:iCs w:val="0"/>
        </w:rPr>
        <w:t>image tile to reduce</w:t>
      </w:r>
      <w:r w:rsidR="00CC629F" w:rsidRPr="001B6AB9">
        <w:rPr>
          <w:i w:val="0"/>
          <w:iCs w:val="0"/>
        </w:rPr>
        <w:t xml:space="preserve"> the</w:t>
      </w:r>
      <w:r w:rsidRPr="001B6AB9">
        <w:rPr>
          <w:i w:val="0"/>
          <w:iCs w:val="0"/>
        </w:rPr>
        <w:t xml:space="preserve"> edge effect</w:t>
      </w:r>
      <w:r w:rsidR="00B732F3">
        <w:rPr>
          <w:i w:val="0"/>
          <w:iCs w:val="0"/>
        </w:rPr>
        <w:t>s</w:t>
      </w:r>
      <w:r w:rsidR="00114624" w:rsidRPr="001B6AB9">
        <w:rPr>
          <w:i w:val="0"/>
          <w:iCs w:val="0"/>
        </w:rPr>
        <w:t>.</w:t>
      </w:r>
      <w:r w:rsidR="002317BF" w:rsidRPr="001B6AB9">
        <w:rPr>
          <w:i w:val="0"/>
          <w:iCs w:val="0"/>
        </w:rPr>
        <w:t xml:space="preserve"> Because the final output was a mosaic of image tiles, </w:t>
      </w:r>
      <w:r w:rsidR="001E41BE" w:rsidRPr="001B6AB9">
        <w:rPr>
          <w:i w:val="0"/>
          <w:iCs w:val="0"/>
        </w:rPr>
        <w:t xml:space="preserve">we buffered each </w:t>
      </w:r>
      <w:r w:rsidR="00AB1264" w:rsidRPr="001B6AB9">
        <w:rPr>
          <w:i w:val="0"/>
          <w:iCs w:val="0"/>
        </w:rPr>
        <w:t xml:space="preserve">image </w:t>
      </w:r>
      <w:r w:rsidR="001E41BE" w:rsidRPr="001B6AB9">
        <w:rPr>
          <w:i w:val="0"/>
          <w:iCs w:val="0"/>
        </w:rPr>
        <w:t>tile</w:t>
      </w:r>
      <w:r w:rsidR="00E608F1" w:rsidRPr="001B6AB9">
        <w:rPr>
          <w:i w:val="0"/>
          <w:iCs w:val="0"/>
        </w:rPr>
        <w:t xml:space="preserve"> with </w:t>
      </w:r>
      <w:r w:rsidR="000E2F4B">
        <w:rPr>
          <w:i w:val="0"/>
          <w:iCs w:val="0"/>
        </w:rPr>
        <w:t xml:space="preserve">an </w:t>
      </w:r>
      <w:r w:rsidR="00E608F1" w:rsidRPr="001B6AB9">
        <w:rPr>
          <w:i w:val="0"/>
          <w:iCs w:val="0"/>
        </w:rPr>
        <w:t xml:space="preserve">additional 32 pixels at the edges and </w:t>
      </w:r>
      <w:r w:rsidR="003F7D15" w:rsidRPr="001B6AB9">
        <w:rPr>
          <w:i w:val="0"/>
          <w:iCs w:val="0"/>
        </w:rPr>
        <w:t>removed these buffers</w:t>
      </w:r>
      <w:r w:rsidR="00601A48" w:rsidRPr="001B6AB9">
        <w:rPr>
          <w:i w:val="0"/>
          <w:iCs w:val="0"/>
        </w:rPr>
        <w:t xml:space="preserve"> </w:t>
      </w:r>
      <w:r w:rsidR="009279A7" w:rsidRPr="001B6AB9">
        <w:rPr>
          <w:i w:val="0"/>
          <w:iCs w:val="0"/>
        </w:rPr>
        <w:t xml:space="preserve">before mosaicking to the final output map </w:t>
      </w:r>
      <w:r w:rsidR="00E21979" w:rsidRPr="001B6AB9">
        <w:rPr>
          <w:i w:val="0"/>
          <w:iCs w:val="0"/>
        </w:rPr>
        <w:t xml:space="preserve">to </w:t>
      </w:r>
      <w:r w:rsidR="00395E96" w:rsidRPr="001B6AB9">
        <w:rPr>
          <w:i w:val="0"/>
          <w:iCs w:val="0"/>
        </w:rPr>
        <w:t xml:space="preserve">reduce the </w:t>
      </w:r>
      <w:r w:rsidR="0083555F" w:rsidRPr="001B6AB9">
        <w:rPr>
          <w:i w:val="0"/>
          <w:iCs w:val="0"/>
        </w:rPr>
        <w:t>edge effect</w:t>
      </w:r>
      <w:r w:rsidR="00737688" w:rsidRPr="001B6AB9">
        <w:rPr>
          <w:i w:val="0"/>
          <w:iCs w:val="0"/>
        </w:rPr>
        <w:t>.</w:t>
      </w:r>
      <w:r w:rsidR="00CA39EB" w:rsidRPr="001B6AB9">
        <w:rPr>
          <w:i w:val="0"/>
          <w:iCs w:val="0"/>
        </w:rPr>
        <w:t xml:space="preserve"> </w:t>
      </w:r>
      <w:r w:rsidR="00292E2D" w:rsidRPr="001B6AB9">
        <w:rPr>
          <w:i w:val="0"/>
          <w:iCs w:val="0"/>
        </w:rPr>
        <w:t xml:space="preserve">A </w:t>
      </w:r>
      <w:r w:rsidR="000E2F4B">
        <w:rPr>
          <w:i w:val="0"/>
          <w:iCs w:val="0"/>
        </w:rPr>
        <w:t>larger</w:t>
      </w:r>
      <w:r w:rsidR="00292E2D" w:rsidRPr="001B6AB9">
        <w:rPr>
          <w:i w:val="0"/>
          <w:iCs w:val="0"/>
        </w:rPr>
        <w:t xml:space="preserve"> buffer size</w:t>
      </w:r>
      <w:r w:rsidR="000739E0" w:rsidRPr="001B6AB9">
        <w:rPr>
          <w:i w:val="0"/>
          <w:iCs w:val="0"/>
        </w:rPr>
        <w:t xml:space="preserve"> </w:t>
      </w:r>
      <w:r w:rsidR="000E2F4B">
        <w:rPr>
          <w:i w:val="0"/>
          <w:iCs w:val="0"/>
        </w:rPr>
        <w:t>would</w:t>
      </w:r>
      <w:r w:rsidR="000739E0" w:rsidRPr="001B6AB9">
        <w:rPr>
          <w:i w:val="0"/>
          <w:iCs w:val="0"/>
        </w:rPr>
        <w:t xml:space="preserve"> better</w:t>
      </w:r>
      <w:r w:rsidR="00292E2D" w:rsidRPr="001B6AB9">
        <w:rPr>
          <w:i w:val="0"/>
          <w:iCs w:val="0"/>
        </w:rPr>
        <w:t xml:space="preserve"> </w:t>
      </w:r>
      <w:r w:rsidR="005974F6" w:rsidRPr="001B6AB9">
        <w:rPr>
          <w:i w:val="0"/>
          <w:iCs w:val="0"/>
        </w:rPr>
        <w:t>alleviate</w:t>
      </w:r>
      <w:r w:rsidR="000739E0" w:rsidRPr="001B6AB9">
        <w:rPr>
          <w:i w:val="0"/>
          <w:iCs w:val="0"/>
        </w:rPr>
        <w:t xml:space="preserve"> the edge effect but lead to a </w:t>
      </w:r>
      <w:r w:rsidR="00DB395F" w:rsidRPr="001B6AB9">
        <w:rPr>
          <w:i w:val="0"/>
          <w:iCs w:val="0"/>
        </w:rPr>
        <w:t>higher</w:t>
      </w:r>
      <w:r w:rsidR="00B449DA" w:rsidRPr="001B6AB9">
        <w:rPr>
          <w:i w:val="0"/>
          <w:iCs w:val="0"/>
        </w:rPr>
        <w:t xml:space="preserve"> computation</w:t>
      </w:r>
      <w:r w:rsidR="000E2F4B">
        <w:rPr>
          <w:i w:val="0"/>
          <w:iCs w:val="0"/>
        </w:rPr>
        <w:t>al</w:t>
      </w:r>
      <w:r w:rsidR="00B449DA" w:rsidRPr="001B6AB9">
        <w:rPr>
          <w:i w:val="0"/>
          <w:iCs w:val="0"/>
        </w:rPr>
        <w:t xml:space="preserve"> cost</w:t>
      </w:r>
      <w:r w:rsidR="000E2F4B">
        <w:rPr>
          <w:i w:val="0"/>
          <w:iCs w:val="0"/>
        </w:rPr>
        <w:t>;</w:t>
      </w:r>
      <w:r w:rsidR="00B449DA" w:rsidRPr="001B6AB9">
        <w:rPr>
          <w:i w:val="0"/>
          <w:iCs w:val="0"/>
        </w:rPr>
        <w:t xml:space="preserve"> thus</w:t>
      </w:r>
      <w:r w:rsidR="000E2F4B">
        <w:rPr>
          <w:i w:val="0"/>
          <w:iCs w:val="0"/>
        </w:rPr>
        <w:t>,</w:t>
      </w:r>
      <w:r w:rsidR="00B449DA" w:rsidRPr="001B6AB9">
        <w:rPr>
          <w:i w:val="0"/>
          <w:iCs w:val="0"/>
        </w:rPr>
        <w:t xml:space="preserve"> we selected a</w:t>
      </w:r>
      <w:r w:rsidR="00CA39EB" w:rsidRPr="001B6AB9">
        <w:rPr>
          <w:i w:val="0"/>
          <w:iCs w:val="0"/>
        </w:rPr>
        <w:t xml:space="preserve"> 32</w:t>
      </w:r>
      <w:r w:rsidR="000E2F4B">
        <w:rPr>
          <w:i w:val="0"/>
          <w:iCs w:val="0"/>
        </w:rPr>
        <w:t>-pixel</w:t>
      </w:r>
      <w:r w:rsidR="00CA39EB" w:rsidRPr="001B6AB9">
        <w:rPr>
          <w:i w:val="0"/>
          <w:iCs w:val="0"/>
        </w:rPr>
        <w:t xml:space="preserve"> </w:t>
      </w:r>
      <w:r w:rsidR="00983BB4" w:rsidRPr="001B6AB9">
        <w:rPr>
          <w:i w:val="0"/>
          <w:iCs w:val="0"/>
        </w:rPr>
        <w:t>buffer</w:t>
      </w:r>
      <w:r w:rsidR="00CA39EB" w:rsidRPr="001B6AB9">
        <w:rPr>
          <w:i w:val="0"/>
          <w:iCs w:val="0"/>
        </w:rPr>
        <w:t xml:space="preserve"> size </w:t>
      </w:r>
      <w:r w:rsidR="000E2F4B">
        <w:rPr>
          <w:i w:val="0"/>
          <w:iCs w:val="0"/>
        </w:rPr>
        <w:t>as it is</w:t>
      </w:r>
      <w:r w:rsidR="00CA39EB" w:rsidRPr="001B6AB9">
        <w:rPr>
          <w:i w:val="0"/>
          <w:iCs w:val="0"/>
        </w:rPr>
        <w:t xml:space="preserve"> common</w:t>
      </w:r>
      <w:r w:rsidR="000E2F4B">
        <w:rPr>
          <w:i w:val="0"/>
          <w:iCs w:val="0"/>
        </w:rPr>
        <w:t>ly</w:t>
      </w:r>
      <w:r w:rsidR="00CA39EB" w:rsidRPr="001B6AB9">
        <w:rPr>
          <w:i w:val="0"/>
          <w:iCs w:val="0"/>
        </w:rPr>
        <w:t xml:space="preserve"> </w:t>
      </w:r>
      <w:r w:rsidR="000E2F4B">
        <w:rPr>
          <w:i w:val="0"/>
          <w:iCs w:val="0"/>
        </w:rPr>
        <w:t>used</w:t>
      </w:r>
      <w:r w:rsidR="00CA39EB" w:rsidRPr="001B6AB9">
        <w:rPr>
          <w:i w:val="0"/>
          <w:iCs w:val="0"/>
        </w:rPr>
        <w:t xml:space="preserve"> in </w:t>
      </w:r>
      <w:r w:rsidR="005974F6" w:rsidRPr="001B6AB9">
        <w:rPr>
          <w:i w:val="0"/>
          <w:iCs w:val="0"/>
        </w:rPr>
        <w:t xml:space="preserve">deep learning </w:t>
      </w:r>
      <w:r w:rsidR="0027012B" w:rsidRPr="001B6AB9">
        <w:rPr>
          <w:i w:val="0"/>
          <w:iCs w:val="0"/>
        </w:rPr>
        <w:t>structures</w:t>
      </w:r>
      <w:r w:rsidR="005974F6" w:rsidRPr="001B6AB9">
        <w:rPr>
          <w:i w:val="0"/>
          <w:iCs w:val="0"/>
        </w:rPr>
        <w:t xml:space="preserve"> that balance </w:t>
      </w:r>
      <w:r w:rsidR="00E43140" w:rsidRPr="001B6AB9">
        <w:rPr>
          <w:i w:val="0"/>
          <w:iCs w:val="0"/>
        </w:rPr>
        <w:t>effect</w:t>
      </w:r>
      <w:r w:rsidR="000E2F4B">
        <w:rPr>
          <w:i w:val="0"/>
          <w:iCs w:val="0"/>
        </w:rPr>
        <w:t>s</w:t>
      </w:r>
      <w:r w:rsidR="00E43140" w:rsidRPr="001B6AB9">
        <w:rPr>
          <w:i w:val="0"/>
          <w:iCs w:val="0"/>
        </w:rPr>
        <w:t xml:space="preserve"> and cost</w:t>
      </w:r>
      <w:r w:rsidR="008F343F" w:rsidRPr="001B6AB9">
        <w:rPr>
          <w:i w:val="0"/>
          <w:iCs w:val="0"/>
        </w:rPr>
        <w:t xml:space="preserve"> </w:t>
      </w:r>
      <w:sdt>
        <w:sdtPr>
          <w:rPr>
            <w:i w:val="0"/>
            <w:iCs w:val="0"/>
          </w:rPr>
          <w:alias w:val="To edit, see citavi.com/edit"/>
          <w:tag w:val="CitaviPlaceholder#b07da8fc-01e3-4364-b491-12a651c385cd"/>
          <w:id w:val="1221410663"/>
          <w:placeholder>
            <w:docPart w:val="DefaultPlaceholder_-1854013440"/>
          </w:placeholder>
        </w:sdtPr>
        <w:sdtEndPr/>
        <w:sdtContent>
          <w:r w:rsidR="008F343F" w:rsidRPr="001B6AB9">
            <w:rPr>
              <w:i w:val="0"/>
              <w:iCs w:val="0"/>
            </w:rPr>
            <w:fldChar w:fldCharType="begin"/>
          </w:r>
          <w:r w:rsidR="001E176E">
            <w:rPr>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Q1ZQUi4yMDE1LjcyOTg5NjUiLCJVcmlTdHJpbmciOiJodHRwczovL2RvaS5vcmcvMTAuMTEwOS9DVlBSLjIwMTUuNzI5ODk2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ZDFkY2NmYi01MjdlLTRmNDQtYjFlNi1jZGYwOThiNDQxZWYiLCJNb2RpZmllZE9uIjoiMjAyMS0wOC0zMVQyMjo1MTo1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pZWVleHBsb3JlLmllZWUub3JnL2RvY3VtZW50LzcyOTg5NjUvIiwiVXJpU3RyaW5nIjoiaHR0cDovL2llZWV4cGxvcmUuaWVlZS5vcmcvZG9jdW1lbnQvNzI5ODk2NS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gifX0sIlVzZU51bWJlcmluZ1R5cGVPZlBhcmVudERvY3VtZW50IjpmYWxzZX1dLCJGb3JtYXR0ZWRUZXh0Ijp7IiRpZCI6IjE3IiwiQ291bnQiOjEsIlRleHRVbml0cyI6W3siJGlkIjoiMTgiLCJGb250U3R5bGUiOnsiJGlkIjoiMTkiLCJOZXV0cmFsIjp0cnVlfSwiUmVhZGluZ09yZGVyIjoxLCJUZXh0IjoiKExvbmcgZXQgYWwuLCAyMDE1KSJ9XX0sIlRhZyI6IkNpdGF2aVBsYWNlaG9sZGVyI2IwN2RhOGZjLTAxZTMtNDM2NC1iNDkxLTEyYTY1MWMzODVjZCIsIlRleHQiOiIoTG9uZyBldCBhbC4sIDIwMTUpIiwiV0FJVmVyc2lvbiI6IjYuMTQuMC4wIn0=}</w:instrText>
          </w:r>
          <w:r w:rsidR="008F343F" w:rsidRPr="001B6AB9">
            <w:rPr>
              <w:i w:val="0"/>
              <w:iCs w:val="0"/>
            </w:rPr>
            <w:fldChar w:fldCharType="separate"/>
          </w:r>
          <w:r w:rsidR="00D85511">
            <w:rPr>
              <w:i w:val="0"/>
              <w:iCs w:val="0"/>
            </w:rPr>
            <w:t>(Long et al., 2015)</w:t>
          </w:r>
          <w:r w:rsidR="008F343F" w:rsidRPr="001B6AB9">
            <w:rPr>
              <w:i w:val="0"/>
              <w:iCs w:val="0"/>
            </w:rPr>
            <w:fldChar w:fldCharType="end"/>
          </w:r>
        </w:sdtContent>
      </w:sdt>
      <w:r w:rsidR="00E43140" w:rsidRPr="001B6AB9">
        <w:rPr>
          <w:i w:val="0"/>
          <w:iCs w:val="0"/>
        </w:rPr>
        <w:t>.</w:t>
      </w:r>
    </w:p>
    <w:p w14:paraId="0A6EB5C5" w14:textId="32B64B7F" w:rsidR="00AE6644" w:rsidRDefault="000E2F4B" w:rsidP="00F348D4">
      <w:pPr>
        <w:rPr>
          <w:rFonts w:ascii="Calibri" w:hAnsi="Calibri" w:cs="Calibri"/>
        </w:rPr>
      </w:pPr>
      <w:r>
        <w:rPr>
          <w:rFonts w:ascii="Calibri" w:hAnsi="Calibri" w:cs="Calibri"/>
        </w:rPr>
        <w:t>A</w:t>
      </w:r>
      <w:r w:rsidR="009C7D21" w:rsidRPr="00424860">
        <w:rPr>
          <w:rFonts w:ascii="Calibri" w:hAnsi="Calibri" w:cs="Calibri"/>
        </w:rPr>
        <w:t xml:space="preserve"> </w:t>
      </w:r>
      <w:r w:rsidR="006D123D" w:rsidRPr="00424860">
        <w:rPr>
          <w:rFonts w:ascii="Calibri" w:hAnsi="Calibri" w:cs="Calibri"/>
        </w:rPr>
        <w:t>classified</w:t>
      </w:r>
      <w:r w:rsidR="0056120C" w:rsidRPr="00424860">
        <w:rPr>
          <w:rFonts w:ascii="Calibri" w:hAnsi="Calibri" w:cs="Calibri"/>
        </w:rPr>
        <w:t xml:space="preserve"> urban </w:t>
      </w:r>
      <w:r w:rsidR="00BA76D7">
        <w:rPr>
          <w:rFonts w:ascii="Calibri" w:hAnsi="Calibri" w:cs="Calibri"/>
        </w:rPr>
        <w:t>land-use</w:t>
      </w:r>
      <w:r w:rsidR="009C7D21" w:rsidRPr="00424860">
        <w:rPr>
          <w:rFonts w:ascii="Calibri" w:hAnsi="Calibri" w:cs="Calibri"/>
        </w:rPr>
        <w:t xml:space="preserve"> map was created by binarizing the transition potential map</w:t>
      </w:r>
      <w:r w:rsidR="00355FB8">
        <w:rPr>
          <w:rFonts w:ascii="Calibri" w:hAnsi="Calibri" w:cs="Calibri"/>
        </w:rPr>
        <w:t xml:space="preserve"> </w:t>
      </w:r>
      <w:r w:rsidR="000B2F2D">
        <w:rPr>
          <w:rFonts w:ascii="Calibri" w:hAnsi="Calibri" w:cs="Calibri"/>
        </w:rPr>
        <w:t xml:space="preserve">using a </w:t>
      </w:r>
      <w:r w:rsidR="00BC3D27">
        <w:rPr>
          <w:rFonts w:ascii="Calibri" w:hAnsi="Calibri" w:cs="Calibri"/>
        </w:rPr>
        <w:t>threshold</w:t>
      </w:r>
      <w:r w:rsidR="009C7D21" w:rsidRPr="00424860">
        <w:rPr>
          <w:rFonts w:ascii="Calibri" w:hAnsi="Calibri" w:cs="Calibri"/>
        </w:rPr>
        <w:t xml:space="preserve">. </w:t>
      </w:r>
      <w:r w:rsidR="000B2F2D">
        <w:rPr>
          <w:rFonts w:ascii="Calibri" w:hAnsi="Calibri" w:cs="Calibri"/>
        </w:rPr>
        <w:t>First, w</w:t>
      </w:r>
      <w:r w:rsidR="009C7D21" w:rsidRPr="00424860">
        <w:rPr>
          <w:rFonts w:ascii="Calibri" w:hAnsi="Calibri" w:cs="Calibri"/>
        </w:rPr>
        <w:t>e</w:t>
      </w:r>
      <w:r w:rsidR="00210C3B" w:rsidRPr="00424860">
        <w:rPr>
          <w:rFonts w:ascii="Calibri" w:hAnsi="Calibri" w:cs="Calibri"/>
        </w:rPr>
        <w:t xml:space="preserve"> rank</w:t>
      </w:r>
      <w:r w:rsidR="00314F38" w:rsidRPr="00424860">
        <w:rPr>
          <w:rFonts w:ascii="Calibri" w:hAnsi="Calibri" w:cs="Calibri"/>
        </w:rPr>
        <w:t xml:space="preserve">ed the </w:t>
      </w:r>
      <w:r w:rsidR="000F3AC2" w:rsidRPr="00424860">
        <w:rPr>
          <w:rFonts w:ascii="Calibri" w:hAnsi="Calibri" w:cs="Calibri"/>
        </w:rPr>
        <w:t>pixel value</w:t>
      </w:r>
      <w:r w:rsidR="00742B20" w:rsidRPr="00424860">
        <w:rPr>
          <w:rFonts w:ascii="Calibri" w:hAnsi="Calibri" w:cs="Calibri"/>
        </w:rPr>
        <w:t>s</w:t>
      </w:r>
      <w:r w:rsidR="000F3AC2" w:rsidRPr="00424860">
        <w:rPr>
          <w:rFonts w:ascii="Calibri" w:hAnsi="Calibri" w:cs="Calibri"/>
        </w:rPr>
        <w:t xml:space="preserve"> of the </w:t>
      </w:r>
      <w:r w:rsidR="00314F38" w:rsidRPr="00424860">
        <w:rPr>
          <w:rFonts w:ascii="Calibri" w:hAnsi="Calibri" w:cs="Calibri"/>
        </w:rPr>
        <w:t xml:space="preserve">transition potential </w:t>
      </w:r>
      <w:r w:rsidR="00742B20" w:rsidRPr="00424860">
        <w:rPr>
          <w:rFonts w:ascii="Calibri" w:hAnsi="Calibri" w:cs="Calibri"/>
        </w:rPr>
        <w:t xml:space="preserve">map </w:t>
      </w:r>
      <w:r w:rsidR="000F3AC2" w:rsidRPr="00424860">
        <w:rPr>
          <w:rFonts w:ascii="Calibri" w:hAnsi="Calibri" w:cs="Calibri"/>
        </w:rPr>
        <w:t>from highest to lowest</w:t>
      </w:r>
      <w:r w:rsidR="00B9494F" w:rsidRPr="00424860">
        <w:rPr>
          <w:rFonts w:ascii="Calibri" w:hAnsi="Calibri" w:cs="Calibri"/>
        </w:rPr>
        <w:t xml:space="preserve">, </w:t>
      </w:r>
      <w:r w:rsidR="00C32F98" w:rsidRPr="00424860">
        <w:rPr>
          <w:rFonts w:ascii="Calibri" w:hAnsi="Calibri" w:cs="Calibri"/>
        </w:rPr>
        <w:t>accumulated the pixel count</w:t>
      </w:r>
      <w:r w:rsidR="00F709EC" w:rsidRPr="00424860">
        <w:rPr>
          <w:rFonts w:ascii="Calibri" w:hAnsi="Calibri" w:cs="Calibri"/>
        </w:rPr>
        <w:t xml:space="preserve"> </w:t>
      </w:r>
      <w:r w:rsidR="005A61FF" w:rsidRPr="00424860">
        <w:rPr>
          <w:rFonts w:ascii="Calibri" w:hAnsi="Calibri" w:cs="Calibri"/>
        </w:rPr>
        <w:t>in this order</w:t>
      </w:r>
      <w:r w:rsidR="00517833" w:rsidRPr="00424860">
        <w:rPr>
          <w:rFonts w:ascii="Calibri" w:hAnsi="Calibri" w:cs="Calibri"/>
        </w:rPr>
        <w:t>,</w:t>
      </w:r>
      <w:r w:rsidR="00685C90" w:rsidRPr="00424860">
        <w:rPr>
          <w:rFonts w:ascii="Calibri" w:hAnsi="Calibri" w:cs="Calibri"/>
        </w:rPr>
        <w:t xml:space="preserve"> </w:t>
      </w:r>
      <w:r w:rsidR="002D1606" w:rsidRPr="00424860">
        <w:rPr>
          <w:rFonts w:ascii="Calibri" w:hAnsi="Calibri" w:cs="Calibri"/>
        </w:rPr>
        <w:t xml:space="preserve">and </w:t>
      </w:r>
      <w:r w:rsidR="004F6062" w:rsidRPr="00424860">
        <w:rPr>
          <w:rFonts w:ascii="Calibri" w:hAnsi="Calibri" w:cs="Calibri"/>
        </w:rPr>
        <w:t xml:space="preserve">classified them to </w:t>
      </w:r>
      <w:r>
        <w:rPr>
          <w:rFonts w:ascii="Calibri" w:hAnsi="Calibri" w:cs="Calibri"/>
        </w:rPr>
        <w:t>a</w:t>
      </w:r>
      <w:r w:rsidR="009768C4" w:rsidRPr="00424860">
        <w:rPr>
          <w:rFonts w:ascii="Calibri" w:hAnsi="Calibri" w:cs="Calibri"/>
        </w:rPr>
        <w:t xml:space="preserve"> </w:t>
      </w:r>
      <w:r w:rsidR="004F6062" w:rsidRPr="00424860">
        <w:rPr>
          <w:rFonts w:ascii="Calibri" w:hAnsi="Calibri" w:cs="Calibri"/>
        </w:rPr>
        <w:t xml:space="preserve">value of 1 (indicating </w:t>
      </w:r>
      <w:r w:rsidR="00782053">
        <w:rPr>
          <w:rFonts w:ascii="Calibri" w:hAnsi="Calibri" w:cs="Calibri"/>
        </w:rPr>
        <w:t>urban land-use pixels</w:t>
      </w:r>
      <w:r w:rsidR="004F6062" w:rsidRPr="00424860">
        <w:rPr>
          <w:rFonts w:ascii="Calibri" w:hAnsi="Calibri" w:cs="Calibri"/>
        </w:rPr>
        <w:t xml:space="preserve">) </w:t>
      </w:r>
      <w:r w:rsidR="00685C90" w:rsidRPr="00424860">
        <w:rPr>
          <w:rFonts w:ascii="Calibri" w:hAnsi="Calibri" w:cs="Calibri"/>
        </w:rPr>
        <w:t xml:space="preserve">until </w:t>
      </w:r>
      <w:r w:rsidR="009768C4" w:rsidRPr="00424860">
        <w:rPr>
          <w:rFonts w:ascii="Calibri" w:hAnsi="Calibri" w:cs="Calibri"/>
        </w:rPr>
        <w:t>the accumulat</w:t>
      </w:r>
      <w:r>
        <w:rPr>
          <w:rFonts w:ascii="Calibri" w:hAnsi="Calibri" w:cs="Calibri"/>
        </w:rPr>
        <w:t>ed</w:t>
      </w:r>
      <w:r w:rsidR="009768C4" w:rsidRPr="00424860">
        <w:rPr>
          <w:rFonts w:ascii="Calibri" w:hAnsi="Calibri" w:cs="Calibri"/>
        </w:rPr>
        <w:t xml:space="preserve"> count value</w:t>
      </w:r>
      <w:r w:rsidR="00685C90" w:rsidRPr="00424860">
        <w:rPr>
          <w:rFonts w:ascii="Calibri" w:hAnsi="Calibri" w:cs="Calibri"/>
        </w:rPr>
        <w:t xml:space="preserve"> </w:t>
      </w:r>
      <w:r>
        <w:rPr>
          <w:rFonts w:ascii="Calibri" w:hAnsi="Calibri" w:cs="Calibri"/>
        </w:rPr>
        <w:t>matched</w:t>
      </w:r>
      <w:r w:rsidR="00685C90" w:rsidRPr="00424860">
        <w:rPr>
          <w:rFonts w:ascii="Calibri" w:hAnsi="Calibri" w:cs="Calibri"/>
        </w:rPr>
        <w:t xml:space="preserve"> the </w:t>
      </w:r>
      <w:r w:rsidR="009C7D21" w:rsidRPr="00424860">
        <w:rPr>
          <w:rFonts w:ascii="Calibri" w:hAnsi="Calibri" w:cs="Calibri"/>
        </w:rPr>
        <w:t xml:space="preserve">urban pixel </w:t>
      </w:r>
      <w:r w:rsidR="0040566F" w:rsidRPr="00424860">
        <w:rPr>
          <w:rFonts w:ascii="Calibri" w:hAnsi="Calibri" w:cs="Calibri"/>
        </w:rPr>
        <w:t xml:space="preserve">number </w:t>
      </w:r>
      <w:r w:rsidR="009C7D21" w:rsidRPr="00424860">
        <w:rPr>
          <w:rFonts w:ascii="Calibri" w:hAnsi="Calibri" w:cs="Calibri"/>
        </w:rPr>
        <w:t xml:space="preserve">in the </w:t>
      </w:r>
      <w:r w:rsidR="005D7F2F" w:rsidRPr="00424860">
        <w:rPr>
          <w:rFonts w:ascii="Calibri" w:hAnsi="Calibri" w:cs="Calibri"/>
        </w:rPr>
        <w:t>target</w:t>
      </w:r>
      <w:r w:rsidR="002247D8" w:rsidRPr="00424860">
        <w:rPr>
          <w:rFonts w:ascii="Calibri" w:hAnsi="Calibri" w:cs="Calibri"/>
        </w:rPr>
        <w:t xml:space="preserve"> </w:t>
      </w:r>
      <w:r w:rsidR="009C7D21" w:rsidRPr="00424860">
        <w:rPr>
          <w:rFonts w:ascii="Calibri" w:hAnsi="Calibri" w:cs="Calibri"/>
        </w:rPr>
        <w:t>year</w:t>
      </w:r>
      <w:r w:rsidR="000B2F2D">
        <w:rPr>
          <w:rFonts w:ascii="Calibri" w:hAnsi="Calibri" w:cs="Calibri"/>
        </w:rPr>
        <w:t>. We</w:t>
      </w:r>
      <w:r w:rsidR="00390D1F" w:rsidRPr="00424860">
        <w:rPr>
          <w:rFonts w:ascii="Calibri" w:hAnsi="Calibri" w:cs="Calibri"/>
        </w:rPr>
        <w:t xml:space="preserve"> then </w:t>
      </w:r>
      <w:r w:rsidR="00915D14" w:rsidRPr="00424860">
        <w:rPr>
          <w:rFonts w:ascii="Calibri" w:hAnsi="Calibri" w:cs="Calibri"/>
        </w:rPr>
        <w:t xml:space="preserve">allocated </w:t>
      </w:r>
      <w:r w:rsidR="00A67AA8" w:rsidRPr="00424860">
        <w:rPr>
          <w:rFonts w:ascii="Calibri" w:hAnsi="Calibri" w:cs="Calibri"/>
        </w:rPr>
        <w:t xml:space="preserve">the </w:t>
      </w:r>
      <w:r>
        <w:rPr>
          <w:rFonts w:ascii="Calibri" w:hAnsi="Calibri" w:cs="Calibri"/>
        </w:rPr>
        <w:t>remaining</w:t>
      </w:r>
      <w:r w:rsidR="00A67AA8" w:rsidRPr="00424860">
        <w:rPr>
          <w:rFonts w:ascii="Calibri" w:hAnsi="Calibri" w:cs="Calibri"/>
        </w:rPr>
        <w:t xml:space="preserve"> pixels </w:t>
      </w:r>
      <w:r>
        <w:rPr>
          <w:rFonts w:ascii="Calibri" w:hAnsi="Calibri" w:cs="Calibri"/>
        </w:rPr>
        <w:t>a</w:t>
      </w:r>
      <w:r w:rsidR="00A67AA8" w:rsidRPr="00424860">
        <w:rPr>
          <w:rFonts w:ascii="Calibri" w:hAnsi="Calibri" w:cs="Calibri"/>
        </w:rPr>
        <w:t xml:space="preserve"> value of </w:t>
      </w:r>
      <w:r w:rsidR="00915D14" w:rsidRPr="00424860">
        <w:rPr>
          <w:rFonts w:ascii="Calibri" w:hAnsi="Calibri" w:cs="Calibri"/>
        </w:rPr>
        <w:t>0</w:t>
      </w:r>
      <w:r w:rsidR="006F4B42" w:rsidRPr="00424860">
        <w:rPr>
          <w:rFonts w:ascii="Calibri" w:hAnsi="Calibri" w:cs="Calibri"/>
        </w:rPr>
        <w:t xml:space="preserve"> </w:t>
      </w:r>
      <w:r>
        <w:rPr>
          <w:rFonts w:ascii="Calibri" w:hAnsi="Calibri" w:cs="Calibri"/>
        </w:rPr>
        <w:t>(</w:t>
      </w:r>
      <w:r w:rsidR="006F4B42" w:rsidRPr="00424860">
        <w:rPr>
          <w:rFonts w:ascii="Calibri" w:hAnsi="Calibri" w:cs="Calibri"/>
        </w:rPr>
        <w:t>indicat</w:t>
      </w:r>
      <w:r w:rsidR="00A67AA8" w:rsidRPr="00424860">
        <w:rPr>
          <w:rFonts w:ascii="Calibri" w:hAnsi="Calibri" w:cs="Calibri"/>
        </w:rPr>
        <w:t>ing</w:t>
      </w:r>
      <w:r w:rsidR="00915D14" w:rsidRPr="00424860">
        <w:rPr>
          <w:rFonts w:ascii="Calibri" w:hAnsi="Calibri" w:cs="Calibri"/>
        </w:rPr>
        <w:t xml:space="preserve"> non</w:t>
      </w:r>
      <w:r w:rsidR="003D4EEE">
        <w:rPr>
          <w:rFonts w:ascii="Calibri" w:hAnsi="Calibri" w:cs="Calibri"/>
        </w:rPr>
        <w:t>-</w:t>
      </w:r>
      <w:r w:rsidR="00782053">
        <w:rPr>
          <w:rFonts w:ascii="Calibri" w:hAnsi="Calibri" w:cs="Calibri"/>
        </w:rPr>
        <w:t>urban land-use</w:t>
      </w:r>
      <w:r>
        <w:rPr>
          <w:rFonts w:ascii="Calibri" w:hAnsi="Calibri" w:cs="Calibri"/>
        </w:rPr>
        <w:t>)</w:t>
      </w:r>
      <w:r w:rsidR="00915D14" w:rsidRPr="00424860">
        <w:rPr>
          <w:rFonts w:ascii="Calibri" w:hAnsi="Calibri" w:cs="Calibri"/>
        </w:rPr>
        <w:t>.</w:t>
      </w:r>
      <w:r w:rsidR="00C6368B" w:rsidRPr="00424860">
        <w:rPr>
          <w:rFonts w:ascii="Calibri" w:hAnsi="Calibri" w:cs="Calibri"/>
        </w:rPr>
        <w:t xml:space="preserve"> </w:t>
      </w:r>
    </w:p>
    <w:p w14:paraId="02092E57" w14:textId="08FCB373" w:rsidR="009C7D21" w:rsidRPr="00424860" w:rsidRDefault="00752E7E" w:rsidP="00F348D4">
      <w:pPr>
        <w:rPr>
          <w:rFonts w:ascii="Calibri" w:hAnsi="Calibri" w:cs="Calibri"/>
        </w:rPr>
      </w:pPr>
      <w:r>
        <w:rPr>
          <w:rFonts w:ascii="Calibri" w:hAnsi="Calibri" w:cs="Calibri"/>
        </w:rPr>
        <w:t>The historical urban areas were derived using the data from</w:t>
      </w:r>
      <w:r w:rsidRPr="00752E7E">
        <w:t xml:space="preserve"> </w:t>
      </w:r>
      <w:sdt>
        <w:sdtPr>
          <w:alias w:val="To edit, see citavi.com/edit"/>
          <w:tag w:val="CitaviPlaceholder#3cee75f1-5113-477b-b03d-65ef9abbc819"/>
          <w:id w:val="1044103644"/>
          <w:placeholder>
            <w:docPart w:val="870E92F06D74496FAFBD5CD3E7071369"/>
          </w:placeholder>
        </w:sdtPr>
        <w:sdtEndPr/>
        <w:sdtContent>
          <w:r w:rsidRPr="00752E7E">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4IiwiJHR5cGUiOiJTd2lzc0FjYWRlbWljLkNpdGF2aS5Qcm9qZWN0LCBTd2lzc0FjYWRlbWljLkNpdGF2aSJ9fSx7IiRpZCI6Ijk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4In19LHsiJGlkIjoiMTA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OC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4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Q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4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V2FuZyBldCBhbC4ifV19LCJUYWciOiJDaXRhdmlQbGFjZWhvbGRlciMzY2VlNzVmMS01MTEzLTQ3N2ItYjAzZC02NWVmOWFiYmM4MTkiLCJUZXh0IjoiV2FuZyBldCBhbC4iLCJXQUlWZXJzaW9uIjoiNi4xNC4wLjAifQ==}</w:instrText>
          </w:r>
          <w:r w:rsidRPr="00752E7E">
            <w:rPr>
              <w:rFonts w:ascii="Calibri" w:hAnsi="Calibri" w:cs="Calibri"/>
              <w:noProof/>
            </w:rPr>
            <w:fldChar w:fldCharType="separate"/>
          </w:r>
          <w:r w:rsidR="009F20B2">
            <w:rPr>
              <w:rFonts w:ascii="Calibri" w:hAnsi="Calibri" w:cs="Calibri"/>
              <w:noProof/>
            </w:rPr>
            <w:t>Wang et al.</w:t>
          </w:r>
          <w:r w:rsidRPr="00752E7E">
            <w:rPr>
              <w:rFonts w:ascii="Calibri" w:hAnsi="Calibri" w:cs="Calibri"/>
              <w:noProof/>
            </w:rPr>
            <w:fldChar w:fldCharType="end"/>
          </w:r>
        </w:sdtContent>
      </w:sdt>
      <w:r w:rsidRPr="00752E7E">
        <w:rPr>
          <w:rFonts w:ascii="Calibri" w:hAnsi="Calibri" w:cs="Calibri"/>
        </w:rPr>
        <w:t xml:space="preserve"> </w:t>
      </w:r>
      <w:sdt>
        <w:sdtPr>
          <w:alias w:val="To edit, see citavi.com/edit"/>
          <w:tag w:val="CitaviPlaceholder#f3323d0a-44e5-4839-9397-65556fe415ff"/>
          <w:id w:val="1944656360"/>
          <w:placeholder>
            <w:docPart w:val="870E92F06D74496FAFBD5CD3E7071369"/>
          </w:placeholder>
        </w:sdtPr>
        <w:sdtEndPr/>
        <w:sdtContent>
          <w:r w:rsidRPr="00752E7E">
            <w:rPr>
              <w:rFonts w:ascii="Calibri" w:hAnsi="Calibri" w:cs="Calibri"/>
              <w:noProof/>
            </w:rPr>
            <w:fldChar w:fldCharType="begin"/>
          </w:r>
          <w:r w:rsidR="001E176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OCIsIiR0eXBlIjoiU3dpc3NBY2FkZW1pYy5DaXRhdmkuUHJvamVjdCwgU3dpc3NBY2FkZW1pYy5DaXRhdmkifX0seyIkaWQiOiI5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OC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OC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ktMDdUMDk6NDY6MD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WIpIn1dfSwiVGFnIjoiQ2l0YXZpUGxhY2Vob2xkZXIjZjMzMjNkMGEtNDRlNS00ODM5LTkzOTctNjU1NTZmZTQxNWZmIiwiVGV4dCI6IigyMDIxYikiLCJXQUlWZXJzaW9uIjoiNi4xNC4wLjAifQ==}</w:instrText>
          </w:r>
          <w:r w:rsidRPr="00752E7E">
            <w:rPr>
              <w:rFonts w:ascii="Calibri" w:hAnsi="Calibri" w:cs="Calibri"/>
              <w:noProof/>
            </w:rPr>
            <w:fldChar w:fldCharType="separate"/>
          </w:r>
          <w:r w:rsidR="009F20B2">
            <w:rPr>
              <w:rFonts w:ascii="Calibri" w:hAnsi="Calibri" w:cs="Calibri"/>
              <w:noProof/>
            </w:rPr>
            <w:t>(2021b)</w:t>
          </w:r>
          <w:r w:rsidRPr="00752E7E">
            <w:rPr>
              <w:rFonts w:ascii="Calibri" w:hAnsi="Calibri" w:cs="Calibri"/>
              <w:noProof/>
            </w:rPr>
            <w:fldChar w:fldCharType="end"/>
          </w:r>
        </w:sdtContent>
      </w:sdt>
      <w:r w:rsidR="00905043">
        <w:rPr>
          <w:rFonts w:ascii="Calibri" w:hAnsi="Calibri" w:cs="Calibri"/>
        </w:rPr>
        <w:t xml:space="preserve">. </w:t>
      </w:r>
      <w:r w:rsidR="00974CCD">
        <w:t>P</w:t>
      </w:r>
      <w:r w:rsidR="00974CCD" w:rsidRPr="00424860">
        <w:t xml:space="preserve">redicted </w:t>
      </w:r>
      <w:r w:rsidR="00974CCD">
        <w:t xml:space="preserve">urban </w:t>
      </w:r>
      <w:r w:rsidR="00974CCD" w:rsidRPr="00424860">
        <w:t>area</w:t>
      </w:r>
      <w:r w:rsidR="00974CCD">
        <w:t>s</w:t>
      </w:r>
      <w:r w:rsidR="00974CCD" w:rsidRPr="00424860">
        <w:t xml:space="preserve"> </w:t>
      </w:r>
      <w:r w:rsidR="00974CCD">
        <w:t>are</w:t>
      </w:r>
      <w:r w:rsidR="00974CCD" w:rsidRPr="00424860">
        <w:t xml:space="preserve"> </w:t>
      </w:r>
      <w:r w:rsidR="00974CCD">
        <w:t>listed</w:t>
      </w:r>
      <w:r w:rsidR="00974CCD" w:rsidRPr="00004C27">
        <w:t xml:space="preserve"> </w:t>
      </w:r>
      <w:r w:rsidR="00974CCD">
        <w:t>by province</w:t>
      </w:r>
      <w:r w:rsidR="00974CCD" w:rsidRPr="00424860">
        <w:t xml:space="preserve"> in </w:t>
      </w:r>
      <w:r w:rsidR="00974CCD">
        <w:fldChar w:fldCharType="begin"/>
      </w:r>
      <w:r w:rsidR="00974CCD">
        <w:instrText xml:space="preserve"> REF _Ref102127798 \h </w:instrText>
      </w:r>
      <w:r w:rsidR="00F348D4">
        <w:instrText xml:space="preserve"> \* MERGEFORMAT </w:instrText>
      </w:r>
      <w:r w:rsidR="00974CCD">
        <w:fldChar w:fldCharType="separate"/>
      </w:r>
      <w:r w:rsidR="008066DF" w:rsidRPr="002254FA">
        <w:t xml:space="preserve">Table </w:t>
      </w:r>
      <w:r w:rsidR="008066DF">
        <w:rPr>
          <w:i/>
          <w:iCs/>
          <w:noProof/>
        </w:rPr>
        <w:t>4</w:t>
      </w:r>
      <w:r w:rsidR="00974CCD">
        <w:fldChar w:fldCharType="end"/>
      </w:r>
      <w:r w:rsidR="00F348D4">
        <w:t xml:space="preserve"> </w:t>
      </w:r>
      <w:r w:rsidR="00974CCD" w:rsidRPr="00424860">
        <w:rPr>
          <w:rFonts w:ascii="Calibri" w:hAnsi="Calibri" w:cs="Calibri"/>
        </w:rPr>
        <w:t>and an exponential extrapolation (</w:t>
      </w:r>
      <w:r w:rsidR="00974CCD" w:rsidRPr="00424860">
        <w:rPr>
          <w:rFonts w:ascii="Calibri" w:hAnsi="Calibri" w:cs="Calibri"/>
        </w:rPr>
        <w:fldChar w:fldCharType="begin"/>
      </w:r>
      <w:r w:rsidR="00974CCD" w:rsidRPr="00424860">
        <w:rPr>
          <w:rFonts w:ascii="Calibri" w:hAnsi="Calibri" w:cs="Calibri"/>
        </w:rPr>
        <w:instrText xml:space="preserve"> REF _Ref81461127 \h </w:instrText>
      </w:r>
      <w:r w:rsidR="00F348D4">
        <w:rPr>
          <w:rFonts w:ascii="Calibri" w:hAnsi="Calibri" w:cs="Calibri"/>
        </w:rPr>
        <w:instrText xml:space="preserve"> \* MERGEFORMAT </w:instrText>
      </w:r>
      <w:r w:rsidR="00974CCD" w:rsidRPr="00424860">
        <w:rPr>
          <w:rFonts w:ascii="Calibri" w:hAnsi="Calibri" w:cs="Calibri"/>
        </w:rPr>
      </w:r>
      <w:r w:rsidR="00974CCD" w:rsidRPr="00424860">
        <w:rPr>
          <w:rFonts w:ascii="Calibri" w:hAnsi="Calibri" w:cs="Calibri"/>
        </w:rPr>
        <w:fldChar w:fldCharType="separate"/>
      </w:r>
      <w:r w:rsidR="008066DF" w:rsidRPr="00777271">
        <w:t>Fig</w:t>
      </w:r>
      <w:r w:rsidR="008066DF">
        <w:t>.</w:t>
      </w:r>
      <w:r w:rsidR="008066DF" w:rsidRPr="00777271">
        <w:t xml:space="preserve"> </w:t>
      </w:r>
      <w:r w:rsidR="008066DF">
        <w:rPr>
          <w:i/>
          <w:iCs/>
          <w:noProof/>
        </w:rPr>
        <w:t>6</w:t>
      </w:r>
      <w:r w:rsidR="00974CCD" w:rsidRPr="00424860">
        <w:rPr>
          <w:rFonts w:ascii="Calibri" w:hAnsi="Calibri" w:cs="Calibri"/>
        </w:rPr>
        <w:fldChar w:fldCharType="end"/>
      </w:r>
      <w:r w:rsidR="00974CCD" w:rsidRPr="00424860">
        <w:rPr>
          <w:rFonts w:ascii="Calibri" w:hAnsi="Calibri" w:cs="Calibri"/>
        </w:rPr>
        <w:t xml:space="preserve">) was carried out to binarize the transition potential map </w:t>
      </w:r>
      <w:r w:rsidR="00974CCD">
        <w:rPr>
          <w:rFonts w:ascii="Calibri" w:hAnsi="Calibri" w:cs="Calibri"/>
        </w:rPr>
        <w:t>for</w:t>
      </w:r>
      <w:r w:rsidR="00974CCD" w:rsidRPr="00424860">
        <w:rPr>
          <w:rFonts w:ascii="Calibri" w:hAnsi="Calibri" w:cs="Calibri"/>
        </w:rPr>
        <w:t xml:space="preserve"> 2030. </w:t>
      </w:r>
      <w:r w:rsidR="00A258D5">
        <w:rPr>
          <w:rFonts w:ascii="Calibri" w:hAnsi="Calibri" w:cs="Calibri"/>
        </w:rPr>
        <w:t>To allocate the total projected urban land-use area to each province w</w:t>
      </w:r>
      <w:r w:rsidR="00905043">
        <w:rPr>
          <w:rFonts w:ascii="Calibri" w:hAnsi="Calibri" w:cs="Calibri"/>
        </w:rPr>
        <w:t>e assumed</w:t>
      </w:r>
      <w:r>
        <w:rPr>
          <w:rFonts w:ascii="Calibri" w:hAnsi="Calibri" w:cs="Calibri"/>
        </w:rPr>
        <w:t xml:space="preserve"> </w:t>
      </w:r>
      <w:r w:rsidR="00E064FA">
        <w:rPr>
          <w:rFonts w:ascii="Calibri" w:hAnsi="Calibri" w:cs="Calibri"/>
        </w:rPr>
        <w:t xml:space="preserve">that </w:t>
      </w:r>
      <w:r w:rsidR="00905043">
        <w:rPr>
          <w:rFonts w:ascii="Calibri" w:hAnsi="Calibri" w:cs="Calibri"/>
        </w:rPr>
        <w:t xml:space="preserve">the </w:t>
      </w:r>
      <w:r w:rsidR="00E064FA">
        <w:rPr>
          <w:rFonts w:ascii="Calibri" w:hAnsi="Calibri" w:cs="Calibri"/>
        </w:rPr>
        <w:t xml:space="preserve">share </w:t>
      </w:r>
      <w:r w:rsidR="00905043">
        <w:rPr>
          <w:rFonts w:ascii="Calibri" w:hAnsi="Calibri" w:cs="Calibri"/>
        </w:rPr>
        <w:t>of</w:t>
      </w:r>
      <w:r w:rsidR="00E064FA">
        <w:rPr>
          <w:rFonts w:ascii="Calibri" w:hAnsi="Calibri" w:cs="Calibri"/>
        </w:rPr>
        <w:t xml:space="preserve"> urban area within </w:t>
      </w:r>
      <w:r w:rsidR="00905043">
        <w:rPr>
          <w:rFonts w:ascii="Calibri" w:hAnsi="Calibri" w:cs="Calibri"/>
        </w:rPr>
        <w:t xml:space="preserve">each </w:t>
      </w:r>
      <w:r w:rsidR="00EF5333">
        <w:rPr>
          <w:rFonts w:ascii="Calibri" w:hAnsi="Calibri" w:cs="Calibri"/>
        </w:rPr>
        <w:t>province</w:t>
      </w:r>
      <w:r w:rsidR="00410C58" w:rsidRPr="00424860">
        <w:rPr>
          <w:rFonts w:ascii="Calibri" w:hAnsi="Calibri" w:cs="Calibri"/>
        </w:rPr>
        <w:t xml:space="preserve"> </w:t>
      </w:r>
      <w:r w:rsidR="00E064FA">
        <w:rPr>
          <w:rFonts w:ascii="Calibri" w:hAnsi="Calibri" w:cs="Calibri"/>
        </w:rPr>
        <w:t xml:space="preserve">remained the same as in </w:t>
      </w:r>
      <w:r w:rsidR="00905043">
        <w:rPr>
          <w:rFonts w:ascii="Calibri" w:hAnsi="Calibri" w:cs="Calibri"/>
        </w:rPr>
        <w:t>2018</w:t>
      </w:r>
      <w:r w:rsidR="00CE7848">
        <w:rPr>
          <w:rFonts w:ascii="Calibri" w:hAnsi="Calibri" w:cs="Calibri"/>
        </w:rPr>
        <w:t>,</w:t>
      </w:r>
      <w:r w:rsidR="00316D94">
        <w:rPr>
          <w:rFonts w:ascii="Calibri" w:hAnsi="Calibri" w:cs="Calibri"/>
        </w:rPr>
        <w:t xml:space="preserve"> </w:t>
      </w:r>
      <w:r w:rsidR="00A258D5">
        <w:rPr>
          <w:rFonts w:ascii="Calibri" w:hAnsi="Calibri" w:cs="Calibri"/>
        </w:rPr>
        <w:t xml:space="preserve">and </w:t>
      </w:r>
      <w:r w:rsidR="00316D94">
        <w:rPr>
          <w:rFonts w:ascii="Calibri" w:hAnsi="Calibri" w:cs="Calibri"/>
        </w:rPr>
        <w:t xml:space="preserve">then </w:t>
      </w:r>
      <w:r w:rsidR="00BC2FB6" w:rsidRPr="00424860">
        <w:rPr>
          <w:rFonts w:ascii="Calibri" w:hAnsi="Calibri" w:cs="Calibri"/>
        </w:rPr>
        <w:t>binariz</w:t>
      </w:r>
      <w:r w:rsidR="00A258D5">
        <w:rPr>
          <w:rFonts w:ascii="Calibri" w:hAnsi="Calibri" w:cs="Calibri"/>
        </w:rPr>
        <w:t xml:space="preserve">ed each </w:t>
      </w:r>
      <w:r w:rsidR="00BE0FE2">
        <w:rPr>
          <w:rFonts w:ascii="Calibri" w:hAnsi="Calibri" w:cs="Calibri"/>
        </w:rPr>
        <w:t xml:space="preserve">province </w:t>
      </w:r>
      <w:r w:rsidR="00435747" w:rsidRPr="00424860">
        <w:rPr>
          <w:rFonts w:ascii="Calibri" w:hAnsi="Calibri" w:cs="Calibri"/>
        </w:rPr>
        <w:t>independently</w:t>
      </w:r>
      <w:r w:rsidR="00BC2FB6">
        <w:rPr>
          <w:rFonts w:ascii="Calibri" w:hAnsi="Calibri" w:cs="Calibri"/>
        </w:rPr>
        <w:t xml:space="preserve"> </w:t>
      </w:r>
      <w:r w:rsidR="00F271D8">
        <w:rPr>
          <w:rFonts w:ascii="Calibri" w:hAnsi="Calibri" w:cs="Calibri"/>
        </w:rPr>
        <w:t xml:space="preserve">to </w:t>
      </w:r>
      <w:r w:rsidR="00435747" w:rsidRPr="00424860">
        <w:rPr>
          <w:rFonts w:ascii="Calibri" w:hAnsi="Calibri" w:cs="Calibri"/>
        </w:rPr>
        <w:t>reduce the bias caused by different regional development levels</w:t>
      </w:r>
      <w:r w:rsidR="00AE1B05" w:rsidRPr="00424860">
        <w:rPr>
          <w:rFonts w:ascii="Calibri" w:hAnsi="Calibri" w:cs="Calibri"/>
        </w:rPr>
        <w:t>.</w:t>
      </w:r>
    </w:p>
    <w:p w14:paraId="174C1441" w14:textId="1380B5D8" w:rsidR="00A36376" w:rsidRPr="002254FA" w:rsidRDefault="00A36376" w:rsidP="00A36376">
      <w:pPr>
        <w:pStyle w:val="Caption"/>
        <w:keepNext/>
        <w:spacing w:after="120"/>
        <w:rPr>
          <w:i w:val="0"/>
          <w:iCs w:val="0"/>
        </w:rPr>
      </w:pPr>
      <w:bookmarkStart w:id="11" w:name="_Ref102127798"/>
      <w:r w:rsidRPr="002254FA">
        <w:rPr>
          <w:i w:val="0"/>
          <w:iCs w:val="0"/>
        </w:rPr>
        <w:t xml:space="preserve">Table </w:t>
      </w:r>
      <w:r w:rsidRPr="002254FA">
        <w:rPr>
          <w:i w:val="0"/>
          <w:iCs w:val="0"/>
        </w:rPr>
        <w:fldChar w:fldCharType="begin"/>
      </w:r>
      <w:r w:rsidRPr="002254FA">
        <w:rPr>
          <w:i w:val="0"/>
          <w:iCs w:val="0"/>
        </w:rPr>
        <w:instrText>SEQ Table \* ARABIC</w:instrText>
      </w:r>
      <w:r w:rsidRPr="002254FA">
        <w:rPr>
          <w:i w:val="0"/>
          <w:iCs w:val="0"/>
        </w:rPr>
        <w:fldChar w:fldCharType="separate"/>
      </w:r>
      <w:r w:rsidR="008066DF">
        <w:rPr>
          <w:i w:val="0"/>
          <w:iCs w:val="0"/>
          <w:noProof/>
        </w:rPr>
        <w:t>4</w:t>
      </w:r>
      <w:r w:rsidRPr="002254FA">
        <w:rPr>
          <w:i w:val="0"/>
          <w:iCs w:val="0"/>
        </w:rPr>
        <w:fldChar w:fldCharType="end"/>
      </w:r>
      <w:bookmarkEnd w:id="11"/>
      <w:r w:rsidRPr="002254FA">
        <w:rPr>
          <w:i w:val="0"/>
          <w:iCs w:val="0"/>
        </w:rPr>
        <w:t xml:space="preserve">. </w:t>
      </w:r>
      <w:r>
        <w:rPr>
          <w:i w:val="0"/>
          <w:iCs w:val="0"/>
        </w:rPr>
        <w:t>P</w:t>
      </w:r>
      <w:r w:rsidRPr="002254FA">
        <w:rPr>
          <w:i w:val="0"/>
          <w:iCs w:val="0"/>
        </w:rPr>
        <w:t>redict</w:t>
      </w:r>
      <w:r>
        <w:rPr>
          <w:i w:val="0"/>
          <w:iCs w:val="0"/>
        </w:rPr>
        <w:t>ed</w:t>
      </w:r>
      <w:r w:rsidRPr="002254FA">
        <w:rPr>
          <w:i w:val="0"/>
          <w:iCs w:val="0"/>
        </w:rPr>
        <w:t xml:space="preserve"> </w:t>
      </w:r>
      <w:r>
        <w:rPr>
          <w:i w:val="0"/>
          <w:iCs w:val="0"/>
        </w:rPr>
        <w:t xml:space="preserve">extents of </w:t>
      </w:r>
      <w:r w:rsidRPr="002254FA">
        <w:rPr>
          <w:i w:val="0"/>
          <w:iCs w:val="0"/>
        </w:rPr>
        <w:t>urban area</w:t>
      </w:r>
      <w:r>
        <w:rPr>
          <w:i w:val="0"/>
          <w:iCs w:val="0"/>
        </w:rPr>
        <w:t>s</w:t>
      </w:r>
      <w:r w:rsidRPr="002254FA">
        <w:rPr>
          <w:i w:val="0"/>
          <w:iCs w:val="0"/>
        </w:rPr>
        <w:t xml:space="preserve"> </w:t>
      </w:r>
      <w:r>
        <w:rPr>
          <w:i w:val="0"/>
          <w:iCs w:val="0"/>
        </w:rPr>
        <w:t>in</w:t>
      </w:r>
      <w:r w:rsidRPr="002254FA">
        <w:rPr>
          <w:i w:val="0"/>
          <w:iCs w:val="0"/>
        </w:rPr>
        <w:t xml:space="preserve"> each province in 2030.</w:t>
      </w:r>
    </w:p>
    <w:tbl>
      <w:tblPr>
        <w:tblW w:w="8818" w:type="dxa"/>
        <w:tblLook w:val="04A0" w:firstRow="1" w:lastRow="0" w:firstColumn="1" w:lastColumn="0" w:noHBand="0" w:noVBand="1"/>
      </w:tblPr>
      <w:tblGrid>
        <w:gridCol w:w="1784"/>
        <w:gridCol w:w="2240"/>
        <w:gridCol w:w="2240"/>
        <w:gridCol w:w="2554"/>
      </w:tblGrid>
      <w:tr w:rsidR="00A36376" w:rsidRPr="00424860" w14:paraId="3E4CB9F9" w14:textId="77777777" w:rsidTr="00223560">
        <w:trPr>
          <w:trHeight w:val="218"/>
        </w:trPr>
        <w:tc>
          <w:tcPr>
            <w:tcW w:w="1784" w:type="dxa"/>
            <w:tcBorders>
              <w:top w:val="single" w:sz="4" w:space="0" w:color="auto"/>
              <w:left w:val="nil"/>
              <w:bottom w:val="single" w:sz="4" w:space="0" w:color="auto"/>
              <w:right w:val="nil"/>
            </w:tcBorders>
            <w:shd w:val="clear" w:color="auto" w:fill="auto"/>
            <w:noWrap/>
            <w:hideMark/>
          </w:tcPr>
          <w:p w14:paraId="5CB1CC8A" w14:textId="77777777" w:rsidR="00A36376" w:rsidRPr="00424860" w:rsidRDefault="00A36376" w:rsidP="00223560">
            <w:pPr>
              <w:spacing w:after="0" w:line="240" w:lineRule="auto"/>
              <w:rPr>
                <w:rFonts w:ascii="Calibri" w:eastAsia="Times New Roman" w:hAnsi="Calibri" w:cs="Calibri"/>
                <w:b/>
                <w:bCs/>
                <w:color w:val="000000"/>
              </w:rPr>
            </w:pPr>
            <w:r>
              <w:rPr>
                <w:b/>
                <w:bCs/>
              </w:rPr>
              <w:t>Province</w:t>
            </w:r>
          </w:p>
        </w:tc>
        <w:tc>
          <w:tcPr>
            <w:tcW w:w="2240" w:type="dxa"/>
            <w:tcBorders>
              <w:top w:val="single" w:sz="4" w:space="0" w:color="auto"/>
              <w:left w:val="nil"/>
              <w:bottom w:val="single" w:sz="4" w:space="0" w:color="auto"/>
              <w:right w:val="nil"/>
            </w:tcBorders>
            <w:shd w:val="clear" w:color="auto" w:fill="auto"/>
            <w:noWrap/>
            <w:hideMark/>
          </w:tcPr>
          <w:p w14:paraId="2C00BC8D" w14:textId="77777777" w:rsidR="00A36376" w:rsidRPr="00424860" w:rsidRDefault="00A36376" w:rsidP="00223560">
            <w:pPr>
              <w:spacing w:after="0" w:line="240" w:lineRule="auto"/>
              <w:jc w:val="center"/>
              <w:rPr>
                <w:b/>
                <w:bCs/>
              </w:rPr>
            </w:pPr>
            <w:r w:rsidRPr="00424860">
              <w:rPr>
                <w:b/>
                <w:bCs/>
              </w:rPr>
              <w:t>2018 (km</w:t>
            </w:r>
            <w:r w:rsidRPr="00424860">
              <w:rPr>
                <w:b/>
                <w:bCs/>
                <w:vertAlign w:val="superscript"/>
              </w:rPr>
              <w:t>2</w:t>
            </w:r>
            <w:r w:rsidRPr="00424860">
              <w:rPr>
                <w:b/>
                <w:bCs/>
              </w:rPr>
              <w:t>)</w:t>
            </w:r>
          </w:p>
        </w:tc>
        <w:tc>
          <w:tcPr>
            <w:tcW w:w="2240" w:type="dxa"/>
            <w:tcBorders>
              <w:top w:val="single" w:sz="4" w:space="0" w:color="auto"/>
              <w:left w:val="nil"/>
              <w:bottom w:val="single" w:sz="4" w:space="0" w:color="auto"/>
              <w:right w:val="nil"/>
            </w:tcBorders>
            <w:shd w:val="clear" w:color="auto" w:fill="auto"/>
            <w:noWrap/>
            <w:hideMark/>
          </w:tcPr>
          <w:p w14:paraId="334E2EB6" w14:textId="77777777" w:rsidR="00A36376" w:rsidRPr="00424860" w:rsidRDefault="00A36376" w:rsidP="00223560">
            <w:pPr>
              <w:spacing w:after="0" w:line="240" w:lineRule="auto"/>
              <w:jc w:val="center"/>
              <w:rPr>
                <w:rFonts w:ascii="Calibri" w:eastAsia="Times New Roman" w:hAnsi="Calibri" w:cs="Calibri"/>
                <w:b/>
                <w:bCs/>
                <w:color w:val="000000"/>
              </w:rPr>
            </w:pPr>
            <w:r w:rsidRPr="00424860">
              <w:rPr>
                <w:b/>
                <w:bCs/>
              </w:rPr>
              <w:t>2030 (km</w:t>
            </w:r>
            <w:r w:rsidRPr="00424860">
              <w:rPr>
                <w:b/>
                <w:bCs/>
                <w:vertAlign w:val="superscript"/>
              </w:rPr>
              <w:t>2</w:t>
            </w:r>
            <w:r w:rsidRPr="00424860">
              <w:rPr>
                <w:b/>
                <w:bCs/>
              </w:rPr>
              <w:t>)</w:t>
            </w:r>
          </w:p>
        </w:tc>
        <w:tc>
          <w:tcPr>
            <w:tcW w:w="2554" w:type="dxa"/>
            <w:tcBorders>
              <w:top w:val="single" w:sz="4" w:space="0" w:color="auto"/>
              <w:left w:val="nil"/>
              <w:bottom w:val="single" w:sz="4" w:space="0" w:color="auto"/>
              <w:right w:val="nil"/>
            </w:tcBorders>
            <w:shd w:val="clear" w:color="auto" w:fill="auto"/>
            <w:noWrap/>
            <w:hideMark/>
          </w:tcPr>
          <w:p w14:paraId="5962CC84" w14:textId="77777777" w:rsidR="00A36376" w:rsidRPr="00424860" w:rsidRDefault="00A36376" w:rsidP="00223560">
            <w:pPr>
              <w:spacing w:after="0" w:line="240" w:lineRule="auto"/>
              <w:jc w:val="center"/>
              <w:rPr>
                <w:rFonts w:ascii="Calibri" w:eastAsia="Times New Roman" w:hAnsi="Calibri" w:cs="Calibri"/>
                <w:b/>
                <w:bCs/>
                <w:color w:val="000000"/>
              </w:rPr>
            </w:pPr>
            <w:r w:rsidRPr="00424860">
              <w:rPr>
                <w:b/>
                <w:bCs/>
              </w:rPr>
              <w:t>Incre</w:t>
            </w:r>
            <w:r>
              <w:rPr>
                <w:b/>
                <w:bCs/>
              </w:rPr>
              <w:t>ase</w:t>
            </w:r>
            <w:r w:rsidRPr="00424860">
              <w:rPr>
                <w:b/>
                <w:bCs/>
              </w:rPr>
              <w:t xml:space="preserve"> (%)</w:t>
            </w:r>
          </w:p>
        </w:tc>
      </w:tr>
      <w:tr w:rsidR="00A36376" w:rsidRPr="00424860" w14:paraId="0463752E" w14:textId="77777777" w:rsidTr="00223560">
        <w:trPr>
          <w:trHeight w:val="218"/>
        </w:trPr>
        <w:tc>
          <w:tcPr>
            <w:tcW w:w="1784" w:type="dxa"/>
            <w:tcBorders>
              <w:top w:val="single" w:sz="4" w:space="0" w:color="auto"/>
              <w:left w:val="nil"/>
              <w:bottom w:val="nil"/>
              <w:right w:val="nil"/>
            </w:tcBorders>
            <w:shd w:val="clear" w:color="auto" w:fill="auto"/>
            <w:noWrap/>
            <w:hideMark/>
          </w:tcPr>
          <w:p w14:paraId="20874D04" w14:textId="77777777" w:rsidR="00A36376" w:rsidRPr="00424860" w:rsidRDefault="00A36376" w:rsidP="00223560">
            <w:pPr>
              <w:spacing w:after="0" w:line="240" w:lineRule="auto"/>
              <w:rPr>
                <w:rFonts w:ascii="Calibri" w:eastAsia="Times New Roman" w:hAnsi="Calibri" w:cs="Calibri"/>
                <w:color w:val="000000"/>
              </w:rPr>
            </w:pPr>
            <w:r w:rsidRPr="00424860">
              <w:t>Anhui</w:t>
            </w:r>
          </w:p>
        </w:tc>
        <w:tc>
          <w:tcPr>
            <w:tcW w:w="2240" w:type="dxa"/>
            <w:tcBorders>
              <w:top w:val="single" w:sz="4" w:space="0" w:color="auto"/>
              <w:left w:val="nil"/>
              <w:bottom w:val="nil"/>
              <w:right w:val="nil"/>
            </w:tcBorders>
            <w:shd w:val="clear" w:color="auto" w:fill="auto"/>
            <w:noWrap/>
            <w:hideMark/>
          </w:tcPr>
          <w:p w14:paraId="01A257D7"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1070.96</w:t>
            </w:r>
          </w:p>
        </w:tc>
        <w:tc>
          <w:tcPr>
            <w:tcW w:w="2240" w:type="dxa"/>
            <w:tcBorders>
              <w:top w:val="single" w:sz="4" w:space="0" w:color="auto"/>
              <w:left w:val="nil"/>
              <w:bottom w:val="nil"/>
              <w:right w:val="nil"/>
            </w:tcBorders>
            <w:shd w:val="clear" w:color="auto" w:fill="auto"/>
            <w:noWrap/>
            <w:hideMark/>
          </w:tcPr>
          <w:p w14:paraId="4C108E39"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463.61</w:t>
            </w:r>
          </w:p>
        </w:tc>
        <w:tc>
          <w:tcPr>
            <w:tcW w:w="2554" w:type="dxa"/>
            <w:tcBorders>
              <w:top w:val="single" w:sz="4" w:space="0" w:color="auto"/>
              <w:left w:val="nil"/>
              <w:bottom w:val="nil"/>
              <w:right w:val="nil"/>
            </w:tcBorders>
            <w:shd w:val="clear" w:color="auto" w:fill="auto"/>
            <w:noWrap/>
            <w:hideMark/>
          </w:tcPr>
          <w:p w14:paraId="322D069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9.83</w:t>
            </w:r>
          </w:p>
        </w:tc>
      </w:tr>
      <w:tr w:rsidR="00A36376" w:rsidRPr="00424860" w14:paraId="623CF4C0" w14:textId="77777777" w:rsidTr="00223560">
        <w:trPr>
          <w:trHeight w:val="218"/>
        </w:trPr>
        <w:tc>
          <w:tcPr>
            <w:tcW w:w="1784" w:type="dxa"/>
            <w:tcBorders>
              <w:top w:val="nil"/>
              <w:left w:val="nil"/>
              <w:bottom w:val="nil"/>
              <w:right w:val="nil"/>
            </w:tcBorders>
            <w:shd w:val="clear" w:color="auto" w:fill="auto"/>
            <w:noWrap/>
            <w:hideMark/>
          </w:tcPr>
          <w:p w14:paraId="76930567" w14:textId="77777777" w:rsidR="00A36376" w:rsidRPr="00424860" w:rsidRDefault="00A36376" w:rsidP="00223560">
            <w:pPr>
              <w:spacing w:after="0" w:line="240" w:lineRule="auto"/>
              <w:rPr>
                <w:rFonts w:ascii="Calibri" w:eastAsia="Times New Roman" w:hAnsi="Calibri" w:cs="Calibri"/>
                <w:color w:val="000000"/>
              </w:rPr>
            </w:pPr>
            <w:r w:rsidRPr="00424860">
              <w:t>Beijing</w:t>
            </w:r>
          </w:p>
        </w:tc>
        <w:tc>
          <w:tcPr>
            <w:tcW w:w="2240" w:type="dxa"/>
            <w:tcBorders>
              <w:top w:val="nil"/>
              <w:left w:val="nil"/>
              <w:bottom w:val="nil"/>
              <w:right w:val="nil"/>
            </w:tcBorders>
            <w:shd w:val="clear" w:color="auto" w:fill="auto"/>
            <w:noWrap/>
            <w:hideMark/>
          </w:tcPr>
          <w:p w14:paraId="01433A41"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30.09</w:t>
            </w:r>
          </w:p>
        </w:tc>
        <w:tc>
          <w:tcPr>
            <w:tcW w:w="2240" w:type="dxa"/>
            <w:tcBorders>
              <w:top w:val="nil"/>
              <w:left w:val="nil"/>
              <w:bottom w:val="nil"/>
              <w:right w:val="nil"/>
            </w:tcBorders>
            <w:shd w:val="clear" w:color="auto" w:fill="auto"/>
            <w:noWrap/>
            <w:hideMark/>
          </w:tcPr>
          <w:p w14:paraId="0B1E9094"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38.75</w:t>
            </w:r>
          </w:p>
        </w:tc>
        <w:tc>
          <w:tcPr>
            <w:tcW w:w="2554" w:type="dxa"/>
            <w:tcBorders>
              <w:top w:val="nil"/>
              <w:left w:val="nil"/>
              <w:bottom w:val="nil"/>
              <w:right w:val="nil"/>
            </w:tcBorders>
            <w:shd w:val="clear" w:color="auto" w:fill="auto"/>
            <w:noWrap/>
            <w:hideMark/>
          </w:tcPr>
          <w:p w14:paraId="2E9D43C0"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94</w:t>
            </w:r>
          </w:p>
        </w:tc>
      </w:tr>
      <w:tr w:rsidR="00A36376" w:rsidRPr="00424860" w14:paraId="5715937D" w14:textId="77777777" w:rsidTr="00223560">
        <w:trPr>
          <w:trHeight w:val="218"/>
        </w:trPr>
        <w:tc>
          <w:tcPr>
            <w:tcW w:w="1784" w:type="dxa"/>
            <w:tcBorders>
              <w:top w:val="nil"/>
              <w:left w:val="nil"/>
              <w:bottom w:val="nil"/>
              <w:right w:val="nil"/>
            </w:tcBorders>
            <w:shd w:val="clear" w:color="auto" w:fill="auto"/>
            <w:noWrap/>
            <w:hideMark/>
          </w:tcPr>
          <w:p w14:paraId="578663B2" w14:textId="77777777" w:rsidR="00A36376" w:rsidRPr="00424860" w:rsidRDefault="00A36376" w:rsidP="00223560">
            <w:pPr>
              <w:spacing w:after="0" w:line="240" w:lineRule="auto"/>
              <w:rPr>
                <w:rFonts w:ascii="Calibri" w:eastAsia="Times New Roman" w:hAnsi="Calibri" w:cs="Calibri"/>
                <w:color w:val="000000"/>
              </w:rPr>
            </w:pPr>
            <w:r w:rsidRPr="00424860">
              <w:t>Hebei</w:t>
            </w:r>
          </w:p>
        </w:tc>
        <w:tc>
          <w:tcPr>
            <w:tcW w:w="2240" w:type="dxa"/>
            <w:tcBorders>
              <w:top w:val="nil"/>
              <w:left w:val="nil"/>
              <w:bottom w:val="nil"/>
              <w:right w:val="nil"/>
            </w:tcBorders>
            <w:shd w:val="clear" w:color="auto" w:fill="auto"/>
            <w:noWrap/>
            <w:hideMark/>
          </w:tcPr>
          <w:p w14:paraId="59AB8213"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0454.29</w:t>
            </w:r>
          </w:p>
        </w:tc>
        <w:tc>
          <w:tcPr>
            <w:tcW w:w="2240" w:type="dxa"/>
            <w:tcBorders>
              <w:top w:val="nil"/>
              <w:left w:val="nil"/>
              <w:bottom w:val="nil"/>
              <w:right w:val="nil"/>
            </w:tcBorders>
            <w:shd w:val="clear" w:color="auto" w:fill="auto"/>
            <w:noWrap/>
            <w:hideMark/>
          </w:tcPr>
          <w:p w14:paraId="23A9E7A6"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6440.38</w:t>
            </w:r>
          </w:p>
        </w:tc>
        <w:tc>
          <w:tcPr>
            <w:tcW w:w="2554" w:type="dxa"/>
            <w:tcBorders>
              <w:top w:val="nil"/>
              <w:left w:val="nil"/>
              <w:bottom w:val="nil"/>
              <w:right w:val="nil"/>
            </w:tcBorders>
            <w:shd w:val="clear" w:color="auto" w:fill="auto"/>
            <w:noWrap/>
            <w:hideMark/>
          </w:tcPr>
          <w:p w14:paraId="48288F7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27</w:t>
            </w:r>
          </w:p>
        </w:tc>
      </w:tr>
      <w:tr w:rsidR="00A36376" w:rsidRPr="00424860" w14:paraId="020BB61E" w14:textId="77777777" w:rsidTr="00223560">
        <w:trPr>
          <w:trHeight w:val="218"/>
        </w:trPr>
        <w:tc>
          <w:tcPr>
            <w:tcW w:w="1784" w:type="dxa"/>
            <w:tcBorders>
              <w:top w:val="nil"/>
              <w:left w:val="nil"/>
              <w:bottom w:val="nil"/>
              <w:right w:val="nil"/>
            </w:tcBorders>
            <w:shd w:val="clear" w:color="auto" w:fill="auto"/>
            <w:noWrap/>
            <w:hideMark/>
          </w:tcPr>
          <w:p w14:paraId="71C7FD85" w14:textId="77777777" w:rsidR="00A36376" w:rsidRPr="00424860" w:rsidRDefault="00A36376" w:rsidP="00223560">
            <w:pPr>
              <w:spacing w:after="0" w:line="240" w:lineRule="auto"/>
              <w:rPr>
                <w:rFonts w:ascii="Calibri" w:eastAsia="Times New Roman" w:hAnsi="Calibri" w:cs="Calibri"/>
                <w:color w:val="000000"/>
              </w:rPr>
            </w:pPr>
            <w:r w:rsidRPr="00424860">
              <w:t>Henan</w:t>
            </w:r>
          </w:p>
        </w:tc>
        <w:tc>
          <w:tcPr>
            <w:tcW w:w="2240" w:type="dxa"/>
            <w:tcBorders>
              <w:top w:val="nil"/>
              <w:left w:val="nil"/>
              <w:bottom w:val="nil"/>
              <w:right w:val="nil"/>
            </w:tcBorders>
            <w:shd w:val="clear" w:color="auto" w:fill="auto"/>
            <w:noWrap/>
            <w:hideMark/>
          </w:tcPr>
          <w:p w14:paraId="2055D2BA"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8282.24</w:t>
            </w:r>
          </w:p>
        </w:tc>
        <w:tc>
          <w:tcPr>
            <w:tcW w:w="2240" w:type="dxa"/>
            <w:tcBorders>
              <w:top w:val="nil"/>
              <w:left w:val="nil"/>
              <w:bottom w:val="nil"/>
              <w:right w:val="nil"/>
            </w:tcBorders>
            <w:shd w:val="clear" w:color="auto" w:fill="auto"/>
            <w:noWrap/>
            <w:hideMark/>
          </w:tcPr>
          <w:p w14:paraId="1781E358"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8850.77</w:t>
            </w:r>
          </w:p>
        </w:tc>
        <w:tc>
          <w:tcPr>
            <w:tcW w:w="2554" w:type="dxa"/>
            <w:tcBorders>
              <w:top w:val="nil"/>
              <w:left w:val="nil"/>
              <w:bottom w:val="nil"/>
              <w:right w:val="nil"/>
            </w:tcBorders>
            <w:shd w:val="clear" w:color="auto" w:fill="auto"/>
            <w:noWrap/>
            <w:hideMark/>
          </w:tcPr>
          <w:p w14:paraId="6CFB5C2A"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7.37</w:t>
            </w:r>
          </w:p>
        </w:tc>
      </w:tr>
      <w:tr w:rsidR="00A36376" w:rsidRPr="00424860" w14:paraId="330494CF" w14:textId="77777777" w:rsidTr="00223560">
        <w:trPr>
          <w:trHeight w:val="218"/>
        </w:trPr>
        <w:tc>
          <w:tcPr>
            <w:tcW w:w="1784" w:type="dxa"/>
            <w:tcBorders>
              <w:top w:val="nil"/>
              <w:left w:val="nil"/>
              <w:bottom w:val="nil"/>
              <w:right w:val="nil"/>
            </w:tcBorders>
            <w:shd w:val="clear" w:color="auto" w:fill="auto"/>
            <w:noWrap/>
            <w:hideMark/>
          </w:tcPr>
          <w:p w14:paraId="16563DF2" w14:textId="77777777" w:rsidR="00A36376" w:rsidRPr="00424860" w:rsidRDefault="00A36376" w:rsidP="00223560">
            <w:pPr>
              <w:spacing w:after="0" w:line="240" w:lineRule="auto"/>
              <w:rPr>
                <w:rFonts w:ascii="Calibri" w:eastAsia="Times New Roman" w:hAnsi="Calibri" w:cs="Calibri"/>
                <w:color w:val="000000"/>
              </w:rPr>
            </w:pPr>
            <w:r w:rsidRPr="00424860">
              <w:t>Jiangsu</w:t>
            </w:r>
          </w:p>
        </w:tc>
        <w:tc>
          <w:tcPr>
            <w:tcW w:w="2240" w:type="dxa"/>
            <w:tcBorders>
              <w:top w:val="nil"/>
              <w:left w:val="nil"/>
              <w:bottom w:val="nil"/>
              <w:right w:val="nil"/>
            </w:tcBorders>
            <w:shd w:val="clear" w:color="auto" w:fill="auto"/>
            <w:noWrap/>
            <w:hideMark/>
          </w:tcPr>
          <w:p w14:paraId="0593245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4210.08</w:t>
            </w:r>
          </w:p>
        </w:tc>
        <w:tc>
          <w:tcPr>
            <w:tcW w:w="2240" w:type="dxa"/>
            <w:tcBorders>
              <w:top w:val="nil"/>
              <w:left w:val="nil"/>
              <w:bottom w:val="nil"/>
              <w:right w:val="nil"/>
            </w:tcBorders>
            <w:shd w:val="clear" w:color="auto" w:fill="auto"/>
            <w:noWrap/>
            <w:hideMark/>
          </w:tcPr>
          <w:p w14:paraId="78E6DE25"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731.72</w:t>
            </w:r>
          </w:p>
        </w:tc>
        <w:tc>
          <w:tcPr>
            <w:tcW w:w="2554" w:type="dxa"/>
            <w:tcBorders>
              <w:top w:val="nil"/>
              <w:left w:val="nil"/>
              <w:bottom w:val="nil"/>
              <w:right w:val="nil"/>
            </w:tcBorders>
            <w:shd w:val="clear" w:color="auto" w:fill="auto"/>
            <w:noWrap/>
            <w:hideMark/>
          </w:tcPr>
          <w:p w14:paraId="4BE533E4"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9.33</w:t>
            </w:r>
          </w:p>
        </w:tc>
      </w:tr>
      <w:tr w:rsidR="00A36376" w:rsidRPr="00424860" w14:paraId="4918B8E6" w14:textId="77777777" w:rsidTr="00223560">
        <w:trPr>
          <w:trHeight w:val="218"/>
        </w:trPr>
        <w:tc>
          <w:tcPr>
            <w:tcW w:w="1784" w:type="dxa"/>
            <w:tcBorders>
              <w:top w:val="nil"/>
              <w:left w:val="nil"/>
              <w:right w:val="nil"/>
            </w:tcBorders>
            <w:shd w:val="clear" w:color="auto" w:fill="auto"/>
            <w:noWrap/>
            <w:hideMark/>
          </w:tcPr>
          <w:p w14:paraId="51CDA104" w14:textId="77777777" w:rsidR="00A36376" w:rsidRPr="00424860" w:rsidRDefault="00A36376" w:rsidP="00223560">
            <w:pPr>
              <w:spacing w:after="0" w:line="240" w:lineRule="auto"/>
              <w:rPr>
                <w:rFonts w:ascii="Calibri" w:eastAsia="Times New Roman" w:hAnsi="Calibri" w:cs="Calibri"/>
                <w:color w:val="000000"/>
              </w:rPr>
            </w:pPr>
            <w:r w:rsidRPr="00424860">
              <w:t>Shandong</w:t>
            </w:r>
          </w:p>
        </w:tc>
        <w:tc>
          <w:tcPr>
            <w:tcW w:w="2240" w:type="dxa"/>
            <w:tcBorders>
              <w:top w:val="nil"/>
              <w:left w:val="nil"/>
              <w:right w:val="nil"/>
            </w:tcBorders>
            <w:shd w:val="clear" w:color="auto" w:fill="auto"/>
            <w:noWrap/>
            <w:hideMark/>
          </w:tcPr>
          <w:p w14:paraId="58A6EBCC"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2005.14</w:t>
            </w:r>
          </w:p>
        </w:tc>
        <w:tc>
          <w:tcPr>
            <w:tcW w:w="2240" w:type="dxa"/>
            <w:tcBorders>
              <w:top w:val="nil"/>
              <w:left w:val="nil"/>
              <w:right w:val="nil"/>
            </w:tcBorders>
            <w:shd w:val="clear" w:color="auto" w:fill="auto"/>
            <w:noWrap/>
            <w:hideMark/>
          </w:tcPr>
          <w:p w14:paraId="16B0C6A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42758.61</w:t>
            </w:r>
          </w:p>
        </w:tc>
        <w:tc>
          <w:tcPr>
            <w:tcW w:w="2554" w:type="dxa"/>
            <w:tcBorders>
              <w:top w:val="nil"/>
              <w:left w:val="nil"/>
              <w:right w:val="nil"/>
            </w:tcBorders>
            <w:shd w:val="clear" w:color="auto" w:fill="auto"/>
            <w:noWrap/>
            <w:hideMark/>
          </w:tcPr>
          <w:p w14:paraId="16C2C553"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3.60</w:t>
            </w:r>
          </w:p>
        </w:tc>
      </w:tr>
      <w:tr w:rsidR="00A36376" w:rsidRPr="00424860" w14:paraId="73172F97" w14:textId="77777777" w:rsidTr="00223560">
        <w:trPr>
          <w:trHeight w:val="218"/>
        </w:trPr>
        <w:tc>
          <w:tcPr>
            <w:tcW w:w="1784" w:type="dxa"/>
            <w:tcBorders>
              <w:top w:val="nil"/>
              <w:left w:val="nil"/>
              <w:bottom w:val="nil"/>
              <w:right w:val="nil"/>
            </w:tcBorders>
            <w:shd w:val="clear" w:color="auto" w:fill="auto"/>
            <w:noWrap/>
            <w:hideMark/>
          </w:tcPr>
          <w:p w14:paraId="547A2ECA" w14:textId="77777777" w:rsidR="00A36376" w:rsidRPr="00424860" w:rsidRDefault="00A36376" w:rsidP="00223560">
            <w:pPr>
              <w:spacing w:after="0" w:line="240" w:lineRule="auto"/>
              <w:rPr>
                <w:rFonts w:ascii="Calibri" w:eastAsia="Times New Roman" w:hAnsi="Calibri" w:cs="Calibri"/>
                <w:color w:val="000000"/>
              </w:rPr>
            </w:pPr>
            <w:r w:rsidRPr="00424860">
              <w:t>Tianjin</w:t>
            </w:r>
          </w:p>
        </w:tc>
        <w:tc>
          <w:tcPr>
            <w:tcW w:w="2240" w:type="dxa"/>
            <w:tcBorders>
              <w:top w:val="nil"/>
              <w:left w:val="nil"/>
              <w:bottom w:val="nil"/>
              <w:right w:val="nil"/>
            </w:tcBorders>
            <w:shd w:val="clear" w:color="auto" w:fill="auto"/>
            <w:noWrap/>
            <w:hideMark/>
          </w:tcPr>
          <w:p w14:paraId="6E61D00D"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925.68</w:t>
            </w:r>
          </w:p>
        </w:tc>
        <w:tc>
          <w:tcPr>
            <w:tcW w:w="2240" w:type="dxa"/>
            <w:tcBorders>
              <w:top w:val="nil"/>
              <w:left w:val="nil"/>
              <w:bottom w:val="nil"/>
              <w:right w:val="nil"/>
            </w:tcBorders>
            <w:shd w:val="clear" w:color="auto" w:fill="auto"/>
            <w:noWrap/>
            <w:hideMark/>
          </w:tcPr>
          <w:p w14:paraId="3977664E"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3754.65</w:t>
            </w:r>
          </w:p>
        </w:tc>
        <w:tc>
          <w:tcPr>
            <w:tcW w:w="2554" w:type="dxa"/>
            <w:tcBorders>
              <w:top w:val="nil"/>
              <w:left w:val="nil"/>
              <w:bottom w:val="nil"/>
              <w:right w:val="nil"/>
            </w:tcBorders>
            <w:shd w:val="clear" w:color="auto" w:fill="auto"/>
            <w:noWrap/>
            <w:hideMark/>
          </w:tcPr>
          <w:p w14:paraId="349C813F" w14:textId="77777777" w:rsidR="00A36376" w:rsidRPr="00424860" w:rsidRDefault="00A36376" w:rsidP="00223560">
            <w:pPr>
              <w:tabs>
                <w:tab w:val="decimal" w:pos="1227"/>
              </w:tabs>
              <w:spacing w:after="0" w:line="240" w:lineRule="auto"/>
              <w:rPr>
                <w:rFonts w:ascii="Calibri" w:eastAsia="Times New Roman" w:hAnsi="Calibri" w:cs="Calibri"/>
                <w:color w:val="000000"/>
              </w:rPr>
            </w:pPr>
            <w:r w:rsidRPr="00424860">
              <w:t>22.08</w:t>
            </w:r>
          </w:p>
        </w:tc>
      </w:tr>
      <w:tr w:rsidR="00A36376" w:rsidRPr="00424860" w14:paraId="5AA215A7" w14:textId="77777777" w:rsidTr="00223560">
        <w:trPr>
          <w:trHeight w:val="218"/>
        </w:trPr>
        <w:tc>
          <w:tcPr>
            <w:tcW w:w="1784" w:type="dxa"/>
            <w:tcBorders>
              <w:top w:val="nil"/>
              <w:left w:val="nil"/>
              <w:bottom w:val="single" w:sz="4" w:space="0" w:color="auto"/>
              <w:right w:val="nil"/>
            </w:tcBorders>
            <w:shd w:val="clear" w:color="auto" w:fill="auto"/>
            <w:noWrap/>
          </w:tcPr>
          <w:p w14:paraId="5B89AEA9" w14:textId="77777777" w:rsidR="00A36376" w:rsidRPr="00424860" w:rsidRDefault="00A36376" w:rsidP="00223560">
            <w:pPr>
              <w:spacing w:after="0" w:line="240" w:lineRule="auto"/>
              <w:rPr>
                <w:b/>
                <w:bCs/>
              </w:rPr>
            </w:pPr>
            <w:r>
              <w:rPr>
                <w:b/>
                <w:bCs/>
              </w:rPr>
              <w:t>Total</w:t>
            </w:r>
          </w:p>
        </w:tc>
        <w:tc>
          <w:tcPr>
            <w:tcW w:w="2240" w:type="dxa"/>
            <w:tcBorders>
              <w:top w:val="nil"/>
              <w:left w:val="nil"/>
              <w:bottom w:val="single" w:sz="4" w:space="0" w:color="auto"/>
              <w:right w:val="nil"/>
            </w:tcBorders>
            <w:shd w:val="clear" w:color="auto" w:fill="auto"/>
            <w:noWrap/>
          </w:tcPr>
          <w:p w14:paraId="4BFE7E82" w14:textId="77777777" w:rsidR="00A36376" w:rsidRPr="00424860" w:rsidRDefault="00A36376" w:rsidP="00223560">
            <w:pPr>
              <w:tabs>
                <w:tab w:val="decimal" w:pos="1227"/>
              </w:tabs>
              <w:spacing w:after="0" w:line="240" w:lineRule="auto"/>
              <w:rPr>
                <w:b/>
                <w:bCs/>
              </w:rPr>
            </w:pPr>
            <w:r w:rsidRPr="00424860">
              <w:rPr>
                <w:b/>
                <w:bCs/>
              </w:rPr>
              <w:t>131578.48</w:t>
            </w:r>
          </w:p>
        </w:tc>
        <w:tc>
          <w:tcPr>
            <w:tcW w:w="2240" w:type="dxa"/>
            <w:tcBorders>
              <w:top w:val="nil"/>
              <w:left w:val="nil"/>
              <w:bottom w:val="single" w:sz="4" w:space="0" w:color="auto"/>
              <w:right w:val="nil"/>
            </w:tcBorders>
            <w:shd w:val="clear" w:color="auto" w:fill="auto"/>
            <w:noWrap/>
          </w:tcPr>
          <w:p w14:paraId="7D481764" w14:textId="77777777" w:rsidR="00A36376" w:rsidRPr="00424860" w:rsidRDefault="00A36376" w:rsidP="00223560">
            <w:pPr>
              <w:tabs>
                <w:tab w:val="decimal" w:pos="1227"/>
              </w:tabs>
              <w:spacing w:after="0" w:line="240" w:lineRule="auto"/>
              <w:rPr>
                <w:b/>
                <w:bCs/>
              </w:rPr>
            </w:pPr>
            <w:r w:rsidRPr="00424860">
              <w:rPr>
                <w:b/>
                <w:bCs/>
              </w:rPr>
              <w:t>178338.49</w:t>
            </w:r>
          </w:p>
        </w:tc>
        <w:tc>
          <w:tcPr>
            <w:tcW w:w="2554" w:type="dxa"/>
            <w:tcBorders>
              <w:top w:val="nil"/>
              <w:left w:val="nil"/>
              <w:bottom w:val="single" w:sz="4" w:space="0" w:color="auto"/>
              <w:right w:val="nil"/>
            </w:tcBorders>
            <w:shd w:val="clear" w:color="auto" w:fill="auto"/>
            <w:noWrap/>
          </w:tcPr>
          <w:p w14:paraId="51B6532F" w14:textId="77777777" w:rsidR="00A36376" w:rsidRPr="00424860" w:rsidRDefault="00A36376" w:rsidP="00223560">
            <w:pPr>
              <w:tabs>
                <w:tab w:val="decimal" w:pos="1227"/>
              </w:tabs>
              <w:spacing w:after="0" w:line="240" w:lineRule="auto"/>
              <w:rPr>
                <w:b/>
                <w:bCs/>
              </w:rPr>
            </w:pPr>
            <w:r w:rsidRPr="00424860">
              <w:rPr>
                <w:b/>
                <w:bCs/>
              </w:rPr>
              <w:t>35.54</w:t>
            </w:r>
          </w:p>
        </w:tc>
      </w:tr>
    </w:tbl>
    <w:p w14:paraId="118BB336" w14:textId="77777777" w:rsidR="00A36376" w:rsidRPr="00EC22E6" w:rsidRDefault="00A36376" w:rsidP="00EC22E6"/>
    <w:p w14:paraId="4659F399" w14:textId="256D08E7" w:rsidR="00E9596E" w:rsidRPr="00424860" w:rsidRDefault="007134E0" w:rsidP="00E9596E">
      <w:pPr>
        <w:keepNext/>
        <w:spacing w:after="0"/>
      </w:pPr>
      <w:r w:rsidRPr="004B1CDF">
        <w:rPr>
          <w:i/>
          <w:iCs/>
          <w:noProof/>
        </w:rPr>
        <w:lastRenderedPageBreak/>
        <w:drawing>
          <wp:inline distT="0" distB="0" distL="0" distR="0" wp14:anchorId="62FB46E1" wp14:editId="5CDB1215">
            <wp:extent cx="3594100" cy="2162810"/>
            <wp:effectExtent l="0" t="0" r="635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94100" cy="2162810"/>
                    </a:xfrm>
                    <a:prstGeom prst="rect">
                      <a:avLst/>
                    </a:prstGeom>
                    <a:noFill/>
                    <a:ln>
                      <a:noFill/>
                    </a:ln>
                  </pic:spPr>
                </pic:pic>
              </a:graphicData>
            </a:graphic>
          </wp:inline>
        </w:drawing>
      </w:r>
    </w:p>
    <w:p w14:paraId="148E2F85" w14:textId="49598B93" w:rsidR="00E9596E" w:rsidRPr="00777271" w:rsidRDefault="00E9596E" w:rsidP="00126888">
      <w:pPr>
        <w:pStyle w:val="Caption"/>
        <w:rPr>
          <w:rFonts w:ascii="Calibri" w:hAnsi="Calibri" w:cs="Calibri"/>
          <w:i w:val="0"/>
          <w:iCs w:val="0"/>
        </w:rPr>
      </w:pPr>
      <w:bookmarkStart w:id="12" w:name="_Ref81461127"/>
      <w:r w:rsidRPr="00777271">
        <w:rPr>
          <w:i w:val="0"/>
          <w:iCs w:val="0"/>
        </w:rPr>
        <w:t>Fig</w:t>
      </w:r>
      <w:r w:rsidR="00D00CAF">
        <w:rPr>
          <w:i w:val="0"/>
          <w:iCs w:val="0"/>
        </w:rPr>
        <w:t>.</w:t>
      </w:r>
      <w:r w:rsidRPr="00777271">
        <w:rPr>
          <w:i w:val="0"/>
          <w:iCs w:val="0"/>
        </w:rPr>
        <w:t xml:space="preserve"> </w:t>
      </w:r>
      <w:r w:rsidRPr="00777271">
        <w:rPr>
          <w:i w:val="0"/>
          <w:iCs w:val="0"/>
        </w:rPr>
        <w:fldChar w:fldCharType="begin"/>
      </w:r>
      <w:r w:rsidRPr="00777271">
        <w:rPr>
          <w:i w:val="0"/>
          <w:iCs w:val="0"/>
        </w:rPr>
        <w:instrText>SEQ Figure \* ARABIC</w:instrText>
      </w:r>
      <w:r w:rsidRPr="00777271">
        <w:rPr>
          <w:i w:val="0"/>
          <w:iCs w:val="0"/>
        </w:rPr>
        <w:fldChar w:fldCharType="separate"/>
      </w:r>
      <w:r w:rsidR="008066DF">
        <w:rPr>
          <w:i w:val="0"/>
          <w:iCs w:val="0"/>
          <w:noProof/>
        </w:rPr>
        <w:t>6</w:t>
      </w:r>
      <w:r w:rsidRPr="00777271">
        <w:rPr>
          <w:i w:val="0"/>
          <w:iCs w:val="0"/>
        </w:rPr>
        <w:fldChar w:fldCharType="end"/>
      </w:r>
      <w:bookmarkEnd w:id="12"/>
      <w:r w:rsidRPr="00777271">
        <w:rPr>
          <w:i w:val="0"/>
          <w:iCs w:val="0"/>
        </w:rPr>
        <w:t xml:space="preserve">. </w:t>
      </w:r>
      <w:r w:rsidR="00D00CAF">
        <w:rPr>
          <w:i w:val="0"/>
          <w:iCs w:val="0"/>
        </w:rPr>
        <w:t>E</w:t>
      </w:r>
      <w:r w:rsidRPr="00777271">
        <w:rPr>
          <w:i w:val="0"/>
          <w:iCs w:val="0"/>
        </w:rPr>
        <w:t>xponential regression on historical urban areas</w:t>
      </w:r>
      <w:r w:rsidR="004F0F8F" w:rsidRPr="00777271">
        <w:rPr>
          <w:i w:val="0"/>
          <w:iCs w:val="0"/>
        </w:rPr>
        <w:t xml:space="preserve"> in the North China Plain</w:t>
      </w:r>
      <w:r w:rsidRPr="00777271">
        <w:rPr>
          <w:i w:val="0"/>
          <w:iCs w:val="0"/>
        </w:rPr>
        <w:t>.</w:t>
      </w:r>
      <w:r w:rsidR="00E11417">
        <w:rPr>
          <w:i w:val="0"/>
          <w:iCs w:val="0"/>
        </w:rPr>
        <w:t xml:space="preserve"> </w:t>
      </w:r>
      <w:r w:rsidR="00E11417">
        <w:rPr>
          <w:rFonts w:hint="eastAsia"/>
          <w:i w:val="0"/>
          <w:iCs w:val="0"/>
        </w:rPr>
        <w:t>T</w:t>
      </w:r>
      <w:r w:rsidR="00E11417">
        <w:rPr>
          <w:i w:val="0"/>
          <w:iCs w:val="0"/>
        </w:rPr>
        <w:t>he historical urban area</w:t>
      </w:r>
      <w:r w:rsidR="000C132D">
        <w:rPr>
          <w:i w:val="0"/>
          <w:iCs w:val="0"/>
        </w:rPr>
        <w:t>s</w:t>
      </w:r>
      <w:r w:rsidR="00E11417">
        <w:rPr>
          <w:i w:val="0"/>
          <w:iCs w:val="0"/>
        </w:rPr>
        <w:t xml:space="preserve"> </w:t>
      </w:r>
      <w:r w:rsidR="000C132D">
        <w:rPr>
          <w:i w:val="0"/>
          <w:iCs w:val="0"/>
        </w:rPr>
        <w:t xml:space="preserve">are </w:t>
      </w:r>
      <w:r w:rsidR="00E11417">
        <w:rPr>
          <w:i w:val="0"/>
          <w:iCs w:val="0"/>
        </w:rPr>
        <w:t xml:space="preserve">computed using the data from </w:t>
      </w:r>
      <w:sdt>
        <w:sdtPr>
          <w:rPr>
            <w:i w:val="0"/>
            <w:iCs w:val="0"/>
          </w:rPr>
          <w:alias w:val="To edit, see citavi.com/edit"/>
          <w:tag w:val="CitaviPlaceholder#09c52960-b53d-4d56-b38f-c7d7a204b98e"/>
          <w:id w:val="-1455173742"/>
          <w:placeholder>
            <w:docPart w:val="63D7794E9B304118A14280D75B8F6949"/>
          </w:placeholder>
        </w:sdtPr>
        <w:sdtEndPr/>
        <w:sdtContent>
          <w:r w:rsidR="00E11417" w:rsidRPr="00E11417">
            <w:rPr>
              <w:rFonts w:ascii="Calibri" w:hAnsi="Calibri" w:cs="Calibri"/>
              <w:i w:val="0"/>
              <w:iCs w:val="0"/>
              <w:noProof/>
            </w:rPr>
            <w:fldChar w:fldCharType="begin"/>
          </w:r>
          <w:r w:rsidR="001E176E">
            <w:rPr>
              <w:rFonts w:ascii="Calibri" w:hAnsi="Calibri" w:cs="Calibri"/>
              <w:i w:val="0"/>
              <w:iCs w:val="0"/>
              <w:noProof/>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4IiwiJHR5cGUiOiJTd2lzc0FjYWRlbWljLkNpdGF2aS5Qcm9qZWN0LCBTd2lzc0FjYWRlbWljLkNpdGF2aSJ9fSx7IiRpZCI6Ijk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4In19LHsiJGlkIjoiMTA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OC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4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Q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4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OS0wN1QwOTo0NjowNSIsIlByb2plY3QiOnsiJHJlZiI6IjgifX0sIlVzZU51bWJlcmluZ1R5cGVPZlBhcmVudERvY3VtZW50IjpmYWxzZX1dLCJGb3JtYXR0ZWRUZXh0Ijp7IiRpZCI6IjE1IiwiQ291bnQiOjEsIlRleHRVbml0cyI6W3siJGlkIjoiMTYiLCJGb250U3R5bGUiOnsiJGlkIjoiMTciLCJOZXV0cmFsIjp0cnVlfSwiUmVhZGluZ09yZGVyIjoxLCJUZXh0IjoiV2FuZyBldCBhbC4ifV19LCJUYWciOiJDaXRhdmlQbGFjZWhvbGRlciMwOWM1Mjk2MC1iNTNkLTRkNTYtYjM4Zi1jN2Q3YTIwNGI5OGUiLCJUZXh0IjoiV2FuZyBldCBhbC4iLCJXQUlWZXJzaW9uIjoiNi4xNC4wLjAifQ==}</w:instrText>
          </w:r>
          <w:r w:rsidR="00E11417" w:rsidRPr="00E11417">
            <w:rPr>
              <w:rFonts w:ascii="Calibri" w:hAnsi="Calibri" w:cs="Calibri"/>
              <w:i w:val="0"/>
              <w:iCs w:val="0"/>
              <w:noProof/>
            </w:rPr>
            <w:fldChar w:fldCharType="separate"/>
          </w:r>
          <w:r w:rsidR="009F20B2">
            <w:rPr>
              <w:rFonts w:ascii="Calibri" w:hAnsi="Calibri" w:cs="Calibri"/>
              <w:i w:val="0"/>
              <w:iCs w:val="0"/>
              <w:noProof/>
            </w:rPr>
            <w:t>Wang et al.</w:t>
          </w:r>
          <w:r w:rsidR="00E11417" w:rsidRPr="00E11417">
            <w:rPr>
              <w:rFonts w:ascii="Calibri" w:hAnsi="Calibri" w:cs="Calibri"/>
              <w:i w:val="0"/>
              <w:iCs w:val="0"/>
              <w:noProof/>
            </w:rPr>
            <w:fldChar w:fldCharType="end"/>
          </w:r>
        </w:sdtContent>
      </w:sdt>
      <w:r w:rsidR="00E11417" w:rsidRPr="00E11417">
        <w:rPr>
          <w:rFonts w:ascii="Calibri" w:hAnsi="Calibri" w:cs="Calibri"/>
          <w:i w:val="0"/>
          <w:iCs w:val="0"/>
        </w:rPr>
        <w:t xml:space="preserve"> </w:t>
      </w:r>
      <w:sdt>
        <w:sdtPr>
          <w:rPr>
            <w:i w:val="0"/>
            <w:iCs w:val="0"/>
          </w:rPr>
          <w:alias w:val="To edit, see citavi.com/edit"/>
          <w:tag w:val="CitaviPlaceholder#fe85a2ff-3a53-40ec-ab81-18d73bf63b19"/>
          <w:id w:val="-1914309929"/>
          <w:placeholder>
            <w:docPart w:val="63D7794E9B304118A14280D75B8F6949"/>
          </w:placeholder>
        </w:sdtPr>
        <w:sdtEndPr/>
        <w:sdtContent>
          <w:r w:rsidR="00E11417" w:rsidRPr="00E11417">
            <w:rPr>
              <w:rFonts w:ascii="Calibri" w:hAnsi="Calibri" w:cs="Calibri"/>
              <w:i w:val="0"/>
              <w:iCs w:val="0"/>
              <w:noProof/>
            </w:rPr>
            <w:fldChar w:fldCharType="begin"/>
          </w:r>
          <w:r w:rsidR="001E176E">
            <w:rPr>
              <w:rFonts w:ascii="Calibri" w:hAnsi="Calibri" w:cs="Calibri"/>
              <w:i w:val="0"/>
              <w:iCs w:val="0"/>
              <w:noProof/>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OCIsIiR0eXBlIjoiU3dpc3NBY2FkZW1pYy5DaXRhdmkuUHJvamVjdCwgU3dpc3NBY2FkZW1pYy5DaXRhdmkifX0seyIkaWQiOiI5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OCJ9fV0sIk51bWJlciI6IjciLCJPcmdhbml6YXRpb25zIjpbXSwiT3RoZXJzSW52b2x2ZWQiOltdLCJQYWdlUmFuZ2UiOiI8c3A+XHJcbiAgPG4+OTgyPC9uPlxyXG4gIDxpbj50cnVlPC9pbj5cclxuICA8b3M+OTgyPC9vcz5cclxuICA8cHM+OTgyPC9wcz5cclxuPC9zcD5cclxuPGVwPlxyXG4gIDxuPjk5ODwvbj5cclxuICA8aW4+dHJ1ZTwvaW4+XHJcbiAgPG9zPjk5ODwvb3M+XHJcbiAgPHBzPjk5ODwvcHM+XHJcbjwvZXA+XHJcbjxvcz45ODItOTk4PC9vcz4iLCJQZXJpb2RpY2FsIjp7IiRpZCI6IjE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OC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ktMDdUMDk6NDY6MD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WIpIn1dfSwiVGFnIjoiQ2l0YXZpUGxhY2Vob2xkZXIjZmU4NWEyZmYtM2E1My00MGVjLWFiODEtMThkNzNiZjYzYjE5IiwiVGV4dCI6IigyMDIxYikiLCJXQUlWZXJzaW9uIjoiNi4xNC4wLjAifQ==}</w:instrText>
          </w:r>
          <w:r w:rsidR="00E11417" w:rsidRPr="00E11417">
            <w:rPr>
              <w:rFonts w:ascii="Calibri" w:hAnsi="Calibri" w:cs="Calibri"/>
              <w:i w:val="0"/>
              <w:iCs w:val="0"/>
              <w:noProof/>
            </w:rPr>
            <w:fldChar w:fldCharType="separate"/>
          </w:r>
          <w:r w:rsidR="009F20B2">
            <w:rPr>
              <w:rFonts w:ascii="Calibri" w:hAnsi="Calibri" w:cs="Calibri"/>
              <w:i w:val="0"/>
              <w:iCs w:val="0"/>
              <w:noProof/>
            </w:rPr>
            <w:t>(2021b)</w:t>
          </w:r>
          <w:r w:rsidR="00E11417" w:rsidRPr="00E11417">
            <w:rPr>
              <w:rFonts w:ascii="Calibri" w:hAnsi="Calibri" w:cs="Calibri"/>
              <w:i w:val="0"/>
              <w:iCs w:val="0"/>
              <w:noProof/>
            </w:rPr>
            <w:fldChar w:fldCharType="end"/>
          </w:r>
        </w:sdtContent>
      </w:sdt>
      <w:r w:rsidR="00E11417" w:rsidRPr="00E11417">
        <w:rPr>
          <w:rFonts w:ascii="Calibri" w:hAnsi="Calibri" w:cs="Calibri"/>
          <w:i w:val="0"/>
          <w:iCs w:val="0"/>
        </w:rPr>
        <w:t>.</w:t>
      </w:r>
    </w:p>
    <w:bookmarkEnd w:id="0"/>
    <w:p w14:paraId="32DE929C" w14:textId="77777777" w:rsidR="003B4E95" w:rsidRPr="00452C62" w:rsidRDefault="003B4E95" w:rsidP="00452C62"/>
    <w:p w14:paraId="5CDEAC95" w14:textId="53943B70" w:rsidR="009C7D21" w:rsidRPr="007134E0" w:rsidRDefault="00CF050D" w:rsidP="00625C38">
      <w:pPr>
        <w:pStyle w:val="Heading2"/>
        <w:rPr>
          <w:rFonts w:cstheme="majorHAnsi"/>
        </w:rPr>
      </w:pPr>
      <w:r w:rsidRPr="00777271">
        <w:rPr>
          <w:rFonts w:cstheme="majorHAnsi"/>
        </w:rPr>
        <w:t>2.7</w:t>
      </w:r>
      <w:r w:rsidR="00D00CAF">
        <w:rPr>
          <w:rFonts w:cstheme="majorHAnsi"/>
        </w:rPr>
        <w:t>.</w:t>
      </w:r>
      <w:r w:rsidR="009C7D21" w:rsidRPr="007134E0">
        <w:rPr>
          <w:rFonts w:cstheme="majorHAnsi"/>
        </w:rPr>
        <w:t xml:space="preserve"> </w:t>
      </w:r>
      <w:r w:rsidR="003E2C0B" w:rsidRPr="007134E0">
        <w:rPr>
          <w:rFonts w:cstheme="majorHAnsi"/>
        </w:rPr>
        <w:t>Validat</w:t>
      </w:r>
      <w:r w:rsidR="00F61C23" w:rsidRPr="007134E0">
        <w:rPr>
          <w:rFonts w:cstheme="majorHAnsi"/>
        </w:rPr>
        <w:t>ion and accuracy assessment</w:t>
      </w:r>
    </w:p>
    <w:p w14:paraId="5607C347" w14:textId="425088A9" w:rsidR="009C7D21" w:rsidRDefault="0015488E" w:rsidP="00D71802">
      <w:pPr>
        <w:rPr>
          <w:rFonts w:ascii="Calibri" w:hAnsi="Calibri" w:cs="Calibri"/>
        </w:rPr>
      </w:pPr>
      <w:r w:rsidRPr="00424860">
        <w:rPr>
          <w:rFonts w:ascii="Calibri" w:hAnsi="Calibri" w:cs="Calibri"/>
        </w:rPr>
        <w:t>W</w:t>
      </w:r>
      <w:r w:rsidR="00A41BA6" w:rsidRPr="00424860">
        <w:rPr>
          <w:rFonts w:ascii="Calibri" w:hAnsi="Calibri" w:cs="Calibri"/>
        </w:rPr>
        <w:t xml:space="preserve">e selected a series of accuracy metrics and spatial pattern metrics to </w:t>
      </w:r>
      <w:r w:rsidR="00CF19C6">
        <w:rPr>
          <w:rFonts w:ascii="Calibri" w:hAnsi="Calibri" w:cs="Calibri"/>
        </w:rPr>
        <w:t xml:space="preserve">quantitatively </w:t>
      </w:r>
      <w:r w:rsidR="00A41BA6" w:rsidRPr="00424860">
        <w:rPr>
          <w:rFonts w:ascii="Calibri" w:hAnsi="Calibri" w:cs="Calibri"/>
        </w:rPr>
        <w:t xml:space="preserve">assess the ability of </w:t>
      </w:r>
      <w:r w:rsidRPr="00424860">
        <w:rPr>
          <w:rFonts w:ascii="Calibri" w:hAnsi="Calibri" w:cs="Calibri"/>
        </w:rPr>
        <w:t>U-Net</w:t>
      </w:r>
      <w:r w:rsidR="00A41BA6" w:rsidRPr="00424860">
        <w:rPr>
          <w:rFonts w:ascii="Calibri" w:hAnsi="Calibri" w:cs="Calibri"/>
        </w:rPr>
        <w:t xml:space="preserve"> to</w:t>
      </w:r>
      <w:r w:rsidRPr="00424860">
        <w:rPr>
          <w:rFonts w:ascii="Calibri" w:hAnsi="Calibri" w:cs="Calibri"/>
        </w:rPr>
        <w:t xml:space="preserve"> accurately project the spatial distribution</w:t>
      </w:r>
      <w:r w:rsidR="00503F45">
        <w:rPr>
          <w:rFonts w:ascii="Calibri" w:hAnsi="Calibri" w:cs="Calibri"/>
        </w:rPr>
        <w:t>s</w:t>
      </w:r>
      <w:r w:rsidRPr="00424860">
        <w:rPr>
          <w:rFonts w:ascii="Calibri" w:hAnsi="Calibri" w:cs="Calibri"/>
        </w:rPr>
        <w:t xml:space="preserve"> and pattern</w:t>
      </w:r>
      <w:r w:rsidR="00503F45">
        <w:rPr>
          <w:rFonts w:ascii="Calibri" w:hAnsi="Calibri" w:cs="Calibri"/>
        </w:rPr>
        <w:t>s</w:t>
      </w:r>
      <w:r w:rsidRPr="00424860">
        <w:rPr>
          <w:rFonts w:ascii="Calibri" w:hAnsi="Calibri" w:cs="Calibri"/>
        </w:rPr>
        <w:t xml:space="preserve"> of urban areas in the study area.</w:t>
      </w:r>
      <w:r w:rsidR="00A41BA6" w:rsidRPr="00424860">
        <w:rPr>
          <w:rFonts w:ascii="Calibri" w:hAnsi="Calibri" w:cs="Calibri"/>
        </w:rPr>
        <w:t xml:space="preserve"> </w:t>
      </w:r>
      <w:r w:rsidR="009C7D21" w:rsidRPr="00424860">
        <w:rPr>
          <w:rFonts w:ascii="Calibri" w:hAnsi="Calibri" w:cs="Calibri"/>
        </w:rPr>
        <w:t xml:space="preserve">The transition potential map was assessed using the area under the curve (AUC) of </w:t>
      </w:r>
      <w:r w:rsidR="00614813" w:rsidRPr="00424860">
        <w:rPr>
          <w:rFonts w:ascii="Calibri" w:hAnsi="Calibri" w:cs="Calibri"/>
        </w:rPr>
        <w:t xml:space="preserve">the </w:t>
      </w:r>
      <w:r w:rsidR="00D1216E" w:rsidRPr="00424860">
        <w:rPr>
          <w:rFonts w:ascii="Calibri" w:hAnsi="Calibri" w:cs="Calibri"/>
        </w:rPr>
        <w:t>receiver operating characteristic curve (ROC)</w:t>
      </w:r>
      <w:r w:rsidR="00184E46" w:rsidRPr="00424860">
        <w:rPr>
          <w:rFonts w:ascii="Calibri" w:hAnsi="Calibri" w:cs="Calibri"/>
        </w:rPr>
        <w:t xml:space="preserve">, which </w:t>
      </w:r>
      <w:r w:rsidR="00A04D48" w:rsidRPr="00424860">
        <w:rPr>
          <w:rFonts w:ascii="Calibri" w:hAnsi="Calibri" w:cs="Calibri"/>
        </w:rPr>
        <w:t xml:space="preserve">illustrates </w:t>
      </w:r>
      <w:r w:rsidR="00503F45">
        <w:rPr>
          <w:rFonts w:ascii="Calibri" w:hAnsi="Calibri" w:cs="Calibri"/>
        </w:rPr>
        <w:t>its</w:t>
      </w:r>
      <w:r w:rsidR="00A04D48" w:rsidRPr="00424860">
        <w:rPr>
          <w:rFonts w:ascii="Calibri" w:hAnsi="Calibri" w:cs="Calibri"/>
        </w:rPr>
        <w:t xml:space="preserve"> diagnostic ability </w:t>
      </w:r>
      <w:r w:rsidR="002277EF" w:rsidRPr="00424860">
        <w:rPr>
          <w:rFonts w:ascii="Calibri" w:hAnsi="Calibri" w:cs="Calibri"/>
        </w:rPr>
        <w:t>to discriminate urban and non</w:t>
      </w:r>
      <w:r w:rsidR="001A0372">
        <w:rPr>
          <w:rFonts w:ascii="Calibri" w:hAnsi="Calibri" w:cs="Calibri"/>
        </w:rPr>
        <w:t>-</w:t>
      </w:r>
      <w:r w:rsidR="00782053">
        <w:rPr>
          <w:rFonts w:ascii="Calibri" w:hAnsi="Calibri" w:cs="Calibri"/>
        </w:rPr>
        <w:t>urban land-use pixels</w:t>
      </w:r>
      <w:r w:rsidR="002277EF" w:rsidRPr="00424860">
        <w:rPr>
          <w:rFonts w:ascii="Calibri" w:hAnsi="Calibri" w:cs="Calibri"/>
        </w:rPr>
        <w:t xml:space="preserve"> under</w:t>
      </w:r>
      <w:r w:rsidR="00A04D48" w:rsidRPr="00424860">
        <w:rPr>
          <w:rFonts w:ascii="Calibri" w:hAnsi="Calibri" w:cs="Calibri"/>
        </w:rPr>
        <w:t xml:space="preserve"> </w:t>
      </w:r>
      <w:r w:rsidR="002277EF" w:rsidRPr="00424860">
        <w:rPr>
          <w:rFonts w:ascii="Calibri" w:hAnsi="Calibri" w:cs="Calibri"/>
        </w:rPr>
        <w:t>vari</w:t>
      </w:r>
      <w:r w:rsidR="00582400">
        <w:rPr>
          <w:rFonts w:ascii="Calibri" w:hAnsi="Calibri" w:cs="Calibri"/>
        </w:rPr>
        <w:t>ous</w:t>
      </w:r>
      <w:r w:rsidR="002277EF" w:rsidRPr="00424860">
        <w:rPr>
          <w:rFonts w:ascii="Calibri" w:hAnsi="Calibri" w:cs="Calibri"/>
        </w:rPr>
        <w:t xml:space="preserve"> </w:t>
      </w:r>
      <w:r w:rsidR="00A04D48" w:rsidRPr="00424860">
        <w:rPr>
          <w:rFonts w:ascii="Calibri" w:hAnsi="Calibri" w:cs="Calibri"/>
        </w:rPr>
        <w:t>threshold</w:t>
      </w:r>
      <w:r w:rsidR="00517833" w:rsidRPr="00424860">
        <w:rPr>
          <w:rFonts w:ascii="Calibri" w:hAnsi="Calibri" w:cs="Calibri"/>
        </w:rPr>
        <w:t>s</w:t>
      </w:r>
      <w:r w:rsidR="00AA5259" w:rsidRPr="00424860">
        <w:rPr>
          <w:rFonts w:ascii="Calibri" w:hAnsi="Calibri" w:cs="Calibri"/>
        </w:rPr>
        <w:t xml:space="preserve"> </w:t>
      </w:r>
      <w:sdt>
        <w:sdtPr>
          <w:rPr>
            <w:rFonts w:ascii="Calibri" w:hAnsi="Calibri" w:cs="Calibri"/>
          </w:rPr>
          <w:alias w:val="To edit, see citavi.com/edit"/>
          <w:tag w:val="CitaviPlaceholder#3efe47d0-ea79-4f46-a6fd-7d166b095a7c"/>
          <w:id w:val="-1438746826"/>
          <w:placeholder>
            <w:docPart w:val="0334CD969CA94A819B53AA7F0FDDBBFC"/>
          </w:placeholder>
        </w:sdtPr>
        <w:sdtEndPr/>
        <w:sdtContent>
          <w:r w:rsidR="00AA5259"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SIsIkxhc3ROYW1lIjoiRmF3Y2V0dCIsIlByb3RlY3RlZCI6ZmFsc2UsIlNleCI6MiwiQ3JlYXRlZEJ5IjoiX1dhbmdqIiwiQ3JlYXRlZE9uIjoiMjAyMS0xMC0xMFQwNDoxMDoxMyIsIk1vZGlmaWVkQnkiOiJfV2FuZ2oiLCJJZCI6ImM2MGUwODJlLWVmNzUtNDAxYS04M2M3LTRkZjA3MTI2NmVlMyIsIk1vZGlmaWVkT24iOiIyMDIxLTEwLTEwVDA0OjEwOjEzIiwiUHJvamVjdCI6eyIkaWQiOiI4IiwiJHR5cGUiOiJTd2lzc0FjYWRlbWljLkNpdGF2aS5Qcm9qZWN0LCBTd2lzc0FjYWRlbWljLkNpdGF2aSJ9fV0sIkNpdGF0aW9uS2V5VXBkYXRlVHlwZSI6MCwiQ29sbGFib3JhdG9ycyI6W10sIkRvaSI6IjEwLjEwMTYvai5wYXRyZWMuMjAwNS4xMC4w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wYXRyZWMuMjAwNS4xMC4wMTAiLCJVcmlTdHJpbmciOiJodHRwczovL2RvaS5vcmcvMTAuMTAxNi9qLnBhdHJlYy4yMDA1LjEwLj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}</w:instrText>
          </w:r>
          <w:r w:rsidR="00AA5259" w:rsidRPr="00424860">
            <w:rPr>
              <w:rFonts w:ascii="Calibri" w:hAnsi="Calibri" w:cs="Calibri"/>
            </w:rPr>
            <w:fldChar w:fldCharType="separate"/>
          </w:r>
          <w:r w:rsidR="00D85511">
            <w:rPr>
              <w:rFonts w:ascii="Calibri" w:hAnsi="Calibri" w:cs="Calibri"/>
            </w:rPr>
            <w:t>(Fawcett, 2006)</w:t>
          </w:r>
          <w:r w:rsidR="00AA5259" w:rsidRPr="00424860">
            <w:rPr>
              <w:rFonts w:ascii="Calibri" w:hAnsi="Calibri" w:cs="Calibri"/>
            </w:rPr>
            <w:fldChar w:fldCharType="end"/>
          </w:r>
        </w:sdtContent>
      </w:sdt>
      <w:r w:rsidR="009C7D21" w:rsidRPr="00424860">
        <w:rPr>
          <w:rFonts w:ascii="Calibri" w:hAnsi="Calibri" w:cs="Calibri"/>
        </w:rPr>
        <w:t xml:space="preserve">. The </w:t>
      </w:r>
      <w:r w:rsidR="00767D2D" w:rsidRPr="00424860">
        <w:rPr>
          <w:rFonts w:ascii="Calibri" w:hAnsi="Calibri" w:cs="Calibri"/>
        </w:rPr>
        <w:t xml:space="preserve">predicted </w:t>
      </w:r>
      <w:r w:rsidR="003B4DF4" w:rsidRPr="00424860">
        <w:rPr>
          <w:rFonts w:ascii="Calibri" w:hAnsi="Calibri" w:cs="Calibri"/>
        </w:rPr>
        <w:t xml:space="preserve">urban </w:t>
      </w:r>
      <w:r w:rsidR="00BA76D7">
        <w:rPr>
          <w:rFonts w:ascii="Calibri" w:hAnsi="Calibri" w:cs="Calibri"/>
        </w:rPr>
        <w:t>land-use</w:t>
      </w:r>
      <w:r w:rsidR="003B4DF4" w:rsidRPr="00424860">
        <w:rPr>
          <w:rFonts w:ascii="Calibri" w:hAnsi="Calibri" w:cs="Calibri"/>
        </w:rPr>
        <w:t xml:space="preserve"> </w:t>
      </w:r>
      <w:r w:rsidR="009C7D21" w:rsidRPr="00424860">
        <w:rPr>
          <w:rFonts w:ascii="Calibri" w:hAnsi="Calibri" w:cs="Calibri"/>
        </w:rPr>
        <w:t>map was evaluated via map</w:t>
      </w:r>
      <w:r w:rsidR="00582400">
        <w:rPr>
          <w:rFonts w:ascii="Calibri" w:hAnsi="Calibri" w:cs="Calibri"/>
        </w:rPr>
        <w:t xml:space="preserve"> </w:t>
      </w:r>
      <w:r w:rsidR="009C7D21" w:rsidRPr="00424860">
        <w:rPr>
          <w:rFonts w:ascii="Calibri" w:hAnsi="Calibri" w:cs="Calibri"/>
        </w:rPr>
        <w:t>overlay and landscape</w:t>
      </w:r>
      <w:r w:rsidR="003B4DF4" w:rsidRPr="00424860">
        <w:rPr>
          <w:rFonts w:ascii="Calibri" w:hAnsi="Calibri" w:cs="Calibri"/>
        </w:rPr>
        <w:t>-level spatial pattern</w:t>
      </w:r>
      <w:r w:rsidR="009C7D21" w:rsidRPr="00424860">
        <w:rPr>
          <w:rFonts w:ascii="Calibri" w:hAnsi="Calibri" w:cs="Calibri"/>
        </w:rPr>
        <w:t xml:space="preserve"> metrics</w:t>
      </w:r>
      <w:r w:rsidR="00554620" w:rsidRPr="00424860">
        <w:rPr>
          <w:rFonts w:ascii="Calibri" w:hAnsi="Calibri" w:cs="Calibri"/>
        </w:rPr>
        <w:t xml:space="preserve"> </w:t>
      </w:r>
      <w:sdt>
        <w:sdtPr>
          <w:rPr>
            <w:rFonts w:ascii="Calibri" w:hAnsi="Calibri" w:cs="Calibri"/>
          </w:rPr>
          <w:alias w:val="To edit, see citavi.com/edit"/>
          <w:tag w:val="CitaviPlaceholder#262ed3c2-37bc-4e0d-b0a2-582fcc9451a4"/>
          <w:id w:val="1689708753"/>
          <w:placeholder>
            <w:docPart w:val="DefaultPlaceholder_-1854013440"/>
          </w:placeholder>
        </w:sdtPr>
        <w:sdtEndPr/>
        <w:sdtContent>
          <w:r w:rsidR="00634A52" w:rsidRPr="00424860">
            <w:rPr>
              <w:rFonts w:ascii="Calibri" w:hAnsi="Calibri" w:cs="Calibri"/>
            </w:rPr>
            <w:fldChar w:fldCharType="begin"/>
          </w:r>
          <w:r w:rsidR="001E176E">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ywiUmVmZXJlbmNlSWQiOiJlOTk5MDVjMC00NTMzLTQ1MTgtYmQ3ZS05MTE3YWIzYTNj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czNy9QTlctR1RSLTM1MSIsIlVyaVN0cmluZyI6Imh0dHBzOi8vZG9pLm9yZy8xMC4yNzM3L1BOVy1HVFItMzU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}</w:instrText>
          </w:r>
          <w:r w:rsidR="00634A52" w:rsidRPr="00424860">
            <w:rPr>
              <w:rFonts w:ascii="Calibri" w:hAnsi="Calibri" w:cs="Calibri"/>
            </w:rPr>
            <w:fldChar w:fldCharType="separate"/>
          </w:r>
          <w:r w:rsidR="009F20B2">
            <w:rPr>
              <w:rFonts w:ascii="Calibri" w:hAnsi="Calibri" w:cs="Calibri"/>
            </w:rPr>
            <w:t>(McGarigal and Marks, 1995)</w:t>
          </w:r>
          <w:r w:rsidR="00634A52" w:rsidRPr="00424860">
            <w:rPr>
              <w:rFonts w:ascii="Calibri" w:hAnsi="Calibri" w:cs="Calibri"/>
            </w:rPr>
            <w:fldChar w:fldCharType="end"/>
          </w:r>
        </w:sdtContent>
      </w:sdt>
      <w:r w:rsidR="009C7D21" w:rsidRPr="00424860">
        <w:rPr>
          <w:rFonts w:ascii="Calibri" w:hAnsi="Calibri" w:cs="Calibri"/>
        </w:rPr>
        <w:t xml:space="preserve">. The map-overlay metrics selected in this study were overall accuracy (OA), </w:t>
      </w:r>
      <w:r w:rsidR="002A0C1E" w:rsidRPr="00424860">
        <w:rPr>
          <w:rFonts w:ascii="Calibri" w:hAnsi="Calibri" w:cs="Calibri"/>
        </w:rPr>
        <w:t>h</w:t>
      </w:r>
      <w:r w:rsidR="009C7D21" w:rsidRPr="00424860">
        <w:rPr>
          <w:rFonts w:ascii="Calibri" w:hAnsi="Calibri" w:cs="Calibri"/>
        </w:rPr>
        <w:t xml:space="preserve">it rate, and </w:t>
      </w:r>
      <w:proofErr w:type="spellStart"/>
      <w:r w:rsidR="009C7D21" w:rsidRPr="00424860">
        <w:rPr>
          <w:rFonts w:ascii="Calibri" w:hAnsi="Calibri" w:cs="Calibri"/>
        </w:rPr>
        <w:t>FoM</w:t>
      </w:r>
      <w:proofErr w:type="spellEnd"/>
      <w:r w:rsidR="00643618" w:rsidRPr="00424860">
        <w:rPr>
          <w:rFonts w:ascii="Calibri" w:hAnsi="Calibri" w:cs="Calibri"/>
        </w:rPr>
        <w:t xml:space="preserve"> because they </w:t>
      </w:r>
      <w:r w:rsidR="0009615E">
        <w:rPr>
          <w:rFonts w:ascii="Calibri" w:hAnsi="Calibri" w:cs="Calibri"/>
        </w:rPr>
        <w:t xml:space="preserve">not only </w:t>
      </w:r>
      <w:r w:rsidR="00764D62">
        <w:rPr>
          <w:rFonts w:ascii="Calibri" w:hAnsi="Calibri" w:cs="Calibri"/>
        </w:rPr>
        <w:t>quantif</w:t>
      </w:r>
      <w:r w:rsidR="000D5F6E">
        <w:rPr>
          <w:rFonts w:ascii="Calibri" w:hAnsi="Calibri" w:cs="Calibri"/>
        </w:rPr>
        <w:t>ied</w:t>
      </w:r>
      <w:r w:rsidR="00764D62">
        <w:rPr>
          <w:rFonts w:ascii="Calibri" w:hAnsi="Calibri" w:cs="Calibri"/>
        </w:rPr>
        <w:t xml:space="preserve"> </w:t>
      </w:r>
      <w:r w:rsidR="00603B52">
        <w:rPr>
          <w:rFonts w:ascii="Calibri" w:hAnsi="Calibri" w:cs="Calibri"/>
        </w:rPr>
        <w:t>how the</w:t>
      </w:r>
      <w:r w:rsidR="00B07CD9">
        <w:rPr>
          <w:rFonts w:ascii="Calibri" w:hAnsi="Calibri" w:cs="Calibri"/>
        </w:rPr>
        <w:t xml:space="preserve"> prediction</w:t>
      </w:r>
      <w:r w:rsidR="00603B52">
        <w:rPr>
          <w:rFonts w:ascii="Calibri" w:hAnsi="Calibri" w:cs="Calibri"/>
        </w:rPr>
        <w:t xml:space="preserve"> agrees with the reference</w:t>
      </w:r>
      <w:r w:rsidR="001C1A50">
        <w:rPr>
          <w:rFonts w:ascii="Calibri" w:hAnsi="Calibri" w:cs="Calibri"/>
        </w:rPr>
        <w:t xml:space="preserve"> but also assessed how</w:t>
      </w:r>
      <w:r w:rsidR="00E21081">
        <w:rPr>
          <w:rFonts w:ascii="Calibri" w:hAnsi="Calibri" w:cs="Calibri"/>
        </w:rPr>
        <w:t xml:space="preserve"> </w:t>
      </w:r>
      <w:r w:rsidR="000D5F6E">
        <w:rPr>
          <w:rFonts w:ascii="Calibri" w:hAnsi="Calibri" w:cs="Calibri"/>
        </w:rPr>
        <w:t xml:space="preserve">the </w:t>
      </w:r>
      <w:r w:rsidR="00E21081">
        <w:rPr>
          <w:rFonts w:ascii="Calibri" w:hAnsi="Calibri" w:cs="Calibri"/>
        </w:rPr>
        <w:t xml:space="preserve">reference was </w:t>
      </w:r>
      <w:r w:rsidR="004C438A">
        <w:rPr>
          <w:rFonts w:ascii="Calibri" w:hAnsi="Calibri" w:cs="Calibri"/>
        </w:rPr>
        <w:t>erroneously</w:t>
      </w:r>
      <w:r w:rsidR="00A50B25">
        <w:rPr>
          <w:rFonts w:ascii="Calibri" w:hAnsi="Calibri" w:cs="Calibri"/>
        </w:rPr>
        <w:t xml:space="preserve"> mis</w:t>
      </w:r>
      <w:r w:rsidR="000D5F6E">
        <w:rPr>
          <w:rFonts w:ascii="Calibri" w:hAnsi="Calibri" w:cs="Calibri" w:hint="eastAsia"/>
        </w:rPr>
        <w:t>repre</w:t>
      </w:r>
      <w:r w:rsidR="000D5F6E">
        <w:rPr>
          <w:rFonts w:ascii="Calibri" w:hAnsi="Calibri" w:cs="Calibri"/>
        </w:rPr>
        <w:t>sented</w:t>
      </w:r>
      <w:r w:rsidR="00A50B25">
        <w:rPr>
          <w:rFonts w:ascii="Calibri" w:hAnsi="Calibri" w:cs="Calibri"/>
        </w:rPr>
        <w:t xml:space="preserve"> by the prediction.</w:t>
      </w:r>
      <w:r w:rsidR="00D06F8D">
        <w:rPr>
          <w:rFonts w:ascii="Calibri" w:hAnsi="Calibri" w:cs="Calibri"/>
        </w:rPr>
        <w:t xml:space="preserve"> </w:t>
      </w:r>
      <w:r w:rsidR="009C7D21" w:rsidRPr="00424860">
        <w:rPr>
          <w:rFonts w:ascii="Calibri" w:hAnsi="Calibri" w:cs="Calibri"/>
        </w:rPr>
        <w:t xml:space="preserve"> </w:t>
      </w:r>
      <w:r w:rsidR="00C27DC3" w:rsidRPr="00424860">
        <w:rPr>
          <w:rFonts w:ascii="Calibri" w:hAnsi="Calibri" w:cs="Calibri"/>
        </w:rPr>
        <w:t xml:space="preserve">The </w:t>
      </w:r>
      <w:r w:rsidR="002A0C1E" w:rsidRPr="00424860">
        <w:rPr>
          <w:rFonts w:ascii="Calibri" w:hAnsi="Calibri" w:cs="Calibri"/>
        </w:rPr>
        <w:t xml:space="preserve">spatial pattern </w:t>
      </w:r>
      <w:r w:rsidR="00756F1C" w:rsidRPr="00424860">
        <w:rPr>
          <w:rFonts w:ascii="Calibri" w:hAnsi="Calibri" w:cs="Calibri"/>
        </w:rPr>
        <w:t>metrics selected in this study were</w:t>
      </w:r>
      <w:r w:rsidR="00C27DC3" w:rsidRPr="00424860">
        <w:rPr>
          <w:rFonts w:ascii="Calibri" w:hAnsi="Calibri" w:cs="Calibri"/>
        </w:rPr>
        <w:t xml:space="preserve"> patch</w:t>
      </w:r>
      <w:r w:rsidR="00756F1C" w:rsidRPr="00424860">
        <w:rPr>
          <w:rFonts w:ascii="Calibri" w:hAnsi="Calibri" w:cs="Calibri"/>
        </w:rPr>
        <w:t xml:space="preserve"> number</w:t>
      </w:r>
      <w:r w:rsidR="00C27DC3" w:rsidRPr="00424860">
        <w:rPr>
          <w:rFonts w:ascii="Calibri" w:hAnsi="Calibri" w:cs="Calibri"/>
        </w:rPr>
        <w:t xml:space="preserve"> (PN)</w:t>
      </w:r>
      <w:r w:rsidR="00D82F2D" w:rsidRPr="00424860">
        <w:rPr>
          <w:rFonts w:ascii="Calibri" w:hAnsi="Calibri" w:cs="Calibri"/>
        </w:rPr>
        <w:t xml:space="preserve"> and</w:t>
      </w:r>
      <w:r w:rsidR="00C27DC3" w:rsidRPr="00424860">
        <w:rPr>
          <w:rFonts w:ascii="Calibri" w:hAnsi="Calibri" w:cs="Calibri"/>
        </w:rPr>
        <w:t xml:space="preserve"> landscape shape index (LSI)</w:t>
      </w:r>
      <w:r w:rsidR="00087E3D" w:rsidRPr="00424860">
        <w:rPr>
          <w:rFonts w:ascii="Calibri" w:hAnsi="Calibri" w:cs="Calibri"/>
        </w:rPr>
        <w:t xml:space="preserve"> because </w:t>
      </w:r>
      <w:r w:rsidR="00380F8A" w:rsidRPr="00424860">
        <w:rPr>
          <w:rFonts w:ascii="Calibri" w:hAnsi="Calibri" w:cs="Calibri"/>
        </w:rPr>
        <w:t>they cover</w:t>
      </w:r>
      <w:r w:rsidR="00582400">
        <w:rPr>
          <w:rFonts w:ascii="Calibri" w:hAnsi="Calibri" w:cs="Calibri"/>
        </w:rPr>
        <w:t>ed</w:t>
      </w:r>
      <w:r w:rsidR="00376B1C" w:rsidRPr="00424860">
        <w:rPr>
          <w:rFonts w:ascii="Calibri" w:hAnsi="Calibri" w:cs="Calibri"/>
        </w:rPr>
        <w:t xml:space="preserve"> the general</w:t>
      </w:r>
      <w:r w:rsidR="00CC2172" w:rsidRPr="00424860">
        <w:rPr>
          <w:rFonts w:ascii="Calibri" w:hAnsi="Calibri" w:cs="Calibri"/>
        </w:rPr>
        <w:t xml:space="preserve"> landscape </w:t>
      </w:r>
      <w:r w:rsidR="008E261C" w:rsidRPr="00424860">
        <w:rPr>
          <w:rFonts w:ascii="Calibri" w:hAnsi="Calibri" w:cs="Calibri"/>
        </w:rPr>
        <w:t xml:space="preserve">features and </w:t>
      </w:r>
      <w:r w:rsidR="00582400">
        <w:rPr>
          <w:rFonts w:ascii="Calibri" w:hAnsi="Calibri" w:cs="Calibri"/>
        </w:rPr>
        <w:t>were</w:t>
      </w:r>
      <w:r w:rsidR="008E261C" w:rsidRPr="00424860">
        <w:rPr>
          <w:rFonts w:ascii="Calibri" w:hAnsi="Calibri" w:cs="Calibri"/>
        </w:rPr>
        <w:t xml:space="preserve"> </w:t>
      </w:r>
      <w:r w:rsidR="00444F1D" w:rsidRPr="00424860">
        <w:rPr>
          <w:rFonts w:ascii="Calibri" w:hAnsi="Calibri" w:cs="Calibri"/>
        </w:rPr>
        <w:t>capab</w:t>
      </w:r>
      <w:r w:rsidR="00582400">
        <w:rPr>
          <w:rFonts w:ascii="Calibri" w:hAnsi="Calibri" w:cs="Calibri"/>
        </w:rPr>
        <w:t>le</w:t>
      </w:r>
      <w:r w:rsidR="00444F1D" w:rsidRPr="00424860">
        <w:rPr>
          <w:rFonts w:ascii="Calibri" w:hAnsi="Calibri" w:cs="Calibri"/>
        </w:rPr>
        <w:t xml:space="preserve"> of </w:t>
      </w:r>
      <w:r w:rsidR="009F5F60">
        <w:rPr>
          <w:rFonts w:ascii="Calibri" w:hAnsi="Calibri" w:cs="Calibri"/>
        </w:rPr>
        <w:t xml:space="preserve">assessing </w:t>
      </w:r>
      <w:r w:rsidR="00582400">
        <w:rPr>
          <w:rFonts w:ascii="Calibri" w:hAnsi="Calibri" w:cs="Calibri"/>
        </w:rPr>
        <w:t xml:space="preserve">the </w:t>
      </w:r>
      <w:r w:rsidR="00E002DB">
        <w:rPr>
          <w:rFonts w:ascii="Calibri" w:hAnsi="Calibri" w:cs="Calibri"/>
        </w:rPr>
        <w:t xml:space="preserve">typical </w:t>
      </w:r>
      <w:r w:rsidR="008E261C" w:rsidRPr="00424860">
        <w:rPr>
          <w:rFonts w:ascii="Calibri" w:hAnsi="Calibri" w:cs="Calibri"/>
        </w:rPr>
        <w:t>shape</w:t>
      </w:r>
      <w:r w:rsidR="00E002DB">
        <w:rPr>
          <w:rFonts w:ascii="Calibri" w:hAnsi="Calibri" w:cs="Calibri"/>
        </w:rPr>
        <w:t>s</w:t>
      </w:r>
      <w:r w:rsidR="008E261C" w:rsidRPr="00424860">
        <w:rPr>
          <w:rFonts w:ascii="Calibri" w:hAnsi="Calibri" w:cs="Calibri"/>
        </w:rPr>
        <w:t xml:space="preserve"> </w:t>
      </w:r>
      <w:r w:rsidR="00E002DB">
        <w:rPr>
          <w:rFonts w:ascii="Calibri" w:hAnsi="Calibri" w:cs="Calibri"/>
        </w:rPr>
        <w:t xml:space="preserve">and spatial </w:t>
      </w:r>
      <w:r w:rsidR="008E261C" w:rsidRPr="00424860">
        <w:rPr>
          <w:rFonts w:ascii="Calibri" w:hAnsi="Calibri" w:cs="Calibri"/>
        </w:rPr>
        <w:t>patterns</w:t>
      </w:r>
      <w:r w:rsidR="00E002DB">
        <w:rPr>
          <w:rFonts w:ascii="Calibri" w:hAnsi="Calibri" w:cs="Calibri"/>
        </w:rPr>
        <w:t xml:space="preserve"> of urban development</w:t>
      </w:r>
      <w:r w:rsidR="00C27DC3" w:rsidRPr="00424860">
        <w:rPr>
          <w:rFonts w:ascii="Calibri" w:hAnsi="Calibri" w:cs="Calibri"/>
        </w:rPr>
        <w:t xml:space="preserve">. </w:t>
      </w:r>
      <w:r w:rsidR="00EA6EC8">
        <w:rPr>
          <w:rFonts w:ascii="Calibri" w:hAnsi="Calibri" w:cs="Calibri"/>
        </w:rPr>
        <w:t>T</w:t>
      </w:r>
      <w:r w:rsidR="00582400">
        <w:rPr>
          <w:rFonts w:ascii="Calibri" w:hAnsi="Calibri" w:cs="Calibri"/>
        </w:rPr>
        <w:t xml:space="preserve">he </w:t>
      </w:r>
      <w:r w:rsidR="00C27DC3" w:rsidRPr="00424860">
        <w:rPr>
          <w:rFonts w:ascii="Calibri" w:hAnsi="Calibri" w:cs="Calibri"/>
        </w:rPr>
        <w:t xml:space="preserve">selected metrics </w:t>
      </w:r>
      <w:r w:rsidR="001C691E" w:rsidRPr="00424860">
        <w:rPr>
          <w:rFonts w:ascii="Calibri" w:hAnsi="Calibri" w:cs="Calibri"/>
        </w:rPr>
        <w:t xml:space="preserve">are described </w:t>
      </w:r>
      <w:r w:rsidR="00582400">
        <w:rPr>
          <w:rFonts w:ascii="Calibri" w:hAnsi="Calibri" w:cs="Calibri"/>
        </w:rPr>
        <w:t xml:space="preserve">more fully </w:t>
      </w:r>
      <w:r w:rsidR="00C27DC3" w:rsidRPr="00424860">
        <w:rPr>
          <w:rFonts w:ascii="Calibri" w:hAnsi="Calibri" w:cs="Calibri"/>
        </w:rPr>
        <w:t>in</w:t>
      </w:r>
      <w:r w:rsidR="009E4CC5" w:rsidRPr="00424860">
        <w:rPr>
          <w:rFonts w:ascii="Calibri" w:hAnsi="Calibri" w:cs="Calibri"/>
        </w:rPr>
        <w:t xml:space="preserve"> </w:t>
      </w:r>
      <w:r w:rsidR="009E4CC5" w:rsidRPr="00424860">
        <w:rPr>
          <w:rFonts w:ascii="Calibri" w:hAnsi="Calibri" w:cs="Calibri"/>
          <w:highlight w:val="yellow"/>
        </w:rPr>
        <w:fldChar w:fldCharType="begin"/>
      </w:r>
      <w:r w:rsidR="009E4CC5" w:rsidRPr="00424860">
        <w:rPr>
          <w:rFonts w:ascii="Calibri" w:hAnsi="Calibri" w:cs="Calibri"/>
        </w:rPr>
        <w:instrText xml:space="preserve"> REF _Ref81460462 \h </w:instrText>
      </w:r>
      <w:r w:rsidR="009E4CC5" w:rsidRPr="00424860">
        <w:rPr>
          <w:rFonts w:ascii="Calibri" w:hAnsi="Calibri" w:cs="Calibri"/>
          <w:highlight w:val="yellow"/>
        </w:rPr>
      </w:r>
      <w:r w:rsidR="009E4CC5" w:rsidRPr="00424860">
        <w:rPr>
          <w:rFonts w:ascii="Calibri" w:hAnsi="Calibri" w:cs="Calibri"/>
          <w:highlight w:val="yellow"/>
        </w:rPr>
        <w:fldChar w:fldCharType="separate"/>
      </w:r>
      <w:r w:rsidR="008066DF" w:rsidRPr="005256AE">
        <w:t xml:space="preserve">Table </w:t>
      </w:r>
      <w:r w:rsidR="008066DF">
        <w:rPr>
          <w:i/>
          <w:iCs/>
          <w:noProof/>
        </w:rPr>
        <w:t>5</w:t>
      </w:r>
      <w:r w:rsidR="009E4CC5" w:rsidRPr="00424860">
        <w:rPr>
          <w:rFonts w:ascii="Calibri" w:hAnsi="Calibri" w:cs="Calibri"/>
          <w:highlight w:val="yellow"/>
        </w:rPr>
        <w:fldChar w:fldCharType="end"/>
      </w:r>
      <w:r w:rsidR="00C27DC3" w:rsidRPr="00424860">
        <w:rPr>
          <w:rFonts w:ascii="Calibri" w:hAnsi="Calibri" w:cs="Calibri"/>
        </w:rPr>
        <w:t>.</w:t>
      </w:r>
      <w:r w:rsidR="002418D3" w:rsidRPr="00424860">
        <w:rPr>
          <w:rFonts w:ascii="Calibri" w:hAnsi="Calibri" w:cs="Calibri"/>
        </w:rPr>
        <w:t xml:space="preserve"> </w:t>
      </w:r>
      <w:r w:rsidR="001C691E" w:rsidRPr="00424860">
        <w:rPr>
          <w:rFonts w:ascii="Calibri" w:hAnsi="Calibri" w:cs="Calibri"/>
        </w:rPr>
        <w:t>V</w:t>
      </w:r>
      <w:r w:rsidR="007F698C" w:rsidRPr="00424860">
        <w:rPr>
          <w:rFonts w:ascii="Calibri" w:hAnsi="Calibri" w:cs="Calibri"/>
        </w:rPr>
        <w:t>alidation was</w:t>
      </w:r>
      <w:r w:rsidR="001C691E" w:rsidRPr="00424860">
        <w:rPr>
          <w:rFonts w:ascii="Calibri" w:hAnsi="Calibri" w:cs="Calibri"/>
        </w:rPr>
        <w:t xml:space="preserve"> </w:t>
      </w:r>
      <w:r w:rsidR="007F698C" w:rsidRPr="00424860">
        <w:rPr>
          <w:rFonts w:ascii="Calibri" w:hAnsi="Calibri" w:cs="Calibri"/>
        </w:rPr>
        <w:t>perfor</w:t>
      </w:r>
      <w:r w:rsidR="007E5B9F" w:rsidRPr="00424860">
        <w:rPr>
          <w:rFonts w:ascii="Calibri" w:hAnsi="Calibri" w:cs="Calibri"/>
        </w:rPr>
        <w:t xml:space="preserve">med </w:t>
      </w:r>
      <w:r w:rsidR="001C691E" w:rsidRPr="00424860">
        <w:rPr>
          <w:rFonts w:ascii="Calibri" w:hAnsi="Calibri" w:cs="Calibri"/>
        </w:rPr>
        <w:t>for</w:t>
      </w:r>
      <w:r w:rsidR="001D7396" w:rsidRPr="00424860">
        <w:rPr>
          <w:rFonts w:ascii="Calibri" w:hAnsi="Calibri" w:cs="Calibri"/>
        </w:rPr>
        <w:t xml:space="preserve"> </w:t>
      </w:r>
      <w:r w:rsidR="007E5B9F" w:rsidRPr="00424860">
        <w:rPr>
          <w:rFonts w:ascii="Calibri" w:hAnsi="Calibri" w:cs="Calibri"/>
        </w:rPr>
        <w:t xml:space="preserve">each </w:t>
      </w:r>
      <w:r w:rsidR="001C691E" w:rsidRPr="00424860">
        <w:rPr>
          <w:rFonts w:ascii="Calibri" w:hAnsi="Calibri" w:cs="Calibri"/>
        </w:rPr>
        <w:t xml:space="preserve">prefecture </w:t>
      </w:r>
      <w:r w:rsidR="007E5B9F" w:rsidRPr="00424860">
        <w:rPr>
          <w:rFonts w:ascii="Calibri" w:hAnsi="Calibri" w:cs="Calibri"/>
        </w:rPr>
        <w:t>independently</w:t>
      </w:r>
      <w:r w:rsidR="001C691E" w:rsidRPr="00424860">
        <w:rPr>
          <w:rFonts w:ascii="Calibri" w:hAnsi="Calibri" w:cs="Calibri"/>
        </w:rPr>
        <w:t xml:space="preserve">, yielding </w:t>
      </w:r>
      <w:r w:rsidR="00342815" w:rsidRPr="00424860">
        <w:rPr>
          <w:rFonts w:ascii="Calibri" w:hAnsi="Calibri" w:cs="Calibri"/>
        </w:rPr>
        <w:t xml:space="preserve">a total of 76 </w:t>
      </w:r>
      <w:r w:rsidR="001D7396" w:rsidRPr="00424860">
        <w:rPr>
          <w:rFonts w:ascii="Calibri" w:hAnsi="Calibri" w:cs="Calibri"/>
        </w:rPr>
        <w:t xml:space="preserve">records </w:t>
      </w:r>
      <w:r w:rsidR="00301787" w:rsidRPr="00424860">
        <w:rPr>
          <w:rFonts w:ascii="Calibri" w:hAnsi="Calibri" w:cs="Calibri"/>
        </w:rPr>
        <w:t>for each metric.</w:t>
      </w:r>
    </w:p>
    <w:p w14:paraId="4A5F2C57" w14:textId="53F107D1" w:rsidR="009E4CC5" w:rsidRPr="005256AE" w:rsidRDefault="009E4CC5" w:rsidP="009E4CC5">
      <w:pPr>
        <w:pStyle w:val="Caption"/>
        <w:keepNext/>
        <w:rPr>
          <w:i w:val="0"/>
          <w:iCs w:val="0"/>
        </w:rPr>
      </w:pPr>
      <w:bookmarkStart w:id="13" w:name="_Ref81460462"/>
      <w:r w:rsidRPr="005256AE">
        <w:rPr>
          <w:i w:val="0"/>
          <w:iCs w:val="0"/>
        </w:rPr>
        <w:t xml:space="preserve">Table </w:t>
      </w:r>
      <w:r w:rsidRPr="005256AE">
        <w:rPr>
          <w:i w:val="0"/>
          <w:iCs w:val="0"/>
        </w:rPr>
        <w:fldChar w:fldCharType="begin"/>
      </w:r>
      <w:r w:rsidRPr="005256AE">
        <w:rPr>
          <w:i w:val="0"/>
          <w:iCs w:val="0"/>
        </w:rPr>
        <w:instrText>SEQ Table \* ARABIC</w:instrText>
      </w:r>
      <w:r w:rsidRPr="005256AE">
        <w:rPr>
          <w:i w:val="0"/>
          <w:iCs w:val="0"/>
        </w:rPr>
        <w:fldChar w:fldCharType="separate"/>
      </w:r>
      <w:r w:rsidR="008066DF">
        <w:rPr>
          <w:i w:val="0"/>
          <w:iCs w:val="0"/>
          <w:noProof/>
        </w:rPr>
        <w:t>5</w:t>
      </w:r>
      <w:r w:rsidRPr="005256AE">
        <w:rPr>
          <w:i w:val="0"/>
          <w:iCs w:val="0"/>
        </w:rPr>
        <w:fldChar w:fldCharType="end"/>
      </w:r>
      <w:bookmarkEnd w:id="13"/>
      <w:r w:rsidRPr="005256AE">
        <w:rPr>
          <w:i w:val="0"/>
          <w:iCs w:val="0"/>
        </w:rPr>
        <w:t xml:space="preserve">. Validation metrics </w:t>
      </w:r>
      <w:r w:rsidR="00582400">
        <w:rPr>
          <w:i w:val="0"/>
          <w:iCs w:val="0"/>
        </w:rPr>
        <w:t>for</w:t>
      </w:r>
      <w:r w:rsidRPr="005256AE">
        <w:rPr>
          <w:i w:val="0"/>
          <w:iCs w:val="0"/>
        </w:rPr>
        <w:t xml:space="preserve"> evaluat</w:t>
      </w:r>
      <w:r w:rsidR="00582400">
        <w:rPr>
          <w:i w:val="0"/>
          <w:iCs w:val="0"/>
        </w:rPr>
        <w:t>ing</w:t>
      </w:r>
      <w:r w:rsidRPr="005256AE">
        <w:rPr>
          <w:i w:val="0"/>
          <w:iCs w:val="0"/>
        </w:rPr>
        <w:t xml:space="preserve"> the classified </w:t>
      </w:r>
      <w:r w:rsidR="001C691E" w:rsidRPr="005256AE">
        <w:rPr>
          <w:i w:val="0"/>
          <w:iCs w:val="0"/>
        </w:rPr>
        <w:t xml:space="preserve">urban </w:t>
      </w:r>
      <w:r w:rsidR="00BA76D7">
        <w:rPr>
          <w:i w:val="0"/>
          <w:iCs w:val="0"/>
        </w:rPr>
        <w:t>land-use</w:t>
      </w:r>
      <w:r w:rsidR="001C691E" w:rsidRPr="005256AE">
        <w:rPr>
          <w:i w:val="0"/>
          <w:iCs w:val="0"/>
        </w:rPr>
        <w:t xml:space="preserve"> </w:t>
      </w:r>
      <w:r w:rsidRPr="005256AE">
        <w:rPr>
          <w:i w:val="0"/>
          <w:iCs w:val="0"/>
        </w:rPr>
        <w:t>map</w:t>
      </w:r>
      <w:r w:rsidR="00582400">
        <w:rPr>
          <w:i w:val="0"/>
          <w:iCs w:val="0"/>
        </w:rPr>
        <w:t>s</w:t>
      </w:r>
      <w:r w:rsidR="001C691E" w:rsidRPr="005256AE">
        <w:rPr>
          <w:i w:val="0"/>
          <w:iCs w:val="0"/>
        </w:rPr>
        <w:t>.</w:t>
      </w:r>
    </w:p>
    <w:tbl>
      <w:tblPr>
        <w:tblStyle w:val="TableGrid"/>
        <w:tblW w:w="0" w:type="auto"/>
        <w:tblLook w:val="04A0" w:firstRow="1" w:lastRow="0" w:firstColumn="1" w:lastColumn="0" w:noHBand="0" w:noVBand="1"/>
      </w:tblPr>
      <w:tblGrid>
        <w:gridCol w:w="981"/>
        <w:gridCol w:w="2330"/>
        <w:gridCol w:w="5668"/>
      </w:tblGrid>
      <w:tr w:rsidR="002843B9" w:rsidRPr="00424860"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424860" w:rsidRDefault="002843B9" w:rsidP="00D71802">
            <w:pPr>
              <w:rPr>
                <w:rFonts w:cstheme="minorHAnsi"/>
                <w:b/>
                <w:bCs/>
                <w:sz w:val="20"/>
                <w:szCs w:val="20"/>
              </w:rPr>
            </w:pPr>
            <w:r w:rsidRPr="00424860">
              <w:rPr>
                <w:rFonts w:cstheme="minorHAnsi"/>
                <w:b/>
                <w:bCs/>
                <w:sz w:val="20"/>
                <w:szCs w:val="20"/>
              </w:rPr>
              <w:t>Name</w:t>
            </w:r>
          </w:p>
        </w:tc>
        <w:tc>
          <w:tcPr>
            <w:tcW w:w="2330" w:type="dxa"/>
            <w:tcBorders>
              <w:top w:val="single" w:sz="4" w:space="0" w:color="auto"/>
              <w:left w:val="nil"/>
              <w:bottom w:val="single" w:sz="4" w:space="0" w:color="auto"/>
              <w:right w:val="nil"/>
            </w:tcBorders>
            <w:vAlign w:val="center"/>
          </w:tcPr>
          <w:p w14:paraId="37B66BBF" w14:textId="6BE107B0" w:rsidR="002843B9" w:rsidRPr="00424860" w:rsidRDefault="002843B9" w:rsidP="00D71802">
            <w:pPr>
              <w:rPr>
                <w:rFonts w:cstheme="minorHAnsi"/>
                <w:b/>
                <w:bCs/>
                <w:sz w:val="20"/>
                <w:szCs w:val="20"/>
              </w:rPr>
            </w:pPr>
            <w:r w:rsidRPr="00424860">
              <w:rPr>
                <w:rFonts w:cstheme="minorHAnsi"/>
                <w:b/>
                <w:bCs/>
                <w:sz w:val="20"/>
                <w:szCs w:val="20"/>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424860" w:rsidRDefault="00FC0295" w:rsidP="00D71802">
            <w:pPr>
              <w:rPr>
                <w:rFonts w:cstheme="minorHAnsi"/>
                <w:b/>
                <w:bCs/>
                <w:sz w:val="20"/>
                <w:szCs w:val="20"/>
              </w:rPr>
            </w:pPr>
            <w:r w:rsidRPr="00424860">
              <w:rPr>
                <w:rFonts w:cstheme="minorHAnsi"/>
                <w:b/>
                <w:bCs/>
                <w:sz w:val="20"/>
                <w:szCs w:val="20"/>
              </w:rPr>
              <w:t>Explanation</w:t>
            </w:r>
          </w:p>
        </w:tc>
      </w:tr>
      <w:tr w:rsidR="002843B9" w:rsidRPr="00424860"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424860" w:rsidRDefault="002843B9" w:rsidP="00D71802">
            <w:pPr>
              <w:rPr>
                <w:rFonts w:cstheme="minorHAnsi"/>
                <w:sz w:val="20"/>
                <w:szCs w:val="20"/>
              </w:rPr>
            </w:pPr>
            <w:r w:rsidRPr="00424860">
              <w:rPr>
                <w:rFonts w:cstheme="minorHAnsi"/>
                <w:sz w:val="20"/>
                <w:szCs w:val="20"/>
              </w:rPr>
              <w:t>AUC</w:t>
            </w:r>
          </w:p>
        </w:tc>
        <w:tc>
          <w:tcPr>
            <w:tcW w:w="2330" w:type="dxa"/>
            <w:tcBorders>
              <w:top w:val="single" w:sz="4" w:space="0" w:color="auto"/>
              <w:left w:val="nil"/>
              <w:bottom w:val="nil"/>
              <w:right w:val="nil"/>
            </w:tcBorders>
            <w:vAlign w:val="center"/>
          </w:tcPr>
          <w:p w14:paraId="246B7EBC" w14:textId="4594C59F" w:rsidR="002843B9" w:rsidRPr="00424860" w:rsidRDefault="00F13243" w:rsidP="00D71802">
            <w:pPr>
              <w:rPr>
                <w:rFonts w:cstheme="minorHAnsi"/>
                <w:sz w:val="20"/>
                <w:szCs w:val="20"/>
              </w:rPr>
            </w:pPr>
            <m:oMathPara>
              <m:oMathParaPr>
                <m:jc m:val="left"/>
              </m:oMathParaPr>
              <m:oMath>
                <m:nary>
                  <m:naryPr>
                    <m:limLoc m:val="subSup"/>
                    <m:ctrlPr>
                      <w:rPr>
                        <w:rFonts w:ascii="Cambria Math" w:hAnsi="Cambria Math" w:cstheme="minorHAnsi"/>
                        <w:i/>
                        <w:sz w:val="20"/>
                        <w:szCs w:val="20"/>
                      </w:rPr>
                    </m:ctrlPr>
                  </m:naryPr>
                  <m:sub>
                    <m:r>
                      <w:rPr>
                        <w:rFonts w:ascii="Cambria Math" w:hAnsi="Cambria Math" w:cstheme="minorHAnsi"/>
                        <w:sz w:val="20"/>
                        <w:szCs w:val="20"/>
                      </w:rPr>
                      <m:t>x=0</m:t>
                    </m:r>
                  </m:sub>
                  <m:sup>
                    <m:r>
                      <w:rPr>
                        <w:rFonts w:ascii="Cambria Math" w:hAnsi="Cambria Math" w:cstheme="minorHAnsi"/>
                        <w:sz w:val="20"/>
                        <w:szCs w:val="20"/>
                      </w:rPr>
                      <m:t>1</m:t>
                    </m:r>
                  </m:sup>
                  <m:e>
                    <m:r>
                      <w:rPr>
                        <w:rFonts w:ascii="Cambria Math" w:hAnsi="Cambria Math" w:cstheme="minorHAnsi"/>
                        <w:sz w:val="20"/>
                        <w:szCs w:val="20"/>
                      </w:rPr>
                      <m:t>TPR</m:t>
                    </m:r>
                    <m:d>
                      <m:dPr>
                        <m:ctrlPr>
                          <w:rPr>
                            <w:rFonts w:ascii="Cambria Math" w:hAnsi="Cambria Math" w:cstheme="minorHAnsi"/>
                            <w:i/>
                            <w:sz w:val="20"/>
                            <w:szCs w:val="20"/>
                          </w:rPr>
                        </m:ctrlPr>
                      </m:dPr>
                      <m:e>
                        <m:sSup>
                          <m:sSupPr>
                            <m:ctrlPr>
                              <w:rPr>
                                <w:rFonts w:ascii="Cambria Math" w:hAnsi="Cambria Math" w:cstheme="minorHAnsi"/>
                                <w:i/>
                                <w:sz w:val="20"/>
                                <w:szCs w:val="20"/>
                              </w:rPr>
                            </m:ctrlPr>
                          </m:sSupPr>
                          <m:e>
                            <m:r>
                              <w:rPr>
                                <w:rFonts w:ascii="Cambria Math" w:hAnsi="Cambria Math" w:cstheme="minorHAnsi"/>
                                <w:sz w:val="20"/>
                                <w:szCs w:val="20"/>
                              </w:rPr>
                              <m:t>FPR</m:t>
                            </m:r>
                          </m:e>
                          <m:sup>
                            <m:r>
                              <w:rPr>
                                <w:rFonts w:ascii="Cambria Math" w:hAnsi="Cambria Math" w:cstheme="minorHAnsi"/>
                                <w:sz w:val="20"/>
                                <w:szCs w:val="20"/>
                              </w:rPr>
                              <m:t>-1</m:t>
                            </m:r>
                          </m:sup>
                        </m:sSup>
                        <m:d>
                          <m:dPr>
                            <m:ctrlPr>
                              <w:rPr>
                                <w:rFonts w:ascii="Cambria Math" w:hAnsi="Cambria Math" w:cstheme="minorHAnsi"/>
                                <w:i/>
                                <w:sz w:val="20"/>
                                <w:szCs w:val="20"/>
                              </w:rPr>
                            </m:ctrlPr>
                          </m:dPr>
                          <m:e>
                            <m:r>
                              <w:rPr>
                                <w:rFonts w:ascii="Cambria Math" w:hAnsi="Cambria Math" w:cstheme="minorHAnsi"/>
                                <w:sz w:val="20"/>
                                <w:szCs w:val="20"/>
                              </w:rPr>
                              <m:t>x</m:t>
                            </m:r>
                          </m:e>
                        </m:d>
                      </m:e>
                    </m:d>
                    <m:r>
                      <w:rPr>
                        <w:rFonts w:ascii="Cambria Math" w:hAnsi="Cambria Math" w:cstheme="minorHAnsi"/>
                        <w:sz w:val="20"/>
                        <w:szCs w:val="20"/>
                      </w:rPr>
                      <m:t>dx</m:t>
                    </m:r>
                  </m:e>
                </m:nary>
              </m:oMath>
            </m:oMathPara>
          </w:p>
        </w:tc>
        <w:tc>
          <w:tcPr>
            <w:tcW w:w="5668" w:type="dxa"/>
            <w:tcBorders>
              <w:top w:val="single" w:sz="4" w:space="0" w:color="auto"/>
              <w:left w:val="nil"/>
              <w:bottom w:val="nil"/>
              <w:right w:val="nil"/>
            </w:tcBorders>
            <w:vAlign w:val="center"/>
          </w:tcPr>
          <w:p w14:paraId="4AE9AB9E" w14:textId="2EFE4FB1" w:rsidR="002843B9" w:rsidRPr="00424860" w:rsidRDefault="00A21826" w:rsidP="00D71802">
            <w:pPr>
              <w:rPr>
                <w:rFonts w:cstheme="minorHAnsi"/>
                <w:sz w:val="20"/>
                <w:szCs w:val="20"/>
              </w:rPr>
            </w:pPr>
            <w:r w:rsidRPr="005256AE">
              <w:rPr>
                <w:rFonts w:cstheme="minorHAnsi"/>
                <w:i/>
                <w:iCs/>
                <w:sz w:val="20"/>
                <w:szCs w:val="20"/>
              </w:rPr>
              <w:t>AUC</w:t>
            </w:r>
            <w:r w:rsidRPr="00424860">
              <w:rPr>
                <w:rFonts w:cstheme="minorHAnsi"/>
                <w:sz w:val="20"/>
                <w:szCs w:val="20"/>
              </w:rPr>
              <w:t xml:space="preserve"> measures</w:t>
            </w:r>
            <w:r w:rsidR="00055E0F" w:rsidRPr="00424860">
              <w:rPr>
                <w:rFonts w:cstheme="minorHAnsi"/>
                <w:sz w:val="20"/>
                <w:szCs w:val="20"/>
              </w:rPr>
              <w:t xml:space="preserve"> </w:t>
            </w:r>
            <w:r w:rsidRPr="00424860">
              <w:rPr>
                <w:rFonts w:cstheme="minorHAnsi"/>
                <w:sz w:val="20"/>
                <w:szCs w:val="20"/>
              </w:rPr>
              <w:t>a</w:t>
            </w:r>
            <w:r w:rsidR="00055E0F" w:rsidRPr="00424860">
              <w:rPr>
                <w:rFonts w:cstheme="minorHAnsi"/>
                <w:sz w:val="20"/>
                <w:szCs w:val="20"/>
              </w:rPr>
              <w:t xml:space="preserve"> model</w:t>
            </w:r>
            <w:r w:rsidR="00582400">
              <w:rPr>
                <w:rFonts w:cstheme="minorHAnsi"/>
                <w:sz w:val="20"/>
                <w:szCs w:val="20"/>
              </w:rPr>
              <w:t>’</w:t>
            </w:r>
            <w:r w:rsidR="004939E9" w:rsidRPr="00424860">
              <w:rPr>
                <w:rFonts w:cstheme="minorHAnsi"/>
                <w:sz w:val="20"/>
                <w:szCs w:val="20"/>
              </w:rPr>
              <w:t xml:space="preserve">s </w:t>
            </w:r>
            <w:r w:rsidRPr="00424860">
              <w:rPr>
                <w:rFonts w:cstheme="minorHAnsi"/>
                <w:sz w:val="20"/>
                <w:szCs w:val="20"/>
              </w:rPr>
              <w:t>aggregated performance</w:t>
            </w:r>
            <w:r w:rsidR="00055E0F" w:rsidRPr="00424860">
              <w:rPr>
                <w:rFonts w:cstheme="minorHAnsi"/>
                <w:sz w:val="20"/>
                <w:szCs w:val="20"/>
              </w:rPr>
              <w:t xml:space="preserve"> under different threshold</w:t>
            </w:r>
            <w:r w:rsidR="00491497" w:rsidRPr="00424860">
              <w:rPr>
                <w:rFonts w:cstheme="minorHAnsi"/>
                <w:sz w:val="20"/>
                <w:szCs w:val="20"/>
              </w:rPr>
              <w:t>s</w:t>
            </w:r>
            <w:r w:rsidR="00CF344C" w:rsidRPr="00424860">
              <w:rPr>
                <w:rFonts w:cstheme="minorHAnsi"/>
                <w:sz w:val="20"/>
                <w:szCs w:val="20"/>
              </w:rPr>
              <w:t xml:space="preserve"> to discriminate </w:t>
            </w:r>
            <w:r w:rsidR="000C132D">
              <w:rPr>
                <w:rFonts w:cstheme="minorHAnsi"/>
                <w:sz w:val="20"/>
                <w:szCs w:val="20"/>
              </w:rPr>
              <w:t xml:space="preserve">between </w:t>
            </w:r>
            <w:r w:rsidR="00CF344C" w:rsidRPr="00424860">
              <w:rPr>
                <w:rFonts w:cstheme="minorHAnsi"/>
                <w:sz w:val="20"/>
                <w:szCs w:val="20"/>
              </w:rPr>
              <w:t>urban and non</w:t>
            </w:r>
            <w:r w:rsidR="00782053">
              <w:rPr>
                <w:rFonts w:cstheme="minorHAnsi"/>
                <w:sz w:val="20"/>
                <w:szCs w:val="20"/>
              </w:rPr>
              <w:t>urban land-use pixels</w:t>
            </w:r>
            <w:sdt>
              <w:sdtPr>
                <w:rPr>
                  <w:rFonts w:cstheme="minorHAnsi"/>
                  <w:sz w:val="20"/>
                  <w:szCs w:val="20"/>
                </w:rPr>
                <w:alias w:val="To edit, see citavi.com/edit"/>
                <w:tag w:val="CitaviPlaceholder#3773dcdf-4a1f-4ae4-b105-851feb775579"/>
                <w:id w:val="1051884535"/>
                <w:placeholder>
                  <w:docPart w:val="E84F6C2B0FE840EBAA7B370FA8FA7868"/>
                </w:placeholder>
              </w:sdtPr>
              <w:sdtEndPr/>
              <w:sdtContent>
                <w:r w:rsidR="004E782B" w:rsidRPr="00424860">
                  <w:rPr>
                    <w:rFonts w:cstheme="minorHAnsi"/>
                    <w:sz w:val="20"/>
                    <w:szCs w:val="20"/>
                  </w:rPr>
                  <w:t xml:space="preserve"> </w:t>
                </w:r>
                <w:r w:rsidR="00B64AB0" w:rsidRPr="00424860">
                  <w:rPr>
                    <w:rFonts w:cstheme="minorHAnsi"/>
                    <w:noProof/>
                    <w:sz w:val="20"/>
                    <w:szCs w:val="20"/>
                  </w:rPr>
                  <w:fldChar w:fldCharType="begin"/>
                </w:r>
                <w:r w:rsidR="001E176E">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SwiUmVmZXJlbmNlSWQiOiIxZDFkZWMzMi1jMmZjLTQ5ZTAtOTA0Yi0xNzk3ODA2MGNh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4IiwiJHR5cGUiOiJTd2lzc0FjYWRlbWljLkNpdGF2aS5Qcm9qZWN0LCBTd2lzc0FjYWRlbWljLkNpdGF2aSJ9fSx7IiRpZCI6Ijk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g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OC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z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g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5LTA3VDA5OjQ2OjA1IiwiUHJvamVjdCI6eyIkcmVmIjoiOCJ9fSwiVXNlTnVtYmVyaW5nVHlwZU9mUGFyZW50RG9jdW1lbnQiOmZhbHNlfV0sIkZvcm1hdHRlZFRleHQiOnsiJGlkIjoiMTQiLCJDb3VudCI6MSwiVGV4dFVuaXRzIjpbeyIkaWQiOiIxNSIsIkZvbnRTdHlsZSI6eyIkaWQiOiIxNiIsIk5ldXRyYWwiOnRydWV9LCJSZWFkaW5nT3JkZXIiOjEsIlRleHQiOiIoVG9uZyBhbmQgRmVuZywgMjAyMCkifV19LCJUYWciOiJDaXRhdmlQbGFjZWhvbGRlciMzNzczZGNkZi00YTFmLTRhZTQtYjEwNS04NTFmZWI3NzU1NzkiLCJUZXh0IjoiKFRvbmcgYW5kIEZlbmcsIDIwMjApIiwiV0FJVmVyc2lvbiI6IjYuMTQuMC4wIn0=}</w:instrText>
                </w:r>
                <w:r w:rsidR="00B64AB0" w:rsidRPr="00424860">
                  <w:rPr>
                    <w:rFonts w:cstheme="minorHAnsi"/>
                    <w:noProof/>
                    <w:sz w:val="20"/>
                    <w:szCs w:val="20"/>
                  </w:rPr>
                  <w:fldChar w:fldCharType="separate"/>
                </w:r>
                <w:r w:rsidR="009F20B2">
                  <w:rPr>
                    <w:rFonts w:cstheme="minorHAnsi"/>
                    <w:noProof/>
                    <w:sz w:val="20"/>
                    <w:szCs w:val="20"/>
                  </w:rPr>
                  <w:t>(Tong and Feng, 2020)</w:t>
                </w:r>
                <w:r w:rsidR="00B64AB0" w:rsidRPr="00424860">
                  <w:rPr>
                    <w:rFonts w:cstheme="minorHAnsi"/>
                    <w:noProof/>
                    <w:sz w:val="20"/>
                    <w:szCs w:val="20"/>
                  </w:rPr>
                  <w:fldChar w:fldCharType="end"/>
                </w:r>
              </w:sdtContent>
            </w:sdt>
            <w:r w:rsidR="00055E0F" w:rsidRPr="00424860">
              <w:rPr>
                <w:rFonts w:cstheme="minorHAnsi"/>
                <w:sz w:val="20"/>
                <w:szCs w:val="20"/>
              </w:rPr>
              <w:t>.</w:t>
            </w:r>
          </w:p>
        </w:tc>
      </w:tr>
      <w:tr w:rsidR="002843B9" w:rsidRPr="00424860"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424860" w:rsidRDefault="002843B9" w:rsidP="00D71802">
            <w:pPr>
              <w:rPr>
                <w:rFonts w:cstheme="minorHAnsi"/>
                <w:sz w:val="20"/>
                <w:szCs w:val="20"/>
              </w:rPr>
            </w:pPr>
            <w:r w:rsidRPr="00424860">
              <w:rPr>
                <w:rFonts w:cstheme="minorHAnsi"/>
                <w:sz w:val="20"/>
                <w:szCs w:val="20"/>
              </w:rPr>
              <w:t>OA</w:t>
            </w:r>
          </w:p>
        </w:tc>
        <w:tc>
          <w:tcPr>
            <w:tcW w:w="2330" w:type="dxa"/>
            <w:tcBorders>
              <w:top w:val="nil"/>
              <w:left w:val="nil"/>
              <w:bottom w:val="nil"/>
              <w:right w:val="nil"/>
            </w:tcBorders>
            <w:vAlign w:val="center"/>
          </w:tcPr>
          <w:p w14:paraId="2739D4EB" w14:textId="312973E5" w:rsidR="002843B9" w:rsidRPr="00424860" w:rsidRDefault="002843B9" w:rsidP="00D71802">
            <w:pPr>
              <w:rPr>
                <w:rFonts w:cstheme="minorHAnsi"/>
                <w:sz w:val="20"/>
                <w:szCs w:val="20"/>
              </w:rPr>
            </w:pPr>
            <w:r w:rsidRPr="00424860">
              <w:rPr>
                <w:rFonts w:cstheme="minorHAnsi"/>
                <w:sz w:val="20"/>
                <w:szCs w:val="20"/>
              </w:rPr>
              <w:t>(A + D) / (A + B + C +D)</w:t>
            </w:r>
          </w:p>
        </w:tc>
        <w:tc>
          <w:tcPr>
            <w:tcW w:w="5668" w:type="dxa"/>
            <w:tcBorders>
              <w:top w:val="nil"/>
              <w:left w:val="nil"/>
              <w:bottom w:val="nil"/>
              <w:right w:val="nil"/>
            </w:tcBorders>
            <w:vAlign w:val="center"/>
          </w:tcPr>
          <w:p w14:paraId="70AA0D44" w14:textId="0CFCE367" w:rsidR="002843B9" w:rsidRPr="00424860" w:rsidRDefault="00BA5F00" w:rsidP="00D71802">
            <w:pPr>
              <w:rPr>
                <w:rFonts w:cstheme="minorHAnsi"/>
                <w:sz w:val="20"/>
                <w:szCs w:val="20"/>
              </w:rPr>
            </w:pPr>
            <w:r w:rsidRPr="005256AE">
              <w:rPr>
                <w:rFonts w:cstheme="minorHAnsi"/>
                <w:i/>
                <w:iCs/>
                <w:sz w:val="20"/>
                <w:szCs w:val="20"/>
              </w:rPr>
              <w:t>Overall accuracy</w:t>
            </w:r>
            <w:r w:rsidRPr="00424860">
              <w:rPr>
                <w:rFonts w:cstheme="minorHAnsi"/>
                <w:sz w:val="20"/>
                <w:szCs w:val="20"/>
              </w:rPr>
              <w:t xml:space="preserve"> </w:t>
            </w:r>
            <w:r w:rsidR="00630518" w:rsidRPr="00424860">
              <w:rPr>
                <w:rFonts w:cstheme="minorHAnsi"/>
                <w:sz w:val="20"/>
                <w:szCs w:val="20"/>
              </w:rPr>
              <w:t>is the ratio of correctly identified urban and non</w:t>
            </w:r>
            <w:r w:rsidR="00782053">
              <w:rPr>
                <w:rFonts w:cstheme="minorHAnsi"/>
                <w:sz w:val="20"/>
                <w:szCs w:val="20"/>
              </w:rPr>
              <w:t>urban land-use pixels</w:t>
            </w:r>
            <w:r w:rsidR="00630518" w:rsidRPr="00424860">
              <w:rPr>
                <w:rFonts w:cstheme="minorHAnsi"/>
                <w:sz w:val="20"/>
                <w:szCs w:val="20"/>
              </w:rPr>
              <w:t xml:space="preserve"> to the total </w:t>
            </w:r>
            <w:r w:rsidR="00A130C6" w:rsidRPr="00424860">
              <w:rPr>
                <w:rFonts w:cstheme="minorHAnsi"/>
                <w:sz w:val="20"/>
                <w:szCs w:val="20"/>
              </w:rPr>
              <w:t>number of predictions.</w:t>
            </w:r>
          </w:p>
        </w:tc>
      </w:tr>
      <w:tr w:rsidR="002843B9" w:rsidRPr="00424860"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424860" w:rsidRDefault="000B3ADC" w:rsidP="00D71802">
            <w:pPr>
              <w:rPr>
                <w:rFonts w:cstheme="minorHAnsi"/>
                <w:sz w:val="20"/>
                <w:szCs w:val="20"/>
              </w:rPr>
            </w:pPr>
            <w:r w:rsidRPr="00424860">
              <w:rPr>
                <w:rFonts w:ascii="Calibri" w:hAnsi="Calibri" w:cs="Calibri"/>
                <w:sz w:val="20"/>
                <w:szCs w:val="20"/>
              </w:rPr>
              <w:t>Hit rate</w:t>
            </w:r>
          </w:p>
        </w:tc>
        <w:tc>
          <w:tcPr>
            <w:tcW w:w="2330" w:type="dxa"/>
            <w:tcBorders>
              <w:top w:val="nil"/>
              <w:left w:val="nil"/>
              <w:bottom w:val="nil"/>
              <w:right w:val="nil"/>
            </w:tcBorders>
            <w:vAlign w:val="center"/>
          </w:tcPr>
          <w:p w14:paraId="0FFAA02A" w14:textId="08A3F44A" w:rsidR="002843B9" w:rsidRPr="00424860" w:rsidRDefault="004939E9" w:rsidP="00D71802">
            <w:pPr>
              <w:rPr>
                <w:rFonts w:cstheme="minorHAnsi"/>
                <w:sz w:val="20"/>
                <w:szCs w:val="20"/>
              </w:rPr>
            </w:pPr>
            <w:r w:rsidRPr="00424860">
              <w:rPr>
                <w:rFonts w:cstheme="minorHAnsi"/>
                <w:sz w:val="20"/>
                <w:szCs w:val="20"/>
              </w:rPr>
              <w:t>A / (A + C)</w:t>
            </w:r>
          </w:p>
        </w:tc>
        <w:tc>
          <w:tcPr>
            <w:tcW w:w="5668" w:type="dxa"/>
            <w:tcBorders>
              <w:top w:val="nil"/>
              <w:left w:val="nil"/>
              <w:bottom w:val="nil"/>
              <w:right w:val="nil"/>
            </w:tcBorders>
            <w:vAlign w:val="center"/>
          </w:tcPr>
          <w:p w14:paraId="1CDF2CAC" w14:textId="10436F1D" w:rsidR="002843B9" w:rsidRPr="00424860" w:rsidRDefault="00582400" w:rsidP="00D71802">
            <w:pPr>
              <w:rPr>
                <w:rFonts w:cstheme="minorHAnsi"/>
                <w:sz w:val="20"/>
                <w:szCs w:val="20"/>
              </w:rPr>
            </w:pPr>
            <w:r w:rsidRPr="005256AE">
              <w:rPr>
                <w:rFonts w:cstheme="minorHAnsi"/>
                <w:i/>
                <w:iCs/>
                <w:sz w:val="20"/>
                <w:szCs w:val="20"/>
              </w:rPr>
              <w:t>H</w:t>
            </w:r>
            <w:r w:rsidR="00BA5F00" w:rsidRPr="005256AE">
              <w:rPr>
                <w:rFonts w:cstheme="minorHAnsi"/>
                <w:i/>
                <w:iCs/>
                <w:sz w:val="20"/>
                <w:szCs w:val="20"/>
              </w:rPr>
              <w:t>it rate</w:t>
            </w:r>
            <w:r w:rsidR="00BA5F00" w:rsidRPr="00424860">
              <w:rPr>
                <w:rFonts w:cstheme="minorHAnsi"/>
                <w:sz w:val="20"/>
                <w:szCs w:val="20"/>
              </w:rPr>
              <w:t xml:space="preserve"> is the ratio of correctly identified </w:t>
            </w:r>
            <w:r w:rsidR="00782053">
              <w:rPr>
                <w:rFonts w:cstheme="minorHAnsi"/>
                <w:sz w:val="20"/>
                <w:szCs w:val="20"/>
              </w:rPr>
              <w:t>urban land-use pixels</w:t>
            </w:r>
            <w:r w:rsidR="00BA5F00" w:rsidRPr="00424860">
              <w:rPr>
                <w:rFonts w:cstheme="minorHAnsi"/>
                <w:sz w:val="20"/>
                <w:szCs w:val="20"/>
              </w:rPr>
              <w:t xml:space="preserve"> (i.e., hits) to the </w:t>
            </w:r>
            <w:r w:rsidR="00E124A5" w:rsidRPr="00424860">
              <w:rPr>
                <w:rFonts w:cstheme="minorHAnsi"/>
                <w:sz w:val="20"/>
                <w:szCs w:val="20"/>
              </w:rPr>
              <w:t xml:space="preserve">number of </w:t>
            </w:r>
            <w:r w:rsidR="00782053">
              <w:rPr>
                <w:rFonts w:cstheme="minorHAnsi"/>
                <w:sz w:val="20"/>
                <w:szCs w:val="20"/>
              </w:rPr>
              <w:t>urban land-use pixels</w:t>
            </w:r>
            <w:r w:rsidR="00C42D04" w:rsidRPr="00424860">
              <w:rPr>
                <w:rFonts w:cstheme="minorHAnsi"/>
                <w:sz w:val="20"/>
                <w:szCs w:val="20"/>
              </w:rPr>
              <w:t xml:space="preserve"> in the reference map</w:t>
            </w:r>
            <w:r w:rsidR="00BA5F00" w:rsidRPr="00424860">
              <w:rPr>
                <w:rFonts w:cstheme="minorHAnsi"/>
                <w:sz w:val="20"/>
                <w:szCs w:val="20"/>
              </w:rPr>
              <w:t>.</w:t>
            </w:r>
          </w:p>
        </w:tc>
      </w:tr>
      <w:tr w:rsidR="004939E9" w:rsidRPr="00424860"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424860" w:rsidRDefault="004939E9" w:rsidP="00D71802">
            <w:pPr>
              <w:rPr>
                <w:rFonts w:cstheme="minorHAnsi"/>
                <w:sz w:val="20"/>
                <w:szCs w:val="20"/>
              </w:rPr>
            </w:pPr>
            <w:proofErr w:type="spellStart"/>
            <w:r w:rsidRPr="00424860">
              <w:rPr>
                <w:rFonts w:cstheme="minorHAnsi"/>
                <w:sz w:val="20"/>
                <w:szCs w:val="20"/>
              </w:rPr>
              <w:lastRenderedPageBreak/>
              <w:t>FoM</w:t>
            </w:r>
            <w:proofErr w:type="spellEnd"/>
          </w:p>
        </w:tc>
        <w:tc>
          <w:tcPr>
            <w:tcW w:w="2330" w:type="dxa"/>
            <w:tcBorders>
              <w:top w:val="nil"/>
              <w:left w:val="nil"/>
              <w:bottom w:val="nil"/>
              <w:right w:val="nil"/>
            </w:tcBorders>
            <w:vAlign w:val="center"/>
          </w:tcPr>
          <w:p w14:paraId="40F1FAFD" w14:textId="14DF6A64" w:rsidR="004939E9" w:rsidRPr="00424860" w:rsidRDefault="004939E9" w:rsidP="00D71802">
            <w:pPr>
              <w:rPr>
                <w:rFonts w:cstheme="minorHAnsi"/>
                <w:sz w:val="20"/>
                <w:szCs w:val="20"/>
              </w:rPr>
            </w:pPr>
            <w:r w:rsidRPr="00424860">
              <w:rPr>
                <w:rFonts w:cstheme="minorHAnsi"/>
                <w:sz w:val="20"/>
                <w:szCs w:val="20"/>
              </w:rPr>
              <w:t>A / (A + B + C)</w:t>
            </w:r>
          </w:p>
        </w:tc>
        <w:tc>
          <w:tcPr>
            <w:tcW w:w="5668" w:type="dxa"/>
            <w:tcBorders>
              <w:top w:val="nil"/>
              <w:left w:val="nil"/>
              <w:bottom w:val="nil"/>
              <w:right w:val="nil"/>
            </w:tcBorders>
            <w:vAlign w:val="center"/>
          </w:tcPr>
          <w:p w14:paraId="1E3684F8" w14:textId="238134F6" w:rsidR="004939E9" w:rsidRPr="00424860" w:rsidRDefault="00ED7C58" w:rsidP="00D71802">
            <w:pPr>
              <w:rPr>
                <w:rFonts w:cstheme="minorHAnsi"/>
                <w:sz w:val="20"/>
                <w:szCs w:val="20"/>
              </w:rPr>
            </w:pPr>
            <w:proofErr w:type="spellStart"/>
            <w:r w:rsidRPr="005256AE">
              <w:rPr>
                <w:rFonts w:cstheme="minorHAnsi"/>
                <w:i/>
                <w:iCs/>
                <w:sz w:val="20"/>
                <w:szCs w:val="20"/>
              </w:rPr>
              <w:t>FoM</w:t>
            </w:r>
            <w:proofErr w:type="spellEnd"/>
            <w:r w:rsidRPr="00424860">
              <w:rPr>
                <w:rFonts w:cstheme="minorHAnsi"/>
                <w:sz w:val="20"/>
                <w:szCs w:val="20"/>
              </w:rPr>
              <w:t xml:space="preserve"> </w:t>
            </w:r>
            <w:r w:rsidR="005D4545" w:rsidRPr="00424860">
              <w:rPr>
                <w:rFonts w:cstheme="minorHAnsi"/>
                <w:sz w:val="20"/>
                <w:szCs w:val="20"/>
              </w:rPr>
              <w:t xml:space="preserve">is the ratio of </w:t>
            </w:r>
            <w:r w:rsidR="00BC6DAB" w:rsidRPr="00424860">
              <w:rPr>
                <w:rFonts w:cstheme="minorHAnsi"/>
                <w:sz w:val="20"/>
                <w:szCs w:val="20"/>
              </w:rPr>
              <w:t xml:space="preserve">the intersection </w:t>
            </w:r>
            <w:r w:rsidR="000A6284" w:rsidRPr="00424860">
              <w:rPr>
                <w:rFonts w:cstheme="minorHAnsi"/>
                <w:sz w:val="20"/>
                <w:szCs w:val="20"/>
              </w:rPr>
              <w:t xml:space="preserve">to </w:t>
            </w:r>
            <w:r w:rsidR="00E46F95" w:rsidRPr="00424860">
              <w:rPr>
                <w:rFonts w:cstheme="minorHAnsi"/>
                <w:sz w:val="20"/>
                <w:szCs w:val="20"/>
              </w:rPr>
              <w:t xml:space="preserve">the </w:t>
            </w:r>
            <w:r w:rsidR="000A6284" w:rsidRPr="00424860">
              <w:rPr>
                <w:rFonts w:cstheme="minorHAnsi"/>
                <w:sz w:val="20"/>
                <w:szCs w:val="20"/>
              </w:rPr>
              <w:t xml:space="preserve">union </w:t>
            </w:r>
            <w:r w:rsidR="008C551D">
              <w:rPr>
                <w:rFonts w:cstheme="minorHAnsi"/>
                <w:sz w:val="20"/>
                <w:szCs w:val="20"/>
              </w:rPr>
              <w:t>upon</w:t>
            </w:r>
            <w:r w:rsidR="000A6284" w:rsidRPr="00424860">
              <w:rPr>
                <w:rFonts w:cstheme="minorHAnsi"/>
                <w:sz w:val="20"/>
                <w:szCs w:val="20"/>
              </w:rPr>
              <w:t xml:space="preserve"> overlay</w:t>
            </w:r>
            <w:r w:rsidR="008C551D">
              <w:rPr>
                <w:rFonts w:cstheme="minorHAnsi"/>
                <w:sz w:val="20"/>
                <w:szCs w:val="20"/>
              </w:rPr>
              <w:t xml:space="preserve">ing </w:t>
            </w:r>
            <w:r w:rsidR="000A6284" w:rsidRPr="00424860">
              <w:rPr>
                <w:rFonts w:cstheme="minorHAnsi"/>
                <w:sz w:val="20"/>
                <w:szCs w:val="20"/>
              </w:rPr>
              <w:t>predi</w:t>
            </w:r>
            <w:r w:rsidR="000B7EE5" w:rsidRPr="00424860">
              <w:rPr>
                <w:rFonts w:cstheme="minorHAnsi"/>
                <w:sz w:val="20"/>
                <w:szCs w:val="20"/>
              </w:rPr>
              <w:t>cted</w:t>
            </w:r>
            <w:r w:rsidR="00734DD0" w:rsidRPr="00424860">
              <w:rPr>
                <w:rFonts w:cstheme="minorHAnsi"/>
                <w:sz w:val="20"/>
                <w:szCs w:val="20"/>
              </w:rPr>
              <w:t xml:space="preserve"> </w:t>
            </w:r>
            <w:r w:rsidR="00782053">
              <w:rPr>
                <w:rFonts w:cstheme="minorHAnsi"/>
                <w:sz w:val="20"/>
                <w:szCs w:val="20"/>
              </w:rPr>
              <w:t>urban land-use pixels</w:t>
            </w:r>
            <w:r w:rsidR="00734DD0" w:rsidRPr="00424860">
              <w:rPr>
                <w:rFonts w:cstheme="minorHAnsi"/>
                <w:sz w:val="20"/>
                <w:szCs w:val="20"/>
              </w:rPr>
              <w:t xml:space="preserve"> with reference </w:t>
            </w:r>
            <w:r w:rsidR="00782053">
              <w:rPr>
                <w:rFonts w:cstheme="minorHAnsi"/>
                <w:sz w:val="20"/>
                <w:szCs w:val="20"/>
              </w:rPr>
              <w:t>urban land-use pixels</w:t>
            </w:r>
            <w:sdt>
              <w:sdtPr>
                <w:rPr>
                  <w:rFonts w:cstheme="minorHAnsi"/>
                  <w:sz w:val="20"/>
                  <w:szCs w:val="20"/>
                </w:rPr>
                <w:alias w:val="To edit, see citavi.com/edit"/>
                <w:tag w:val="CitaviPlaceholder#b3dc0c2d-b73b-4cf8-913b-a7e31c91f75c"/>
                <w:id w:val="-445380380"/>
                <w:placeholder>
                  <w:docPart w:val="DefaultPlaceholder_-1854013440"/>
                </w:placeholder>
              </w:sdtPr>
              <w:sdtEndPr/>
              <w:sdtContent>
                <w:r w:rsidR="00AE5842" w:rsidRPr="00424860">
                  <w:rPr>
                    <w:rFonts w:cstheme="minorHAnsi"/>
                    <w:sz w:val="20"/>
                    <w:szCs w:val="20"/>
                  </w:rPr>
                  <w:t xml:space="preserve"> </w:t>
                </w:r>
                <w:r w:rsidR="00264F7E" w:rsidRPr="00424860">
                  <w:rPr>
                    <w:rFonts w:cstheme="minorHAnsi"/>
                    <w:noProof/>
                    <w:sz w:val="20"/>
                    <w:szCs w:val="20"/>
                  </w:rPr>
                  <w:fldChar w:fldCharType="begin"/>
                </w:r>
                <w:r w:rsidR="001E176E">
                  <w:rPr>
                    <w:rFonts w:cstheme="minorHAnsi"/>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OCIsIiR0eXBlIjoiU3dpc3NBY2FkZW1pYy5DaXRhdmkuUHJvamVjdCwgU3dpc3NBY2FkZW1pYy5DaXRhdmkifX0seyIkaWQiOiI5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gifX0seyIkaWQiOiIxMC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OCJ9fSx7IiRpZCI6IjEx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4In19LHsiJGlkIjoiMTI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4In19LHsiJGlkIjoiMTM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gifX0seyIkaWQiOiIxNC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4In19LHsiJGlkIjoiMTU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gifX0seyIkaWQiOiIxNi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4In19LHsiJGlkIjoiMTc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4In19LHsiJGlkIjoiMTg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OCJ9fSx7IiRpZCI6IjE5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OCJ9fSx7IiRpZCI6IjIw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gifX0seyIkaWQiOiIyMS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OCJ9fSx7IiRpZCI6IjIy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OCJ9fSx7IiRpZCI6IjIz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4In19LHsiJGlkIjoiMjQ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gifX0seyIkaWQiOiIyNS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OCJ9fSx7IiRpZCI6IjI2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4In19LHsiJGlkIjoiM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4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g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zE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g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gifX0sIlVzZU51bWJlcmluZ1R5cGVPZlBhcmVudERvY3VtZW50IjpmYWxzZX1dLCJGb3JtYXR0ZWRUZXh0Ijp7IiRpZCI6IjMyIiwiQ291bnQiOjEsIlRleHRVbml0cyI6W3siJGlkIjoiMzMiLCJGb250U3R5bGUiOnsiJGlkIjoiMzQiLCJOZXV0cmFsIjp0cnVlfSwiUmVhZGluZ09yZGVyIjoxLCJUZXh0IjoiKFBvbnRpdXMgZXQgYWwuLCAyMDA4KSJ9XX0sIlRhZyI6IkNpdGF2aVBsYWNlaG9sZGVyI2IzZGMwYzJkLWI3M2ItNGNmOC05MTNiLWE3ZTMxYzkxZjc1YyIsIlRleHQiOiIoUG9udGl1cyBldCBhbC4sIDIwMDgpIiwiV0FJVmVyc2lvbiI6IjYuMTQuMC4wIn0=}</w:instrText>
                </w:r>
                <w:r w:rsidR="00264F7E" w:rsidRPr="00424860">
                  <w:rPr>
                    <w:rFonts w:cstheme="minorHAnsi"/>
                    <w:noProof/>
                    <w:sz w:val="20"/>
                    <w:szCs w:val="20"/>
                  </w:rPr>
                  <w:fldChar w:fldCharType="separate"/>
                </w:r>
                <w:r w:rsidR="00D85511">
                  <w:rPr>
                    <w:rFonts w:cstheme="minorHAnsi"/>
                    <w:noProof/>
                    <w:sz w:val="20"/>
                    <w:szCs w:val="20"/>
                  </w:rPr>
                  <w:t>(Pontius et al., 2008)</w:t>
                </w:r>
                <w:r w:rsidR="00264F7E" w:rsidRPr="00424860">
                  <w:rPr>
                    <w:rFonts w:cstheme="minorHAnsi"/>
                    <w:noProof/>
                    <w:sz w:val="20"/>
                    <w:szCs w:val="20"/>
                  </w:rPr>
                  <w:fldChar w:fldCharType="end"/>
                </w:r>
              </w:sdtContent>
            </w:sdt>
            <w:r w:rsidR="000D6395" w:rsidRPr="00424860">
              <w:rPr>
                <w:rFonts w:cstheme="minorHAnsi"/>
                <w:sz w:val="20"/>
                <w:szCs w:val="20"/>
              </w:rPr>
              <w:t>.</w:t>
            </w:r>
          </w:p>
        </w:tc>
      </w:tr>
      <w:tr w:rsidR="004939E9" w:rsidRPr="00424860" w14:paraId="196FAA0C" w14:textId="77777777" w:rsidTr="00D82F2D">
        <w:trPr>
          <w:trHeight w:val="476"/>
        </w:trPr>
        <w:tc>
          <w:tcPr>
            <w:tcW w:w="981" w:type="dxa"/>
            <w:tcBorders>
              <w:top w:val="nil"/>
              <w:left w:val="nil"/>
              <w:bottom w:val="nil"/>
              <w:right w:val="nil"/>
            </w:tcBorders>
            <w:vAlign w:val="center"/>
          </w:tcPr>
          <w:p w14:paraId="7D9B93D1" w14:textId="597312A2" w:rsidR="004939E9" w:rsidRPr="00424860" w:rsidRDefault="004939E9" w:rsidP="00D71802">
            <w:pPr>
              <w:rPr>
                <w:rFonts w:cstheme="minorHAnsi"/>
                <w:sz w:val="20"/>
                <w:szCs w:val="20"/>
              </w:rPr>
            </w:pPr>
            <w:r w:rsidRPr="00424860">
              <w:rPr>
                <w:rFonts w:cstheme="minorHAnsi"/>
                <w:sz w:val="20"/>
                <w:szCs w:val="20"/>
              </w:rPr>
              <w:t>PN</w:t>
            </w:r>
          </w:p>
        </w:tc>
        <w:tc>
          <w:tcPr>
            <w:tcW w:w="2330" w:type="dxa"/>
            <w:tcBorders>
              <w:top w:val="nil"/>
              <w:left w:val="nil"/>
              <w:bottom w:val="nil"/>
              <w:right w:val="nil"/>
            </w:tcBorders>
            <w:vAlign w:val="center"/>
          </w:tcPr>
          <w:p w14:paraId="5482B169" w14:textId="64E44024" w:rsidR="004939E9" w:rsidRPr="00424860" w:rsidRDefault="004939E9" w:rsidP="00D71802">
            <w:pPr>
              <w:rPr>
                <w:rFonts w:eastAsia="等线" w:cstheme="minorHAnsi"/>
                <w:i/>
                <w:iCs/>
                <w:sz w:val="20"/>
                <w:szCs w:val="20"/>
              </w:rPr>
            </w:pPr>
            <w:r w:rsidRPr="00424860">
              <w:rPr>
                <w:rFonts w:eastAsia="等线" w:cstheme="minorHAnsi"/>
                <w:i/>
                <w:iCs/>
                <w:sz w:val="20"/>
                <w:szCs w:val="20"/>
              </w:rPr>
              <w:t>n</w:t>
            </w:r>
          </w:p>
        </w:tc>
        <w:tc>
          <w:tcPr>
            <w:tcW w:w="5668" w:type="dxa"/>
            <w:tcBorders>
              <w:top w:val="nil"/>
              <w:left w:val="nil"/>
              <w:bottom w:val="nil"/>
              <w:right w:val="nil"/>
            </w:tcBorders>
            <w:vAlign w:val="center"/>
          </w:tcPr>
          <w:p w14:paraId="34DCE5FB" w14:textId="0523F896" w:rsidR="004939E9" w:rsidRPr="00424860" w:rsidRDefault="00003D45" w:rsidP="00D71802">
            <w:pPr>
              <w:rPr>
                <w:rFonts w:cstheme="minorHAnsi"/>
                <w:sz w:val="20"/>
                <w:szCs w:val="20"/>
              </w:rPr>
            </w:pPr>
            <w:r w:rsidRPr="005256AE">
              <w:rPr>
                <w:rFonts w:cstheme="minorHAnsi"/>
                <w:i/>
                <w:iCs/>
                <w:sz w:val="20"/>
                <w:szCs w:val="20"/>
              </w:rPr>
              <w:t>P</w:t>
            </w:r>
            <w:r w:rsidR="00F144A5" w:rsidRPr="005256AE">
              <w:rPr>
                <w:rFonts w:cstheme="minorHAnsi"/>
                <w:i/>
                <w:iCs/>
                <w:sz w:val="20"/>
                <w:szCs w:val="20"/>
              </w:rPr>
              <w:t>atch number</w:t>
            </w:r>
            <w:r w:rsidR="00F144A5" w:rsidRPr="00424860">
              <w:rPr>
                <w:rFonts w:cstheme="minorHAnsi"/>
                <w:sz w:val="20"/>
                <w:szCs w:val="20"/>
              </w:rPr>
              <w:t xml:space="preserve"> is the number of </w:t>
            </w:r>
            <w:r w:rsidR="00D82536" w:rsidRPr="00424860">
              <w:rPr>
                <w:rFonts w:cstheme="minorHAnsi"/>
                <w:sz w:val="20"/>
                <w:szCs w:val="20"/>
              </w:rPr>
              <w:t xml:space="preserve">patches </w:t>
            </w:r>
            <w:r>
              <w:rPr>
                <w:rFonts w:cstheme="minorHAnsi"/>
                <w:sz w:val="20"/>
                <w:szCs w:val="20"/>
              </w:rPr>
              <w:t>in</w:t>
            </w:r>
            <w:r w:rsidR="00D82536" w:rsidRPr="00424860">
              <w:rPr>
                <w:rFonts w:cstheme="minorHAnsi"/>
                <w:sz w:val="20"/>
                <w:szCs w:val="20"/>
              </w:rPr>
              <w:t xml:space="preserve"> the urban landscape.</w:t>
            </w:r>
          </w:p>
        </w:tc>
      </w:tr>
      <w:tr w:rsidR="004939E9" w:rsidRPr="00424860" w14:paraId="79187A5B" w14:textId="77777777" w:rsidTr="00D82F2D">
        <w:trPr>
          <w:trHeight w:val="1000"/>
        </w:trPr>
        <w:tc>
          <w:tcPr>
            <w:tcW w:w="981" w:type="dxa"/>
            <w:tcBorders>
              <w:top w:val="nil"/>
              <w:left w:val="nil"/>
              <w:bottom w:val="single" w:sz="4" w:space="0" w:color="auto"/>
              <w:right w:val="nil"/>
            </w:tcBorders>
            <w:vAlign w:val="center"/>
          </w:tcPr>
          <w:p w14:paraId="769C88EE" w14:textId="0892688C" w:rsidR="004939E9" w:rsidRPr="00424860" w:rsidRDefault="00E75D3A" w:rsidP="00D71802">
            <w:pPr>
              <w:rPr>
                <w:rFonts w:cstheme="minorHAnsi"/>
                <w:sz w:val="20"/>
                <w:szCs w:val="20"/>
              </w:rPr>
            </w:pPr>
            <w:r w:rsidRPr="00424860">
              <w:rPr>
                <w:rFonts w:cstheme="minorHAnsi"/>
                <w:sz w:val="20"/>
                <w:szCs w:val="20"/>
              </w:rPr>
              <w:t>L</w:t>
            </w:r>
            <w:r w:rsidR="004939E9" w:rsidRPr="00424860">
              <w:rPr>
                <w:rFonts w:cstheme="minorHAnsi"/>
                <w:sz w:val="20"/>
                <w:szCs w:val="20"/>
              </w:rPr>
              <w:t>SI</w:t>
            </w:r>
          </w:p>
        </w:tc>
        <w:tc>
          <w:tcPr>
            <w:tcW w:w="2330" w:type="dxa"/>
            <w:tcBorders>
              <w:top w:val="nil"/>
              <w:left w:val="nil"/>
              <w:bottom w:val="single" w:sz="4" w:space="0" w:color="auto"/>
              <w:right w:val="nil"/>
            </w:tcBorders>
            <w:vAlign w:val="center"/>
          </w:tcPr>
          <w:p w14:paraId="6E3E155C" w14:textId="71566E72" w:rsidR="004939E9" w:rsidRPr="00424860" w:rsidRDefault="00F13243" w:rsidP="00D71802">
            <w:pPr>
              <w:rPr>
                <w:rFonts w:cstheme="minorHAnsi"/>
                <w:sz w:val="20"/>
                <w:szCs w:val="20"/>
              </w:rPr>
            </w:pPr>
            <m:oMathPara>
              <m:oMathParaPr>
                <m:jc m:val="left"/>
              </m:oMathParaPr>
              <m:oMath>
                <m:f>
                  <m:fPr>
                    <m:ctrlPr>
                      <w:rPr>
                        <w:rFonts w:ascii="Cambria Math" w:hAnsi="Cambria Math" w:cstheme="minorHAnsi"/>
                        <w:i/>
                        <w:sz w:val="20"/>
                        <w:szCs w:val="20"/>
                      </w:rPr>
                    </m:ctrlPr>
                  </m:fPr>
                  <m:num>
                    <m:nary>
                      <m:naryPr>
                        <m:chr m:val="∑"/>
                        <m:limLoc m:val="undOvr"/>
                        <m:subHide m:val="1"/>
                        <m:supHide m:val="1"/>
                        <m:ctrlPr>
                          <w:rPr>
                            <w:rFonts w:ascii="Cambria Math" w:hAnsi="Cambria Math" w:cstheme="minorHAnsi"/>
                            <w:i/>
                            <w:sz w:val="20"/>
                            <w:szCs w:val="20"/>
                          </w:rPr>
                        </m:ctrlPr>
                      </m:naryPr>
                      <m:sub/>
                      <m:sup/>
                      <m:e>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i</m:t>
                            </m:r>
                          </m:sub>
                        </m:sSub>
                      </m:e>
                    </m:nary>
                  </m:num>
                  <m:den>
                    <m:r>
                      <w:rPr>
                        <w:rFonts w:ascii="Cambria Math" w:hAnsi="Cambria Math" w:cstheme="minorHAnsi"/>
                        <w:sz w:val="20"/>
                        <w:szCs w:val="20"/>
                      </w:rPr>
                      <m:t>4</m:t>
                    </m:r>
                    <m:rad>
                      <m:radPr>
                        <m:degHide m:val="1"/>
                        <m:ctrlPr>
                          <w:rPr>
                            <w:rFonts w:ascii="Cambria Math" w:hAnsi="Cambria Math" w:cstheme="minorHAnsi"/>
                            <w:i/>
                            <w:sz w:val="20"/>
                            <w:szCs w:val="20"/>
                          </w:rPr>
                        </m:ctrlPr>
                      </m:radPr>
                      <m:deg/>
                      <m:e>
                        <m:nary>
                          <m:naryPr>
                            <m:chr m:val="∑"/>
                            <m:limLoc m:val="undOvr"/>
                            <m:subHide m:val="1"/>
                            <m:supHide m:val="1"/>
                            <m:ctrlPr>
                              <w:rPr>
                                <w:rFonts w:ascii="Cambria Math" w:hAnsi="Cambria Math" w:cstheme="minorHAnsi"/>
                                <w:i/>
                                <w:sz w:val="20"/>
                                <w:szCs w:val="20"/>
                              </w:rPr>
                            </m:ctrlPr>
                          </m:naryPr>
                          <m:sub/>
                          <m:sup/>
                          <m:e>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i</m:t>
                                </m:r>
                              </m:sub>
                            </m:sSub>
                          </m:e>
                        </m:nary>
                      </m:e>
                    </m:rad>
                  </m:den>
                </m:f>
              </m:oMath>
            </m:oMathPara>
          </w:p>
        </w:tc>
        <w:tc>
          <w:tcPr>
            <w:tcW w:w="5668" w:type="dxa"/>
            <w:tcBorders>
              <w:top w:val="nil"/>
              <w:left w:val="nil"/>
              <w:bottom w:val="single" w:sz="4" w:space="0" w:color="auto"/>
              <w:right w:val="nil"/>
            </w:tcBorders>
            <w:vAlign w:val="center"/>
          </w:tcPr>
          <w:p w14:paraId="5EC650D9" w14:textId="48E084A6" w:rsidR="004939E9" w:rsidRPr="00424860" w:rsidRDefault="00003D45" w:rsidP="00D71802">
            <w:pPr>
              <w:rPr>
                <w:rFonts w:cstheme="minorHAnsi"/>
                <w:sz w:val="20"/>
                <w:szCs w:val="20"/>
              </w:rPr>
            </w:pPr>
            <w:r w:rsidRPr="005256AE">
              <w:rPr>
                <w:rFonts w:cstheme="minorHAnsi"/>
                <w:i/>
                <w:iCs/>
                <w:sz w:val="20"/>
                <w:szCs w:val="20"/>
              </w:rPr>
              <w:t>Landscape shape index</w:t>
            </w:r>
            <w:r>
              <w:rPr>
                <w:rFonts w:cstheme="minorHAnsi"/>
                <w:sz w:val="20"/>
                <w:szCs w:val="20"/>
              </w:rPr>
              <w:t xml:space="preserve"> r</w:t>
            </w:r>
            <w:r w:rsidR="004F7557" w:rsidRPr="00424860">
              <w:rPr>
                <w:rFonts w:cstheme="minorHAnsi"/>
                <w:sz w:val="20"/>
                <w:szCs w:val="20"/>
              </w:rPr>
              <w:t>eflect</w:t>
            </w:r>
            <w:r>
              <w:rPr>
                <w:rFonts w:cstheme="minorHAnsi"/>
                <w:sz w:val="20"/>
                <w:szCs w:val="20"/>
              </w:rPr>
              <w:t>s</w:t>
            </w:r>
            <w:r w:rsidR="002A3127" w:rsidRPr="00424860">
              <w:rPr>
                <w:rFonts w:cstheme="minorHAnsi"/>
                <w:sz w:val="20"/>
                <w:szCs w:val="20"/>
              </w:rPr>
              <w:t xml:space="preserve"> </w:t>
            </w:r>
            <w:r w:rsidR="004F7557" w:rsidRPr="00424860">
              <w:rPr>
                <w:rFonts w:cstheme="minorHAnsi"/>
                <w:sz w:val="20"/>
                <w:szCs w:val="20"/>
              </w:rPr>
              <w:t xml:space="preserve">the complexity of </w:t>
            </w:r>
            <w:r w:rsidR="003D3F7D" w:rsidRPr="00424860">
              <w:rPr>
                <w:rFonts w:cstheme="minorHAnsi"/>
                <w:sz w:val="20"/>
                <w:szCs w:val="20"/>
              </w:rPr>
              <w:t>urban landscape patches</w:t>
            </w:r>
            <w:r w:rsidR="004F7557" w:rsidRPr="00424860">
              <w:rPr>
                <w:rFonts w:cstheme="minorHAnsi"/>
                <w:sz w:val="20"/>
                <w:szCs w:val="20"/>
              </w:rPr>
              <w:t>. For example, a square pat</w:t>
            </w:r>
            <w:r w:rsidR="00491497" w:rsidRPr="00424860">
              <w:rPr>
                <w:rFonts w:cstheme="minorHAnsi"/>
                <w:sz w:val="20"/>
                <w:szCs w:val="20"/>
              </w:rPr>
              <w:t>c</w:t>
            </w:r>
            <w:r w:rsidR="004F7557" w:rsidRPr="00424860">
              <w:rPr>
                <w:rFonts w:cstheme="minorHAnsi"/>
                <w:sz w:val="20"/>
                <w:szCs w:val="20"/>
              </w:rPr>
              <w:t>h is simple (low value)</w:t>
            </w:r>
            <w:r w:rsidR="007D160E" w:rsidRPr="00424860">
              <w:rPr>
                <w:rFonts w:cstheme="minorHAnsi"/>
                <w:sz w:val="20"/>
                <w:szCs w:val="20"/>
              </w:rPr>
              <w:t>,</w:t>
            </w:r>
            <w:r w:rsidR="004F7557" w:rsidRPr="00424860">
              <w:rPr>
                <w:rFonts w:cstheme="minorHAnsi"/>
                <w:sz w:val="20"/>
                <w:szCs w:val="20"/>
              </w:rPr>
              <w:t xml:space="preserve"> whereas a linear pat</w:t>
            </w:r>
            <w:r w:rsidR="00491497" w:rsidRPr="00424860">
              <w:rPr>
                <w:rFonts w:cstheme="minorHAnsi"/>
                <w:sz w:val="20"/>
                <w:szCs w:val="20"/>
              </w:rPr>
              <w:t>c</w:t>
            </w:r>
            <w:r w:rsidR="004F7557" w:rsidRPr="00424860">
              <w:rPr>
                <w:rFonts w:cstheme="minorHAnsi"/>
                <w:sz w:val="20"/>
                <w:szCs w:val="20"/>
              </w:rPr>
              <w:t>h is complex (high value).</w:t>
            </w:r>
          </w:p>
        </w:tc>
      </w:tr>
    </w:tbl>
    <w:p w14:paraId="6D53AC7A" w14:textId="0A765522" w:rsidR="009C7D21" w:rsidRDefault="00C27DC3" w:rsidP="00D71802">
      <w:pPr>
        <w:rPr>
          <w:color w:val="44546A" w:themeColor="text2"/>
          <w:sz w:val="18"/>
          <w:szCs w:val="18"/>
        </w:rPr>
      </w:pPr>
      <w:r w:rsidRPr="005256AE">
        <w:rPr>
          <w:color w:val="44546A" w:themeColor="text2"/>
          <w:sz w:val="18"/>
          <w:szCs w:val="18"/>
        </w:rPr>
        <w:t>Note</w:t>
      </w:r>
      <w:r w:rsidR="00003D45">
        <w:rPr>
          <w:color w:val="44546A" w:themeColor="text2"/>
          <w:sz w:val="18"/>
          <w:szCs w:val="18"/>
        </w:rPr>
        <w:t>:</w:t>
      </w:r>
      <w:r w:rsidRPr="005256AE">
        <w:rPr>
          <w:color w:val="44546A" w:themeColor="text2"/>
          <w:sz w:val="18"/>
          <w:szCs w:val="18"/>
        </w:rPr>
        <w:t xml:space="preserve"> </w:t>
      </w:r>
      <w:r w:rsidR="00B17B46" w:rsidRPr="00003D45">
        <w:rPr>
          <w:i/>
          <w:iCs/>
          <w:color w:val="44546A" w:themeColor="text2"/>
          <w:sz w:val="18"/>
          <w:szCs w:val="18"/>
        </w:rPr>
        <w:t>TPR</w:t>
      </w:r>
      <w:r w:rsidR="00B17B46" w:rsidRPr="005256AE">
        <w:rPr>
          <w:color w:val="44546A" w:themeColor="text2"/>
          <w:sz w:val="18"/>
          <w:szCs w:val="18"/>
        </w:rPr>
        <w:t xml:space="preserve"> is the true positive rate, </w:t>
      </w:r>
      <w:r w:rsidR="00F43D47">
        <w:rPr>
          <w:color w:val="44546A" w:themeColor="text2"/>
          <w:sz w:val="18"/>
          <w:szCs w:val="18"/>
        </w:rPr>
        <w:t xml:space="preserve">and </w:t>
      </w:r>
      <w:r w:rsidR="00B17B46" w:rsidRPr="00003D45">
        <w:rPr>
          <w:i/>
          <w:iCs/>
          <w:color w:val="44546A" w:themeColor="text2"/>
          <w:sz w:val="18"/>
          <w:szCs w:val="18"/>
        </w:rPr>
        <w:t>FPR</w:t>
      </w:r>
      <w:r w:rsidR="00B17B46" w:rsidRPr="005256AE">
        <w:rPr>
          <w:color w:val="44546A" w:themeColor="text2"/>
          <w:sz w:val="18"/>
          <w:szCs w:val="18"/>
        </w:rPr>
        <w:t xml:space="preserve"> is the false positive rate of the ROC </w:t>
      </w:r>
      <w:r w:rsidR="00491497" w:rsidRPr="005256AE">
        <w:rPr>
          <w:color w:val="44546A" w:themeColor="text2"/>
          <w:sz w:val="18"/>
          <w:szCs w:val="18"/>
        </w:rPr>
        <w:t>from</w:t>
      </w:r>
      <w:r w:rsidR="00B17B46" w:rsidRPr="005256AE">
        <w:rPr>
          <w:color w:val="44546A" w:themeColor="text2"/>
          <w:sz w:val="18"/>
          <w:szCs w:val="18"/>
        </w:rPr>
        <w:t xml:space="preserve"> the transition potential map. </w:t>
      </w:r>
      <w:r w:rsidR="009C7D21" w:rsidRPr="005256AE">
        <w:rPr>
          <w:color w:val="44546A" w:themeColor="text2"/>
          <w:sz w:val="18"/>
          <w:szCs w:val="18"/>
        </w:rPr>
        <w:t xml:space="preserve">A </w:t>
      </w:r>
      <w:r w:rsidR="00003D45">
        <w:rPr>
          <w:color w:val="44546A" w:themeColor="text2"/>
          <w:sz w:val="18"/>
          <w:szCs w:val="18"/>
        </w:rPr>
        <w:t>represents</w:t>
      </w:r>
      <w:r w:rsidR="009C7D21" w:rsidRPr="005256AE">
        <w:rPr>
          <w:color w:val="44546A" w:themeColor="text2"/>
          <w:sz w:val="18"/>
          <w:szCs w:val="18"/>
        </w:rPr>
        <w:t xml:space="preserve"> </w:t>
      </w:r>
      <w:r w:rsidR="00003D45">
        <w:rPr>
          <w:color w:val="44546A" w:themeColor="text2"/>
          <w:sz w:val="18"/>
          <w:szCs w:val="18"/>
        </w:rPr>
        <w:t xml:space="preserve">the </w:t>
      </w:r>
      <w:r w:rsidR="009C7D21" w:rsidRPr="005256AE">
        <w:rPr>
          <w:color w:val="44546A" w:themeColor="text2"/>
          <w:sz w:val="18"/>
          <w:szCs w:val="18"/>
        </w:rPr>
        <w:t xml:space="preserve">correctly predicted </w:t>
      </w:r>
      <w:r w:rsidR="00782053">
        <w:rPr>
          <w:color w:val="44546A" w:themeColor="text2"/>
          <w:sz w:val="18"/>
          <w:szCs w:val="18"/>
        </w:rPr>
        <w:t>urban land-use pixels</w:t>
      </w:r>
      <w:r w:rsidR="009C7D21" w:rsidRPr="005256AE">
        <w:rPr>
          <w:color w:val="44546A" w:themeColor="text2"/>
          <w:sz w:val="18"/>
          <w:szCs w:val="18"/>
        </w:rPr>
        <w:t xml:space="preserve"> (hit), B </w:t>
      </w:r>
      <w:r w:rsidR="00003D45">
        <w:rPr>
          <w:color w:val="44546A" w:themeColor="text2"/>
          <w:sz w:val="18"/>
          <w:szCs w:val="18"/>
        </w:rPr>
        <w:t>represents</w:t>
      </w:r>
      <w:r w:rsidR="009C7D21" w:rsidRPr="005256AE">
        <w:rPr>
          <w:color w:val="44546A" w:themeColor="text2"/>
          <w:sz w:val="18"/>
          <w:szCs w:val="18"/>
        </w:rPr>
        <w:t xml:space="preserve"> the incorrectly predicted </w:t>
      </w:r>
      <w:r w:rsidR="00782053">
        <w:rPr>
          <w:color w:val="44546A" w:themeColor="text2"/>
          <w:sz w:val="18"/>
          <w:szCs w:val="18"/>
        </w:rPr>
        <w:t>urban land-use pixels</w:t>
      </w:r>
      <w:r w:rsidR="009C7D21" w:rsidRPr="005256AE">
        <w:rPr>
          <w:color w:val="44546A" w:themeColor="text2"/>
          <w:sz w:val="18"/>
          <w:szCs w:val="18"/>
        </w:rPr>
        <w:t xml:space="preserve"> (false alarm), C </w:t>
      </w:r>
      <w:r w:rsidR="00003D45">
        <w:rPr>
          <w:color w:val="44546A" w:themeColor="text2"/>
          <w:sz w:val="18"/>
          <w:szCs w:val="18"/>
        </w:rPr>
        <w:t>represents</w:t>
      </w:r>
      <w:r w:rsidR="009C7D21" w:rsidRPr="005256AE">
        <w:rPr>
          <w:color w:val="44546A" w:themeColor="text2"/>
          <w:sz w:val="18"/>
          <w:szCs w:val="18"/>
        </w:rPr>
        <w:t xml:space="preserve"> the incorrectly predicted non</w:t>
      </w:r>
      <w:r w:rsidR="00782053">
        <w:rPr>
          <w:color w:val="44546A" w:themeColor="text2"/>
          <w:sz w:val="18"/>
          <w:szCs w:val="18"/>
        </w:rPr>
        <w:t>urban land-use pixels</w:t>
      </w:r>
      <w:r w:rsidR="009C7D21" w:rsidRPr="005256AE">
        <w:rPr>
          <w:color w:val="44546A" w:themeColor="text2"/>
          <w:sz w:val="18"/>
          <w:szCs w:val="18"/>
        </w:rPr>
        <w:t xml:space="preserve"> (miss), and D </w:t>
      </w:r>
      <w:r w:rsidR="00003D45">
        <w:rPr>
          <w:color w:val="44546A" w:themeColor="text2"/>
          <w:sz w:val="18"/>
          <w:szCs w:val="18"/>
        </w:rPr>
        <w:t>represents</w:t>
      </w:r>
      <w:r w:rsidR="009C7D21" w:rsidRPr="005256AE">
        <w:rPr>
          <w:color w:val="44546A" w:themeColor="text2"/>
          <w:sz w:val="18"/>
          <w:szCs w:val="18"/>
        </w:rPr>
        <w:t xml:space="preserve"> the correctly predicted non</w:t>
      </w:r>
      <w:r w:rsidR="00782053">
        <w:rPr>
          <w:color w:val="44546A" w:themeColor="text2"/>
          <w:sz w:val="18"/>
          <w:szCs w:val="18"/>
        </w:rPr>
        <w:t>urban land-use pixels</w:t>
      </w:r>
      <w:r w:rsidR="009C7D21" w:rsidRPr="005256AE">
        <w:rPr>
          <w:color w:val="44546A" w:themeColor="text2"/>
          <w:sz w:val="18"/>
          <w:szCs w:val="18"/>
        </w:rPr>
        <w:t xml:space="preserve"> (correct rejection).</w:t>
      </w:r>
      <w:r w:rsidR="003E2C0B" w:rsidRPr="005256AE">
        <w:rPr>
          <w:color w:val="44546A" w:themeColor="text2"/>
          <w:sz w:val="18"/>
          <w:szCs w:val="18"/>
        </w:rPr>
        <w:t xml:space="preserve"> </w:t>
      </w:r>
      <w:r w:rsidR="003B3401" w:rsidRPr="00003D45">
        <w:rPr>
          <w:i/>
          <w:iCs/>
          <w:color w:val="44546A" w:themeColor="text2"/>
          <w:sz w:val="18"/>
          <w:szCs w:val="18"/>
        </w:rPr>
        <w:t>n</w:t>
      </w:r>
      <w:r w:rsidR="003B3401" w:rsidRPr="005256AE">
        <w:rPr>
          <w:color w:val="44546A" w:themeColor="text2"/>
          <w:sz w:val="18"/>
          <w:szCs w:val="18"/>
        </w:rPr>
        <w:t xml:space="preserve"> is the total number of landscape patches</w:t>
      </w:r>
      <w:r w:rsidR="00003D45">
        <w:rPr>
          <w:color w:val="44546A" w:themeColor="text2"/>
          <w:sz w:val="18"/>
          <w:szCs w:val="18"/>
        </w:rPr>
        <w:t>,</w:t>
      </w:r>
      <w:r w:rsidR="003B3401" w:rsidRPr="005256AE">
        <w:rPr>
          <w:color w:val="44546A" w:themeColor="text2"/>
          <w:sz w:val="18"/>
          <w:szCs w:val="18"/>
        </w:rPr>
        <w:t xml:space="preserve">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p</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9C7D21" w:rsidRPr="005256AE">
        <w:rPr>
          <w:color w:val="44546A" w:themeColor="text2"/>
          <w:sz w:val="18"/>
          <w:szCs w:val="18"/>
        </w:rPr>
        <w:t xml:space="preserve">is the </w:t>
      </w:r>
      <w:r w:rsidR="00491497" w:rsidRPr="005256AE">
        <w:rPr>
          <w:color w:val="44546A" w:themeColor="text2"/>
          <w:sz w:val="18"/>
          <w:szCs w:val="18"/>
        </w:rPr>
        <w:t>perimeter</w:t>
      </w:r>
      <w:r w:rsidR="002843B9" w:rsidRPr="005256AE">
        <w:rPr>
          <w:color w:val="44546A" w:themeColor="text2"/>
          <w:sz w:val="18"/>
          <w:szCs w:val="18"/>
        </w:rPr>
        <w:t xml:space="preserve"> </w:t>
      </w:r>
      <w:r w:rsidR="00003D45">
        <w:rPr>
          <w:color w:val="44546A" w:themeColor="text2"/>
          <w:sz w:val="18"/>
          <w:szCs w:val="18"/>
        </w:rPr>
        <w:t xml:space="preserve">length </w:t>
      </w:r>
      <w:r w:rsidR="002843B9" w:rsidRPr="005256AE">
        <w:rPr>
          <w:color w:val="44546A" w:themeColor="text2"/>
          <w:sz w:val="18"/>
          <w:szCs w:val="18"/>
        </w:rPr>
        <w:t xml:space="preserve">(m) of the </w:t>
      </w:r>
      <w:proofErr w:type="spellStart"/>
      <w:r w:rsidR="002843B9" w:rsidRPr="00003D45">
        <w:rPr>
          <w:i/>
          <w:iCs/>
          <w:color w:val="44546A" w:themeColor="text2"/>
          <w:sz w:val="18"/>
          <w:szCs w:val="18"/>
        </w:rPr>
        <w:t>i</w:t>
      </w:r>
      <w:r w:rsidR="002843B9" w:rsidRPr="005256AE">
        <w:rPr>
          <w:color w:val="44546A" w:themeColor="text2"/>
          <w:sz w:val="18"/>
          <w:szCs w:val="18"/>
        </w:rPr>
        <w:t>th</w:t>
      </w:r>
      <w:proofErr w:type="spellEnd"/>
      <w:r w:rsidR="002843B9" w:rsidRPr="005256AE">
        <w:rPr>
          <w:color w:val="44546A" w:themeColor="text2"/>
          <w:sz w:val="18"/>
          <w:szCs w:val="18"/>
        </w:rPr>
        <w:t xml:space="preserve"> path of the urban pat</w:t>
      </w:r>
      <w:r w:rsidR="00491497" w:rsidRPr="005256AE">
        <w:rPr>
          <w:color w:val="44546A" w:themeColor="text2"/>
          <w:sz w:val="18"/>
          <w:szCs w:val="18"/>
        </w:rPr>
        <w:t>c</w:t>
      </w:r>
      <w:r w:rsidR="002843B9" w:rsidRPr="005256AE">
        <w:rPr>
          <w:color w:val="44546A" w:themeColor="text2"/>
          <w:sz w:val="18"/>
          <w:szCs w:val="18"/>
        </w:rPr>
        <w:t>hes</w:t>
      </w:r>
      <w:r w:rsidR="00671F15" w:rsidRPr="005256AE">
        <w:rPr>
          <w:color w:val="44546A" w:themeColor="text2"/>
          <w:sz w:val="18"/>
          <w:szCs w:val="18"/>
        </w:rPr>
        <w:t>,</w:t>
      </w:r>
      <w:r w:rsidR="0008649C" w:rsidRPr="005256AE">
        <w:rPr>
          <w:color w:val="44546A" w:themeColor="text2"/>
          <w:sz w:val="18"/>
          <w:szCs w:val="18"/>
        </w:rPr>
        <w:t xml:space="preserve"> </w:t>
      </w:r>
      <w:r w:rsidR="00003D45">
        <w:rPr>
          <w:color w:val="44546A" w:themeColor="text2"/>
          <w:sz w:val="18"/>
          <w:szCs w:val="18"/>
        </w:rPr>
        <w:t xml:space="preserve">and </w:t>
      </w:r>
      <m:oMath>
        <m:sSub>
          <m:sSubPr>
            <m:ctrlPr>
              <w:rPr>
                <w:rFonts w:ascii="Cambria Math" w:hAnsi="Cambria Math"/>
                <w:i/>
                <w:iCs/>
                <w:color w:val="44546A" w:themeColor="text2"/>
                <w:sz w:val="18"/>
                <w:szCs w:val="18"/>
              </w:rPr>
            </m:ctrlPr>
          </m:sSubPr>
          <m:e>
            <m:r>
              <w:rPr>
                <w:rFonts w:ascii="Cambria Math" w:hAnsi="Cambria Math"/>
                <w:color w:val="44546A" w:themeColor="text2"/>
                <w:sz w:val="18"/>
                <w:szCs w:val="18"/>
              </w:rPr>
              <m:t>a</m:t>
            </m:r>
          </m:e>
          <m:sub>
            <m:r>
              <w:rPr>
                <w:rFonts w:ascii="Cambria Math" w:hAnsi="Cambria Math"/>
                <w:color w:val="44546A" w:themeColor="text2"/>
                <w:sz w:val="18"/>
                <w:szCs w:val="18"/>
              </w:rPr>
              <m:t>i</m:t>
            </m:r>
          </m:sub>
        </m:sSub>
      </m:oMath>
      <w:r w:rsidR="00671F15" w:rsidRPr="00003D45">
        <w:rPr>
          <w:i/>
          <w:iCs/>
          <w:color w:val="44546A" w:themeColor="text2"/>
          <w:sz w:val="18"/>
          <w:szCs w:val="18"/>
        </w:rPr>
        <w:t xml:space="preserve"> </w:t>
      </w:r>
      <w:r w:rsidR="00671F15" w:rsidRPr="005256AE">
        <w:rPr>
          <w:color w:val="44546A" w:themeColor="text2"/>
          <w:sz w:val="18"/>
          <w:szCs w:val="18"/>
        </w:rPr>
        <w:t xml:space="preserve">is </w:t>
      </w:r>
      <w:r w:rsidR="002843B9" w:rsidRPr="005256AE">
        <w:rPr>
          <w:color w:val="44546A" w:themeColor="text2"/>
          <w:sz w:val="18"/>
          <w:szCs w:val="18"/>
        </w:rPr>
        <w:t>the area (</w:t>
      </w:r>
      <w:r w:rsidR="00236A54">
        <w:rPr>
          <w:color w:val="44546A" w:themeColor="text2"/>
          <w:sz w:val="18"/>
          <w:szCs w:val="18"/>
        </w:rPr>
        <w:t>ha</w:t>
      </w:r>
      <w:r w:rsidR="002843B9" w:rsidRPr="005256AE">
        <w:rPr>
          <w:color w:val="44546A" w:themeColor="text2"/>
          <w:sz w:val="18"/>
          <w:szCs w:val="18"/>
        </w:rPr>
        <w:t xml:space="preserve">) of </w:t>
      </w:r>
      <w:r w:rsidR="00671F15" w:rsidRPr="005256AE">
        <w:rPr>
          <w:color w:val="44546A" w:themeColor="text2"/>
          <w:sz w:val="18"/>
          <w:szCs w:val="18"/>
        </w:rPr>
        <w:t xml:space="preserve">the </w:t>
      </w:r>
      <w:proofErr w:type="spellStart"/>
      <w:r w:rsidR="00671F15" w:rsidRPr="00236A54">
        <w:rPr>
          <w:i/>
          <w:iCs/>
          <w:color w:val="44546A" w:themeColor="text2"/>
          <w:sz w:val="18"/>
          <w:szCs w:val="18"/>
        </w:rPr>
        <w:t>i</w:t>
      </w:r>
      <w:r w:rsidR="00671F15" w:rsidRPr="005256AE">
        <w:rPr>
          <w:color w:val="44546A" w:themeColor="text2"/>
          <w:sz w:val="18"/>
          <w:szCs w:val="18"/>
        </w:rPr>
        <w:t>th</w:t>
      </w:r>
      <w:proofErr w:type="spellEnd"/>
      <w:r w:rsidR="00671F15" w:rsidRPr="005256AE">
        <w:rPr>
          <w:color w:val="44546A" w:themeColor="text2"/>
          <w:sz w:val="18"/>
          <w:szCs w:val="18"/>
        </w:rPr>
        <w:t xml:space="preserve"> urban patch.</w:t>
      </w:r>
    </w:p>
    <w:p w14:paraId="3878B575" w14:textId="184F212D" w:rsidR="00D8411C" w:rsidRPr="00D8411C" w:rsidRDefault="00370F2C" w:rsidP="00D71802">
      <w:pPr>
        <w:rPr>
          <w:rFonts w:ascii="Calibri" w:hAnsi="Calibri" w:cs="Calibri"/>
        </w:rPr>
      </w:pPr>
      <w:r>
        <w:rPr>
          <w:rFonts w:eastAsia="Times New Roman" w:cstheme="minorHAnsi"/>
        </w:rPr>
        <w:t>Finally</w:t>
      </w:r>
      <w:r w:rsidR="00D8411C">
        <w:rPr>
          <w:rFonts w:eastAsia="Times New Roman" w:cstheme="minorHAnsi"/>
        </w:rPr>
        <w:t xml:space="preserve">, </w:t>
      </w:r>
      <w:r w:rsidR="00D8411C" w:rsidRPr="00586FA7">
        <w:rPr>
          <w:rFonts w:eastAsia="Times New Roman" w:cstheme="minorHAnsi"/>
        </w:rPr>
        <w:t xml:space="preserve">we selected 11 </w:t>
      </w:r>
      <w:r w:rsidR="00993EE8">
        <w:rPr>
          <w:rFonts w:eastAsia="Times New Roman" w:cstheme="minorHAnsi"/>
        </w:rPr>
        <w:t xml:space="preserve">cities </w:t>
      </w:r>
      <w:r w:rsidR="005A2033">
        <w:rPr>
          <w:rFonts w:eastAsia="Times New Roman" w:cstheme="minorHAnsi"/>
        </w:rPr>
        <w:t xml:space="preserve">of varying sizes </w:t>
      </w:r>
      <w:r w:rsidR="00993EE8">
        <w:rPr>
          <w:rFonts w:eastAsia="Times New Roman" w:cstheme="minorHAnsi"/>
        </w:rPr>
        <w:t xml:space="preserve">from across </w:t>
      </w:r>
      <w:r w:rsidR="00D8411C" w:rsidRPr="00586FA7">
        <w:rPr>
          <w:rFonts w:eastAsia="Times New Roman" w:cstheme="minorHAnsi"/>
        </w:rPr>
        <w:t xml:space="preserve">the </w:t>
      </w:r>
      <w:r w:rsidR="00993EE8">
        <w:rPr>
          <w:rFonts w:eastAsia="Times New Roman" w:cstheme="minorHAnsi"/>
        </w:rPr>
        <w:t xml:space="preserve">study </w:t>
      </w:r>
      <w:r w:rsidR="00D8411C" w:rsidRPr="00586FA7">
        <w:rPr>
          <w:rFonts w:eastAsia="Times New Roman" w:cstheme="minorHAnsi"/>
        </w:rPr>
        <w:t xml:space="preserve">area </w:t>
      </w:r>
      <w:r w:rsidR="005A2033">
        <w:rPr>
          <w:rFonts w:eastAsia="Times New Roman" w:cstheme="minorHAnsi"/>
        </w:rPr>
        <w:t xml:space="preserve">for </w:t>
      </w:r>
      <w:r w:rsidR="00D8411C" w:rsidRPr="00586FA7">
        <w:rPr>
          <w:rFonts w:eastAsia="Times New Roman" w:cstheme="minorHAnsi"/>
        </w:rPr>
        <w:t>visual inspect</w:t>
      </w:r>
      <w:r w:rsidR="005A2033">
        <w:rPr>
          <w:rFonts w:eastAsia="Times New Roman" w:cstheme="minorHAnsi"/>
        </w:rPr>
        <w:t xml:space="preserve">ion </w:t>
      </w:r>
      <w:r w:rsidR="00F43D47">
        <w:rPr>
          <w:rFonts w:eastAsia="Times New Roman" w:cstheme="minorHAnsi"/>
        </w:rPr>
        <w:t xml:space="preserve">to </w:t>
      </w:r>
      <w:r w:rsidR="005A2033">
        <w:rPr>
          <w:rFonts w:eastAsia="Times New Roman" w:cstheme="minorHAnsi"/>
        </w:rPr>
        <w:t xml:space="preserve">qualitatively evaluate the ability of </w:t>
      </w:r>
      <w:r w:rsidR="00D8411C">
        <w:rPr>
          <w:rFonts w:eastAsia="Times New Roman" w:cstheme="minorHAnsi"/>
        </w:rPr>
        <w:t xml:space="preserve">U-Net </w:t>
      </w:r>
      <w:r w:rsidR="000C0E52">
        <w:rPr>
          <w:rFonts w:eastAsia="Times New Roman" w:cstheme="minorHAnsi"/>
        </w:rPr>
        <w:t>to simulate</w:t>
      </w:r>
      <w:r w:rsidR="00D8411C">
        <w:rPr>
          <w:rFonts w:eastAsia="Times New Roman" w:cstheme="minorHAnsi"/>
        </w:rPr>
        <w:t xml:space="preserve"> </w:t>
      </w:r>
      <w:r w:rsidR="008576AE">
        <w:rPr>
          <w:rFonts w:eastAsia="Times New Roman" w:cstheme="minorHAnsi"/>
        </w:rPr>
        <w:t xml:space="preserve">realistic </w:t>
      </w:r>
      <w:r w:rsidR="000C0E52">
        <w:rPr>
          <w:rFonts w:eastAsia="Times New Roman" w:cstheme="minorHAnsi"/>
        </w:rPr>
        <w:t xml:space="preserve">spatial </w:t>
      </w:r>
      <w:r w:rsidR="00D8411C">
        <w:rPr>
          <w:rFonts w:eastAsia="Times New Roman" w:cstheme="minorHAnsi"/>
        </w:rPr>
        <w:t xml:space="preserve">urban </w:t>
      </w:r>
      <w:r w:rsidR="008C5F98">
        <w:rPr>
          <w:rFonts w:eastAsia="Times New Roman" w:cstheme="minorHAnsi"/>
        </w:rPr>
        <w:t>land-use</w:t>
      </w:r>
      <w:r w:rsidR="00D8411C">
        <w:rPr>
          <w:rFonts w:eastAsia="Times New Roman" w:cstheme="minorHAnsi"/>
        </w:rPr>
        <w:t xml:space="preserve"> </w:t>
      </w:r>
      <w:r w:rsidR="008576AE">
        <w:rPr>
          <w:rFonts w:eastAsia="Times New Roman" w:cstheme="minorHAnsi"/>
        </w:rPr>
        <w:t>pattern</w:t>
      </w:r>
      <w:r w:rsidR="000C0E52">
        <w:rPr>
          <w:rFonts w:eastAsia="Times New Roman" w:cstheme="minorHAnsi"/>
        </w:rPr>
        <w:t>s</w:t>
      </w:r>
      <w:r w:rsidR="008576AE">
        <w:rPr>
          <w:rFonts w:eastAsia="Times New Roman" w:cstheme="minorHAnsi"/>
        </w:rPr>
        <w:t xml:space="preserve"> and development </w:t>
      </w:r>
      <w:r w:rsidR="00D8411C">
        <w:rPr>
          <w:rFonts w:eastAsia="Times New Roman" w:cstheme="minorHAnsi"/>
        </w:rPr>
        <w:t>characteristics.</w:t>
      </w:r>
    </w:p>
    <w:p w14:paraId="5805C310" w14:textId="36C1DD7A" w:rsidR="00C422CF" w:rsidRPr="00424860" w:rsidRDefault="00CF050D" w:rsidP="00625C38">
      <w:pPr>
        <w:pStyle w:val="Heading1"/>
        <w:rPr>
          <w:rFonts w:ascii="Calibri" w:hAnsi="Calibri" w:cs="Calibri"/>
        </w:rPr>
      </w:pPr>
      <w:r w:rsidRPr="00424860">
        <w:rPr>
          <w:rFonts w:ascii="Calibri" w:hAnsi="Calibri" w:cs="Calibri"/>
        </w:rPr>
        <w:t>3</w:t>
      </w:r>
      <w:r w:rsidR="00C422CF" w:rsidRPr="00424860">
        <w:rPr>
          <w:rFonts w:ascii="Calibri" w:hAnsi="Calibri" w:cs="Calibri"/>
        </w:rPr>
        <w:t xml:space="preserve">. </w:t>
      </w:r>
      <w:r w:rsidR="00512206" w:rsidRPr="00424860">
        <w:rPr>
          <w:rFonts w:ascii="Calibri" w:hAnsi="Calibri" w:cs="Calibri"/>
        </w:rPr>
        <w:t>Result</w:t>
      </w:r>
      <w:r w:rsidR="0090121D" w:rsidRPr="00424860">
        <w:rPr>
          <w:rFonts w:ascii="Calibri" w:hAnsi="Calibri" w:cs="Calibri"/>
        </w:rPr>
        <w:t>s</w:t>
      </w:r>
    </w:p>
    <w:p w14:paraId="646954B7" w14:textId="06F5573D" w:rsidR="00AB6395" w:rsidRPr="00FB568A" w:rsidRDefault="00CF050D" w:rsidP="00625C38">
      <w:pPr>
        <w:pStyle w:val="Heading2"/>
        <w:rPr>
          <w:rFonts w:cstheme="majorHAnsi"/>
        </w:rPr>
      </w:pPr>
      <w:r w:rsidRPr="00FB568A">
        <w:rPr>
          <w:rFonts w:cstheme="majorHAnsi"/>
        </w:rPr>
        <w:t>3</w:t>
      </w:r>
      <w:r w:rsidR="00AB6395" w:rsidRPr="00FB568A">
        <w:rPr>
          <w:rFonts w:cstheme="majorHAnsi"/>
        </w:rPr>
        <w:t>.</w:t>
      </w:r>
      <w:r w:rsidR="00E05C70" w:rsidRPr="00FB568A">
        <w:rPr>
          <w:rFonts w:cstheme="majorHAnsi"/>
        </w:rPr>
        <w:t>1</w:t>
      </w:r>
      <w:r w:rsidR="00236A54" w:rsidRPr="00FB568A">
        <w:rPr>
          <w:rFonts w:cstheme="majorHAnsi"/>
        </w:rPr>
        <w:t>.</w:t>
      </w:r>
      <w:r w:rsidR="00AB6395" w:rsidRPr="00FB568A">
        <w:rPr>
          <w:rFonts w:cstheme="majorHAnsi"/>
        </w:rPr>
        <w:t xml:space="preserve"> </w:t>
      </w:r>
      <w:r w:rsidR="00E05C70" w:rsidRPr="00FB568A">
        <w:rPr>
          <w:rFonts w:cstheme="majorHAnsi"/>
        </w:rPr>
        <w:t>M</w:t>
      </w:r>
      <w:r w:rsidR="00F35470" w:rsidRPr="00FB568A">
        <w:rPr>
          <w:rFonts w:cstheme="majorHAnsi"/>
        </w:rPr>
        <w:t>odel training</w:t>
      </w:r>
    </w:p>
    <w:p w14:paraId="0783CED7" w14:textId="5970B926" w:rsidR="00377899" w:rsidRPr="00424860" w:rsidRDefault="00377899" w:rsidP="00D71802">
      <w:pPr>
        <w:rPr>
          <w:rFonts w:ascii="Calibri" w:hAnsi="Calibri" w:cs="Calibri"/>
        </w:rPr>
      </w:pPr>
      <w:r w:rsidRPr="00424860">
        <w:rPr>
          <w:rFonts w:ascii="Calibri" w:hAnsi="Calibri" w:cs="Calibri"/>
        </w:rPr>
        <w:t xml:space="preserve">The </w:t>
      </w:r>
      <w:r w:rsidR="005F18E3" w:rsidRPr="00424860">
        <w:rPr>
          <w:rFonts w:ascii="Calibri" w:hAnsi="Calibri" w:cs="Calibri"/>
        </w:rPr>
        <w:t xml:space="preserve">MSE of the </w:t>
      </w:r>
      <w:r w:rsidR="003D5DD8" w:rsidRPr="003D5DD8">
        <w:rPr>
          <w:rFonts w:ascii="Calibri" w:hAnsi="Calibri" w:cs="Calibri"/>
          <w:i/>
        </w:rPr>
        <w:t>U-Net-A</w:t>
      </w:r>
      <w:r w:rsidR="006B011A" w:rsidRPr="00424860">
        <w:rPr>
          <w:rFonts w:ascii="Calibri" w:hAnsi="Calibri" w:cs="Calibri"/>
        </w:rPr>
        <w:t xml:space="preserve"> </w:t>
      </w:r>
      <w:r w:rsidR="00055135">
        <w:rPr>
          <w:rFonts w:ascii="Calibri" w:hAnsi="Calibri" w:cs="Calibri"/>
        </w:rPr>
        <w:t xml:space="preserve">model </w:t>
      </w:r>
      <w:r w:rsidR="00F84BE2" w:rsidRPr="00424860">
        <w:rPr>
          <w:rFonts w:ascii="Calibri" w:hAnsi="Calibri" w:cs="Calibri"/>
        </w:rPr>
        <w:t xml:space="preserve">trained </w:t>
      </w:r>
      <w:r w:rsidR="00BC7FDD" w:rsidRPr="00424860">
        <w:rPr>
          <w:rFonts w:ascii="Calibri" w:hAnsi="Calibri" w:cs="Calibri"/>
        </w:rPr>
        <w:t>on</w:t>
      </w:r>
      <w:r w:rsidR="00F84BE2" w:rsidRPr="00424860">
        <w:rPr>
          <w:rFonts w:ascii="Calibri" w:hAnsi="Calibri" w:cs="Calibri"/>
        </w:rPr>
        <w:t xml:space="preserve"> </w:t>
      </w:r>
      <w:r w:rsidR="002A62B9" w:rsidRPr="00424860">
        <w:rPr>
          <w:rFonts w:ascii="Calibri" w:hAnsi="Calibri" w:cs="Calibri"/>
        </w:rPr>
        <w:t xml:space="preserve">the </w:t>
      </w:r>
      <w:r w:rsidR="00F84BE2" w:rsidRPr="00424860">
        <w:rPr>
          <w:rFonts w:ascii="Calibri" w:hAnsi="Calibri" w:cs="Calibri"/>
        </w:rPr>
        <w:t>urban</w:t>
      </w:r>
      <w:r w:rsidR="00337864">
        <w:rPr>
          <w:rFonts w:ascii="Calibri" w:hAnsi="Calibri" w:cs="Calibri"/>
        </w:rPr>
        <w:t xml:space="preserve"> land-use</w:t>
      </w:r>
      <w:r w:rsidR="00F84BE2" w:rsidRPr="00424860">
        <w:rPr>
          <w:rFonts w:ascii="Calibri" w:hAnsi="Calibri" w:cs="Calibri"/>
        </w:rPr>
        <w:t xml:space="preserve"> </w:t>
      </w:r>
      <w:r w:rsidR="00337864">
        <w:rPr>
          <w:rFonts w:ascii="Calibri" w:hAnsi="Calibri" w:cs="Calibri"/>
        </w:rPr>
        <w:t>maps</w:t>
      </w:r>
      <w:r w:rsidR="00337864" w:rsidRPr="00424860">
        <w:rPr>
          <w:rFonts w:ascii="Calibri" w:hAnsi="Calibri" w:cs="Calibri"/>
        </w:rPr>
        <w:t xml:space="preserve"> </w:t>
      </w:r>
      <w:r w:rsidR="00F84BE2" w:rsidRPr="00424860">
        <w:rPr>
          <w:rFonts w:ascii="Calibri" w:hAnsi="Calibri" w:cs="Calibri"/>
        </w:rPr>
        <w:t xml:space="preserve">of </w:t>
      </w:r>
      <w:r w:rsidR="004C41C6" w:rsidRPr="00424860">
        <w:rPr>
          <w:rFonts w:ascii="Calibri" w:hAnsi="Calibri" w:cs="Calibri"/>
        </w:rPr>
        <w:t>1994</w:t>
      </w:r>
      <w:r w:rsidR="00F84BE2" w:rsidRPr="00424860">
        <w:rPr>
          <w:rFonts w:ascii="Calibri" w:hAnsi="Calibri" w:cs="Calibri"/>
        </w:rPr>
        <w:t xml:space="preserve"> and </w:t>
      </w:r>
      <w:r w:rsidR="004C41C6" w:rsidRPr="00424860">
        <w:rPr>
          <w:rFonts w:ascii="Calibri" w:hAnsi="Calibri" w:cs="Calibri"/>
        </w:rPr>
        <w:t>2006</w:t>
      </w:r>
      <w:r w:rsidR="002A62B9" w:rsidRPr="00424860">
        <w:rPr>
          <w:rFonts w:ascii="Calibri" w:hAnsi="Calibri" w:cs="Calibri"/>
        </w:rPr>
        <w:t xml:space="preserve"> </w:t>
      </w:r>
      <w:r w:rsidR="00040BF9" w:rsidRPr="00424860">
        <w:rPr>
          <w:rFonts w:ascii="Calibri" w:hAnsi="Calibri" w:cs="Calibri"/>
        </w:rPr>
        <w:t xml:space="preserve">is </w:t>
      </w:r>
      <w:r w:rsidR="00B132E1" w:rsidRPr="00424860">
        <w:rPr>
          <w:rFonts w:ascii="Calibri" w:hAnsi="Calibri" w:cs="Calibri"/>
        </w:rPr>
        <w:t xml:space="preserve">shown </w:t>
      </w:r>
      <w:r w:rsidR="00040BF9" w:rsidRPr="00424860">
        <w:rPr>
          <w:rFonts w:ascii="Calibri" w:hAnsi="Calibri" w:cs="Calibri"/>
        </w:rPr>
        <w:t xml:space="preserve">in </w:t>
      </w:r>
      <w:r w:rsidR="00AB4CCA" w:rsidRPr="00424860">
        <w:rPr>
          <w:rFonts w:ascii="Calibri" w:hAnsi="Calibri" w:cs="Calibri"/>
        </w:rPr>
        <w:fldChar w:fldCharType="begin"/>
      </w:r>
      <w:r w:rsidR="00AB4CCA" w:rsidRPr="00424860">
        <w:rPr>
          <w:rFonts w:ascii="Calibri" w:hAnsi="Calibri" w:cs="Calibri"/>
        </w:rPr>
        <w:instrText xml:space="preserve"> REF _Ref81460569 \h </w:instrText>
      </w:r>
      <w:r w:rsidR="00AB4CCA" w:rsidRPr="00424860">
        <w:rPr>
          <w:rFonts w:ascii="Calibri" w:hAnsi="Calibri" w:cs="Calibri"/>
        </w:rPr>
      </w:r>
      <w:r w:rsidR="00AB4CCA" w:rsidRPr="00424860">
        <w:rPr>
          <w:rFonts w:ascii="Calibri" w:hAnsi="Calibri" w:cs="Calibri"/>
        </w:rPr>
        <w:fldChar w:fldCharType="separate"/>
      </w:r>
      <w:r w:rsidR="008066DF" w:rsidRPr="00F12975">
        <w:t>Fig</w:t>
      </w:r>
      <w:r w:rsidR="008066DF">
        <w:t>.</w:t>
      </w:r>
      <w:r w:rsidR="008066DF" w:rsidRPr="00F12975">
        <w:t xml:space="preserve"> </w:t>
      </w:r>
      <w:r w:rsidR="008066DF">
        <w:rPr>
          <w:i/>
          <w:iCs/>
          <w:noProof/>
        </w:rPr>
        <w:t>7</w:t>
      </w:r>
      <w:r w:rsidR="00AB4CCA" w:rsidRPr="00424860">
        <w:rPr>
          <w:rFonts w:ascii="Calibri" w:hAnsi="Calibri" w:cs="Calibri"/>
        </w:rPr>
        <w:fldChar w:fldCharType="end"/>
      </w:r>
      <w:r w:rsidR="003862DA" w:rsidRPr="00424860">
        <w:rPr>
          <w:rFonts w:ascii="Calibri" w:hAnsi="Calibri" w:cs="Calibri"/>
        </w:rPr>
        <w:t xml:space="preserve">. </w:t>
      </w:r>
      <w:r w:rsidR="00F84BE2" w:rsidRPr="00424860">
        <w:rPr>
          <w:rFonts w:ascii="Calibri" w:hAnsi="Calibri" w:cs="Calibri"/>
        </w:rPr>
        <w:t>The lowest MSE was 0.022 at the 70</w:t>
      </w:r>
      <w:r w:rsidR="00F84BE2" w:rsidRPr="00F12975">
        <w:rPr>
          <w:rFonts w:ascii="Calibri" w:hAnsi="Calibri" w:cs="Calibri"/>
        </w:rPr>
        <w:t>th</w:t>
      </w:r>
      <w:r w:rsidR="00F84BE2" w:rsidRPr="00424860">
        <w:rPr>
          <w:rFonts w:ascii="Calibri" w:hAnsi="Calibri" w:cs="Calibri"/>
        </w:rPr>
        <w:t xml:space="preserve"> epoch, which was </w:t>
      </w:r>
      <w:r w:rsidR="008C5869" w:rsidRPr="00424860">
        <w:rPr>
          <w:rFonts w:ascii="Calibri" w:hAnsi="Calibri" w:cs="Calibri"/>
        </w:rPr>
        <w:t>determined</w:t>
      </w:r>
      <w:r w:rsidR="00F84BE2" w:rsidRPr="00424860">
        <w:rPr>
          <w:rFonts w:ascii="Calibri" w:hAnsi="Calibri" w:cs="Calibri"/>
        </w:rPr>
        <w:t xml:space="preserve"> as the best </w:t>
      </w:r>
      <w:r w:rsidR="001F61CD" w:rsidRPr="00424860">
        <w:rPr>
          <w:rFonts w:ascii="Calibri" w:hAnsi="Calibri" w:cs="Calibri"/>
        </w:rPr>
        <w:t xml:space="preserve">training epoch </w:t>
      </w:r>
      <w:r w:rsidR="00873343">
        <w:rPr>
          <w:rFonts w:ascii="Calibri" w:hAnsi="Calibri" w:cs="Calibri"/>
        </w:rPr>
        <w:t xml:space="preserve">to </w:t>
      </w:r>
      <w:r w:rsidR="005A2568" w:rsidRPr="00424860">
        <w:rPr>
          <w:rFonts w:ascii="Calibri" w:hAnsi="Calibri" w:cs="Calibri"/>
        </w:rPr>
        <w:t>simulate</w:t>
      </w:r>
      <w:r w:rsidR="00F84BE2" w:rsidRPr="00424860">
        <w:rPr>
          <w:rFonts w:ascii="Calibri" w:hAnsi="Calibri" w:cs="Calibri"/>
        </w:rPr>
        <w:t xml:space="preserve"> urban </w:t>
      </w:r>
      <w:r w:rsidR="00A46E36">
        <w:rPr>
          <w:rFonts w:ascii="Calibri" w:hAnsi="Calibri" w:cs="Calibri"/>
        </w:rPr>
        <w:t>land-use</w:t>
      </w:r>
      <w:r w:rsidR="00A46E36" w:rsidRPr="00424860">
        <w:rPr>
          <w:rFonts w:ascii="Calibri" w:hAnsi="Calibri" w:cs="Calibri"/>
        </w:rPr>
        <w:t xml:space="preserve"> </w:t>
      </w:r>
      <w:r w:rsidR="00873343">
        <w:rPr>
          <w:rFonts w:ascii="Calibri" w:hAnsi="Calibri" w:cs="Calibri"/>
        </w:rPr>
        <w:t>for</w:t>
      </w:r>
      <w:r w:rsidR="00873343" w:rsidRPr="00424860">
        <w:rPr>
          <w:rFonts w:ascii="Calibri" w:hAnsi="Calibri" w:cs="Calibri"/>
        </w:rPr>
        <w:t xml:space="preserve"> </w:t>
      </w:r>
      <w:r w:rsidR="00EF23A4" w:rsidRPr="00424860">
        <w:rPr>
          <w:rFonts w:ascii="Calibri" w:hAnsi="Calibri" w:cs="Calibri"/>
        </w:rPr>
        <w:t>2018</w:t>
      </w:r>
      <w:r w:rsidR="00F84BE2" w:rsidRPr="00424860">
        <w:rPr>
          <w:rFonts w:ascii="Calibri" w:hAnsi="Calibri" w:cs="Calibri"/>
        </w:rPr>
        <w:t>.</w:t>
      </w:r>
    </w:p>
    <w:p w14:paraId="7D37F0C3" w14:textId="42B53646" w:rsidR="009E4CC5" w:rsidRPr="00424860" w:rsidRDefault="00E671E7" w:rsidP="00D71802">
      <w:pPr>
        <w:keepNext/>
        <w:spacing w:after="0"/>
      </w:pPr>
      <w:r w:rsidRPr="00E671E7">
        <w:rPr>
          <w:noProof/>
        </w:rPr>
        <w:t xml:space="preserve"> </w:t>
      </w:r>
      <w:r>
        <w:rPr>
          <w:noProof/>
        </w:rPr>
        <w:drawing>
          <wp:inline distT="0" distB="0" distL="0" distR="0" wp14:anchorId="0C92FDA5" wp14:editId="23CD1227">
            <wp:extent cx="2613803" cy="1569665"/>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621529" cy="1574305"/>
                    </a:xfrm>
                    <a:prstGeom prst="rect">
                      <a:avLst/>
                    </a:prstGeom>
                  </pic:spPr>
                </pic:pic>
              </a:graphicData>
            </a:graphic>
          </wp:inline>
        </w:drawing>
      </w:r>
    </w:p>
    <w:p w14:paraId="70863606" w14:textId="7D1A039E" w:rsidR="00F35470" w:rsidRPr="00F12975" w:rsidRDefault="009E4CC5" w:rsidP="009E4CC5">
      <w:pPr>
        <w:pStyle w:val="Caption"/>
        <w:rPr>
          <w:rFonts w:ascii="Calibri" w:hAnsi="Calibri" w:cs="Calibri"/>
          <w:i w:val="0"/>
          <w:iCs w:val="0"/>
        </w:rPr>
      </w:pPr>
      <w:bookmarkStart w:id="14" w:name="_Ref81460569"/>
      <w:r w:rsidRPr="00F12975">
        <w:rPr>
          <w:i w:val="0"/>
          <w:iCs w:val="0"/>
        </w:rPr>
        <w:t>Fig</w:t>
      </w:r>
      <w:r w:rsidR="00823CC9">
        <w:rPr>
          <w:i w:val="0"/>
          <w:iCs w:val="0"/>
        </w:rPr>
        <w:t>.</w:t>
      </w:r>
      <w:r w:rsidRPr="00F12975">
        <w:rPr>
          <w:i w:val="0"/>
          <w:iCs w:val="0"/>
        </w:rPr>
        <w:t xml:space="preserve"> </w:t>
      </w:r>
      <w:r w:rsidRPr="00F12975">
        <w:rPr>
          <w:i w:val="0"/>
          <w:iCs w:val="0"/>
        </w:rPr>
        <w:fldChar w:fldCharType="begin"/>
      </w:r>
      <w:r w:rsidRPr="00F12975">
        <w:rPr>
          <w:i w:val="0"/>
          <w:iCs w:val="0"/>
        </w:rPr>
        <w:instrText>SEQ Figure \* ARABIC</w:instrText>
      </w:r>
      <w:r w:rsidRPr="00F12975">
        <w:rPr>
          <w:i w:val="0"/>
          <w:iCs w:val="0"/>
        </w:rPr>
        <w:fldChar w:fldCharType="separate"/>
      </w:r>
      <w:r w:rsidR="008066DF">
        <w:rPr>
          <w:i w:val="0"/>
          <w:iCs w:val="0"/>
          <w:noProof/>
        </w:rPr>
        <w:t>7</w:t>
      </w:r>
      <w:r w:rsidRPr="00F12975">
        <w:rPr>
          <w:i w:val="0"/>
          <w:iCs w:val="0"/>
        </w:rPr>
        <w:fldChar w:fldCharType="end"/>
      </w:r>
      <w:bookmarkEnd w:id="14"/>
      <w:r w:rsidRPr="00F12975">
        <w:rPr>
          <w:i w:val="0"/>
          <w:iCs w:val="0"/>
        </w:rPr>
        <w:t xml:space="preserve">. </w:t>
      </w:r>
      <w:r w:rsidR="00823CC9">
        <w:rPr>
          <w:i w:val="0"/>
          <w:iCs w:val="0"/>
        </w:rPr>
        <w:t>M</w:t>
      </w:r>
      <w:r w:rsidR="008E3B0F" w:rsidRPr="00F12975">
        <w:rPr>
          <w:i w:val="0"/>
          <w:iCs w:val="0"/>
        </w:rPr>
        <w:t>ean squared error (MSE)</w:t>
      </w:r>
      <w:r w:rsidRPr="00F12975">
        <w:rPr>
          <w:i w:val="0"/>
          <w:iCs w:val="0"/>
        </w:rPr>
        <w:t xml:space="preserve"> </w:t>
      </w:r>
      <w:r w:rsidR="002F59E8">
        <w:rPr>
          <w:i w:val="0"/>
          <w:iCs w:val="0"/>
        </w:rPr>
        <w:t>of</w:t>
      </w:r>
      <w:r w:rsidRPr="00F12975">
        <w:rPr>
          <w:i w:val="0"/>
          <w:iCs w:val="0"/>
        </w:rPr>
        <w:t xml:space="preserve"> </w:t>
      </w:r>
      <w:r w:rsidR="00CD71CA" w:rsidRPr="00F12975">
        <w:rPr>
          <w:i w:val="0"/>
          <w:iCs w:val="0"/>
        </w:rPr>
        <w:t>U-Net</w:t>
      </w:r>
      <w:r w:rsidR="00D21213">
        <w:rPr>
          <w:i w:val="0"/>
          <w:iCs w:val="0"/>
        </w:rPr>
        <w:t>-A</w:t>
      </w:r>
      <w:r w:rsidR="005376B0" w:rsidRPr="00F12975">
        <w:rPr>
          <w:i w:val="0"/>
          <w:iCs w:val="0"/>
        </w:rPr>
        <w:t xml:space="preserve"> </w:t>
      </w:r>
      <w:r w:rsidR="00BC30ED">
        <w:rPr>
          <w:i w:val="0"/>
          <w:iCs w:val="0"/>
        </w:rPr>
        <w:t>trained on</w:t>
      </w:r>
      <w:r w:rsidR="00EA4640" w:rsidRPr="00EA4640">
        <w:rPr>
          <w:i w:val="0"/>
          <w:iCs w:val="0"/>
        </w:rPr>
        <w:t xml:space="preserve"> historical urban </w:t>
      </w:r>
      <w:r w:rsidR="00BA76D7">
        <w:rPr>
          <w:i w:val="0"/>
          <w:iCs w:val="0"/>
        </w:rPr>
        <w:t>land-use</w:t>
      </w:r>
      <w:r w:rsidR="00EA4640" w:rsidRPr="00EA4640">
        <w:rPr>
          <w:i w:val="0"/>
          <w:iCs w:val="0"/>
        </w:rPr>
        <w:t xml:space="preserve"> maps </w:t>
      </w:r>
      <w:r w:rsidR="00833E3E">
        <w:rPr>
          <w:i w:val="0"/>
          <w:iCs w:val="0"/>
        </w:rPr>
        <w:t>for</w:t>
      </w:r>
      <w:r w:rsidR="00EA4640" w:rsidRPr="00EA4640">
        <w:rPr>
          <w:i w:val="0"/>
          <w:iCs w:val="0"/>
        </w:rPr>
        <w:t xml:space="preserve"> 1994 and 2006</w:t>
      </w:r>
      <w:r w:rsidR="00D21213">
        <w:rPr>
          <w:i w:val="0"/>
          <w:iCs w:val="0"/>
        </w:rPr>
        <w:t xml:space="preserve"> under different </w:t>
      </w:r>
      <w:r w:rsidR="00EA5CB0">
        <w:rPr>
          <w:i w:val="0"/>
          <w:iCs w:val="0"/>
        </w:rPr>
        <w:t>number of training epochs</w:t>
      </w:r>
      <w:r w:rsidR="005376B0" w:rsidRPr="00F12975">
        <w:rPr>
          <w:i w:val="0"/>
          <w:iCs w:val="0"/>
        </w:rPr>
        <w:t>.</w:t>
      </w:r>
      <w:r w:rsidR="00795CD0">
        <w:rPr>
          <w:i w:val="0"/>
          <w:iCs w:val="0"/>
        </w:rPr>
        <w:t xml:space="preserve"> </w:t>
      </w:r>
    </w:p>
    <w:p w14:paraId="6522BDE7" w14:textId="11A91590" w:rsidR="00C21891" w:rsidRPr="00424860" w:rsidRDefault="003D5DD8" w:rsidP="00C21891">
      <w:pPr>
        <w:rPr>
          <w:rFonts w:ascii="Calibri" w:hAnsi="Calibri" w:cs="Calibri"/>
        </w:rPr>
      </w:pPr>
      <w:r w:rsidRPr="003D5DD8">
        <w:rPr>
          <w:rFonts w:ascii="Calibri" w:hAnsi="Calibri" w:cs="Calibri"/>
          <w:i/>
        </w:rPr>
        <w:t>U</w:t>
      </w:r>
      <w:r w:rsidR="00C5065F" w:rsidRPr="003D5DD8">
        <w:rPr>
          <w:rFonts w:ascii="Calibri" w:hAnsi="Calibri" w:cs="Calibri"/>
          <w:i/>
        </w:rPr>
        <w:t>-Net</w:t>
      </w:r>
      <w:r w:rsidR="00A46E36" w:rsidRPr="003D5DD8">
        <w:rPr>
          <w:rFonts w:ascii="Calibri" w:hAnsi="Calibri" w:cs="Calibri"/>
          <w:i/>
        </w:rPr>
        <w:t>-A</w:t>
      </w:r>
      <w:r w:rsidR="00C5065F" w:rsidRPr="00424860">
        <w:rPr>
          <w:rFonts w:ascii="Calibri" w:hAnsi="Calibri" w:cs="Calibri"/>
        </w:rPr>
        <w:t xml:space="preserve"> </w:t>
      </w:r>
      <w:r w:rsidR="0086542F" w:rsidRPr="00424860">
        <w:rPr>
          <w:rFonts w:ascii="Calibri" w:hAnsi="Calibri" w:cs="Calibri"/>
        </w:rPr>
        <w:t xml:space="preserve">successfully </w:t>
      </w:r>
      <w:r w:rsidR="00C5065F" w:rsidRPr="00424860">
        <w:rPr>
          <w:rFonts w:ascii="Calibri" w:hAnsi="Calibri" w:cs="Calibri"/>
        </w:rPr>
        <w:t xml:space="preserve">learned </w:t>
      </w:r>
      <w:r w:rsidR="00925271" w:rsidRPr="00424860">
        <w:rPr>
          <w:rFonts w:ascii="Calibri" w:hAnsi="Calibri" w:cs="Calibri"/>
        </w:rPr>
        <w:t xml:space="preserve">and captured different aspects of the complex spatial patterns of urban </w:t>
      </w:r>
      <w:r w:rsidR="00C759E6">
        <w:rPr>
          <w:rFonts w:ascii="Calibri" w:hAnsi="Calibri" w:cs="Calibri"/>
        </w:rPr>
        <w:t>land-use</w:t>
      </w:r>
      <w:r w:rsidR="00C759E6" w:rsidRPr="00424860">
        <w:rPr>
          <w:rFonts w:ascii="Calibri" w:hAnsi="Calibri" w:cs="Calibri"/>
        </w:rPr>
        <w:t xml:space="preserve"> </w:t>
      </w:r>
      <w:r w:rsidR="00925271" w:rsidRPr="00424860">
        <w:rPr>
          <w:rFonts w:ascii="Calibri" w:hAnsi="Calibri" w:cs="Calibri"/>
        </w:rPr>
        <w:t xml:space="preserve">in the study area </w:t>
      </w:r>
      <w:r w:rsidR="00F84BE2" w:rsidRPr="00424860">
        <w:rPr>
          <w:rFonts w:ascii="Calibri" w:hAnsi="Calibri" w:cs="Calibri"/>
        </w:rPr>
        <w:t>(</w:t>
      </w:r>
      <w:r w:rsidR="00231D13" w:rsidRPr="00424860">
        <w:rPr>
          <w:rFonts w:ascii="Calibri" w:hAnsi="Calibri" w:cs="Calibri"/>
          <w:highlight w:val="yellow"/>
        </w:rPr>
        <w:fldChar w:fldCharType="begin"/>
      </w:r>
      <w:r w:rsidR="00231D13" w:rsidRPr="00424860">
        <w:rPr>
          <w:rFonts w:ascii="Calibri" w:hAnsi="Calibri" w:cs="Calibri"/>
        </w:rPr>
        <w:instrText xml:space="preserve"> REF _Ref81460686 \h </w:instrText>
      </w:r>
      <w:r w:rsidR="00231D13" w:rsidRPr="00424860">
        <w:rPr>
          <w:rFonts w:ascii="Calibri" w:hAnsi="Calibri" w:cs="Calibri"/>
          <w:highlight w:val="yellow"/>
        </w:rPr>
      </w:r>
      <w:r w:rsidR="00231D13" w:rsidRPr="00424860">
        <w:rPr>
          <w:rFonts w:ascii="Calibri" w:hAnsi="Calibri" w:cs="Calibri"/>
          <w:highlight w:val="yellow"/>
        </w:rPr>
        <w:fldChar w:fldCharType="separate"/>
      </w:r>
      <w:r w:rsidR="008066DF" w:rsidRPr="005A6307">
        <w:t>Fig</w:t>
      </w:r>
      <w:r w:rsidR="008066DF">
        <w:t>.</w:t>
      </w:r>
      <w:r w:rsidR="008066DF" w:rsidRPr="005A6307">
        <w:t xml:space="preserve"> </w:t>
      </w:r>
      <w:r w:rsidR="008066DF">
        <w:rPr>
          <w:i/>
          <w:iCs/>
          <w:noProof/>
        </w:rPr>
        <w:t>8</w:t>
      </w:r>
      <w:r w:rsidR="00231D13" w:rsidRPr="00424860">
        <w:rPr>
          <w:rFonts w:ascii="Calibri" w:hAnsi="Calibri" w:cs="Calibri"/>
          <w:highlight w:val="yellow"/>
        </w:rPr>
        <w:fldChar w:fldCharType="end"/>
      </w:r>
      <w:r w:rsidR="00F84BE2" w:rsidRPr="00424860">
        <w:rPr>
          <w:rFonts w:ascii="Calibri" w:hAnsi="Calibri" w:cs="Calibri"/>
        </w:rPr>
        <w:t>).</w:t>
      </w:r>
      <w:r w:rsidR="004B763F" w:rsidRPr="00424860">
        <w:rPr>
          <w:rFonts w:ascii="Calibri" w:hAnsi="Calibri" w:cs="Calibri"/>
        </w:rPr>
        <w:t xml:space="preserve"> </w:t>
      </w:r>
      <w:r w:rsidR="00E41076" w:rsidRPr="00424860">
        <w:rPr>
          <w:rFonts w:ascii="Calibri" w:hAnsi="Calibri" w:cs="Calibri"/>
        </w:rPr>
        <w:t xml:space="preserve">For example, in the illustrative sample </w:t>
      </w:r>
      <w:r w:rsidR="0021413F" w:rsidRPr="00424860">
        <w:rPr>
          <w:rFonts w:ascii="Calibri" w:hAnsi="Calibri" w:cs="Calibri"/>
        </w:rPr>
        <w:t xml:space="preserve">presented in </w:t>
      </w:r>
      <w:r w:rsidR="0021413F" w:rsidRPr="00424860">
        <w:rPr>
          <w:rFonts w:ascii="Calibri" w:hAnsi="Calibri" w:cs="Calibri"/>
          <w:highlight w:val="yellow"/>
        </w:rPr>
        <w:fldChar w:fldCharType="begin"/>
      </w:r>
      <w:r w:rsidR="0021413F" w:rsidRPr="00424860">
        <w:rPr>
          <w:rFonts w:ascii="Calibri" w:hAnsi="Calibri" w:cs="Calibri"/>
        </w:rPr>
        <w:instrText xml:space="preserve"> REF _Ref81460686 \h </w:instrText>
      </w:r>
      <w:r w:rsidR="0021413F" w:rsidRPr="00424860">
        <w:rPr>
          <w:rFonts w:ascii="Calibri" w:hAnsi="Calibri" w:cs="Calibri"/>
          <w:highlight w:val="yellow"/>
        </w:rPr>
      </w:r>
      <w:r w:rsidR="0021413F" w:rsidRPr="00424860">
        <w:rPr>
          <w:rFonts w:ascii="Calibri" w:hAnsi="Calibri" w:cs="Calibri"/>
          <w:highlight w:val="yellow"/>
        </w:rPr>
        <w:fldChar w:fldCharType="separate"/>
      </w:r>
      <w:r w:rsidR="008066DF" w:rsidRPr="005A6307">
        <w:t>Fig</w:t>
      </w:r>
      <w:r w:rsidR="008066DF">
        <w:t>.</w:t>
      </w:r>
      <w:r w:rsidR="008066DF" w:rsidRPr="005A6307">
        <w:t xml:space="preserve"> </w:t>
      </w:r>
      <w:r w:rsidR="008066DF">
        <w:rPr>
          <w:i/>
          <w:iCs/>
          <w:noProof/>
        </w:rPr>
        <w:t>8</w:t>
      </w:r>
      <w:r w:rsidR="0021413F" w:rsidRPr="00424860">
        <w:rPr>
          <w:rFonts w:ascii="Calibri" w:hAnsi="Calibri" w:cs="Calibri"/>
          <w:highlight w:val="yellow"/>
        </w:rPr>
        <w:fldChar w:fldCharType="end"/>
      </w:r>
      <w:r w:rsidR="0021413F" w:rsidRPr="00424860">
        <w:rPr>
          <w:rFonts w:ascii="Calibri" w:hAnsi="Calibri" w:cs="Calibri"/>
        </w:rPr>
        <w:t>, t</w:t>
      </w:r>
      <w:r w:rsidR="004B763F" w:rsidRPr="00424860">
        <w:rPr>
          <w:rFonts w:ascii="Calibri" w:hAnsi="Calibri" w:cs="Calibri"/>
        </w:rPr>
        <w:t xml:space="preserve">he </w:t>
      </w:r>
      <w:r w:rsidR="0021413F" w:rsidRPr="00424860">
        <w:rPr>
          <w:rFonts w:ascii="Calibri" w:hAnsi="Calibri" w:cs="Calibri"/>
        </w:rPr>
        <w:t>Down</w:t>
      </w:r>
      <w:r w:rsidR="004B763F" w:rsidRPr="00424860">
        <w:rPr>
          <w:rFonts w:ascii="Calibri" w:hAnsi="Calibri" w:cs="Calibri"/>
        </w:rPr>
        <w:t xml:space="preserve">-1 layer </w:t>
      </w:r>
      <w:r w:rsidR="00606ACA" w:rsidRPr="00424860">
        <w:rPr>
          <w:rFonts w:ascii="Calibri" w:hAnsi="Calibri" w:cs="Calibri"/>
        </w:rPr>
        <w:t>broadly</w:t>
      </w:r>
      <w:r w:rsidR="004B763F" w:rsidRPr="00424860">
        <w:rPr>
          <w:rFonts w:ascii="Calibri" w:hAnsi="Calibri" w:cs="Calibri"/>
        </w:rPr>
        <w:t xml:space="preserve"> distinguish</w:t>
      </w:r>
      <w:r w:rsidR="00606ACA" w:rsidRPr="00424860">
        <w:rPr>
          <w:rFonts w:ascii="Calibri" w:hAnsi="Calibri" w:cs="Calibri"/>
        </w:rPr>
        <w:t>ed between</w:t>
      </w:r>
      <w:r w:rsidR="004B763F" w:rsidRPr="00424860">
        <w:rPr>
          <w:rFonts w:ascii="Calibri" w:hAnsi="Calibri" w:cs="Calibri"/>
        </w:rPr>
        <w:t xml:space="preserve"> urban and non</w:t>
      </w:r>
      <w:r w:rsidR="003B083D">
        <w:rPr>
          <w:rFonts w:ascii="Calibri" w:hAnsi="Calibri" w:cs="Calibri"/>
        </w:rPr>
        <w:t>-</w:t>
      </w:r>
      <w:r w:rsidR="00782053">
        <w:rPr>
          <w:rFonts w:ascii="Calibri" w:hAnsi="Calibri" w:cs="Calibri"/>
        </w:rPr>
        <w:t>urban land-use pixels</w:t>
      </w:r>
      <w:r w:rsidR="004B763F" w:rsidRPr="00424860">
        <w:rPr>
          <w:rFonts w:ascii="Calibri" w:hAnsi="Calibri" w:cs="Calibri"/>
        </w:rPr>
        <w:t xml:space="preserve">. The </w:t>
      </w:r>
      <w:r w:rsidR="00D976A9" w:rsidRPr="00424860">
        <w:rPr>
          <w:rFonts w:ascii="Calibri" w:hAnsi="Calibri" w:cs="Calibri"/>
        </w:rPr>
        <w:t>D</w:t>
      </w:r>
      <w:r w:rsidR="004B763F" w:rsidRPr="00424860">
        <w:rPr>
          <w:rFonts w:ascii="Calibri" w:hAnsi="Calibri" w:cs="Calibri"/>
        </w:rPr>
        <w:t>own-2 layer recognize</w:t>
      </w:r>
      <w:r w:rsidR="00606ACA" w:rsidRPr="00424860">
        <w:rPr>
          <w:rFonts w:ascii="Calibri" w:hAnsi="Calibri" w:cs="Calibri"/>
        </w:rPr>
        <w:t>d</w:t>
      </w:r>
      <w:r w:rsidR="004B763F" w:rsidRPr="00424860">
        <w:rPr>
          <w:rFonts w:ascii="Calibri" w:hAnsi="Calibri" w:cs="Calibri"/>
        </w:rPr>
        <w:t xml:space="preserve"> simple patterns</w:t>
      </w:r>
      <w:r w:rsidR="00606ACA" w:rsidRPr="00424860">
        <w:rPr>
          <w:rFonts w:ascii="Calibri" w:hAnsi="Calibri" w:cs="Calibri"/>
        </w:rPr>
        <w:t xml:space="preserve"> such as </w:t>
      </w:r>
      <w:r w:rsidR="004B763F" w:rsidRPr="00424860">
        <w:rPr>
          <w:rFonts w:ascii="Calibri" w:hAnsi="Calibri" w:cs="Calibri"/>
        </w:rPr>
        <w:t xml:space="preserve">horizontal and vertical </w:t>
      </w:r>
      <w:r w:rsidR="000E5028" w:rsidRPr="00424860">
        <w:rPr>
          <w:rFonts w:ascii="Calibri" w:hAnsi="Calibri" w:cs="Calibri"/>
        </w:rPr>
        <w:t>roads and</w:t>
      </w:r>
      <w:r w:rsidR="004B763F" w:rsidRPr="00424860">
        <w:rPr>
          <w:rFonts w:ascii="Calibri" w:hAnsi="Calibri" w:cs="Calibri"/>
        </w:rPr>
        <w:t xml:space="preserve"> </w:t>
      </w:r>
      <w:r w:rsidR="00664931" w:rsidRPr="00424860">
        <w:rPr>
          <w:rFonts w:ascii="Calibri" w:hAnsi="Calibri" w:cs="Calibri"/>
        </w:rPr>
        <w:t xml:space="preserve">learned to </w:t>
      </w:r>
      <w:r w:rsidR="0085241D">
        <w:rPr>
          <w:rFonts w:ascii="Calibri" w:hAnsi="Calibri" w:cs="Calibri"/>
        </w:rPr>
        <w:t>distinguish</w:t>
      </w:r>
      <w:r w:rsidR="0085241D" w:rsidRPr="00424860">
        <w:rPr>
          <w:rFonts w:ascii="Calibri" w:hAnsi="Calibri" w:cs="Calibri"/>
        </w:rPr>
        <w:t xml:space="preserve"> </w:t>
      </w:r>
      <w:r w:rsidR="004B763F" w:rsidRPr="00424860">
        <w:rPr>
          <w:rFonts w:ascii="Calibri" w:hAnsi="Calibri" w:cs="Calibri"/>
        </w:rPr>
        <w:t xml:space="preserve">larger towns </w:t>
      </w:r>
      <w:r w:rsidR="0085241D">
        <w:rPr>
          <w:rFonts w:ascii="Calibri" w:hAnsi="Calibri" w:cs="Calibri"/>
        </w:rPr>
        <w:t xml:space="preserve">from </w:t>
      </w:r>
      <w:r w:rsidR="004B763F" w:rsidRPr="00424860">
        <w:rPr>
          <w:rFonts w:ascii="Calibri" w:hAnsi="Calibri" w:cs="Calibri"/>
        </w:rPr>
        <w:t xml:space="preserve">small villages. The </w:t>
      </w:r>
      <w:r w:rsidR="00D976A9" w:rsidRPr="00424860">
        <w:rPr>
          <w:rFonts w:ascii="Calibri" w:hAnsi="Calibri" w:cs="Calibri"/>
        </w:rPr>
        <w:t>D</w:t>
      </w:r>
      <w:r w:rsidR="004B763F" w:rsidRPr="00424860">
        <w:rPr>
          <w:rFonts w:ascii="Calibri" w:hAnsi="Calibri" w:cs="Calibri"/>
        </w:rPr>
        <w:t xml:space="preserve">own-3 layer learned to associate </w:t>
      </w:r>
      <w:r w:rsidR="009630D6" w:rsidRPr="00424860">
        <w:rPr>
          <w:rFonts w:ascii="Calibri" w:hAnsi="Calibri" w:cs="Calibri"/>
        </w:rPr>
        <w:t>adjacent</w:t>
      </w:r>
      <w:r w:rsidR="004B763F" w:rsidRPr="00424860">
        <w:rPr>
          <w:rFonts w:ascii="Calibri" w:hAnsi="Calibri" w:cs="Calibri"/>
        </w:rPr>
        <w:t xml:space="preserve"> </w:t>
      </w:r>
      <w:r w:rsidR="004457CA" w:rsidRPr="00424860">
        <w:rPr>
          <w:rFonts w:ascii="Calibri" w:hAnsi="Calibri" w:cs="Calibri"/>
        </w:rPr>
        <w:t xml:space="preserve">urban </w:t>
      </w:r>
      <w:r w:rsidR="009630D6" w:rsidRPr="00424860">
        <w:rPr>
          <w:rFonts w:ascii="Calibri" w:hAnsi="Calibri" w:cs="Calibri"/>
        </w:rPr>
        <w:t>clusters</w:t>
      </w:r>
      <w:r w:rsidR="00413C9B" w:rsidRPr="00424860">
        <w:rPr>
          <w:rFonts w:ascii="Calibri" w:hAnsi="Calibri" w:cs="Calibri"/>
        </w:rPr>
        <w:t xml:space="preserve"> and </w:t>
      </w:r>
      <w:r w:rsidR="00E06886" w:rsidRPr="00424860">
        <w:rPr>
          <w:rFonts w:ascii="Calibri" w:hAnsi="Calibri" w:cs="Calibri"/>
        </w:rPr>
        <w:t>identif</w:t>
      </w:r>
      <w:r w:rsidR="00E06886">
        <w:rPr>
          <w:rFonts w:ascii="Calibri" w:hAnsi="Calibri" w:cs="Calibri"/>
        </w:rPr>
        <w:t>y</w:t>
      </w:r>
      <w:r w:rsidR="00E06886" w:rsidRPr="00424860">
        <w:rPr>
          <w:rFonts w:ascii="Calibri" w:hAnsi="Calibri" w:cs="Calibri"/>
        </w:rPr>
        <w:t xml:space="preserve"> </w:t>
      </w:r>
      <w:r w:rsidR="004B763F" w:rsidRPr="00424860">
        <w:rPr>
          <w:rFonts w:ascii="Calibri" w:hAnsi="Calibri" w:cs="Calibri"/>
        </w:rPr>
        <w:t>potential urban development corridors connect</w:t>
      </w:r>
      <w:r w:rsidR="00413C9B" w:rsidRPr="00424860">
        <w:rPr>
          <w:rFonts w:ascii="Calibri" w:hAnsi="Calibri" w:cs="Calibri"/>
        </w:rPr>
        <w:t>ing</w:t>
      </w:r>
      <w:r w:rsidR="004B763F" w:rsidRPr="00424860">
        <w:rPr>
          <w:rFonts w:ascii="Calibri" w:hAnsi="Calibri" w:cs="Calibri"/>
        </w:rPr>
        <w:t xml:space="preserve"> discret</w:t>
      </w:r>
      <w:r w:rsidR="006B7262">
        <w:rPr>
          <w:rFonts w:ascii="Calibri" w:hAnsi="Calibri" w:cs="Calibri"/>
        </w:rPr>
        <w:t>e</w:t>
      </w:r>
      <w:r w:rsidR="004B763F" w:rsidRPr="00424860">
        <w:rPr>
          <w:rFonts w:ascii="Calibri" w:hAnsi="Calibri" w:cs="Calibri"/>
        </w:rPr>
        <w:t xml:space="preserve"> towns/villages. The </w:t>
      </w:r>
      <w:r w:rsidR="00D976A9" w:rsidRPr="00424860">
        <w:rPr>
          <w:rFonts w:ascii="Calibri" w:hAnsi="Calibri" w:cs="Calibri"/>
        </w:rPr>
        <w:t>D</w:t>
      </w:r>
      <w:r w:rsidR="004B763F" w:rsidRPr="00424860">
        <w:rPr>
          <w:rFonts w:ascii="Calibri" w:hAnsi="Calibri" w:cs="Calibri"/>
        </w:rPr>
        <w:t>own-4 layer allocate</w:t>
      </w:r>
      <w:r w:rsidR="00413C9B" w:rsidRPr="00424860">
        <w:rPr>
          <w:rFonts w:ascii="Calibri" w:hAnsi="Calibri" w:cs="Calibri"/>
        </w:rPr>
        <w:t>d</w:t>
      </w:r>
      <w:r w:rsidR="004B763F" w:rsidRPr="00424860">
        <w:rPr>
          <w:rFonts w:ascii="Calibri" w:hAnsi="Calibri" w:cs="Calibri"/>
        </w:rPr>
        <w:t xml:space="preserve"> higher urban development probability to the pixels near existing towns/villages</w:t>
      </w:r>
      <w:r w:rsidR="009630D6" w:rsidRPr="00424860">
        <w:rPr>
          <w:rFonts w:ascii="Calibri" w:hAnsi="Calibri" w:cs="Calibri"/>
        </w:rPr>
        <w:t xml:space="preserve">, making </w:t>
      </w:r>
      <w:r w:rsidR="004B763F" w:rsidRPr="00424860">
        <w:rPr>
          <w:rFonts w:ascii="Calibri" w:hAnsi="Calibri" w:cs="Calibri"/>
        </w:rPr>
        <w:t>urban development corridors more concentrate</w:t>
      </w:r>
      <w:r w:rsidR="004620DB" w:rsidRPr="00424860">
        <w:rPr>
          <w:rFonts w:ascii="Calibri" w:hAnsi="Calibri" w:cs="Calibri"/>
        </w:rPr>
        <w:t>d</w:t>
      </w:r>
      <w:r w:rsidR="004B763F" w:rsidRPr="00424860">
        <w:rPr>
          <w:rFonts w:ascii="Calibri" w:hAnsi="Calibri" w:cs="Calibri"/>
        </w:rPr>
        <w:t xml:space="preserve"> and intensive. The </w:t>
      </w:r>
      <w:r w:rsidR="00D976A9" w:rsidRPr="00424860">
        <w:rPr>
          <w:rFonts w:ascii="Calibri" w:hAnsi="Calibri" w:cs="Calibri"/>
        </w:rPr>
        <w:t>B</w:t>
      </w:r>
      <w:r w:rsidR="004B763F" w:rsidRPr="00424860">
        <w:rPr>
          <w:rFonts w:ascii="Calibri" w:hAnsi="Calibri" w:cs="Calibri"/>
        </w:rPr>
        <w:t xml:space="preserve">ottleneck </w:t>
      </w:r>
      <w:r w:rsidR="004620DB" w:rsidRPr="00424860">
        <w:rPr>
          <w:rFonts w:ascii="Calibri" w:hAnsi="Calibri" w:cs="Calibri"/>
        </w:rPr>
        <w:t>layers</w:t>
      </w:r>
      <w:r w:rsidR="000D545B" w:rsidRPr="00424860">
        <w:rPr>
          <w:rFonts w:ascii="Calibri" w:hAnsi="Calibri" w:cs="Calibri"/>
        </w:rPr>
        <w:t xml:space="preserve"> </w:t>
      </w:r>
      <w:r w:rsidR="00C57379" w:rsidRPr="00424860">
        <w:rPr>
          <w:rFonts w:ascii="Calibri" w:hAnsi="Calibri" w:cs="Calibri"/>
        </w:rPr>
        <w:t xml:space="preserve">captured the general pattern </w:t>
      </w:r>
      <w:r w:rsidR="000D545B" w:rsidRPr="00424860">
        <w:rPr>
          <w:rFonts w:ascii="Calibri" w:hAnsi="Calibri" w:cs="Calibri"/>
        </w:rPr>
        <w:t>of urban development in the target year</w:t>
      </w:r>
      <w:r w:rsidR="004620DB" w:rsidRPr="00424860">
        <w:rPr>
          <w:rFonts w:ascii="Calibri" w:hAnsi="Calibri" w:cs="Calibri"/>
        </w:rPr>
        <w:t>. The up</w:t>
      </w:r>
      <w:r w:rsidR="00117058" w:rsidRPr="00424860">
        <w:rPr>
          <w:rFonts w:ascii="Calibri" w:hAnsi="Calibri" w:cs="Calibri"/>
        </w:rPr>
        <w:t>-sampl</w:t>
      </w:r>
      <w:r w:rsidR="006B7262">
        <w:rPr>
          <w:rFonts w:ascii="Calibri" w:hAnsi="Calibri" w:cs="Calibri"/>
        </w:rPr>
        <w:t>ed</w:t>
      </w:r>
      <w:r w:rsidR="00117058" w:rsidRPr="00424860">
        <w:rPr>
          <w:rFonts w:ascii="Calibri" w:hAnsi="Calibri" w:cs="Calibri"/>
        </w:rPr>
        <w:t xml:space="preserve"> </w:t>
      </w:r>
      <w:r w:rsidR="004620DB" w:rsidRPr="00424860">
        <w:rPr>
          <w:rFonts w:ascii="Calibri" w:hAnsi="Calibri" w:cs="Calibri"/>
        </w:rPr>
        <w:t xml:space="preserve">layers </w:t>
      </w:r>
      <w:r w:rsidR="00810A29" w:rsidRPr="00424860">
        <w:rPr>
          <w:rFonts w:ascii="Calibri" w:hAnsi="Calibri" w:cs="Calibri"/>
        </w:rPr>
        <w:t>integrate</w:t>
      </w:r>
      <w:r w:rsidR="009925CE" w:rsidRPr="00424860">
        <w:rPr>
          <w:rFonts w:ascii="Calibri" w:hAnsi="Calibri" w:cs="Calibri"/>
        </w:rPr>
        <w:t>d</w:t>
      </w:r>
      <w:r w:rsidR="004620DB" w:rsidRPr="00424860">
        <w:rPr>
          <w:rFonts w:ascii="Calibri" w:hAnsi="Calibri" w:cs="Calibri"/>
        </w:rPr>
        <w:t xml:space="preserve"> </w:t>
      </w:r>
      <w:r w:rsidR="00703680" w:rsidRPr="00424860">
        <w:rPr>
          <w:rFonts w:ascii="Calibri" w:hAnsi="Calibri" w:cs="Calibri"/>
        </w:rPr>
        <w:t xml:space="preserve">both </w:t>
      </w:r>
      <w:r w:rsidR="008D2FBB" w:rsidRPr="00424860">
        <w:rPr>
          <w:rFonts w:ascii="Calibri" w:hAnsi="Calibri" w:cs="Calibri"/>
        </w:rPr>
        <w:t xml:space="preserve">high-level </w:t>
      </w:r>
      <w:r w:rsidR="00714DC7" w:rsidRPr="00424860">
        <w:rPr>
          <w:rFonts w:ascii="Calibri" w:hAnsi="Calibri" w:cs="Calibri"/>
        </w:rPr>
        <w:t>and lo</w:t>
      </w:r>
      <w:r w:rsidR="00703680" w:rsidRPr="00424860">
        <w:rPr>
          <w:rFonts w:ascii="Calibri" w:hAnsi="Calibri" w:cs="Calibri"/>
        </w:rPr>
        <w:t>w</w:t>
      </w:r>
      <w:r w:rsidR="00714DC7" w:rsidRPr="00424860">
        <w:rPr>
          <w:rFonts w:ascii="Calibri" w:hAnsi="Calibri" w:cs="Calibri"/>
        </w:rPr>
        <w:t>-lev</w:t>
      </w:r>
      <w:r w:rsidR="00885908" w:rsidRPr="00424860">
        <w:rPr>
          <w:rFonts w:ascii="Calibri" w:hAnsi="Calibri" w:cs="Calibri"/>
        </w:rPr>
        <w:t>el features</w:t>
      </w:r>
      <w:r w:rsidR="00703680" w:rsidRPr="00424860">
        <w:rPr>
          <w:rFonts w:ascii="Calibri" w:hAnsi="Calibri" w:cs="Calibri"/>
        </w:rPr>
        <w:t xml:space="preserve">. The </w:t>
      </w:r>
      <w:r w:rsidR="00D976A9" w:rsidRPr="00424860">
        <w:rPr>
          <w:rFonts w:ascii="Calibri" w:hAnsi="Calibri" w:cs="Calibri"/>
        </w:rPr>
        <w:t>U</w:t>
      </w:r>
      <w:r w:rsidR="004620DB" w:rsidRPr="00424860">
        <w:rPr>
          <w:rFonts w:ascii="Calibri" w:hAnsi="Calibri" w:cs="Calibri"/>
        </w:rPr>
        <w:t xml:space="preserve">p-4 layer refined the </w:t>
      </w:r>
      <w:r w:rsidR="00810A29" w:rsidRPr="00424860">
        <w:rPr>
          <w:rFonts w:ascii="Calibri" w:hAnsi="Calibri" w:cs="Calibri"/>
        </w:rPr>
        <w:t>over</w:t>
      </w:r>
      <w:r w:rsidR="006B6C46" w:rsidRPr="00424860">
        <w:rPr>
          <w:rFonts w:ascii="Calibri" w:hAnsi="Calibri" w:cs="Calibri"/>
        </w:rPr>
        <w:t xml:space="preserve">view patterns in </w:t>
      </w:r>
      <w:r w:rsidR="006B6C46" w:rsidRPr="00424860">
        <w:rPr>
          <w:rFonts w:ascii="Calibri" w:hAnsi="Calibri" w:cs="Calibri"/>
        </w:rPr>
        <w:lastRenderedPageBreak/>
        <w:t xml:space="preserve">the </w:t>
      </w:r>
      <w:r w:rsidR="00D976A9" w:rsidRPr="00424860">
        <w:rPr>
          <w:rFonts w:ascii="Calibri" w:hAnsi="Calibri" w:cs="Calibri"/>
        </w:rPr>
        <w:t>B</w:t>
      </w:r>
      <w:r w:rsidR="004620DB" w:rsidRPr="00424860">
        <w:rPr>
          <w:rFonts w:ascii="Calibri" w:hAnsi="Calibri" w:cs="Calibri"/>
        </w:rPr>
        <w:t xml:space="preserve">ottleneck layer by </w:t>
      </w:r>
      <w:r w:rsidR="00810A29" w:rsidRPr="00424860">
        <w:rPr>
          <w:rFonts w:ascii="Calibri" w:hAnsi="Calibri" w:cs="Calibri"/>
        </w:rPr>
        <w:t>combining</w:t>
      </w:r>
      <w:r w:rsidR="004620DB" w:rsidRPr="00424860">
        <w:rPr>
          <w:rFonts w:ascii="Calibri" w:hAnsi="Calibri" w:cs="Calibri"/>
        </w:rPr>
        <w:t xml:space="preserve"> the </w:t>
      </w:r>
      <w:r w:rsidR="006B7262">
        <w:rPr>
          <w:rFonts w:ascii="Calibri" w:hAnsi="Calibri" w:cs="Calibri"/>
        </w:rPr>
        <w:t>latter</w:t>
      </w:r>
      <w:r w:rsidR="004620DB" w:rsidRPr="00424860">
        <w:rPr>
          <w:rFonts w:ascii="Calibri" w:hAnsi="Calibri" w:cs="Calibri"/>
        </w:rPr>
        <w:t xml:space="preserve"> </w:t>
      </w:r>
      <w:r w:rsidR="006B7262">
        <w:rPr>
          <w:rFonts w:ascii="Calibri" w:hAnsi="Calibri" w:cs="Calibri"/>
        </w:rPr>
        <w:t>with</w:t>
      </w:r>
      <w:r w:rsidR="004620DB" w:rsidRPr="00424860">
        <w:rPr>
          <w:rFonts w:ascii="Calibri" w:hAnsi="Calibri" w:cs="Calibri"/>
        </w:rPr>
        <w:t xml:space="preserve"> the </w:t>
      </w:r>
      <w:r w:rsidR="00935F88" w:rsidRPr="00424860">
        <w:rPr>
          <w:rFonts w:ascii="Calibri" w:hAnsi="Calibri" w:cs="Calibri"/>
        </w:rPr>
        <w:t>D</w:t>
      </w:r>
      <w:r w:rsidR="004620DB" w:rsidRPr="00424860">
        <w:rPr>
          <w:rFonts w:ascii="Calibri" w:hAnsi="Calibri" w:cs="Calibri"/>
        </w:rPr>
        <w:t>own-4 layer</w:t>
      </w:r>
      <w:r w:rsidR="002E658F" w:rsidRPr="00424860">
        <w:rPr>
          <w:rFonts w:ascii="Calibri" w:hAnsi="Calibri" w:cs="Calibri"/>
        </w:rPr>
        <w:t>. T</w:t>
      </w:r>
      <w:r w:rsidR="004620DB" w:rsidRPr="00424860">
        <w:rPr>
          <w:rFonts w:ascii="Calibri" w:hAnsi="Calibri" w:cs="Calibri"/>
        </w:rPr>
        <w:t xml:space="preserve">he </w:t>
      </w:r>
      <w:r w:rsidR="00935F88" w:rsidRPr="00424860">
        <w:rPr>
          <w:rFonts w:ascii="Calibri" w:hAnsi="Calibri" w:cs="Calibri"/>
        </w:rPr>
        <w:t>U</w:t>
      </w:r>
      <w:r w:rsidR="004620DB" w:rsidRPr="00424860">
        <w:rPr>
          <w:rFonts w:ascii="Calibri" w:hAnsi="Calibri" w:cs="Calibri"/>
        </w:rPr>
        <w:t xml:space="preserve">p-3 layer further </w:t>
      </w:r>
      <w:r w:rsidR="002E658F" w:rsidRPr="00424860">
        <w:rPr>
          <w:rFonts w:ascii="Calibri" w:hAnsi="Calibri" w:cs="Calibri"/>
        </w:rPr>
        <w:t xml:space="preserve">refined </w:t>
      </w:r>
      <w:r w:rsidR="004620DB" w:rsidRPr="00424860">
        <w:rPr>
          <w:rFonts w:ascii="Calibri" w:hAnsi="Calibri" w:cs="Calibri"/>
        </w:rPr>
        <w:t xml:space="preserve">the </w:t>
      </w:r>
      <w:r w:rsidR="00165C97" w:rsidRPr="00424860">
        <w:rPr>
          <w:rFonts w:ascii="Calibri" w:hAnsi="Calibri" w:cs="Calibri"/>
        </w:rPr>
        <w:t>spatial feature</w:t>
      </w:r>
      <w:r w:rsidR="002E658F" w:rsidRPr="00424860">
        <w:rPr>
          <w:rFonts w:ascii="Calibri" w:hAnsi="Calibri" w:cs="Calibri"/>
        </w:rPr>
        <w:t>s</w:t>
      </w:r>
      <w:r w:rsidR="00165C97" w:rsidRPr="00424860">
        <w:rPr>
          <w:rFonts w:ascii="Calibri" w:hAnsi="Calibri" w:cs="Calibri"/>
        </w:rPr>
        <w:t xml:space="preserve"> in the </w:t>
      </w:r>
      <w:r w:rsidR="00935F88" w:rsidRPr="00424860">
        <w:rPr>
          <w:rFonts w:ascii="Calibri" w:hAnsi="Calibri" w:cs="Calibri"/>
        </w:rPr>
        <w:t>U</w:t>
      </w:r>
      <w:r w:rsidR="004620DB" w:rsidRPr="00424860">
        <w:rPr>
          <w:rFonts w:ascii="Calibri" w:hAnsi="Calibri" w:cs="Calibri"/>
        </w:rPr>
        <w:t xml:space="preserve">p-4 layer </w:t>
      </w:r>
      <w:r w:rsidR="00165C97" w:rsidRPr="00424860">
        <w:rPr>
          <w:rFonts w:ascii="Calibri" w:hAnsi="Calibri" w:cs="Calibri"/>
        </w:rPr>
        <w:t>by assimilating</w:t>
      </w:r>
      <w:r w:rsidR="004620DB" w:rsidRPr="00424860">
        <w:rPr>
          <w:rFonts w:ascii="Calibri" w:hAnsi="Calibri" w:cs="Calibri"/>
        </w:rPr>
        <w:t xml:space="preserve"> urban development corridors </w:t>
      </w:r>
      <w:r w:rsidR="00640709" w:rsidRPr="00424860">
        <w:rPr>
          <w:rFonts w:ascii="Calibri" w:hAnsi="Calibri" w:cs="Calibri"/>
        </w:rPr>
        <w:t xml:space="preserve">identified </w:t>
      </w:r>
      <w:r w:rsidR="004620DB" w:rsidRPr="00424860">
        <w:rPr>
          <w:rFonts w:ascii="Calibri" w:hAnsi="Calibri" w:cs="Calibri"/>
        </w:rPr>
        <w:t xml:space="preserve">in the </w:t>
      </w:r>
      <w:r w:rsidR="00935F88" w:rsidRPr="00424860">
        <w:rPr>
          <w:rFonts w:ascii="Calibri" w:hAnsi="Calibri" w:cs="Calibri"/>
        </w:rPr>
        <w:t>D</w:t>
      </w:r>
      <w:r w:rsidR="004620DB" w:rsidRPr="00424860">
        <w:rPr>
          <w:rFonts w:ascii="Calibri" w:hAnsi="Calibri" w:cs="Calibri"/>
        </w:rPr>
        <w:t xml:space="preserve">own-3 layer. </w:t>
      </w:r>
      <w:r w:rsidR="00640709" w:rsidRPr="00424860">
        <w:rPr>
          <w:rFonts w:ascii="Calibri" w:hAnsi="Calibri" w:cs="Calibri"/>
        </w:rPr>
        <w:t>Lastly</w:t>
      </w:r>
      <w:r w:rsidR="004620DB" w:rsidRPr="00424860">
        <w:rPr>
          <w:rFonts w:ascii="Calibri" w:hAnsi="Calibri" w:cs="Calibri"/>
        </w:rPr>
        <w:t xml:space="preserve">, the </w:t>
      </w:r>
      <w:r w:rsidR="00935F88" w:rsidRPr="00424860">
        <w:rPr>
          <w:rFonts w:ascii="Calibri" w:hAnsi="Calibri" w:cs="Calibri"/>
        </w:rPr>
        <w:t>U</w:t>
      </w:r>
      <w:r w:rsidR="004620DB" w:rsidRPr="00424860">
        <w:rPr>
          <w:rFonts w:ascii="Calibri" w:hAnsi="Calibri" w:cs="Calibri"/>
        </w:rPr>
        <w:t xml:space="preserve">p-1 layer </w:t>
      </w:r>
      <w:r w:rsidR="00DD4664" w:rsidRPr="00424860">
        <w:rPr>
          <w:rFonts w:ascii="Calibri" w:hAnsi="Calibri" w:cs="Calibri"/>
        </w:rPr>
        <w:t>associated</w:t>
      </w:r>
      <w:r w:rsidR="004620DB" w:rsidRPr="00424860">
        <w:rPr>
          <w:rFonts w:ascii="Calibri" w:hAnsi="Calibri" w:cs="Calibri"/>
        </w:rPr>
        <w:t xml:space="preserve"> the urban/nonurban </w:t>
      </w:r>
      <w:r w:rsidR="007F4695">
        <w:rPr>
          <w:rFonts w:ascii="Calibri" w:hAnsi="Calibri" w:cs="Calibri"/>
        </w:rPr>
        <w:t>feature</w:t>
      </w:r>
      <w:r w:rsidR="004620DB" w:rsidRPr="00424860">
        <w:rPr>
          <w:rFonts w:ascii="Calibri" w:hAnsi="Calibri" w:cs="Calibri"/>
        </w:rPr>
        <w:t xml:space="preserve"> maps in the </w:t>
      </w:r>
      <w:r w:rsidR="00935F88" w:rsidRPr="00424860">
        <w:rPr>
          <w:rFonts w:ascii="Calibri" w:hAnsi="Calibri" w:cs="Calibri"/>
        </w:rPr>
        <w:t>D</w:t>
      </w:r>
      <w:r w:rsidR="004620DB" w:rsidRPr="00424860">
        <w:rPr>
          <w:rFonts w:ascii="Calibri" w:hAnsi="Calibri" w:cs="Calibri"/>
        </w:rPr>
        <w:t xml:space="preserve">own-1 layer with </w:t>
      </w:r>
      <w:r w:rsidR="00337289" w:rsidRPr="00424860">
        <w:rPr>
          <w:rFonts w:ascii="Calibri" w:hAnsi="Calibri" w:cs="Calibri"/>
        </w:rPr>
        <w:t xml:space="preserve">the </w:t>
      </w:r>
      <w:r w:rsidR="00935F88" w:rsidRPr="00424860">
        <w:rPr>
          <w:rFonts w:ascii="Calibri" w:hAnsi="Calibri" w:cs="Calibri"/>
        </w:rPr>
        <w:t>U</w:t>
      </w:r>
      <w:r w:rsidR="004620DB" w:rsidRPr="00424860">
        <w:rPr>
          <w:rFonts w:ascii="Calibri" w:hAnsi="Calibri" w:cs="Calibri"/>
        </w:rPr>
        <w:t>p-2 layer</w:t>
      </w:r>
      <w:r w:rsidR="006B7262">
        <w:rPr>
          <w:rFonts w:ascii="Calibri" w:hAnsi="Calibri" w:cs="Calibri"/>
        </w:rPr>
        <w:t>,</w:t>
      </w:r>
      <w:r w:rsidR="004620DB" w:rsidRPr="00424860">
        <w:rPr>
          <w:rFonts w:ascii="Calibri" w:hAnsi="Calibri" w:cs="Calibri"/>
        </w:rPr>
        <w:t xml:space="preserve"> </w:t>
      </w:r>
      <w:r w:rsidR="00F7509B" w:rsidRPr="00424860">
        <w:rPr>
          <w:rFonts w:ascii="Calibri" w:hAnsi="Calibri" w:cs="Calibri"/>
        </w:rPr>
        <w:t xml:space="preserve">producing the final output image tile, which allocated more </w:t>
      </w:r>
      <w:r w:rsidR="00782053">
        <w:rPr>
          <w:rFonts w:ascii="Calibri" w:hAnsi="Calibri" w:cs="Calibri"/>
        </w:rPr>
        <w:t>urban land-use pixels</w:t>
      </w:r>
      <w:r w:rsidR="00F7509B" w:rsidRPr="00424860">
        <w:rPr>
          <w:rFonts w:ascii="Calibri" w:hAnsi="Calibri" w:cs="Calibri"/>
        </w:rPr>
        <w:t xml:space="preserve"> around </w:t>
      </w:r>
      <w:r w:rsidR="4B8CCBAA" w:rsidRPr="00424860">
        <w:rPr>
          <w:rFonts w:ascii="Calibri" w:hAnsi="Calibri" w:cs="Calibri"/>
        </w:rPr>
        <w:t xml:space="preserve">larger </w:t>
      </w:r>
      <w:r w:rsidR="00F7509B" w:rsidRPr="00424860">
        <w:rPr>
          <w:rFonts w:ascii="Calibri" w:hAnsi="Calibri" w:cs="Calibri"/>
        </w:rPr>
        <w:t xml:space="preserve">towns </w:t>
      </w:r>
      <w:r w:rsidR="0DF18F69" w:rsidRPr="00424860">
        <w:rPr>
          <w:rFonts w:ascii="Calibri" w:hAnsi="Calibri" w:cs="Calibri"/>
        </w:rPr>
        <w:t xml:space="preserve">while </w:t>
      </w:r>
      <w:r w:rsidR="00F7509B" w:rsidRPr="00424860">
        <w:rPr>
          <w:rFonts w:ascii="Calibri" w:hAnsi="Calibri" w:cs="Calibri"/>
        </w:rPr>
        <w:t>maintain</w:t>
      </w:r>
      <w:r w:rsidR="7AE9E502" w:rsidRPr="00424860">
        <w:rPr>
          <w:rFonts w:ascii="Calibri" w:hAnsi="Calibri" w:cs="Calibri"/>
        </w:rPr>
        <w:t>ing</w:t>
      </w:r>
      <w:r w:rsidR="00F7509B" w:rsidRPr="00424860">
        <w:rPr>
          <w:rFonts w:ascii="Calibri" w:hAnsi="Calibri" w:cs="Calibri"/>
        </w:rPr>
        <w:t xml:space="preserve"> </w:t>
      </w:r>
      <w:r w:rsidR="00D27462" w:rsidRPr="00424860">
        <w:rPr>
          <w:rFonts w:ascii="Calibri" w:hAnsi="Calibri" w:cs="Calibri"/>
        </w:rPr>
        <w:t xml:space="preserve">the </w:t>
      </w:r>
      <w:r w:rsidR="00F7509B" w:rsidRPr="00424860">
        <w:rPr>
          <w:rFonts w:ascii="Calibri" w:hAnsi="Calibri" w:cs="Calibri"/>
        </w:rPr>
        <w:t>refined pattern</w:t>
      </w:r>
      <w:r w:rsidR="00D27462" w:rsidRPr="00424860">
        <w:rPr>
          <w:rFonts w:ascii="Calibri" w:hAnsi="Calibri" w:cs="Calibri"/>
        </w:rPr>
        <w:t>s</w:t>
      </w:r>
      <w:r w:rsidR="004620DB" w:rsidRPr="00424860">
        <w:rPr>
          <w:rFonts w:ascii="Calibri" w:hAnsi="Calibri" w:cs="Calibri"/>
        </w:rPr>
        <w:t>.</w:t>
      </w:r>
    </w:p>
    <w:p w14:paraId="5898CBDC" w14:textId="0BFA7BC0" w:rsidR="00231D13" w:rsidRPr="00424860" w:rsidRDefault="001A6E94" w:rsidP="001A6E94">
      <w:r w:rsidRPr="00424860">
        <w:rPr>
          <w:rFonts w:ascii="Calibri" w:hAnsi="Calibri" w:cs="Calibri"/>
          <w:noProof/>
        </w:rPr>
        <mc:AlternateContent>
          <mc:Choice Requires="wpc">
            <w:drawing>
              <wp:inline distT="0" distB="0" distL="0" distR="0" wp14:anchorId="5CBCF3BC" wp14:editId="63193CF3">
                <wp:extent cx="5934728" cy="5652135"/>
                <wp:effectExtent l="0" t="0" r="8890" b="5715"/>
                <wp:docPr id="730" name="Canvas 7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39" name="Rectangle: Rounded Corners 639"/>
                        <wps:cNvSpPr/>
                        <wps:spPr>
                          <a:xfrm>
                            <a:off x="4433726" y="21284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2" name="Rectangle: Rounded Corners 192"/>
                        <wps:cNvSpPr/>
                        <wps:spPr>
                          <a:xfrm>
                            <a:off x="3191487" y="188406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3" name="Rectangle: Rounded Corners 193"/>
                        <wps:cNvSpPr/>
                        <wps:spPr>
                          <a:xfrm>
                            <a:off x="3195648" y="285730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4" name="Rectangle: Rounded Corners 194"/>
                        <wps:cNvSpPr/>
                        <wps:spPr>
                          <a:xfrm>
                            <a:off x="3185658" y="364457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5" name="Rectangle: Rounded Corners 195"/>
                        <wps:cNvSpPr/>
                        <wps:spPr>
                          <a:xfrm>
                            <a:off x="3185658" y="434017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6" name="Rectangle: Rounded Corners 196"/>
                        <wps:cNvSpPr/>
                        <wps:spPr>
                          <a:xfrm>
                            <a:off x="109182" y="434017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7" name="Freeform: Shape 197"/>
                        <wps:cNvSpPr/>
                        <wps:spPr>
                          <a:xfrm>
                            <a:off x="1990650" y="506165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198" name="Rectangle: Rounded Corners 198"/>
                        <wps:cNvSpPr/>
                        <wps:spPr>
                          <a:xfrm>
                            <a:off x="109182" y="364457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199" name="Rectangle: Rounded Corners 199"/>
                        <wps:cNvSpPr/>
                        <wps:spPr>
                          <a:xfrm>
                            <a:off x="109182" y="286412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0" name="Rectangle: Rounded Corners 200"/>
                        <wps:cNvSpPr/>
                        <wps:spPr>
                          <a:xfrm>
                            <a:off x="109182" y="188406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01" name="Rectangle: Rounded Corners 201"/>
                        <wps:cNvSpPr/>
                        <wps:spPr>
                          <a:xfrm>
                            <a:off x="109182" y="21278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02" name="Arrow: Bent-Up 202"/>
                        <wps:cNvSpPr/>
                        <wps:spPr>
                          <a:xfrm rot="16200000" flipH="1" flipV="1">
                            <a:off x="1773911" y="282514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3" name="Arrow: Bent-Up 203"/>
                        <wps:cNvSpPr/>
                        <wps:spPr>
                          <a:xfrm rot="16200000" flipH="1" flipV="1">
                            <a:off x="1949721" y="356468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4" name="Arrow: Bent-Up 204"/>
                        <wps:cNvSpPr/>
                        <wps:spPr>
                          <a:xfrm rot="16200000" flipH="1" flipV="1">
                            <a:off x="2469354" y="488500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5" name="Arrow: Bent-Up 205"/>
                        <wps:cNvSpPr/>
                        <wps:spPr>
                          <a:xfrm rot="10800000" flipH="1" flipV="1">
                            <a:off x="3317185" y="474009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6" name="Arrow: Bent-Up 206"/>
                        <wps:cNvSpPr/>
                        <wps:spPr>
                          <a:xfrm rot="10800000" flipH="1" flipV="1">
                            <a:off x="3501066" y="407539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7" name="Arrow: Bent-Up 207"/>
                        <wps:cNvSpPr/>
                        <wps:spPr>
                          <a:xfrm rot="10800000" flipH="1" flipV="1">
                            <a:off x="3648463" y="341165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208" name="Arrow: Bent-Up 208"/>
                        <wps:cNvSpPr/>
                        <wps:spPr>
                          <a:xfrm rot="10800000" flipH="1" flipV="1">
                            <a:off x="3879958" y="264553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209" name="Group 209"/>
                        <wpg:cNvGrpSpPr/>
                        <wpg:grpSpPr>
                          <a:xfrm>
                            <a:off x="1630861" y="1930858"/>
                            <a:ext cx="1142550" cy="627434"/>
                            <a:chOff x="1630861" y="1968501"/>
                            <a:chExt cx="1142550" cy="627434"/>
                          </a:xfrm>
                        </wpg:grpSpPr>
                        <wps:wsp>
                          <wps:cNvPr id="210" name="Rectangle 210"/>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1" name="Rectangle 211"/>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2" name="Rectangle 212"/>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3" name="Rectangle 213"/>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4" name="Rectangle 214"/>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5" name="Rectangle 215"/>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6" name="Rectangle 216"/>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17" name="Group 217"/>
                        <wpg:cNvGrpSpPr/>
                        <wpg:grpSpPr>
                          <a:xfrm>
                            <a:off x="2088619" y="2904828"/>
                            <a:ext cx="684309" cy="436065"/>
                            <a:chOff x="2088619" y="2953064"/>
                            <a:chExt cx="684309" cy="436065"/>
                          </a:xfrm>
                        </wpg:grpSpPr>
                        <wps:wsp>
                          <wps:cNvPr id="218" name="Rectangle 218"/>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19" name="Rectangle 219"/>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0" name="Rectangle 220"/>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8" name="Rectangle 228"/>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29" name="Rectangle 229"/>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0" name="Rectangle 230"/>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1" name="Rectangle 231"/>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2" name="Rectangle 232"/>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33" name="Group 233"/>
                        <wpg:cNvGrpSpPr/>
                        <wpg:grpSpPr>
                          <a:xfrm>
                            <a:off x="2303261" y="3714107"/>
                            <a:ext cx="456958" cy="294893"/>
                            <a:chOff x="2303261" y="3758812"/>
                            <a:chExt cx="456958" cy="294893"/>
                          </a:xfrm>
                        </wpg:grpSpPr>
                        <wps:wsp>
                          <wps:cNvPr id="234" name="Rectangle 234"/>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5" name="Rectangle 235"/>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6" name="Rectangle 236"/>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7" name="Rectangle 237"/>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8" name="Rectangle 238"/>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39" name="Rectangle 239"/>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0" name="Rectangle 240"/>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1" name="Rectangle 241"/>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2" name="Rectangle 242"/>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3" name="Rectangle 243"/>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4" name="Rectangle 244"/>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5" name="Rectangle 245"/>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246" name="Group 246"/>
                        <wpg:cNvGrpSpPr/>
                        <wpg:grpSpPr>
                          <a:xfrm>
                            <a:off x="2370812" y="4426840"/>
                            <a:ext cx="393566" cy="213326"/>
                            <a:chOff x="2370812" y="4432708"/>
                            <a:chExt cx="393566" cy="213326"/>
                          </a:xfrm>
                        </wpg:grpSpPr>
                        <wps:wsp>
                          <wps:cNvPr id="247" name="Rectangle 247"/>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8" name="Rectangle 248"/>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49" name="Rectangle 249"/>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0" name="Rectangle 250"/>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1" name="Rectangle 251"/>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2" name="Rectangle 252"/>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3" name="Rectangle 253"/>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4" name="Rectangle 254"/>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255" name="Rectangle 255"/>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0" name="Rectangle 320"/>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1" name="Rectangle 321"/>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2" name="Rectangle 322"/>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3" name="Rectangle 323"/>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4" name="Rectangle 324"/>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5" name="Rectangle 325"/>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26" name="Rectangle 326"/>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5" name="Rectangle 365"/>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6" name="Rectangle 366"/>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7" name="Rectangle 367"/>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8" name="Rectangle 368"/>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69" name="Rectangle 369"/>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0" name="Rectangle 370"/>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371" name="Group 371"/>
                        <wpg:cNvGrpSpPr/>
                        <wpg:grpSpPr>
                          <a:xfrm>
                            <a:off x="2844632" y="5101715"/>
                            <a:ext cx="358713" cy="135915"/>
                            <a:chOff x="2844632" y="4980397"/>
                            <a:chExt cx="358713" cy="135915"/>
                          </a:xfrm>
                        </wpg:grpSpPr>
                        <wps:wsp>
                          <wps:cNvPr id="372" name="Rectangle 372"/>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3" name="Rectangle 373"/>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4" name="Rectangle 374"/>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5" name="Rectangle 375"/>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6" name="Rectangle 376"/>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7" name="Rectangle 377"/>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8" name="Rectangle 378"/>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79" name="Rectangle 379"/>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0" name="Rectangle 380"/>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1" name="Rectangle 381"/>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2" name="Rectangle 382"/>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3" name="Rectangle 383"/>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4" name="Rectangle 384"/>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5" name="Rectangle 385"/>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6" name="Rectangle 386"/>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8" name="Rectangle 388"/>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89" name="Rectangle 389"/>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0" name="Rectangle 390"/>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1" name="Rectangle 391"/>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2" name="Rectangle 392"/>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3" name="Rectangle 393"/>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4" name="Rectangle 394"/>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5" name="Rectangle 395"/>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6" name="Rectangle 396"/>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7" name="Rectangle 397"/>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8" name="Rectangle 398"/>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399" name="Rectangle 399"/>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0" name="Rectangle 400"/>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1" name="Rectangle 401"/>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02" name="Group 402"/>
                        <wpg:cNvGrpSpPr/>
                        <wpg:grpSpPr>
                          <a:xfrm>
                            <a:off x="3253834" y="3707045"/>
                            <a:ext cx="456957" cy="294893"/>
                            <a:chOff x="3206175" y="3758812"/>
                            <a:chExt cx="456957" cy="294893"/>
                          </a:xfrm>
                        </wpg:grpSpPr>
                        <wps:wsp>
                          <wps:cNvPr id="403" name="Rectangle 403"/>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4" name="Rectangle 404"/>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5" name="Rectangle 405"/>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6" name="Rectangle 406"/>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7" name="Rectangle 407"/>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8" name="Rectangle 408"/>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09" name="Rectangle 409"/>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0" name="Rectangle 410"/>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1" name="Rectangle 411"/>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2" name="Rectangle 412"/>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3" name="Rectangle 413"/>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77E97E1B" w14:textId="77777777" w:rsidR="001C3C5D" w:rsidRDefault="001C3C5D" w:rsidP="001A6E94">
                                <w:pPr>
                                  <w:jc w:val="center"/>
                                </w:pPr>
                              </w:p>
                            </w:txbxContent>
                          </wps:txbx>
                          <wps:bodyPr rtlCol="0" anchor="ctr"/>
                        </wps:wsp>
                        <wps:wsp>
                          <wps:cNvPr id="414" name="Rectangle 414"/>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15" name="Group 415"/>
                        <wpg:cNvGrpSpPr/>
                        <wpg:grpSpPr>
                          <a:xfrm>
                            <a:off x="3244753" y="2898838"/>
                            <a:ext cx="684310" cy="436065"/>
                            <a:chOff x="3195648" y="2950604"/>
                            <a:chExt cx="684310" cy="436065"/>
                          </a:xfrm>
                        </wpg:grpSpPr>
                        <wps:wsp>
                          <wps:cNvPr id="416" name="Rectangle 416"/>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7" name="Rectangle 417"/>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8" name="Rectangle 418"/>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19" name="Rectangle 419"/>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0" name="Rectangle 420"/>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1" name="Rectangle 421"/>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2" name="Rectangle 422"/>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3" name="Rectangle 423"/>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424" name="Group 424"/>
                        <wpg:cNvGrpSpPr/>
                        <wpg:grpSpPr>
                          <a:xfrm>
                            <a:off x="3301089" y="1935882"/>
                            <a:ext cx="1040118" cy="627433"/>
                            <a:chOff x="3259571" y="1977056"/>
                            <a:chExt cx="1040118" cy="627433"/>
                          </a:xfrm>
                        </wpg:grpSpPr>
                        <wps:wsp>
                          <wps:cNvPr id="425" name="Rectangle 425"/>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6" name="Rectangle 426"/>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7" name="Rectangle 427"/>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8" name="Rectangle 428"/>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29" name="Rectangle 429"/>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0" name="Rectangle 430"/>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432" name="Rectangle 432"/>
                        <wps:cNvSpPr/>
                        <wps:spPr>
                          <a:xfrm>
                            <a:off x="3198657" y="194294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433" name="Group 433"/>
                        <wpg:cNvGrpSpPr/>
                        <wpg:grpSpPr>
                          <a:xfrm>
                            <a:off x="3223972" y="4421300"/>
                            <a:ext cx="393565" cy="213326"/>
                            <a:chOff x="3212561" y="4427164"/>
                            <a:chExt cx="393565" cy="213326"/>
                          </a:xfrm>
                        </wpg:grpSpPr>
                        <wps:wsp>
                          <wps:cNvPr id="640" name="Rectangle 640"/>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1" name="Rectangle 641"/>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2" name="Rectangle 642"/>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3" name="Rectangle 643"/>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4" name="Rectangle 644"/>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5" name="Rectangle 645"/>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6" name="Rectangle 646"/>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7" name="Rectangle 647"/>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8" name="Rectangle 648"/>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49" name="Rectangle 649"/>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0" name="Rectangle 650"/>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1" name="Rectangle 651"/>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2" name="Rectangle 652"/>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3" name="Rectangle 653"/>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4" name="Rectangle 654"/>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5" name="Rectangle 655"/>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6" name="Rectangle 656"/>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7" name="Rectangle 657"/>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8" name="Rectangle 658"/>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59" name="Rectangle 659"/>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0" name="Rectangle 660"/>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661" name="Rectangle 661"/>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662" name="Arrow: Right 662"/>
                        <wps:cNvSpPr/>
                        <wps:spPr>
                          <a:xfrm>
                            <a:off x="2829471" y="448770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63" name="Rectangle 663"/>
                        <wps:cNvSpPr/>
                        <wps:spPr>
                          <a:xfrm>
                            <a:off x="130499" y="1688575"/>
                            <a:ext cx="597535" cy="422275"/>
                          </a:xfrm>
                          <a:prstGeom prst="rect">
                            <a:avLst/>
                          </a:prstGeom>
                        </wps:spPr>
                        <wps:txbx>
                          <w:txbxContent>
                            <w:p w14:paraId="7F52B20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664" name="Rectangle 664"/>
                        <wps:cNvSpPr/>
                        <wps:spPr>
                          <a:xfrm>
                            <a:off x="130499" y="2668029"/>
                            <a:ext cx="597535" cy="422275"/>
                          </a:xfrm>
                          <a:prstGeom prst="rect">
                            <a:avLst/>
                          </a:prstGeom>
                        </wps:spPr>
                        <wps:txbx>
                          <w:txbxContent>
                            <w:p w14:paraId="3DE0E08C"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665" name="Rectangle 665"/>
                        <wps:cNvSpPr/>
                        <wps:spPr>
                          <a:xfrm>
                            <a:off x="130504" y="3466994"/>
                            <a:ext cx="597535" cy="212832"/>
                          </a:xfrm>
                          <a:prstGeom prst="rect">
                            <a:avLst/>
                          </a:prstGeom>
                        </wps:spPr>
                        <wps:txbx>
                          <w:txbxContent>
                            <w:p w14:paraId="36B42A6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666" name="Rectangle 666"/>
                        <wps:cNvSpPr/>
                        <wps:spPr>
                          <a:xfrm>
                            <a:off x="130495" y="4160168"/>
                            <a:ext cx="597535" cy="422275"/>
                          </a:xfrm>
                          <a:prstGeom prst="rect">
                            <a:avLst/>
                          </a:prstGeom>
                        </wps:spPr>
                        <wps:txbx>
                          <w:txbxContent>
                            <w:p w14:paraId="5364E855"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667" name="Rectangle 667"/>
                        <wps:cNvSpPr/>
                        <wps:spPr>
                          <a:xfrm>
                            <a:off x="5497213" y="4157906"/>
                            <a:ext cx="437515" cy="422275"/>
                          </a:xfrm>
                          <a:prstGeom prst="rect">
                            <a:avLst/>
                          </a:prstGeom>
                        </wps:spPr>
                        <wps:txbx>
                          <w:txbxContent>
                            <w:p w14:paraId="4F9C1D23"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668" name="Rectangle 668"/>
                        <wps:cNvSpPr/>
                        <wps:spPr>
                          <a:xfrm>
                            <a:off x="5496917" y="3452551"/>
                            <a:ext cx="437515" cy="422275"/>
                          </a:xfrm>
                          <a:prstGeom prst="rect">
                            <a:avLst/>
                          </a:prstGeom>
                        </wps:spPr>
                        <wps:txbx>
                          <w:txbxContent>
                            <w:p w14:paraId="08E13800"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669" name="Rectangle 669"/>
                        <wps:cNvSpPr/>
                        <wps:spPr>
                          <a:xfrm>
                            <a:off x="5496970" y="2651916"/>
                            <a:ext cx="437515" cy="422275"/>
                          </a:xfrm>
                          <a:prstGeom prst="rect">
                            <a:avLst/>
                          </a:prstGeom>
                        </wps:spPr>
                        <wps:txbx>
                          <w:txbxContent>
                            <w:p w14:paraId="57A0A2D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670" name="Rectangle 670"/>
                        <wps:cNvSpPr/>
                        <wps:spPr>
                          <a:xfrm>
                            <a:off x="5494983" y="1694319"/>
                            <a:ext cx="437515" cy="422275"/>
                          </a:xfrm>
                          <a:prstGeom prst="rect">
                            <a:avLst/>
                          </a:prstGeom>
                        </wps:spPr>
                        <wps:txbx>
                          <w:txbxContent>
                            <w:p w14:paraId="51F0F59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671" name="Picture 671"/>
                          <pic:cNvPicPr>
                            <a:picLocks noChangeAspect="1"/>
                          </pic:cNvPicPr>
                        </pic:nvPicPr>
                        <pic:blipFill>
                          <a:blip r:embed="rId43"/>
                          <a:stretch>
                            <a:fillRect/>
                          </a:stretch>
                        </pic:blipFill>
                        <pic:spPr>
                          <a:xfrm>
                            <a:off x="1301382" y="401691"/>
                            <a:ext cx="1111214" cy="968807"/>
                          </a:xfrm>
                          <a:prstGeom prst="rect">
                            <a:avLst/>
                          </a:prstGeom>
                        </pic:spPr>
                      </pic:pic>
                      <pic:pic xmlns:pic="http://schemas.openxmlformats.org/drawingml/2006/picture">
                        <pic:nvPicPr>
                          <pic:cNvPr id="672" name="Picture 672"/>
                          <pic:cNvPicPr>
                            <a:picLocks noChangeAspect="1"/>
                          </pic:cNvPicPr>
                        </pic:nvPicPr>
                        <pic:blipFill>
                          <a:blip r:embed="rId44"/>
                          <a:stretch>
                            <a:fillRect/>
                          </a:stretch>
                        </pic:blipFill>
                        <pic:spPr>
                          <a:xfrm>
                            <a:off x="2496307" y="401692"/>
                            <a:ext cx="1073572" cy="968807"/>
                          </a:xfrm>
                          <a:prstGeom prst="rect">
                            <a:avLst/>
                          </a:prstGeom>
                        </pic:spPr>
                      </pic:pic>
                      <wps:wsp>
                        <wps:cNvPr id="673" name="Rectangle 673"/>
                        <wps:cNvSpPr/>
                        <wps:spPr>
                          <a:xfrm>
                            <a:off x="300364" y="232107"/>
                            <a:ext cx="946150" cy="492125"/>
                          </a:xfrm>
                          <a:prstGeom prst="rect">
                            <a:avLst/>
                          </a:prstGeom>
                        </wps:spPr>
                        <wps:txbx>
                          <w:txbxContent>
                            <w:p w14:paraId="27FA5010"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674" name="Rectangle 674"/>
                        <wps:cNvSpPr/>
                        <wps:spPr>
                          <a:xfrm>
                            <a:off x="1666629" y="232107"/>
                            <a:ext cx="544830" cy="492125"/>
                          </a:xfrm>
                          <a:prstGeom prst="rect">
                            <a:avLst/>
                          </a:prstGeom>
                        </wps:spPr>
                        <wps:txbx>
                          <w:txbxContent>
                            <w:p w14:paraId="109A6E43"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675" name="Rectangle 675"/>
                        <wps:cNvSpPr/>
                        <wps:spPr>
                          <a:xfrm>
                            <a:off x="2864755" y="225789"/>
                            <a:ext cx="684530" cy="492125"/>
                          </a:xfrm>
                          <a:prstGeom prst="rect">
                            <a:avLst/>
                          </a:prstGeom>
                        </wps:spPr>
                        <wps:txbx>
                          <w:txbxContent>
                            <w:p w14:paraId="70E7AB1D"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676" name="Picture 676"/>
                          <pic:cNvPicPr>
                            <a:picLocks noChangeAspect="1"/>
                          </pic:cNvPicPr>
                        </pic:nvPicPr>
                        <pic:blipFill>
                          <a:blip r:embed="rId45"/>
                          <a:stretch>
                            <a:fillRect/>
                          </a:stretch>
                        </pic:blipFill>
                        <pic:spPr>
                          <a:xfrm>
                            <a:off x="195705" y="401691"/>
                            <a:ext cx="1019444" cy="988785"/>
                          </a:xfrm>
                          <a:prstGeom prst="rect">
                            <a:avLst/>
                          </a:prstGeom>
                        </pic:spPr>
                      </pic:pic>
                      <wps:wsp>
                        <wps:cNvPr id="677" name="Rectangle 677"/>
                        <wps:cNvSpPr/>
                        <wps:spPr>
                          <a:xfrm>
                            <a:off x="245772" y="6"/>
                            <a:ext cx="1225174" cy="246900"/>
                          </a:xfrm>
                          <a:prstGeom prst="rect">
                            <a:avLst/>
                          </a:prstGeom>
                        </wps:spPr>
                        <wps:txbx>
                          <w:txbxContent>
                            <w:p w14:paraId="4451C5F2" w14:textId="77777777" w:rsidR="001C3C5D" w:rsidRPr="00FF3AD8" w:rsidRDefault="001C3C5D"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678" name="Rectangle 678"/>
                        <wps:cNvSpPr/>
                        <wps:spPr>
                          <a:xfrm>
                            <a:off x="4438970" y="1127"/>
                            <a:ext cx="946150" cy="277558"/>
                          </a:xfrm>
                          <a:prstGeom prst="rect">
                            <a:avLst/>
                          </a:prstGeom>
                        </wps:spPr>
                        <wps:txbx>
                          <w:txbxContent>
                            <w:p w14:paraId="44FF5EC3" w14:textId="77777777" w:rsidR="001C3C5D" w:rsidRPr="00EE4875" w:rsidRDefault="001C3C5D"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679" name="Arrow: Down 679"/>
                        <wps:cNvSpPr/>
                        <wps:spPr>
                          <a:xfrm>
                            <a:off x="1800775" y="148655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680" name="Arrow: Right 680"/>
                        <wps:cNvSpPr/>
                        <wps:spPr>
                          <a:xfrm>
                            <a:off x="2829471" y="382220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1" name="Arrow: Right 681"/>
                        <wps:cNvSpPr/>
                        <wps:spPr>
                          <a:xfrm>
                            <a:off x="2829471" y="310466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682" name="Arrow: Right 682"/>
                        <wps:cNvSpPr/>
                        <wps:spPr>
                          <a:xfrm>
                            <a:off x="2829471" y="223837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683" name="Group 683"/>
                        <wpg:cNvGrpSpPr/>
                        <wpg:grpSpPr>
                          <a:xfrm>
                            <a:off x="189791" y="1926007"/>
                            <a:ext cx="1334164" cy="653362"/>
                            <a:chOff x="109414" y="2509474"/>
                            <a:chExt cx="1810927" cy="886840"/>
                          </a:xfrm>
                        </wpg:grpSpPr>
                        <pic:pic xmlns:pic="http://schemas.openxmlformats.org/drawingml/2006/picture">
                          <pic:nvPicPr>
                            <pic:cNvPr id="684" name="Picture 684"/>
                            <pic:cNvPicPr>
                              <a:picLocks noChangeAspect="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85" name="Picture 685"/>
                            <pic:cNvPicPr>
                              <a:picLocks noChangeAspect="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686" name="Group 686"/>
                        <wpg:cNvGrpSpPr/>
                        <wpg:grpSpPr>
                          <a:xfrm>
                            <a:off x="196129" y="2880219"/>
                            <a:ext cx="1494170" cy="479897"/>
                            <a:chOff x="118017" y="3642287"/>
                            <a:chExt cx="2028111" cy="651388"/>
                          </a:xfrm>
                        </wpg:grpSpPr>
                        <pic:pic xmlns:pic="http://schemas.openxmlformats.org/drawingml/2006/picture">
                          <pic:nvPicPr>
                            <pic:cNvPr id="687" name="Picture 687"/>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88" name="Picture 688"/>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89" name="Picture 689"/>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690" name="Group 690"/>
                        <wpg:cNvGrpSpPr/>
                        <wpg:grpSpPr>
                          <a:xfrm>
                            <a:off x="195704" y="3654393"/>
                            <a:ext cx="1671395" cy="402979"/>
                            <a:chOff x="117441" y="4500037"/>
                            <a:chExt cx="2268667" cy="546983"/>
                          </a:xfrm>
                        </wpg:grpSpPr>
                        <pic:pic xmlns:pic="http://schemas.openxmlformats.org/drawingml/2006/picture">
                          <pic:nvPicPr>
                            <pic:cNvPr id="691" name="Picture 691"/>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92" name="Picture 692"/>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93" name="Picture 693"/>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94" name="Picture 694"/>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695" name="Group 695"/>
                        <wpg:cNvGrpSpPr/>
                        <wpg:grpSpPr>
                          <a:xfrm>
                            <a:off x="189791" y="4368823"/>
                            <a:ext cx="1800860" cy="358473"/>
                            <a:chOff x="109414" y="5243122"/>
                            <a:chExt cx="2444396" cy="486573"/>
                          </a:xfrm>
                        </wpg:grpSpPr>
                        <pic:pic xmlns:pic="http://schemas.openxmlformats.org/drawingml/2006/picture">
                          <pic:nvPicPr>
                            <pic:cNvPr id="696" name="Picture 696"/>
                            <pic:cNvPicPr>
                              <a:picLocks noChangeAspect="1"/>
                            </pic:cNvPicPr>
                          </pic:nvPicPr>
                          <pic:blipFill>
                            <a:blip r:embed="rId64"/>
                            <a:stretch>
                              <a:fillRect/>
                            </a:stretch>
                          </pic:blipFill>
                          <pic:spPr>
                            <a:xfrm>
                              <a:off x="109414" y="5243122"/>
                              <a:ext cx="480981" cy="486573"/>
                            </a:xfrm>
                            <a:prstGeom prst="rect">
                              <a:avLst/>
                            </a:prstGeom>
                          </pic:spPr>
                        </pic:pic>
                        <pic:pic xmlns:pic="http://schemas.openxmlformats.org/drawingml/2006/picture">
                          <pic:nvPicPr>
                            <pic:cNvPr id="697" name="Picture 697"/>
                            <pic:cNvPicPr>
                              <a:picLocks noChangeAspect="1"/>
                            </pic:cNvPicPr>
                          </pic:nvPicPr>
                          <pic:blipFill>
                            <a:blip r:embed="rId65"/>
                            <a:stretch>
                              <a:fillRect/>
                            </a:stretch>
                          </pic:blipFill>
                          <pic:spPr>
                            <a:xfrm>
                              <a:off x="604412" y="5243122"/>
                              <a:ext cx="480981" cy="480982"/>
                            </a:xfrm>
                            <a:prstGeom prst="rect">
                              <a:avLst/>
                            </a:prstGeom>
                          </pic:spPr>
                        </pic:pic>
                        <pic:pic xmlns:pic="http://schemas.openxmlformats.org/drawingml/2006/picture">
                          <pic:nvPicPr>
                            <pic:cNvPr id="698" name="Picture 698"/>
                            <pic:cNvPicPr>
                              <a:picLocks noChangeAspect="1"/>
                            </pic:cNvPicPr>
                          </pic:nvPicPr>
                          <pic:blipFill>
                            <a:blip r:embed="rId66"/>
                            <a:stretch>
                              <a:fillRect/>
                            </a:stretch>
                          </pic:blipFill>
                          <pic:spPr>
                            <a:xfrm>
                              <a:off x="1099412" y="5243122"/>
                              <a:ext cx="475454" cy="475455"/>
                            </a:xfrm>
                            <a:prstGeom prst="rect">
                              <a:avLst/>
                            </a:prstGeom>
                          </pic:spPr>
                        </pic:pic>
                        <pic:pic xmlns:pic="http://schemas.openxmlformats.org/drawingml/2006/picture">
                          <pic:nvPicPr>
                            <pic:cNvPr id="699" name="Picture 699"/>
                            <pic:cNvPicPr>
                              <a:picLocks noChangeAspect="1"/>
                            </pic:cNvPicPr>
                          </pic:nvPicPr>
                          <pic:blipFill>
                            <a:blip r:embed="rId67"/>
                            <a:stretch>
                              <a:fillRect/>
                            </a:stretch>
                          </pic:blipFill>
                          <pic:spPr>
                            <a:xfrm>
                              <a:off x="1588884" y="5243122"/>
                              <a:ext cx="475454" cy="475455"/>
                            </a:xfrm>
                            <a:prstGeom prst="rect">
                              <a:avLst/>
                            </a:prstGeom>
                          </pic:spPr>
                        </pic:pic>
                        <pic:pic xmlns:pic="http://schemas.openxmlformats.org/drawingml/2006/picture">
                          <pic:nvPicPr>
                            <pic:cNvPr id="700" name="Picture 700"/>
                            <pic:cNvPicPr>
                              <a:picLocks noChangeAspect="1"/>
                            </pic:cNvPicPr>
                          </pic:nvPicPr>
                          <pic:blipFill>
                            <a:blip r:embed="rId68"/>
                            <a:stretch>
                              <a:fillRect/>
                            </a:stretch>
                          </pic:blipFill>
                          <pic:spPr>
                            <a:xfrm>
                              <a:off x="2078355" y="5243122"/>
                              <a:ext cx="475455" cy="475455"/>
                            </a:xfrm>
                            <a:prstGeom prst="rect">
                              <a:avLst/>
                            </a:prstGeom>
                          </pic:spPr>
                        </pic:pic>
                      </wpg:wgp>
                      <wpg:wgp>
                        <wpg:cNvPr id="701" name="Group 701"/>
                        <wpg:cNvGrpSpPr/>
                        <wpg:grpSpPr>
                          <a:xfrm>
                            <a:off x="2034221" y="5285370"/>
                            <a:ext cx="1973119" cy="308726"/>
                            <a:chOff x="2612950" y="6164317"/>
                            <a:chExt cx="2678212" cy="419048"/>
                          </a:xfrm>
                        </wpg:grpSpPr>
                        <pic:pic xmlns:pic="http://schemas.openxmlformats.org/drawingml/2006/picture">
                          <pic:nvPicPr>
                            <pic:cNvPr id="702" name="Picture 702"/>
                            <pic:cNvPicPr>
                              <a:picLocks noChangeAspect="1"/>
                            </pic:cNvPicPr>
                          </pic:nvPicPr>
                          <pic:blipFill>
                            <a:blip r:embed="rId69"/>
                            <a:stretch>
                              <a:fillRect/>
                            </a:stretch>
                          </pic:blipFill>
                          <pic:spPr>
                            <a:xfrm>
                              <a:off x="2612950" y="6164317"/>
                              <a:ext cx="419048" cy="419048"/>
                            </a:xfrm>
                            <a:prstGeom prst="rect">
                              <a:avLst/>
                            </a:prstGeom>
                          </pic:spPr>
                        </pic:pic>
                        <pic:pic xmlns:pic="http://schemas.openxmlformats.org/drawingml/2006/picture">
                          <pic:nvPicPr>
                            <pic:cNvPr id="703" name="Picture 703"/>
                            <pic:cNvPicPr>
                              <a:picLocks noChangeAspect="1"/>
                            </pic:cNvPicPr>
                          </pic:nvPicPr>
                          <pic:blipFill>
                            <a:blip r:embed="rId70"/>
                            <a:stretch>
                              <a:fillRect/>
                            </a:stretch>
                          </pic:blipFill>
                          <pic:spPr>
                            <a:xfrm>
                              <a:off x="3068592" y="6164317"/>
                              <a:ext cx="409525" cy="419048"/>
                            </a:xfrm>
                            <a:prstGeom prst="rect">
                              <a:avLst/>
                            </a:prstGeom>
                          </pic:spPr>
                        </pic:pic>
                        <pic:pic xmlns:pic="http://schemas.openxmlformats.org/drawingml/2006/picture">
                          <pic:nvPicPr>
                            <pic:cNvPr id="704" name="Picture 704"/>
                            <pic:cNvPicPr>
                              <a:picLocks noChangeAspect="1"/>
                            </pic:cNvPicPr>
                          </pic:nvPicPr>
                          <pic:blipFill>
                            <a:blip r:embed="rId71"/>
                            <a:stretch>
                              <a:fillRect/>
                            </a:stretch>
                          </pic:blipFill>
                          <pic:spPr>
                            <a:xfrm>
                              <a:off x="3514709" y="6164317"/>
                              <a:ext cx="419049" cy="409524"/>
                            </a:xfrm>
                            <a:prstGeom prst="rect">
                              <a:avLst/>
                            </a:prstGeom>
                          </pic:spPr>
                        </pic:pic>
                        <pic:pic xmlns:pic="http://schemas.openxmlformats.org/drawingml/2006/picture">
                          <pic:nvPicPr>
                            <pic:cNvPr id="705" name="Picture 705"/>
                            <pic:cNvPicPr>
                              <a:picLocks noChangeAspect="1"/>
                            </pic:cNvPicPr>
                          </pic:nvPicPr>
                          <pic:blipFill>
                            <a:blip r:embed="rId72"/>
                            <a:stretch>
                              <a:fillRect/>
                            </a:stretch>
                          </pic:blipFill>
                          <pic:spPr>
                            <a:xfrm>
                              <a:off x="3970352" y="6164317"/>
                              <a:ext cx="419048" cy="419048"/>
                            </a:xfrm>
                            <a:prstGeom prst="rect">
                              <a:avLst/>
                            </a:prstGeom>
                          </pic:spPr>
                        </pic:pic>
                        <pic:pic xmlns:pic="http://schemas.openxmlformats.org/drawingml/2006/picture">
                          <pic:nvPicPr>
                            <pic:cNvPr id="706" name="Picture 706"/>
                            <pic:cNvPicPr>
                              <a:picLocks noChangeAspect="1"/>
                            </pic:cNvPicPr>
                          </pic:nvPicPr>
                          <pic:blipFill>
                            <a:blip r:embed="rId73"/>
                            <a:stretch>
                              <a:fillRect/>
                            </a:stretch>
                          </pic:blipFill>
                          <pic:spPr>
                            <a:xfrm>
                              <a:off x="4425994" y="6164317"/>
                              <a:ext cx="409523" cy="409524"/>
                            </a:xfrm>
                            <a:prstGeom prst="rect">
                              <a:avLst/>
                            </a:prstGeom>
                          </pic:spPr>
                        </pic:pic>
                        <pic:pic xmlns:pic="http://schemas.openxmlformats.org/drawingml/2006/picture">
                          <pic:nvPicPr>
                            <pic:cNvPr id="707" name="Picture 707"/>
                            <pic:cNvPicPr>
                              <a:picLocks noChangeAspect="1"/>
                            </pic:cNvPicPr>
                          </pic:nvPicPr>
                          <pic:blipFill>
                            <a:blip r:embed="rId74"/>
                            <a:stretch>
                              <a:fillRect/>
                            </a:stretch>
                          </pic:blipFill>
                          <pic:spPr>
                            <a:xfrm>
                              <a:off x="4872114" y="6164317"/>
                              <a:ext cx="419048" cy="409524"/>
                            </a:xfrm>
                            <a:prstGeom prst="rect">
                              <a:avLst/>
                            </a:prstGeom>
                          </pic:spPr>
                        </pic:pic>
                      </wpg:wgp>
                      <wpg:wgp>
                        <wpg:cNvPr id="708" name="Group 708"/>
                        <wpg:cNvGrpSpPr/>
                        <wpg:grpSpPr>
                          <a:xfrm>
                            <a:off x="3959438" y="4378181"/>
                            <a:ext cx="1813281" cy="349115"/>
                            <a:chOff x="5226143" y="5255824"/>
                            <a:chExt cx="2461255" cy="473871"/>
                          </a:xfrm>
                        </wpg:grpSpPr>
                        <pic:pic xmlns:pic="http://schemas.openxmlformats.org/drawingml/2006/picture">
                          <pic:nvPicPr>
                            <pic:cNvPr id="709" name="Picture 709"/>
                            <pic:cNvPicPr>
                              <a:picLocks noChangeAspect="1"/>
                            </pic:cNvPicPr>
                          </pic:nvPicPr>
                          <pic:blipFill>
                            <a:blip r:embed="rId75"/>
                            <a:stretch>
                              <a:fillRect/>
                            </a:stretch>
                          </pic:blipFill>
                          <pic:spPr>
                            <a:xfrm>
                              <a:off x="5226143" y="5255824"/>
                              <a:ext cx="468425" cy="473871"/>
                            </a:xfrm>
                            <a:prstGeom prst="rect">
                              <a:avLst/>
                            </a:prstGeom>
                          </pic:spPr>
                        </pic:pic>
                        <pic:pic xmlns:pic="http://schemas.openxmlformats.org/drawingml/2006/picture">
                          <pic:nvPicPr>
                            <pic:cNvPr id="710" name="Picture 710"/>
                            <pic:cNvPicPr>
                              <a:picLocks noChangeAspect="1"/>
                            </pic:cNvPicPr>
                          </pic:nvPicPr>
                          <pic:blipFill>
                            <a:blip r:embed="rId76"/>
                            <a:stretch>
                              <a:fillRect/>
                            </a:stretch>
                          </pic:blipFill>
                          <pic:spPr>
                            <a:xfrm>
                              <a:off x="5724438" y="5255824"/>
                              <a:ext cx="473871" cy="473871"/>
                            </a:xfrm>
                            <a:prstGeom prst="rect">
                              <a:avLst/>
                            </a:prstGeom>
                          </pic:spPr>
                        </pic:pic>
                        <pic:pic xmlns:pic="http://schemas.openxmlformats.org/drawingml/2006/picture">
                          <pic:nvPicPr>
                            <pic:cNvPr id="711" name="Picture 711"/>
                            <pic:cNvPicPr>
                              <a:picLocks noChangeAspect="1"/>
                            </pic:cNvPicPr>
                          </pic:nvPicPr>
                          <pic:blipFill>
                            <a:blip r:embed="rId77"/>
                            <a:stretch>
                              <a:fillRect/>
                            </a:stretch>
                          </pic:blipFill>
                          <pic:spPr>
                            <a:xfrm>
                              <a:off x="6228180" y="5255824"/>
                              <a:ext cx="469542" cy="469544"/>
                            </a:xfrm>
                            <a:prstGeom prst="rect">
                              <a:avLst/>
                            </a:prstGeom>
                          </pic:spPr>
                        </pic:pic>
                        <pic:pic xmlns:pic="http://schemas.openxmlformats.org/drawingml/2006/picture">
                          <pic:nvPicPr>
                            <pic:cNvPr id="712" name="Picture 712"/>
                            <pic:cNvPicPr>
                              <a:picLocks noChangeAspect="1"/>
                            </pic:cNvPicPr>
                          </pic:nvPicPr>
                          <pic:blipFill>
                            <a:blip r:embed="rId78"/>
                            <a:stretch>
                              <a:fillRect/>
                            </a:stretch>
                          </pic:blipFill>
                          <pic:spPr>
                            <a:xfrm>
                              <a:off x="6727592" y="5255824"/>
                              <a:ext cx="469542" cy="469544"/>
                            </a:xfrm>
                            <a:prstGeom prst="rect">
                              <a:avLst/>
                            </a:prstGeom>
                          </pic:spPr>
                        </pic:pic>
                        <pic:pic xmlns:pic="http://schemas.openxmlformats.org/drawingml/2006/picture">
                          <pic:nvPicPr>
                            <pic:cNvPr id="713" name="Picture 713"/>
                            <pic:cNvPicPr>
                              <a:picLocks noChangeAspect="1"/>
                            </pic:cNvPicPr>
                          </pic:nvPicPr>
                          <pic:blipFill>
                            <a:blip r:embed="rId79"/>
                            <a:stretch>
                              <a:fillRect/>
                            </a:stretch>
                          </pic:blipFill>
                          <pic:spPr>
                            <a:xfrm>
                              <a:off x="7227004" y="5255824"/>
                              <a:ext cx="460394" cy="465686"/>
                            </a:xfrm>
                            <a:prstGeom prst="rect">
                              <a:avLst/>
                            </a:prstGeom>
                          </pic:spPr>
                        </pic:pic>
                      </wpg:wgp>
                      <wpg:wgp>
                        <wpg:cNvPr id="714" name="Group 714"/>
                        <wpg:cNvGrpSpPr/>
                        <wpg:grpSpPr>
                          <a:xfrm>
                            <a:off x="4102030" y="3656130"/>
                            <a:ext cx="1670689" cy="394416"/>
                            <a:chOff x="5419690" y="4502394"/>
                            <a:chExt cx="2267708" cy="535361"/>
                          </a:xfrm>
                        </wpg:grpSpPr>
                        <pic:pic xmlns:pic="http://schemas.openxmlformats.org/drawingml/2006/picture">
                          <pic:nvPicPr>
                            <pic:cNvPr id="715" name="Picture 715"/>
                            <pic:cNvPicPr>
                              <a:picLocks noChangeAspect="1"/>
                            </pic:cNvPicPr>
                          </pic:nvPicPr>
                          <pic:blipFill>
                            <a:blip r:embed="rId80"/>
                            <a:stretch>
                              <a:fillRect/>
                            </a:stretch>
                          </pic:blipFill>
                          <pic:spPr>
                            <a:xfrm>
                              <a:off x="7161290" y="4502394"/>
                              <a:ext cx="526108" cy="526108"/>
                            </a:xfrm>
                            <a:prstGeom prst="rect">
                              <a:avLst/>
                            </a:prstGeom>
                          </pic:spPr>
                        </pic:pic>
                        <pic:pic xmlns:pic="http://schemas.openxmlformats.org/drawingml/2006/picture">
                          <pic:nvPicPr>
                            <pic:cNvPr id="716" name="Picture 716"/>
                            <pic:cNvPicPr>
                              <a:picLocks noChangeAspect="1"/>
                            </pic:cNvPicPr>
                          </pic:nvPicPr>
                          <pic:blipFill>
                            <a:blip r:embed="rId81"/>
                            <a:stretch>
                              <a:fillRect/>
                            </a:stretch>
                          </pic:blipFill>
                          <pic:spPr>
                            <a:xfrm>
                              <a:off x="6577897" y="4502394"/>
                              <a:ext cx="532301" cy="535361"/>
                            </a:xfrm>
                            <a:prstGeom prst="rect">
                              <a:avLst/>
                            </a:prstGeom>
                          </pic:spPr>
                        </pic:pic>
                        <pic:pic xmlns:pic="http://schemas.openxmlformats.org/drawingml/2006/picture">
                          <pic:nvPicPr>
                            <pic:cNvPr id="717" name="Picture 717"/>
                            <pic:cNvPicPr>
                              <a:picLocks noChangeAspect="1"/>
                            </pic:cNvPicPr>
                          </pic:nvPicPr>
                          <pic:blipFill>
                            <a:blip r:embed="rId82"/>
                            <a:stretch>
                              <a:fillRect/>
                            </a:stretch>
                          </pic:blipFill>
                          <pic:spPr>
                            <a:xfrm>
                              <a:off x="5993885" y="4502394"/>
                              <a:ext cx="532920" cy="529875"/>
                            </a:xfrm>
                            <a:prstGeom prst="rect">
                              <a:avLst/>
                            </a:prstGeom>
                          </pic:spPr>
                        </pic:pic>
                        <pic:pic xmlns:pic="http://schemas.openxmlformats.org/drawingml/2006/picture">
                          <pic:nvPicPr>
                            <pic:cNvPr id="718" name="Picture 718"/>
                            <pic:cNvPicPr>
                              <a:picLocks noChangeAspect="1"/>
                            </pic:cNvPicPr>
                          </pic:nvPicPr>
                          <pic:blipFill>
                            <a:blip r:embed="rId83"/>
                            <a:stretch>
                              <a:fillRect/>
                            </a:stretch>
                          </pic:blipFill>
                          <pic:spPr>
                            <a:xfrm>
                              <a:off x="5419690" y="4502394"/>
                              <a:ext cx="523103" cy="526109"/>
                            </a:xfrm>
                            <a:prstGeom prst="rect">
                              <a:avLst/>
                            </a:prstGeom>
                          </pic:spPr>
                        </pic:pic>
                      </wpg:wgp>
                      <wpg:wgp>
                        <wpg:cNvPr id="719" name="Group 719"/>
                        <wpg:cNvGrpSpPr/>
                        <wpg:grpSpPr>
                          <a:xfrm>
                            <a:off x="4280671" y="2888671"/>
                            <a:ext cx="1489661" cy="471445"/>
                            <a:chOff x="5662168" y="3653759"/>
                            <a:chExt cx="2021990" cy="639916"/>
                          </a:xfrm>
                        </wpg:grpSpPr>
                        <pic:pic xmlns:pic="http://schemas.openxmlformats.org/drawingml/2006/picture">
                          <pic:nvPicPr>
                            <pic:cNvPr id="720" name="Picture 720"/>
                            <pic:cNvPicPr>
                              <a:picLocks noChangeAspect="1"/>
                            </pic:cNvPicPr>
                          </pic:nvPicPr>
                          <pic:blipFill>
                            <a:blip r:embed="rId84"/>
                            <a:stretch>
                              <a:fillRect/>
                            </a:stretch>
                          </pic:blipFill>
                          <pic:spPr>
                            <a:xfrm>
                              <a:off x="7044243" y="3653759"/>
                              <a:ext cx="639915" cy="639916"/>
                            </a:xfrm>
                            <a:prstGeom prst="rect">
                              <a:avLst/>
                            </a:prstGeom>
                          </pic:spPr>
                        </pic:pic>
                        <pic:pic xmlns:pic="http://schemas.openxmlformats.org/drawingml/2006/picture">
                          <pic:nvPicPr>
                            <pic:cNvPr id="721" name="Picture 721"/>
                            <pic:cNvPicPr>
                              <a:picLocks noChangeAspect="1"/>
                            </pic:cNvPicPr>
                          </pic:nvPicPr>
                          <pic:blipFill>
                            <a:blip r:embed="rId85"/>
                            <a:stretch>
                              <a:fillRect/>
                            </a:stretch>
                          </pic:blipFill>
                          <pic:spPr>
                            <a:xfrm>
                              <a:off x="6351742" y="3653759"/>
                              <a:ext cx="630491" cy="634116"/>
                            </a:xfrm>
                            <a:prstGeom prst="rect">
                              <a:avLst/>
                            </a:prstGeom>
                          </pic:spPr>
                        </pic:pic>
                        <pic:pic xmlns:pic="http://schemas.openxmlformats.org/drawingml/2006/picture">
                          <pic:nvPicPr>
                            <pic:cNvPr id="722" name="Picture 722"/>
                            <pic:cNvPicPr>
                              <a:picLocks noChangeAspect="1"/>
                            </pic:cNvPicPr>
                          </pic:nvPicPr>
                          <pic:blipFill>
                            <a:blip r:embed="rId86"/>
                            <a:stretch>
                              <a:fillRect/>
                            </a:stretch>
                          </pic:blipFill>
                          <pic:spPr>
                            <a:xfrm>
                              <a:off x="5662168" y="3653759"/>
                              <a:ext cx="627565" cy="627565"/>
                            </a:xfrm>
                            <a:prstGeom prst="rect">
                              <a:avLst/>
                            </a:prstGeom>
                          </pic:spPr>
                        </pic:pic>
                      </wpg:wgp>
                      <wpg:wgp>
                        <wpg:cNvPr id="723" name="Group 723"/>
                        <wpg:cNvGrpSpPr/>
                        <wpg:grpSpPr>
                          <a:xfrm>
                            <a:off x="4446049" y="1903061"/>
                            <a:ext cx="1324072" cy="652756"/>
                            <a:chOff x="5886643" y="2478329"/>
                            <a:chExt cx="1797229" cy="886017"/>
                          </a:xfrm>
                        </wpg:grpSpPr>
                        <pic:pic xmlns:pic="http://schemas.openxmlformats.org/drawingml/2006/picture">
                          <pic:nvPicPr>
                            <pic:cNvPr id="724" name="Picture 724"/>
                            <pic:cNvPicPr>
                              <a:picLocks noChangeAspect="1"/>
                            </pic:cNvPicPr>
                          </pic:nvPicPr>
                          <pic:blipFill>
                            <a:blip r:embed="rId87"/>
                            <a:stretch>
                              <a:fillRect/>
                            </a:stretch>
                          </pic:blipFill>
                          <pic:spPr>
                            <a:xfrm>
                              <a:off x="6807248" y="2482797"/>
                              <a:ext cx="876624" cy="881549"/>
                            </a:xfrm>
                            <a:prstGeom prst="rect">
                              <a:avLst/>
                            </a:prstGeom>
                          </pic:spPr>
                        </pic:pic>
                        <pic:pic xmlns:pic="http://schemas.openxmlformats.org/drawingml/2006/picture">
                          <pic:nvPicPr>
                            <pic:cNvPr id="725" name="Picture 725"/>
                            <pic:cNvPicPr>
                              <a:picLocks noChangeAspect="1"/>
                            </pic:cNvPicPr>
                          </pic:nvPicPr>
                          <pic:blipFill>
                            <a:blip r:embed="rId88"/>
                            <a:stretch>
                              <a:fillRect/>
                            </a:stretch>
                          </pic:blipFill>
                          <pic:spPr>
                            <a:xfrm>
                              <a:off x="5886643" y="2478329"/>
                              <a:ext cx="876625" cy="876624"/>
                            </a:xfrm>
                            <a:prstGeom prst="rect">
                              <a:avLst/>
                            </a:prstGeom>
                          </pic:spPr>
                        </pic:pic>
                      </wpg:wgp>
                      <pic:pic xmlns:pic="http://schemas.openxmlformats.org/drawingml/2006/picture">
                        <pic:nvPicPr>
                          <pic:cNvPr id="726" name="Picture 726"/>
                          <pic:cNvPicPr>
                            <a:picLocks noChangeAspect="1"/>
                          </pic:cNvPicPr>
                        </pic:nvPicPr>
                        <pic:blipFill>
                          <a:blip r:embed="rId89" cstate="print">
                            <a:extLst>
                              <a:ext uri="{BEBA8EAE-BF5A-486C-A8C5-ECC9F3942E4B}">
                                <a14:imgProps xmlns:a14="http://schemas.microsoft.com/office/drawing/2010/main">
                                  <a14:imgLayer r:embed="rId90">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2248"/>
                            <a:ext cx="1282818" cy="1282818"/>
                          </a:xfrm>
                          <a:prstGeom prst="rect">
                            <a:avLst/>
                          </a:prstGeom>
                        </pic:spPr>
                      </pic:pic>
                      <wps:wsp>
                        <wps:cNvPr id="727" name="Arrow: Bent 727"/>
                        <wps:cNvSpPr/>
                        <wps:spPr>
                          <a:xfrm>
                            <a:off x="4115885" y="85279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728" name="Arrow: Bent-Up 728"/>
                        <wps:cNvSpPr/>
                        <wps:spPr>
                          <a:xfrm rot="16200000" flipH="1" flipV="1">
                            <a:off x="2093495" y="423798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729" name="Rectangle 729"/>
                        <wps:cNvSpPr/>
                        <wps:spPr>
                          <a:xfrm>
                            <a:off x="2651702" y="4858119"/>
                            <a:ext cx="751840" cy="283272"/>
                          </a:xfrm>
                          <a:prstGeom prst="rect">
                            <a:avLst/>
                          </a:prstGeom>
                        </wps:spPr>
                        <wps:txbx>
                          <w:txbxContent>
                            <w:p w14:paraId="0DA38CAA"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5CBCF3BC" id="Canvas 730" o:spid="_x0000_s1066" editas="canvas" style="width:467.3pt;height:445.05pt;mso-position-horizontal-relative:char;mso-position-vertical-relative:line" coordsize="59347,5652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">
                <v:shape id="_x0000_s1067" type="#_x0000_t75" style="position:absolute;width:59347;height:56521;visibility:visible;mso-wrap-style:square" filled="t">
                  <v:fill o:detectmouseclick="t"/>
                  <v:path o:connecttype="none"/>
                </v:shape>
                <v:roundrect id="Rectangle: Rounded Corners 639" o:spid="_x0000_s1068" style="position:absolute;left:44337;top:2128;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" fillcolor="#f2f2f2 [3052]" strokecolor="#a5a5a5 [3206]" strokeweight=".5pt">
                  <v:stroke joinstyle="miter"/>
                </v:roundrect>
                <v:roundrect id="Rectangle: Rounded Corners 192" o:spid="_x0000_s1069" style="position:absolute;left:31914;top:18840;width:26921;height:7401;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" fillcolor="#f2f2f2 [3052]" strokecolor="#a5a5a5 [3206]" strokeweight=".5pt">
                  <v:stroke joinstyle="miter"/>
                </v:roundrect>
                <v:roundrect id="Rectangle: Rounded Corners 193" o:spid="_x0000_s1070" style="position:absolute;left:31956;top:28573;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" fillcolor="#f2f2f2 [3052]" strokecolor="#a5a5a5 [3206]" strokeweight=".5pt">
                  <v:stroke joinstyle="miter"/>
                </v:roundrect>
                <v:roundrect id="Rectangle: Rounded Corners 194" o:spid="_x0000_s1071" style="position:absolute;left:31856;top:36445;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" fillcolor="#f2f2f2 [3052]" strokecolor="#a5a5a5 [3206]" strokeweight=".5pt">
                  <v:stroke joinstyle="miter"/>
                </v:roundrect>
                <v:roundrect id="Rectangle: Rounded Corners 195" o:spid="_x0000_s1072" style="position:absolute;left:31856;top:43401;width:26920;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" fillcolor="#f2f2f2 [3052]" strokecolor="#a5a5a5 [3206]" strokeweight=".5pt">
                  <v:stroke joinstyle="miter"/>
                </v:roundrect>
                <v:roundrect id="Rectangle: Rounded Corners 196" o:spid="_x0000_s1073" style="position:absolute;left:1091;top:43401;width:26921;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" fillcolor="#f2f2f2 [3052]" strokecolor="#a5a5a5 [3206]" strokeweight=".5pt">
                  <v:stroke joinstyle="miter"/>
                </v:roundrect>
                <v:shape id="Freeform: Shape 197" o:spid="_x0000_s1074" style="position:absolute;left:19906;top:50616;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198" o:spid="_x0000_s1075" style="position:absolute;left:1091;top:36445;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" fillcolor="#f2f2f2 [3052]" strokecolor="#a5a5a5 [3206]" strokeweight=".5pt">
                  <v:stroke joinstyle="miter"/>
                </v:roundrect>
                <v:roundrect id="Rectangle: Rounded Corners 199" o:spid="_x0000_s1076" style="position:absolute;left:1091;top:28641;width:26921;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" fillcolor="#f2f2f2 [3052]" strokecolor="#a5a5a5 [3206]" strokeweight=".5pt">
                  <v:stroke joinstyle="miter"/>
                </v:roundrect>
                <v:roundrect id="Rectangle: Rounded Corners 200" o:spid="_x0000_s1077" style="position:absolute;left:1091;top:18840;width:26921;height:7401;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" fillcolor="#f2f2f2 [3052]" strokecolor="#a5a5a5 [3206]" strokeweight=".5pt">
                  <v:stroke joinstyle="miter"/>
                </v:roundrect>
                <v:roundrect id="Rectangle: Rounded Corners 201" o:spid="_x0000_s1078" style="position:absolute;left:1091;top:2127;width:35777;height:127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" fillcolor="#f2f2f2 [3052]" strokecolor="#a5a5a5 [3206]" strokeweight=".5pt">
                  <v:stroke joinstyle="miter"/>
                </v:roundrect>
                <v:shape id="Arrow: Bent-Up 202" o:spid="_x0000_s1079" style="position:absolute;left:17738;top:28251;width:5263;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203" o:spid="_x0000_s1080" style="position:absolute;left:19496;top:35647;width:5193;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204" o:spid="_x0000_s1081" style="position:absolute;left:24693;top:48849;width:4360;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205" o:spid="_x0000_s1082" style="position:absolute;left:33171;top:47400;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206" o:spid="_x0000_s1083" style="position:absolute;left:35010;top:40753;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207" o:spid="_x0000_s1084" style="position:absolute;left:36484;top:34116;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208" o:spid="_x0000_s1085" style="position:absolute;left:38799;top:26455;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209" o:spid="_x0000_s1086" style="position:absolute;left:16308;top:19308;width:11426;height:6274"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210"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" fillcolor="#ffc310 [3031]" stroked="f">
                    <v:fill color2="#fcbd00 [3175]" rotate="t" colors="0 #ffc746;.5 #ffc600;1 #e5b600" focus="100%" type="gradient">
                      <o:fill v:ext="view" type="gradientUnscaled"/>
                    </v:fill>
                    <v:shadow on="t" color="black" opacity="41287f" offset="0,1.5pt"/>
                  </v:rect>
                  <v:rect id="Rectangle 211"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2"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rect id="Rectangle 213"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Qy6wgAAANwAAAAPAAAAZHJzL2Rvd25yZXYueG1sRI/disIw&#10;FITvhX2HcBb2TlMV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BeGQy6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4"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JTOwgAAANwAAAAPAAAAZHJzL2Rvd25yZXYueG1sRI/disIw&#10;FITvhX2HcBb2TlNFtH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DR8JTO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5"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216"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" fillcolor="#ffc310 [3031]" stroked="f">
                    <v:fill color2="#fcbd00 [3175]" rotate="t" colors="0 #ffc746;.5 #ffc600;1 #e5b600" focus="100%" type="gradient">
                      <o:fill v:ext="view" type="gradientUnscaled"/>
                    </v:fill>
                    <v:shadow on="t" color="black" opacity="41287f" offset="0,1.5pt"/>
                  </v:rect>
                </v:group>
                <v:group id="Group 217" o:spid="_x0000_s1094" style="position:absolute;left:20886;top:29048;width:6843;height:4360"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rect id="Rectangle 218"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19"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20"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8"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229"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0"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vKMwQAAANwAAAAPAAAAZHJzL2Rvd25yZXYueG1sRE/LisIw&#10;FN0P+A/hCrMbUy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DIe8o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1"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cXxQAAANwAAAAPAAAAZHJzL2Rvd25yZXYueG1sRI/dasJA&#10;FITvhb7Dcgre6cYU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BdUlc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2"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lgxQAAANwAAAAPAAAAZHJzL2Rvd25yZXYueG1sRI/dagIx&#10;FITvC32HcAre1WxXk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CtgMl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33" o:spid="_x0000_s1103" style="position:absolute;left:23032;top:37141;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rect id="Rectangle 234"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fSPxQAAANwAAAAPAAAAZHJzL2Rvd25yZXYueG1sRI/RasJA&#10;FETfC/2H5RZ8q5vGU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NJfS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5"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VEUxQAAANwAAAAPAAAAZHJzL2Rvd25yZXYueG1sRI/RasJA&#10;FETfC/2H5RZ8q5tGWk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AiaVE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6"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7"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2r4xQAAANwAAAAPAAAAZHJzL2Rvd25yZXYueG1sRI/RasJA&#10;FETfC/2H5RZ8q5tGaE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C992r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38"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6KwQAAANwAAAAPAAAAZHJzL2Rvd25yZXYueG1sRE/LisIw&#10;FN0P+A/hCrMbUy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Mxo/o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39"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FsRxQAAANwAAAAPAAAAZHJzL2Rvd25yZXYueG1sRI/RasJA&#10;FETfC/2H5RZ8q5tGKG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CjJFs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0"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IHxwQAAANwAAAAPAAAAZHJzL2Rvd25yZXYueG1sRE/LisIw&#10;FN0P+A/hCrMbU4vI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GoYgf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1"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CRqxQAAANwAAAAPAAAAZHJzL2Rvd25yZXYueG1sRI/dasJA&#10;FITvhb7Dcgre6cZQpK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AFVCR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2"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rodxQAAANwAAAAPAAAAZHJzL2Rvd25yZXYueG1sRI/dagIx&#10;FITvC32HcAre1WwXkb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D1hro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3"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h+GxQAAANwAAAAPAAAAZHJzL2Rvd25yZXYueG1sRI/RasJA&#10;FETfC/2H5RZ8q5vGU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ayh+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4"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4fyxQAAANwAAAAPAAAAZHJzL2Rvd25yZXYueG1sRI/dagIx&#10;FITvC75DOELvatZFSl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AVI4f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5"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246" o:spid="_x0000_s1116" style="position:absolute;left:23708;top:44268;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rect id="Rectangle 247"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48"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49"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0"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251"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2"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3"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4lbxQAAANwAAAAPAAAAZHJzL2Rvd25yZXYueG1sRI/RasJA&#10;FETfC/2H5RZ8q5tGWk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AfE4l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4"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255"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0"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mvMwQAAANwAAAAPAAAAZHJzL2Rvd25yZXYueG1sRE/LisIw&#10;FN0P+A/hCrMbUy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MEma8z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21"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5XxQAAANwAAAAPAAAAZHJzL2Rvd25yZXYueG1sRI/dasJA&#10;FITvhb7Dcgre6cYU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Cuas5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2"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AgxQAAANwAAAAPAAAAZHJzL2Rvd25yZXYueG1sRI/dagIx&#10;FITvC32HcAre1WxXk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BeuFA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3"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PW7xQAAANwAAAAPAAAAZHJzL2Rvd25yZXYueG1sRI/dagIx&#10;FITvC75DOELvatYVSl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Ax9PW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4"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3PxQAAANwAAAAPAAAAZHJzL2Rvd25yZXYueG1sRI/RasJA&#10;FETfC/2H5RZ8q5vGU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C+HW3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5"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26"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1YjxQAAANwAAAAPAAAAZHJzL2Rvd25yZXYueG1sRI/dasJA&#10;FITvhb7Dcgq9001TkB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Ahg1Y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5"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3GUxQAAANwAAAAPAAAAZHJzL2Rvd25yZXYueG1sRI/RasJA&#10;FETfC/7DcoW+6Ual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BHO3G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6"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e/jxAAAANwAAAAPAAAAZHJzL2Rvd25yZXYueG1sRI/dasJA&#10;FITvC77DcoTe1Y0W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Lfp7+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67"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p4xQAAANwAAAAPAAAAZHJzL2Rvd25yZXYueG1sRI/dagIx&#10;FITvhb5DOIXeabYW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DYpUp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68"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t4KwQAAANwAAAAPAAAAZHJzL2Rvd25yZXYueG1sRE/NisIw&#10;EL4LvkMYwZumK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Kk63gr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69"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nuRxQAAANwAAAAPAAAAZHJzL2Rvd25yZXYueG1sRI/dagIx&#10;FITvhb5DOIXeabYW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DGdnu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0"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UTRwQAAANwAAAAPAAAAZHJzL2Rvd25yZXYueG1sRE/NisIw&#10;EL4v+A5hBG9rqoI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NKVRNH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group id="Group 371" o:spid="_x0000_s1139" style="position:absolute;left:28446;top:51017;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rect id="Rectangle 372"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389xQAAANwAAAAPAAAAZHJzL2Rvd25yZXYueG1sRI/RasJA&#10;FETfC/2H5RZ8q5tGaE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BNC38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3"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9qmxQAAANwAAAAPAAAAZHJzL2Rvd25yZXYueG1sRI/dagIx&#10;FITvC75DOIXe1WwV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AiR9q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4"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LSxQAAANwAAAAPAAAAZHJzL2Rvd25yZXYueG1sRI/dagIx&#10;FITvhb5DOAXvarYq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CtrkL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5"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udJxQAAANwAAAAPAAAAZHJzL2Rvd25yZXYueG1sRI/dagIx&#10;FITvhb5DOAXvaraK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DC4ud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6"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Hk+xQAAANwAAAAPAAAAZHJzL2Rvd25yZXYueG1sRI/dagIx&#10;FITvhb5DOIXeabYW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AyMH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7"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ylxQAAANwAAAAPAAAAZHJzL2Rvd25yZXYueG1sRI/RasJA&#10;FETfC/7DcoW+6UaF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BdfNy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78"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0jXwQAAANwAAAAPAAAAZHJzL2Rvd25yZXYueG1sRE/NisIw&#10;EL4v+A5hBG9rqoI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CzjSNf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79"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1MxQAAANwAAAAPAAAAZHJzL2Rvd25yZXYueG1sRI/dagIx&#10;FITvhb5DOAXvarYK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BDr+1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0"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DT2wQAAANwAAAAPAAAAZHJzL2Rvd25yZXYueG1sRE/NisIw&#10;EL4LvkMYYW+a6oJ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OdANPb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1"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JFtwwAAANwAAAAPAAAAZHJzL2Rvd25yZXYueG1sRI/RisIw&#10;FETfhf2HcBd801QF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iAyRb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2"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g8axAAAANwAAAAPAAAAZHJzL2Rvd25yZXYueG1sRI/RasJA&#10;FETfC/2H5RZ8q5tGEE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HjeDx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3"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qqBwwAAANwAAAAPAAAAZHJzL2Rvd25yZXYueG1sRI/RisIw&#10;FETfhf2HcBd801QF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F5Kqgc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384"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zL1xQAAANwAAAAPAAAAZHJzL2Rvd25yZXYueG1sRI/dagIx&#10;FITvBd8hHME7zVaL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CYezL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5"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5duxQAAANwAAAAPAAAAZHJzL2Rvd25yZXYueG1sRI/dagIx&#10;FITvBd8hHME7zVap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D3N5d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86"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QkZxAAAANwAAAAPAAAAZHJzL2Rvd25yZXYueG1sRI/disIw&#10;FITvhX2HcBa801QX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AflCR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38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jjwwQAAANwAAAAPAAAAZHJzL2Rvd25yZXYueG1sRE/NisIw&#10;EL4LvkMYYW+a6oJ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Bk2OPD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8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p1rxQAAANwAAAAPAAAAZHJzL2Rvd25yZXYueG1sRI/RasJA&#10;FETfC/7DcoW+6UaF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B2ep1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aIrwQAAANwAAAAPAAAAZHJzL2Rvd25yZXYueG1sRE/NisIw&#10;EL4v+A5hBG9rqoK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GKZoiv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QewxQAAANwAAAAPAAAAZHJzL2Rvd25yZXYueG1sRI/dagIx&#10;FITvBd8hHME7zapQ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AN1Qe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5nHxQAAANwAAAAPAAAAZHJzL2Rvd25yZXYueG1sRI/RasJA&#10;FETfC/2H5RZ8q5tGKG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D9B5n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zxcxQAAANwAAAAPAAAAZHJzL2Rvd25yZXYueG1sRI/dagIx&#10;FITvC75DOIXe1WwV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CSSzx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qQoxQAAANwAAAAPAAAAZHJzL2Rvd25yZXYueG1sRI/dagIx&#10;FITvhb5DOAXvarYq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AdoqQ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gGzxQAAANwAAAAPAAAAZHJzL2Rvd25yZXYueG1sRI/dagIx&#10;FITvhb5DOAXvaraK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By7gG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J/ExQAAANwAAAAPAAAAZHJzL2Rvd25yZXYueG1sRI/dagIx&#10;FITvhb5DOIXeabYW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CCP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DpfxQAAANwAAAAPAAAAZHJzL2Rvd25yZXYueG1sRI/dagIx&#10;FITvhb5DOAXvarYK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DtcDp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39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64twQAAANwAAAAPAAAAZHJzL2Rvd25yZXYueG1sRE/NisIw&#10;EL4v+A5hBG9rqoK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Jzvri3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39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u2xQAAANwAAAAPAAAAZHJzL2Rvd25yZXYueG1sRI/dagIx&#10;FITvBd8hHME7zVah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Dzowu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frJwgAAANwAAAAPAAAAZHJzL2Rvd25yZXYueG1sRE/dasIw&#10;FL4f7B3CGXi3ppMx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BKOfr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V9SxQAAANwAAAAPAAAAZHJzL2Rvd25yZXYueG1sRI/dasJA&#10;FITvC77DcoTe1U2kSI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AldV9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02" o:spid="_x0000_s1169" style="position:absolute;left:32538;top:37070;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rect id="Rectangle 403"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2S+xQAAANwAAAAPAAAAZHJzL2Rvd25yZXYueG1sRI/dagIx&#10;FITvhb5DOIXeaVZbpK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C662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4"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vzKxAAAANwAAAAPAAAAZHJzL2Rvd25yZXYueG1sRI/disIw&#10;FITvF3yHcIS9W1NFlq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DUC/M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05"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6"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cmxQAAANwAAAAPAAAAZHJzL2Rvd25yZXYueG1sRI/RasJA&#10;FETfhf7Dcgu+6aZBpK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CqnMc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7"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GK9xQAAANwAAAAPAAAAZHJzL2Rvd25yZXYueG1sRI/dagIx&#10;FITvhb5DOIXeaVYp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DF0GK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08"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bPwgAAANwAAAAPAAAAZHJzL2Rvd25yZXYueG1sRE/dasIw&#10;FL4f7B3CGXi3ppMx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C0T/b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09"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1NUxQAAANwAAAAPAAAAZHJzL2Rvd25yZXYueG1sRI/dagIx&#10;FITvhb5DOIXeaVYp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DbA1N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0"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GwUwQAAANwAAAAPAAAAZHJzL2Rvd25yZXYueG1sRE/NisIw&#10;EL4LvkMYwZumisj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M/gb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1"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MmPxQAAANwAAAAPAAAAZHJzL2Rvd25yZXYueG1sRI/dasJA&#10;FITvBd9hOULvdBMp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CgrMm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2"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lf4xQAAANwAAAAPAAAAZHJzL2Rvd25yZXYueG1sRI/dasJA&#10;FITvhb7Dcgre6cZQpK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BQflf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3"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jxQAAANwAAAAPAAAAZHJzL2Rvd25yZXYueG1sRI/dagIx&#10;FITvBd8hHME7zapF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A/MvJ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77E97E1B" w14:textId="77777777" w:rsidR="001C3C5D" w:rsidRDefault="001C3C5D" w:rsidP="001A6E94">
                          <w:pPr>
                            <w:jc w:val="center"/>
                          </w:pPr>
                        </w:p>
                      </w:txbxContent>
                    </v:textbox>
                  </v:rect>
                  <v:rect id="Rectangle 414"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2oXxQAAANwAAAAPAAAAZHJzL2Rvd25yZXYueG1sRI/dasJA&#10;FITvhb7Dcgre6UaR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w22o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15" o:spid="_x0000_s1182" style="position:absolute;left:32447;top:28988;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rect id="Rectangle 416"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VH7xAAAANwAAAAPAAAAZHJzL2Rvd25yZXYueG1sRI/disIw&#10;FITvF3yHcIS9W1Nlk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C9FUf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17"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fRgxQAAANwAAAAPAAAAZHJzL2Rvd25yZXYueG1sRI/dagIx&#10;FITvBd8hHME7zSpS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BACfR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18"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mASwQAAANwAAAAPAAAAZHJzL2Rvd25yZXYueG1sRE/NisIw&#10;EL4LvkMYwZumisj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DGWY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19"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sWJxQAAANwAAAAPAAAAZHJzL2Rvd25yZXYueG1sRI/dagIx&#10;FITvBd8hHME7zSpS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Be2sW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0"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apwQAAANwAAAAPAAAAZHJzL2Rvd25yZXYueG1sRE/LisIw&#10;FN0P+A/hCrMbU4vI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AGMpq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21"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MyxQAAANwAAAAPAAAAZHJzL2Rvd25yZXYueG1sRI/dasJA&#10;FITvhb7Dcgre6cZQpK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BuwAM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2"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1FxQAAANwAAAAPAAAAZHJzL2Rvd25yZXYueG1sRI/dagIx&#10;FITvC32HcAre1WwXkb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CeEp1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23"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jjexQAAANwAAAAPAAAAZHJzL2Rvd25yZXYueG1sRI/RasJA&#10;FETfC/2H5RZ8q5vGU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DxXjj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424" o:spid="_x0000_s1191" style="position:absolute;left:33010;top:19358;width:10402;height:6275"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rect id="Rectangle 425"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26"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7"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28"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29"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30"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v:rect id="Rectangle 432" o:spid="_x0000_s1198" style="position:absolute;left:31986;top:19429;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ze5wgAAANwAAAAPAAAAZHJzL2Rvd25yZXYueG1sRI/disIw&#10;FITvF3yHcATv1nRVVr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Mqze5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id="Group 433" o:spid="_x0000_s1199" style="position:absolute;left:32239;top:44213;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rect id="Rectangle 640"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y3owQAAANwAAAAPAAAAZHJzL2Rvd25yZXYueG1sRE/NisIw&#10;EL4LvkMYwZumioh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HGXLe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1"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4hzxAAAANwAAAAPAAAAZHJzL2Rvd25yZXYueG1sRI/disIw&#10;FITvF3yHcIS9W1Nlk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B7biHP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2"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RYExQAAANwAAAAPAAAAZHJzL2Rvd25yZXYueG1sRI/dasJA&#10;FITvhb7Dcgq9001Dk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DuCRY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3"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bOfxQAAANwAAAAPAAAAZHJzL2Rvd25yZXYueG1sRI/RasJA&#10;FETfC/7DcoW+6UYt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BRbO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4"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vrxQAAANwAAAAPAAAAZHJzL2Rvd25yZXYueG1sRI/RasJA&#10;FETfC/7DcoW+1U2DSE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AOrCv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5"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6"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hAHxAAAANwAAAAPAAAAZHJzL2Rvd25yZXYueG1sRI/dasJA&#10;FITvC77DcoTe1Y1Sgq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JEyEAf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47"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WcxQAAANwAAAAPAAAAZHJzL2Rvd25yZXYueG1sRI/dagIx&#10;FITvhb5DOIXeabZStG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D+frW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48"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HuwQAAANwAAAAPAAAAZHJzL2Rvd25yZXYueG1sRE/NisIw&#10;EL4LvkMYwZumioh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I/hIe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49"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YR1xQAAANwAAAAPAAAAZHJzL2Rvd25yZXYueG1sRI/dagIx&#10;FITvhb5DOIXeabZSxG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DgrYR1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0"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1"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2"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3"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CVCxQAAANwAAAAPAAAAZHJzL2Rvd25yZXYueG1sRI/RasJA&#10;FETfC/7DcoW+6Ual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AEnCVC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4"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5"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6"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657"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58"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659"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660"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" fillcolor="#ffc310 [3031]" stroked="f">
                    <v:fill color2="#fcbd00 [3175]" rotate="t" colors="0 #ffc746;.5 #ffc600;1 #e5b600" focus="100%" type="gradient">
                      <o:fill v:ext="view" type="gradientUnscaled"/>
                    </v:fill>
                    <v:shadow on="t" color="#7f7f7f [1612]" opacity="41287f" offset="0,1.5pt"/>
                  </v:rect>
                  <v:rect id="Rectangle 661"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2" o:spid="_x0000_s1222" type="#_x0000_t13" style="position:absolute;left:28294;top:44877;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rect id="Rectangle 663" o:spid="_x0000_s1223" style="position:absolute;left:1304;top:16885;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" filled="f" stroked="f">
                  <v:textbox style="mso-fit-shape-to-text:t">
                    <w:txbxContent>
                      <w:p w14:paraId="7F52B20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664" o:spid="_x0000_s1224" style="position:absolute;left:1304;top:26680;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" filled="f" stroked="f">
                  <v:textbox style="mso-fit-shape-to-text:t">
                    <w:txbxContent>
                      <w:p w14:paraId="3DE0E08C"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665" o:spid="_x0000_s1225" style="position:absolute;left:1305;top:34669;width:5975;height:2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" filled="f" stroked="f">
                  <v:textbox>
                    <w:txbxContent>
                      <w:p w14:paraId="36B42A6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666" o:spid="_x0000_s1226" style="position:absolute;left:1304;top:41601;width:5976;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" filled="f" stroked="f">
                  <v:textbox style="mso-fit-shape-to-text:t">
                    <w:txbxContent>
                      <w:p w14:paraId="5364E855"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667" o:spid="_x0000_s1227" style="position:absolute;left:54972;top:41579;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" filled="f" stroked="f">
                  <v:textbox style="mso-fit-shape-to-text:t">
                    <w:txbxContent>
                      <w:p w14:paraId="4F9C1D23"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668" o:spid="_x0000_s1228" style="position:absolute;left:54969;top:34525;width:4375;height:4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" filled="f" stroked="f">
                  <v:textbox style="mso-fit-shape-to-text:t">
                    <w:txbxContent>
                      <w:p w14:paraId="08E13800"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669" o:spid="_x0000_s1229" style="position:absolute;left:54969;top:26519;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" filled="f" stroked="f">
                  <v:textbox style="mso-fit-shape-to-text:t">
                    <w:txbxContent>
                      <w:p w14:paraId="57A0A2D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670" o:spid="_x0000_s1230" style="position:absolute;left:54949;top:16943;width:4375;height:4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" filled="f" stroked="f">
                  <v:textbox style="mso-fit-shape-to-text:t">
                    <w:txbxContent>
                      <w:p w14:paraId="51F0F592"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671" o:spid="_x0000_s1231" type="#_x0000_t75" style="position:absolute;left:13013;top:4016;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">
                  <v:imagedata r:id="rId91" o:title=""/>
                </v:shape>
                <v:shape id="Picture 672" o:spid="_x0000_s1232" type="#_x0000_t75" style="position:absolute;left:24963;top:4016;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">
                  <v:imagedata r:id="rId92" o:title=""/>
                </v:shape>
                <v:rect id="Rectangle 673" o:spid="_x0000_s1233" style="position:absolute;left:3003;top:2321;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" filled="f" stroked="f">
                  <v:textbox style="mso-fit-shape-to-text:t">
                    <w:txbxContent>
                      <w:p w14:paraId="27FA5010"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674" o:spid="_x0000_s1234" style="position:absolute;left:16666;top:2321;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" filled="f" stroked="f">
                  <v:textbox style="mso-fit-shape-to-text:t">
                    <w:txbxContent>
                      <w:p w14:paraId="109A6E43"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675" o:spid="_x0000_s1235" style="position:absolute;left:28647;top:2257;width:6845;height:4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" filled="f" stroked="f">
                  <v:textbox style="mso-fit-shape-to-text:t">
                    <w:txbxContent>
                      <w:p w14:paraId="70E7AB1D" w14:textId="77777777" w:rsidR="001C3C5D" w:rsidRPr="009D5874" w:rsidRDefault="001C3C5D" w:rsidP="001A6E9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676" o:spid="_x0000_s1236" type="#_x0000_t75" style="position:absolute;left:1957;top:4016;width:10194;height:9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">
                  <v:imagedata r:id="rId93" o:title=""/>
                </v:shape>
                <v:rect id="Rectangle 677" o:spid="_x0000_s1237" style="position:absolute;left:2457;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" filled="f" stroked="f">
                  <v:textbox>
                    <w:txbxContent>
                      <w:p w14:paraId="4451C5F2" w14:textId="77777777" w:rsidR="001C3C5D" w:rsidRPr="00FF3AD8" w:rsidRDefault="001C3C5D" w:rsidP="001A6E9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678" o:spid="_x0000_s1238" style="position:absolute;left:44389;top:11;width:946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" filled="f" stroked="f">
                  <v:textbox>
                    <w:txbxContent>
                      <w:p w14:paraId="44FF5EC3" w14:textId="77777777" w:rsidR="001C3C5D" w:rsidRPr="00EE4875" w:rsidRDefault="001C3C5D" w:rsidP="001A6E9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79" o:spid="_x0000_s1239" type="#_x0000_t67" style="position:absolute;left:18007;top:14865;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" adj="17244" fillcolor="#ee853d [3029]" stroked="f">
                  <v:fill color2="#ec7a2d [3173]" rotate="t" colors="0 #f18c55;.5 #f67b28;1 #e56b17" focus="100%" type="gradient">
                    <o:fill v:ext="view" type="gradientUnscaled"/>
                  </v:fill>
                  <v:shadow on="t" color="black" opacity="41287f" offset="0,1.5pt"/>
                </v:shape>
                <v:shape id="Arrow: Right 680" o:spid="_x0000_s1240" type="#_x0000_t13" style="position:absolute;left:28294;top:38222;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681" o:spid="_x0000_s1241" type="#_x0000_t13" style="position:absolute;left:28294;top:31046;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" adj="19553" fillcolor="#aaa [3030]" strokecolor="#a5a5a5 [3206]" strokeweight=".5pt">
                  <v:fill color2="#a3a3a3 [3174]" rotate="t" colors="0 #afafaf;.5 #a5a5a5;1 #929292" focus="100%" type="gradient">
                    <o:fill v:ext="view" type="gradientUnscaled"/>
                  </v:fill>
                </v:shape>
                <v:shape id="Arrow: Right 682" o:spid="_x0000_s1242" type="#_x0000_t13" style="position:absolute;left:28294;top:22383;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" adj="19553" fillcolor="#aaa [3030]" strokecolor="#a5a5a5 [3206]" strokeweight=".5pt">
                  <v:fill color2="#a3a3a3 [3174]" rotate="t" colors="0 #afafaf;.5 #a5a5a5;1 #929292" focus="100%" type="gradient">
                    <o:fill v:ext="view" type="gradientUnscaled"/>
                  </v:fill>
                </v:shape>
                <v:group id="Group 683" o:spid="_x0000_s1243" style="position:absolute;left:1897;top:19260;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">
                  <v:shape id="Picture 684"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">
                    <v:imagedata r:id="rId94" o:title=""/>
                  </v:shape>
                  <v:shape id="Picture 685"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">
                    <v:imagedata r:id="rId95" o:title=""/>
                  </v:shape>
                </v:group>
                <v:group id="Group 686" o:spid="_x0000_s1246" style="position:absolute;left:1961;top:28802;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">
                  <v:shape id="Picture 687"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">
                    <v:imagedata r:id="rId96" o:title=""/>
                  </v:shape>
                  <v:shape id="Picture 688"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">
                    <v:imagedata r:id="rId97" o:title=""/>
                  </v:shape>
                  <v:shape id="Picture 689"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">
                    <v:imagedata r:id="rId98" o:title=""/>
                  </v:shape>
                </v:group>
                <v:group id="Group 690" o:spid="_x0000_s1250" style="position:absolute;left:1957;top:36543;width:16713;height:4030"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">
                  <v:shape id="Picture 691"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">
                    <v:imagedata r:id="rId99" o:title=""/>
                  </v:shape>
                  <v:shape id="Picture 692"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">
                    <v:imagedata r:id="rId100" o:title=""/>
                  </v:shape>
                  <v:shape id="Picture 693"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">
                    <v:imagedata r:id="rId101" o:title=""/>
                  </v:shape>
                  <v:shape id="Picture 694"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">
                    <v:imagedata r:id="rId102" o:title=""/>
                  </v:shape>
                </v:group>
                <v:group id="Group 695" o:spid="_x0000_s1255" style="position:absolute;left:1897;top:43688;width:18009;height:3584"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">
                  <v:shape id="Picture 696"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">
                    <v:imagedata r:id="rId103" o:title=""/>
                  </v:shape>
                  <v:shape id="Picture 697"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">
                    <v:imagedata r:id="rId104" o:title=""/>
                  </v:shape>
                  <v:shape id="Picture 698"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">
                    <v:imagedata r:id="rId105" o:title=""/>
                  </v:shape>
                  <v:shape id="Picture 699"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">
                    <v:imagedata r:id="rId106" o:title=""/>
                  </v:shape>
                  <v:shape id="Picture 700"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">
                    <v:imagedata r:id="rId107" o:title=""/>
                  </v:shape>
                </v:group>
                <v:group id="Group 701" o:spid="_x0000_s1261" style="position:absolute;left:20342;top:52853;width:19731;height:3087"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">
                  <v:shape id="Picture 702"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">
                    <v:imagedata r:id="rId108" o:title=""/>
                  </v:shape>
                  <v:shape id="Picture 703"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">
                    <v:imagedata r:id="rId109" o:title=""/>
                  </v:shape>
                  <v:shape id="Picture 704"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">
                    <v:imagedata r:id="rId110" o:title=""/>
                  </v:shape>
                  <v:shape id="Picture 705"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">
                    <v:imagedata r:id="rId111" o:title=""/>
                  </v:shape>
                  <v:shape id="Picture 706"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">
                    <v:imagedata r:id="rId112" o:title=""/>
                  </v:shape>
                  <v:shape id="Picture 707"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">
                    <v:imagedata r:id="rId113" o:title=""/>
                  </v:shape>
                </v:group>
                <v:group id="Group 708" o:spid="_x0000_s1268" style="position:absolute;left:39594;top:43781;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">
                  <v:shape id="Picture 709"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">
                    <v:imagedata r:id="rId114" o:title=""/>
                  </v:shape>
                  <v:shape id="Picture 710"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">
                    <v:imagedata r:id="rId115" o:title=""/>
                  </v:shape>
                  <v:shape id="Picture 711"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">
                    <v:imagedata r:id="rId116" o:title=""/>
                  </v:shape>
                  <v:shape id="Picture 712"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">
                    <v:imagedata r:id="rId117" o:title=""/>
                  </v:shape>
                  <v:shape id="Picture 713"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">
                    <v:imagedata r:id="rId118" o:title=""/>
                  </v:shape>
                </v:group>
                <v:group id="Group 714" o:spid="_x0000_s1274" style="position:absolute;left:41020;top:36561;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">
                  <v:shape id="Picture 715"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">
                    <v:imagedata r:id="rId119" o:title=""/>
                  </v:shape>
                  <v:shape id="Picture 716"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">
                    <v:imagedata r:id="rId120" o:title=""/>
                  </v:shape>
                  <v:shape id="Picture 717"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">
                    <v:imagedata r:id="rId121" o:title=""/>
                  </v:shape>
                  <v:shape id="Picture 718"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">
                    <v:imagedata r:id="rId122" o:title=""/>
                  </v:shape>
                </v:group>
                <v:group id="Group 719" o:spid="_x0000_s1279" style="position:absolute;left:42806;top:28886;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">
                  <v:shape id="Picture 720"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">
                    <v:imagedata r:id="rId123" o:title=""/>
                  </v:shape>
                  <v:shape id="Picture 721"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">
                    <v:imagedata r:id="rId124" o:title=""/>
                  </v:shape>
                  <v:shape id="Picture 722"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">
                    <v:imagedata r:id="rId125" o:title=""/>
                  </v:shape>
                </v:group>
                <v:group id="Group 723" o:spid="_x0000_s1283" style="position:absolute;left:44460;top:19030;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Jqz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eA1SeHvTDgCcv0LAAD//wMAUEsBAi0AFAAGAAgAAAAhANvh9svuAAAAhQEAABMAAAAAAAAA&#10;AAAAAAAAAAAAAFtDb250ZW50X1R5cGVzXS54bWxQSwECLQAUAAYACAAAACEAWvQsW78AAAAVAQAA&#10;CwAAAAAAAAAAAAAAAAAfAQAAX3JlbHMvLnJlbHNQSwECLQAUAAYACAAAACEARuias8YAAADcAAAA&#10;DwAAAAAAAAAAAAAAAAAHAgAAZHJzL2Rvd25yZXYueG1sUEsFBgAAAAADAAMAtwAAAPoCAAAAAA==&#10;">
                  <v:shape id="Picture 72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">
                    <v:imagedata r:id="rId126" o:title=""/>
                  </v:shape>
                  <v:shape id="Picture 72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">
                    <v:imagedata r:id="rId127" o:title=""/>
                  </v:shape>
                </v:group>
                <v:shape id="Picture 726" o:spid="_x0000_s1286" type="#_x0000_t75" style="position:absolute;left:45053;top:2922;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">
                  <v:imagedata r:id="rId128" o:title=""/>
                </v:shape>
                <v:shape id="Arrow: Bent 727" o:spid="_x0000_s1287" style="position:absolute;left:41158;top:8527;width:3231;height:10313;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728" o:spid="_x0000_s1288" style="position:absolute;left:20935;top:42379;width:4594;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729" o:spid="_x0000_s1289" style="position:absolute;left:26517;top:48581;width:7518;height:28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" filled="f" stroked="f">
                  <v:textbox>
                    <w:txbxContent>
                      <w:p w14:paraId="0DA38CAA" w14:textId="77777777" w:rsidR="001C3C5D" w:rsidRPr="00337F87" w:rsidRDefault="001C3C5D" w:rsidP="001A6E9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3B4BC0C9" w:rsidR="00394A6D" w:rsidRPr="005A6307" w:rsidRDefault="00231D13" w:rsidP="00231D13">
      <w:pPr>
        <w:pStyle w:val="Caption"/>
        <w:rPr>
          <w:rFonts w:ascii="Calibri" w:hAnsi="Calibri" w:cs="Calibri"/>
          <w:i w:val="0"/>
          <w:iCs w:val="0"/>
        </w:rPr>
      </w:pPr>
      <w:bookmarkStart w:id="15" w:name="_Ref81460686"/>
      <w:r w:rsidRPr="005A6307">
        <w:rPr>
          <w:i w:val="0"/>
          <w:iCs w:val="0"/>
        </w:rPr>
        <w:t>Fig</w:t>
      </w:r>
      <w:r w:rsidR="00435229">
        <w:rPr>
          <w:i w:val="0"/>
          <w:iCs w:val="0"/>
        </w:rPr>
        <w:t>.</w:t>
      </w:r>
      <w:r w:rsidRPr="005A6307">
        <w:rPr>
          <w:i w:val="0"/>
          <w:iCs w:val="0"/>
        </w:rPr>
        <w:t xml:space="preserve"> </w:t>
      </w:r>
      <w:r w:rsidRPr="005A6307">
        <w:rPr>
          <w:i w:val="0"/>
          <w:iCs w:val="0"/>
        </w:rPr>
        <w:fldChar w:fldCharType="begin"/>
      </w:r>
      <w:r w:rsidRPr="005A6307">
        <w:rPr>
          <w:i w:val="0"/>
          <w:iCs w:val="0"/>
        </w:rPr>
        <w:instrText>SEQ Figure \* ARABIC</w:instrText>
      </w:r>
      <w:r w:rsidRPr="005A6307">
        <w:rPr>
          <w:i w:val="0"/>
          <w:iCs w:val="0"/>
        </w:rPr>
        <w:fldChar w:fldCharType="separate"/>
      </w:r>
      <w:r w:rsidR="008066DF">
        <w:rPr>
          <w:i w:val="0"/>
          <w:iCs w:val="0"/>
          <w:noProof/>
        </w:rPr>
        <w:t>8</w:t>
      </w:r>
      <w:r w:rsidRPr="005A6307">
        <w:rPr>
          <w:i w:val="0"/>
          <w:iCs w:val="0"/>
        </w:rPr>
        <w:fldChar w:fldCharType="end"/>
      </w:r>
      <w:bookmarkEnd w:id="15"/>
      <w:r w:rsidRPr="005A6307">
        <w:rPr>
          <w:i w:val="0"/>
          <w:iCs w:val="0"/>
        </w:rPr>
        <w:t xml:space="preserve">. </w:t>
      </w:r>
      <w:r w:rsidR="00435229">
        <w:rPr>
          <w:i w:val="0"/>
          <w:iCs w:val="0"/>
        </w:rPr>
        <w:t>V</w:t>
      </w:r>
      <w:r w:rsidRPr="005A6307">
        <w:rPr>
          <w:i w:val="0"/>
          <w:iCs w:val="0"/>
        </w:rPr>
        <w:t xml:space="preserve">isualization of an image tile process by different </w:t>
      </w:r>
      <w:r w:rsidR="00CD71CA" w:rsidRPr="00832850">
        <w:t>U-Net</w:t>
      </w:r>
      <w:r w:rsidR="00832850" w:rsidRPr="00832850">
        <w:t>-A</w:t>
      </w:r>
      <w:r w:rsidR="00656C7D" w:rsidRPr="005A6307">
        <w:rPr>
          <w:i w:val="0"/>
          <w:iCs w:val="0"/>
        </w:rPr>
        <w:t xml:space="preserve"> layers</w:t>
      </w:r>
      <w:r w:rsidR="000975B8" w:rsidRPr="005A6307">
        <w:rPr>
          <w:i w:val="0"/>
          <w:iCs w:val="0"/>
        </w:rPr>
        <w:t>.</w:t>
      </w:r>
      <w:r w:rsidR="000975B8" w:rsidRPr="005A6307">
        <w:rPr>
          <w:rFonts w:ascii="Calibri" w:hAnsi="Calibri" w:cs="Calibri"/>
          <w:i w:val="0"/>
          <w:iCs w:val="0"/>
        </w:rPr>
        <w:t xml:space="preserve"> The last activation map of each layer was used to visualize its pattern recognition capability.</w:t>
      </w:r>
      <w:r w:rsidR="00A9634F" w:rsidRPr="005A6307">
        <w:rPr>
          <w:i w:val="0"/>
          <w:iCs w:val="0"/>
        </w:rPr>
        <w:t xml:space="preserve"> Note </w:t>
      </w:r>
      <w:r w:rsidR="00435229">
        <w:rPr>
          <w:i w:val="0"/>
          <w:iCs w:val="0"/>
        </w:rPr>
        <w:t xml:space="preserve">that </w:t>
      </w:r>
      <w:r w:rsidR="00A9634F" w:rsidRPr="005A6307">
        <w:rPr>
          <w:i w:val="0"/>
          <w:iCs w:val="0"/>
        </w:rPr>
        <w:t xml:space="preserve">we selected </w:t>
      </w:r>
      <w:r w:rsidR="00435229">
        <w:rPr>
          <w:i w:val="0"/>
          <w:iCs w:val="0"/>
        </w:rPr>
        <w:t xml:space="preserve">only </w:t>
      </w:r>
      <w:r w:rsidR="00F3266A" w:rsidRPr="005A6307">
        <w:rPr>
          <w:i w:val="0"/>
          <w:iCs w:val="0"/>
        </w:rPr>
        <w:t xml:space="preserve">a few activation maps for </w:t>
      </w:r>
      <w:r w:rsidR="004F7426" w:rsidRPr="005A6307">
        <w:rPr>
          <w:i w:val="0"/>
          <w:iCs w:val="0"/>
        </w:rPr>
        <w:t xml:space="preserve">the </w:t>
      </w:r>
      <w:r w:rsidR="00F3266A" w:rsidRPr="005A6307">
        <w:rPr>
          <w:i w:val="0"/>
          <w:iCs w:val="0"/>
        </w:rPr>
        <w:t>visualization</w:t>
      </w:r>
      <w:r w:rsidR="00055135">
        <w:rPr>
          <w:i w:val="0"/>
          <w:iCs w:val="0"/>
        </w:rPr>
        <w:t>,</w:t>
      </w:r>
      <w:r w:rsidR="00F3266A" w:rsidRPr="005A6307">
        <w:rPr>
          <w:i w:val="0"/>
          <w:iCs w:val="0"/>
        </w:rPr>
        <w:t xml:space="preserve"> </w:t>
      </w:r>
      <w:r w:rsidR="00C61442" w:rsidRPr="005A6307">
        <w:rPr>
          <w:i w:val="0"/>
          <w:iCs w:val="0"/>
        </w:rPr>
        <w:t xml:space="preserve">given limited </w:t>
      </w:r>
      <w:r w:rsidR="002630F0" w:rsidRPr="005A6307">
        <w:rPr>
          <w:i w:val="0"/>
          <w:iCs w:val="0"/>
        </w:rPr>
        <w:t xml:space="preserve">page </w:t>
      </w:r>
      <w:r w:rsidR="00C61442" w:rsidRPr="005A6307">
        <w:rPr>
          <w:i w:val="0"/>
          <w:iCs w:val="0"/>
        </w:rPr>
        <w:t>space</w:t>
      </w:r>
      <w:r w:rsidR="00787281">
        <w:rPr>
          <w:i w:val="0"/>
          <w:iCs w:val="0"/>
        </w:rPr>
        <w:t>.</w:t>
      </w:r>
    </w:p>
    <w:p w14:paraId="31A524CE" w14:textId="4DA25755" w:rsidR="00394A6D" w:rsidRPr="00032303" w:rsidRDefault="00CF050D" w:rsidP="00625C38">
      <w:pPr>
        <w:pStyle w:val="Heading2"/>
        <w:rPr>
          <w:rFonts w:cstheme="majorHAnsi"/>
        </w:rPr>
      </w:pPr>
      <w:r w:rsidRPr="00032303">
        <w:rPr>
          <w:rFonts w:cstheme="majorHAnsi"/>
        </w:rPr>
        <w:t>3</w:t>
      </w:r>
      <w:r w:rsidR="00394A6D" w:rsidRPr="00032303">
        <w:rPr>
          <w:rFonts w:cstheme="majorHAnsi"/>
        </w:rPr>
        <w:t>.</w:t>
      </w:r>
      <w:r w:rsidR="00D731E5" w:rsidRPr="00032303">
        <w:rPr>
          <w:rFonts w:cstheme="majorHAnsi"/>
        </w:rPr>
        <w:t>2</w:t>
      </w:r>
      <w:r w:rsidR="00435229" w:rsidRPr="00032303">
        <w:rPr>
          <w:rFonts w:cstheme="majorHAnsi"/>
        </w:rPr>
        <w:t>.</w:t>
      </w:r>
      <w:r w:rsidR="00394A6D" w:rsidRPr="00032303">
        <w:rPr>
          <w:rFonts w:cstheme="majorHAnsi"/>
        </w:rPr>
        <w:t xml:space="preserve"> </w:t>
      </w:r>
      <w:r w:rsidR="00A02223" w:rsidRPr="00032303">
        <w:rPr>
          <w:rFonts w:cstheme="majorHAnsi"/>
        </w:rPr>
        <w:t xml:space="preserve">Validation </w:t>
      </w:r>
      <w:r w:rsidR="00EC7C82" w:rsidRPr="00032303">
        <w:rPr>
          <w:rFonts w:cstheme="majorHAnsi"/>
        </w:rPr>
        <w:t>maps</w:t>
      </w:r>
    </w:p>
    <w:p w14:paraId="0FF34202" w14:textId="1A89520A" w:rsidR="000314CE" w:rsidRPr="00424860" w:rsidRDefault="00C76C65" w:rsidP="00D71802">
      <w:pPr>
        <w:rPr>
          <w:noProof/>
        </w:rPr>
      </w:pPr>
      <w:r w:rsidRPr="00424860">
        <w:t xml:space="preserve">The transition potential map </w:t>
      </w:r>
      <w:r w:rsidR="001A5CE5">
        <w:t>(</w:t>
      </w:r>
      <w:r w:rsidR="00E60DD0" w:rsidRPr="00424860">
        <w:rPr>
          <w:highlight w:val="yellow"/>
        </w:rPr>
        <w:fldChar w:fldCharType="begin"/>
      </w:r>
      <w:r w:rsidR="00E60DD0" w:rsidRPr="00424860">
        <w:instrText xml:space="preserve"> REF _Ref81460739 \h </w:instrText>
      </w:r>
      <w:r w:rsidR="00E60DD0" w:rsidRPr="00424860">
        <w:rPr>
          <w:highlight w:val="yellow"/>
        </w:rPr>
      </w:r>
      <w:r w:rsidR="00E60DD0" w:rsidRPr="00424860">
        <w:rPr>
          <w:highlight w:val="yellow"/>
        </w:rPr>
        <w:fldChar w:fldCharType="separate"/>
      </w:r>
      <w:r w:rsidR="008066DF" w:rsidRPr="00C7258F">
        <w:t>Fig</w:t>
      </w:r>
      <w:r w:rsidR="008066DF">
        <w:t>.</w:t>
      </w:r>
      <w:r w:rsidR="008066DF" w:rsidRPr="00C7258F">
        <w:t xml:space="preserve"> </w:t>
      </w:r>
      <w:r w:rsidR="008066DF">
        <w:rPr>
          <w:i/>
          <w:iCs/>
          <w:noProof/>
        </w:rPr>
        <w:t>9</w:t>
      </w:r>
      <w:r w:rsidR="00E60DD0" w:rsidRPr="00424860">
        <w:rPr>
          <w:highlight w:val="yellow"/>
        </w:rPr>
        <w:fldChar w:fldCharType="end"/>
      </w:r>
      <w:r w:rsidR="001A5CE5">
        <w:t>)</w:t>
      </w:r>
      <w:r w:rsidR="00D63A69" w:rsidRPr="00424860">
        <w:t xml:space="preserve"> </w:t>
      </w:r>
      <w:r w:rsidR="00B74F0A">
        <w:t xml:space="preserve">illustrates the gravity effect where </w:t>
      </w:r>
      <w:r w:rsidR="001A5CE5">
        <w:t>p</w:t>
      </w:r>
      <w:r w:rsidR="593782F3" w:rsidRPr="00424860">
        <w:t>i</w:t>
      </w:r>
      <w:r w:rsidR="000015AA" w:rsidRPr="00424860">
        <w:t>xels near large</w:t>
      </w:r>
      <w:r w:rsidR="00317CD0" w:rsidRPr="00424860">
        <w:t>r</w:t>
      </w:r>
      <w:r w:rsidR="000015AA" w:rsidRPr="00424860">
        <w:t xml:space="preserve"> towns and cities were </w:t>
      </w:r>
      <w:r w:rsidR="105EF1B6" w:rsidRPr="00424860">
        <w:t>associated with</w:t>
      </w:r>
      <w:r w:rsidR="004B270D" w:rsidRPr="00424860">
        <w:t xml:space="preserve"> higher</w:t>
      </w:r>
      <w:r w:rsidR="00B74F0A">
        <w:t xml:space="preserve"> urban</w:t>
      </w:r>
      <w:r w:rsidR="004B270D" w:rsidRPr="00424860">
        <w:t xml:space="preserve"> transition potential </w:t>
      </w:r>
      <w:r w:rsidR="000015AA" w:rsidRPr="00424860">
        <w:t xml:space="preserve">than </w:t>
      </w:r>
      <w:r w:rsidR="00435229">
        <w:t xml:space="preserve">those </w:t>
      </w:r>
      <w:r w:rsidR="00B74F0A">
        <w:t>near</w:t>
      </w:r>
      <w:r w:rsidR="00435229">
        <w:t xml:space="preserve"> </w:t>
      </w:r>
      <w:r w:rsidR="000015AA" w:rsidRPr="00424860">
        <w:t>small</w:t>
      </w:r>
      <w:r w:rsidR="00B74F0A">
        <w:t>er</w:t>
      </w:r>
      <w:r w:rsidR="000015AA" w:rsidRPr="00424860">
        <w:t xml:space="preserve"> villages. For example, a large </w:t>
      </w:r>
      <w:r w:rsidR="000C44C1" w:rsidRPr="00424860">
        <w:t>area</w:t>
      </w:r>
      <w:r w:rsidR="000015AA" w:rsidRPr="00424860">
        <w:t xml:space="preserve"> surrounding </w:t>
      </w:r>
      <w:proofErr w:type="spellStart"/>
      <w:r w:rsidR="00BE4666" w:rsidRPr="00424860">
        <w:t>Sui</w:t>
      </w:r>
      <w:r w:rsidR="00C957CD">
        <w:t>x</w:t>
      </w:r>
      <w:r w:rsidR="00BE4666" w:rsidRPr="00424860">
        <w:t>ian</w:t>
      </w:r>
      <w:proofErr w:type="spellEnd"/>
      <w:r w:rsidR="00BE4666" w:rsidRPr="00424860">
        <w:t xml:space="preserve"> </w:t>
      </w:r>
      <w:r w:rsidR="000015AA" w:rsidRPr="00424860">
        <w:t>w</w:t>
      </w:r>
      <w:r w:rsidR="00B60760" w:rsidRPr="00424860">
        <w:t xml:space="preserve">as identified as having </w:t>
      </w:r>
      <w:r w:rsidR="000015AA" w:rsidRPr="00424860">
        <w:t xml:space="preserve">high </w:t>
      </w:r>
      <w:r w:rsidR="000B37C5" w:rsidRPr="00424860">
        <w:t>transition potential</w:t>
      </w:r>
      <w:r w:rsidR="000015AA" w:rsidRPr="00424860">
        <w:t xml:space="preserve"> </w:t>
      </w:r>
      <w:r w:rsidR="00B34EB9" w:rsidRPr="00424860">
        <w:t xml:space="preserve">while </w:t>
      </w:r>
      <w:r w:rsidR="00A4759D">
        <w:t xml:space="preserve">much smaller areas </w:t>
      </w:r>
      <w:r w:rsidR="00915270" w:rsidRPr="00424860">
        <w:t xml:space="preserve">at the </w:t>
      </w:r>
      <w:r w:rsidR="000B37C5" w:rsidRPr="00424860">
        <w:t>edges of nearby villages</w:t>
      </w:r>
      <w:r w:rsidR="00FA02D5">
        <w:t xml:space="preserve"> exhibited high transition potential</w:t>
      </w:r>
      <w:r w:rsidR="000B37C5" w:rsidRPr="00424860">
        <w:t>.</w:t>
      </w:r>
      <w:r w:rsidR="008F11D9" w:rsidRPr="00424860">
        <w:t xml:space="preserve"> Similar patterns were </w:t>
      </w:r>
      <w:r w:rsidR="00435229">
        <w:t>found</w:t>
      </w:r>
      <w:r w:rsidR="008F11D9" w:rsidRPr="00424860">
        <w:t xml:space="preserve"> </w:t>
      </w:r>
      <w:r w:rsidR="00FA02D5">
        <w:t>near</w:t>
      </w:r>
      <w:r w:rsidR="008F11D9" w:rsidRPr="00424860">
        <w:t xml:space="preserve"> </w:t>
      </w:r>
      <w:proofErr w:type="spellStart"/>
      <w:r w:rsidR="003B5646" w:rsidRPr="00424860">
        <w:t>Yang</w:t>
      </w:r>
      <w:r w:rsidR="003B5646">
        <w:t>y</w:t>
      </w:r>
      <w:r w:rsidR="003B5646" w:rsidRPr="00424860">
        <w:t>uan</w:t>
      </w:r>
      <w:proofErr w:type="spellEnd"/>
      <w:r w:rsidR="003B5646" w:rsidRPr="00424860">
        <w:t xml:space="preserve"> </w:t>
      </w:r>
      <w:r w:rsidR="00793025" w:rsidRPr="00424860">
        <w:t xml:space="preserve">and </w:t>
      </w:r>
      <w:proofErr w:type="spellStart"/>
      <w:r w:rsidR="003B5646" w:rsidRPr="00424860">
        <w:t>Du</w:t>
      </w:r>
      <w:r w:rsidR="003B5646">
        <w:t>l</w:t>
      </w:r>
      <w:r w:rsidR="003B5646" w:rsidRPr="00424860">
        <w:t>ing</w:t>
      </w:r>
      <w:proofErr w:type="spellEnd"/>
      <w:r w:rsidR="00DD16AD" w:rsidRPr="00424860">
        <w:t>.</w:t>
      </w:r>
      <w:r w:rsidR="00B043C9" w:rsidRPr="00424860">
        <w:t xml:space="preserve"> </w:t>
      </w:r>
      <w:r w:rsidR="00D64324" w:rsidRPr="00424860">
        <w:t>L</w:t>
      </w:r>
      <w:r w:rsidR="00B043C9" w:rsidRPr="00424860">
        <w:t xml:space="preserve">inear </w:t>
      </w:r>
      <w:r w:rsidR="00D64324" w:rsidRPr="00424860">
        <w:t xml:space="preserve">development patterns </w:t>
      </w:r>
      <w:r w:rsidR="00B043C9" w:rsidRPr="00424860">
        <w:t xml:space="preserve">were </w:t>
      </w:r>
      <w:r w:rsidR="00AD37ED" w:rsidRPr="00424860">
        <w:t xml:space="preserve">also </w:t>
      </w:r>
      <w:r w:rsidR="00B043C9" w:rsidRPr="00424860">
        <w:t xml:space="preserve">captured </w:t>
      </w:r>
      <w:r w:rsidR="7D113EFF" w:rsidRPr="00424860">
        <w:lastRenderedPageBreak/>
        <w:t xml:space="preserve">well </w:t>
      </w:r>
      <w:r w:rsidR="00B043C9" w:rsidRPr="00424860">
        <w:t xml:space="preserve">in the transition potential map. For example, </w:t>
      </w:r>
      <w:r w:rsidR="0047482A">
        <w:t xml:space="preserve">development along </w:t>
      </w:r>
      <w:r w:rsidR="00FC43D7" w:rsidRPr="00424860">
        <w:t xml:space="preserve">roads in </w:t>
      </w:r>
      <w:proofErr w:type="spellStart"/>
      <w:r w:rsidR="00C957CD" w:rsidRPr="00424860">
        <w:t>Yang</w:t>
      </w:r>
      <w:r w:rsidR="00C957CD">
        <w:t>k</w:t>
      </w:r>
      <w:r w:rsidR="00C957CD" w:rsidRPr="00424860">
        <w:t>ou</w:t>
      </w:r>
      <w:proofErr w:type="spellEnd"/>
      <w:r w:rsidR="00C957CD" w:rsidRPr="00424860">
        <w:t xml:space="preserve"> </w:t>
      </w:r>
      <w:r w:rsidR="00793025" w:rsidRPr="00424860">
        <w:t>Zhen</w:t>
      </w:r>
      <w:r w:rsidR="00FC43D7" w:rsidRPr="00424860">
        <w:t xml:space="preserve"> </w:t>
      </w:r>
      <w:r w:rsidR="00450D56" w:rsidRPr="00424860">
        <w:t xml:space="preserve">and </w:t>
      </w:r>
      <w:proofErr w:type="spellStart"/>
      <w:r w:rsidR="00C957CD" w:rsidRPr="00424860">
        <w:t>Hui</w:t>
      </w:r>
      <w:r w:rsidR="00C957CD">
        <w:t>j</w:t>
      </w:r>
      <w:r w:rsidR="00C957CD" w:rsidRPr="00424860">
        <w:t>i</w:t>
      </w:r>
      <w:proofErr w:type="spellEnd"/>
      <w:r w:rsidR="00C957CD" w:rsidRPr="00424860">
        <w:t xml:space="preserve"> </w:t>
      </w:r>
      <w:r w:rsidR="00793025" w:rsidRPr="00424860">
        <w:t xml:space="preserve">Zhen </w:t>
      </w:r>
      <w:r w:rsidR="00FC43D7" w:rsidRPr="00424860">
        <w:t xml:space="preserve">were </w:t>
      </w:r>
      <w:r w:rsidR="02814F57" w:rsidRPr="00424860">
        <w:t xml:space="preserve">correctly </w:t>
      </w:r>
      <w:r w:rsidR="00FC43D7" w:rsidRPr="00424860">
        <w:t xml:space="preserve">identified </w:t>
      </w:r>
      <w:r w:rsidR="00450D56" w:rsidRPr="00424860">
        <w:t xml:space="preserve">despite only </w:t>
      </w:r>
      <w:r w:rsidR="68ACAC3E" w:rsidRPr="00424860">
        <w:t xml:space="preserve">appearing as </w:t>
      </w:r>
      <w:r w:rsidR="00450D56" w:rsidRPr="00424860">
        <w:t>discret</w:t>
      </w:r>
      <w:r w:rsidR="001D356D" w:rsidRPr="00424860">
        <w:t>e</w:t>
      </w:r>
      <w:r w:rsidR="00450D56" w:rsidRPr="00424860">
        <w:t xml:space="preserve"> </w:t>
      </w:r>
      <w:r w:rsidR="001D356D" w:rsidRPr="00424860">
        <w:t xml:space="preserve">linear </w:t>
      </w:r>
      <w:r w:rsidR="00450D56" w:rsidRPr="00424860">
        <w:t>segments</w:t>
      </w:r>
      <w:r w:rsidR="0008649C">
        <w:t xml:space="preserve"> </w:t>
      </w:r>
      <w:r w:rsidR="00450D56" w:rsidRPr="00424860">
        <w:t xml:space="preserve">in the </w:t>
      </w:r>
      <w:r w:rsidR="1A99C7FF" w:rsidRPr="00424860">
        <w:t xml:space="preserve">initial </w:t>
      </w:r>
      <w:r w:rsidR="00B55FE9" w:rsidRPr="00424860">
        <w:t>urban</w:t>
      </w:r>
      <w:r w:rsidR="00450D56" w:rsidRPr="00424860">
        <w:t xml:space="preserve"> </w:t>
      </w:r>
      <w:r w:rsidR="00BC7F3B">
        <w:t xml:space="preserve">land-use </w:t>
      </w:r>
      <w:r w:rsidR="00450D56" w:rsidRPr="00424860">
        <w:t>map</w:t>
      </w:r>
      <w:r w:rsidR="00B55FE9" w:rsidRPr="00424860">
        <w:t xml:space="preserve"> </w:t>
      </w:r>
      <w:r w:rsidR="00435229">
        <w:t>for</w:t>
      </w:r>
      <w:r w:rsidR="00B55FE9" w:rsidRPr="00424860">
        <w:t xml:space="preserve"> 2006</w:t>
      </w:r>
      <w:r w:rsidR="00450D56" w:rsidRPr="00424860">
        <w:t>.</w:t>
      </w:r>
    </w:p>
    <w:p w14:paraId="5F494AB0" w14:textId="393AB55D" w:rsidR="00E60DD0" w:rsidRPr="00424860" w:rsidRDefault="006D41AE" w:rsidP="00D71802">
      <w:pPr>
        <w:keepNext/>
        <w:spacing w:after="0"/>
      </w:pPr>
      <w:r>
        <w:rPr>
          <w:noProof/>
        </w:rPr>
        <w:drawing>
          <wp:inline distT="0" distB="0" distL="0" distR="0" wp14:anchorId="1CFF3624" wp14:editId="20CB222E">
            <wp:extent cx="5223408" cy="641670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31642" cy="6426818"/>
                    </a:xfrm>
                    <a:prstGeom prst="rect">
                      <a:avLst/>
                    </a:prstGeom>
                    <a:noFill/>
                    <a:ln>
                      <a:noFill/>
                    </a:ln>
                  </pic:spPr>
                </pic:pic>
              </a:graphicData>
            </a:graphic>
          </wp:inline>
        </w:drawing>
      </w:r>
    </w:p>
    <w:p w14:paraId="41843B0D" w14:textId="28CB7667" w:rsidR="00394A6D" w:rsidRPr="00C7258F" w:rsidRDefault="00E60DD0" w:rsidP="00E60DD0">
      <w:pPr>
        <w:pStyle w:val="Caption"/>
        <w:rPr>
          <w:i w:val="0"/>
          <w:iCs w:val="0"/>
        </w:rPr>
      </w:pPr>
      <w:bookmarkStart w:id="16" w:name="_Ref81460739"/>
      <w:r w:rsidRPr="00C7258F">
        <w:rPr>
          <w:i w:val="0"/>
          <w:iCs w:val="0"/>
        </w:rPr>
        <w:t>Fig</w:t>
      </w:r>
      <w:r w:rsidR="00435229">
        <w:rPr>
          <w:i w:val="0"/>
          <w:iCs w:val="0"/>
        </w:rPr>
        <w:t>.</w:t>
      </w:r>
      <w:r w:rsidRPr="00C7258F">
        <w:rPr>
          <w:i w:val="0"/>
          <w:iCs w:val="0"/>
        </w:rPr>
        <w:t xml:space="preserve"> </w:t>
      </w:r>
      <w:r w:rsidRPr="00C7258F">
        <w:rPr>
          <w:i w:val="0"/>
          <w:iCs w:val="0"/>
        </w:rPr>
        <w:fldChar w:fldCharType="begin"/>
      </w:r>
      <w:r w:rsidRPr="00C7258F">
        <w:rPr>
          <w:i w:val="0"/>
          <w:iCs w:val="0"/>
        </w:rPr>
        <w:instrText>SEQ Figure \* ARABIC</w:instrText>
      </w:r>
      <w:r w:rsidRPr="00C7258F">
        <w:rPr>
          <w:i w:val="0"/>
          <w:iCs w:val="0"/>
        </w:rPr>
        <w:fldChar w:fldCharType="separate"/>
      </w:r>
      <w:r w:rsidR="008066DF">
        <w:rPr>
          <w:i w:val="0"/>
          <w:iCs w:val="0"/>
          <w:noProof/>
        </w:rPr>
        <w:t>9</w:t>
      </w:r>
      <w:r w:rsidRPr="00C7258F">
        <w:rPr>
          <w:i w:val="0"/>
          <w:iCs w:val="0"/>
        </w:rPr>
        <w:fldChar w:fldCharType="end"/>
      </w:r>
      <w:bookmarkEnd w:id="16"/>
      <w:r w:rsidRPr="00C7258F">
        <w:rPr>
          <w:i w:val="0"/>
          <w:iCs w:val="0"/>
        </w:rPr>
        <w:t xml:space="preserve">. </w:t>
      </w:r>
      <w:r w:rsidR="00962FB2">
        <w:rPr>
          <w:i w:val="0"/>
          <w:iCs w:val="0"/>
        </w:rPr>
        <w:t>U</w:t>
      </w:r>
      <w:r w:rsidR="00962FB2" w:rsidRPr="00C7258F">
        <w:rPr>
          <w:i w:val="0"/>
          <w:iCs w:val="0"/>
        </w:rPr>
        <w:t xml:space="preserve">rban </w:t>
      </w:r>
      <w:r w:rsidR="00962FB2">
        <w:rPr>
          <w:i w:val="0"/>
          <w:iCs w:val="0"/>
        </w:rPr>
        <w:t>t</w:t>
      </w:r>
      <w:r w:rsidRPr="00C7258F">
        <w:rPr>
          <w:i w:val="0"/>
          <w:iCs w:val="0"/>
        </w:rPr>
        <w:t xml:space="preserve">ransition potential </w:t>
      </w:r>
      <w:r w:rsidR="00962FB2">
        <w:rPr>
          <w:i w:val="0"/>
          <w:iCs w:val="0"/>
        </w:rPr>
        <w:t xml:space="preserve">for </w:t>
      </w:r>
      <w:r w:rsidR="000A0014" w:rsidRPr="00C7258F">
        <w:rPr>
          <w:i w:val="0"/>
          <w:iCs w:val="0"/>
        </w:rPr>
        <w:t xml:space="preserve">2018 </w:t>
      </w:r>
      <w:r w:rsidR="3CEA28E0" w:rsidRPr="00C7258F">
        <w:rPr>
          <w:i w:val="0"/>
          <w:iCs w:val="0"/>
        </w:rPr>
        <w:t xml:space="preserve">based on the 2006 </w:t>
      </w:r>
      <w:r w:rsidR="000A0014" w:rsidRPr="00C7258F">
        <w:rPr>
          <w:i w:val="0"/>
          <w:iCs w:val="0"/>
        </w:rPr>
        <w:t xml:space="preserve">urban </w:t>
      </w:r>
      <w:r w:rsidR="00BC7F3B">
        <w:rPr>
          <w:i w:val="0"/>
          <w:iCs w:val="0"/>
        </w:rPr>
        <w:t xml:space="preserve">land-use </w:t>
      </w:r>
      <w:r w:rsidR="000A0014" w:rsidRPr="00C7258F">
        <w:rPr>
          <w:i w:val="0"/>
          <w:iCs w:val="0"/>
        </w:rPr>
        <w:t>map</w:t>
      </w:r>
      <w:r w:rsidR="00BC77F3" w:rsidRPr="00C7258F">
        <w:rPr>
          <w:i w:val="0"/>
          <w:iCs w:val="0"/>
        </w:rPr>
        <w:t>.</w:t>
      </w:r>
    </w:p>
    <w:p w14:paraId="3CCA1C2A" w14:textId="00C84B3E" w:rsidR="000314CE" w:rsidRPr="00424860" w:rsidRDefault="00D94AC9" w:rsidP="00D71802">
      <w:pPr>
        <w:rPr>
          <w:rFonts w:ascii="Calibri" w:hAnsi="Calibri" w:cs="Calibri"/>
        </w:rPr>
      </w:pPr>
      <w:r w:rsidRPr="00424860">
        <w:t xml:space="preserve">The </w:t>
      </w:r>
      <w:r w:rsidR="004E45F9" w:rsidRPr="00424860">
        <w:t>classified</w:t>
      </w:r>
      <w:r w:rsidR="00E650EB" w:rsidRPr="00424860">
        <w:t xml:space="preserve"> </w:t>
      </w:r>
      <w:r w:rsidR="007E09DA" w:rsidRPr="00424860">
        <w:t xml:space="preserve">urban </w:t>
      </w:r>
      <w:r w:rsidR="00BA76D7">
        <w:t>land-use</w:t>
      </w:r>
      <w:r w:rsidR="007E09DA" w:rsidRPr="00424860">
        <w:t xml:space="preserve"> </w:t>
      </w:r>
      <w:r w:rsidR="00E650EB" w:rsidRPr="00424860">
        <w:t>map</w:t>
      </w:r>
      <w:r w:rsidR="005A383B" w:rsidRPr="00424860">
        <w:t xml:space="preserve"> (</w:t>
      </w:r>
      <w:r w:rsidR="00426D32" w:rsidRPr="00424860">
        <w:rPr>
          <w:highlight w:val="yellow"/>
        </w:rPr>
        <w:fldChar w:fldCharType="begin"/>
      </w:r>
      <w:r w:rsidR="00426D32" w:rsidRPr="00424860">
        <w:instrText xml:space="preserve"> REF _Ref81460881 \h </w:instrText>
      </w:r>
      <w:r w:rsidR="00426D32" w:rsidRPr="00424860">
        <w:rPr>
          <w:highlight w:val="yellow"/>
        </w:rPr>
      </w:r>
      <w:r w:rsidR="00426D32" w:rsidRPr="00424860">
        <w:rPr>
          <w:highlight w:val="yellow"/>
        </w:rPr>
        <w:fldChar w:fldCharType="separate"/>
      </w:r>
      <w:r w:rsidR="008066DF" w:rsidRPr="00B13156">
        <w:t>Fig</w:t>
      </w:r>
      <w:r w:rsidR="008066DF">
        <w:t>.</w:t>
      </w:r>
      <w:r w:rsidR="008066DF" w:rsidRPr="00B13156">
        <w:t xml:space="preserve"> </w:t>
      </w:r>
      <w:r w:rsidR="008066DF">
        <w:rPr>
          <w:i/>
          <w:iCs/>
          <w:noProof/>
        </w:rPr>
        <w:t>10</w:t>
      </w:r>
      <w:r w:rsidR="00426D32" w:rsidRPr="00424860">
        <w:rPr>
          <w:highlight w:val="yellow"/>
        </w:rPr>
        <w:fldChar w:fldCharType="end"/>
      </w:r>
      <w:r w:rsidR="005A383B" w:rsidRPr="00424860">
        <w:t>)</w:t>
      </w:r>
      <w:r w:rsidR="00E650EB" w:rsidRPr="00424860">
        <w:t xml:space="preserve"> created by binarizing the transition potential map</w:t>
      </w:r>
      <w:r w:rsidR="00750585" w:rsidRPr="00424860">
        <w:t xml:space="preserve"> correctly </w:t>
      </w:r>
      <w:r w:rsidR="00E4204B" w:rsidRPr="00424860">
        <w:t xml:space="preserve">identified </w:t>
      </w:r>
      <w:r w:rsidR="006355FE" w:rsidRPr="00424860">
        <w:t>new urban areas</w:t>
      </w:r>
      <w:r w:rsidR="00B34648" w:rsidRPr="00424860">
        <w:t xml:space="preserve"> (i.e., hits)</w:t>
      </w:r>
      <w:r w:rsidR="008E3FFC">
        <w:t>,</w:t>
      </w:r>
      <w:r w:rsidR="00B34648" w:rsidRPr="00424860">
        <w:t xml:space="preserve"> </w:t>
      </w:r>
      <w:r w:rsidR="006355FE" w:rsidRPr="00424860">
        <w:t>particularly those adjacent to existing cities</w:t>
      </w:r>
      <w:r w:rsidR="008E3FFC">
        <w:t>,</w:t>
      </w:r>
      <w:r w:rsidR="00933DD9" w:rsidRPr="00424860">
        <w:t xml:space="preserve"> demonstrating </w:t>
      </w:r>
      <w:r w:rsidR="008E3FFC">
        <w:t>its</w:t>
      </w:r>
      <w:r w:rsidR="00933DD9" w:rsidRPr="00424860">
        <w:t xml:space="preserve"> ability to capture the </w:t>
      </w:r>
      <w:r w:rsidR="008E3FFC">
        <w:t xml:space="preserve">effect of </w:t>
      </w:r>
      <w:r w:rsidR="00933DD9" w:rsidRPr="00424860">
        <w:t xml:space="preserve">neighborhood on urban development. </w:t>
      </w:r>
      <w:r w:rsidR="006E42AC" w:rsidRPr="00424860">
        <w:t xml:space="preserve">It also </w:t>
      </w:r>
      <w:r w:rsidR="00C73D9A" w:rsidRPr="00424860">
        <w:t xml:space="preserve">incorrectly identified </w:t>
      </w:r>
      <w:r w:rsidR="5E9346F5" w:rsidRPr="00424860">
        <w:t>some</w:t>
      </w:r>
      <w:r w:rsidR="00EC16AB" w:rsidRPr="00424860">
        <w:t xml:space="preserve"> areas </w:t>
      </w:r>
      <w:r w:rsidR="006E3DF3" w:rsidRPr="00424860">
        <w:t xml:space="preserve">as new urban areas (i.e., </w:t>
      </w:r>
      <w:r w:rsidR="00FF72CC" w:rsidRPr="00424860">
        <w:t xml:space="preserve">false alarms) and failed to identify </w:t>
      </w:r>
      <w:r w:rsidR="00BC648E">
        <w:t>some</w:t>
      </w:r>
      <w:r w:rsidR="00BC648E" w:rsidRPr="00424860">
        <w:t xml:space="preserve"> </w:t>
      </w:r>
      <w:r w:rsidR="00FF72CC" w:rsidRPr="00424860">
        <w:t>new urban areas</w:t>
      </w:r>
      <w:r w:rsidR="00664260">
        <w:t xml:space="preserve"> </w:t>
      </w:r>
      <w:r w:rsidR="007B32AE" w:rsidRPr="00424860">
        <w:t>(i.e., misses)</w:t>
      </w:r>
      <w:r w:rsidR="008E3FFC">
        <w:t>,</w:t>
      </w:r>
      <w:r w:rsidR="00FF72CC" w:rsidRPr="00424860">
        <w:t xml:space="preserve"> particularly in </w:t>
      </w:r>
      <w:r w:rsidR="009F4166">
        <w:t xml:space="preserve">planned </w:t>
      </w:r>
      <w:r w:rsidR="00FF72CC" w:rsidRPr="00424860">
        <w:t>new developments</w:t>
      </w:r>
      <w:r w:rsidR="006E3DF3" w:rsidRPr="00424860">
        <w:t xml:space="preserve">. </w:t>
      </w:r>
      <w:r w:rsidR="00ED2F8E">
        <w:t>Many</w:t>
      </w:r>
      <w:r w:rsidR="00ED2F8E" w:rsidRPr="00424860">
        <w:t xml:space="preserve"> </w:t>
      </w:r>
      <w:r w:rsidR="0038523A" w:rsidRPr="00424860">
        <w:t xml:space="preserve">of the missed urban </w:t>
      </w:r>
      <w:r w:rsidR="00ED2F8E">
        <w:t xml:space="preserve">areas </w:t>
      </w:r>
      <w:r w:rsidR="0038523A" w:rsidRPr="00424860">
        <w:t xml:space="preserve">occurred some distance from the original urban areas, such as the newly developed </w:t>
      </w:r>
      <w:r w:rsidR="00106324">
        <w:t>areas of</w:t>
      </w:r>
      <w:r w:rsidR="0038523A" w:rsidRPr="00424860">
        <w:t xml:space="preserve"> </w:t>
      </w:r>
      <w:r w:rsidR="001E4AAF" w:rsidRPr="00424860">
        <w:t>Bin</w:t>
      </w:r>
      <w:r w:rsidR="006D0A86">
        <w:t>hai</w:t>
      </w:r>
      <w:r w:rsidR="001E4AAF" w:rsidRPr="00424860">
        <w:t xml:space="preserve"> Zhen, </w:t>
      </w:r>
      <w:proofErr w:type="spellStart"/>
      <w:r w:rsidR="0038523A" w:rsidRPr="00424860">
        <w:t>Yang</w:t>
      </w:r>
      <w:r w:rsidR="006D0A86">
        <w:t>kou</w:t>
      </w:r>
      <w:proofErr w:type="spellEnd"/>
      <w:r w:rsidR="0038523A" w:rsidRPr="00424860">
        <w:t xml:space="preserve"> Zhen</w:t>
      </w:r>
      <w:r w:rsidR="00383861" w:rsidRPr="00424860">
        <w:t xml:space="preserve">, </w:t>
      </w:r>
      <w:r w:rsidR="00F85EC8" w:rsidRPr="00424860">
        <w:t xml:space="preserve">and </w:t>
      </w:r>
      <w:proofErr w:type="spellStart"/>
      <w:r w:rsidR="00397AE7" w:rsidRPr="00424860">
        <w:t>Xuan</w:t>
      </w:r>
      <w:r w:rsidR="006D0A86">
        <w:t>cheng</w:t>
      </w:r>
      <w:proofErr w:type="spellEnd"/>
      <w:r w:rsidR="00397AE7" w:rsidRPr="00424860">
        <w:t xml:space="preserve"> City</w:t>
      </w:r>
      <w:r w:rsidR="0038523A" w:rsidRPr="00424860">
        <w:t xml:space="preserve"> that </w:t>
      </w:r>
      <w:r w:rsidR="00D170D7" w:rsidRPr="00424860">
        <w:t>were</w:t>
      </w:r>
      <w:r w:rsidR="0038523A" w:rsidRPr="00424860">
        <w:t xml:space="preserve"> </w:t>
      </w:r>
      <w:r w:rsidR="00AC0F2D">
        <w:t>separated</w:t>
      </w:r>
      <w:r w:rsidR="00AB563F" w:rsidRPr="00424860">
        <w:t xml:space="preserve"> </w:t>
      </w:r>
      <w:r w:rsidR="0038523A" w:rsidRPr="00424860">
        <w:t>from the old town center</w:t>
      </w:r>
      <w:r w:rsidR="00106324">
        <w:t>s</w:t>
      </w:r>
      <w:r w:rsidR="0038523A" w:rsidRPr="00424860">
        <w:t>.</w:t>
      </w:r>
      <w:r w:rsidR="00F44252" w:rsidRPr="00424860">
        <w:t xml:space="preserve"> </w:t>
      </w:r>
      <w:r w:rsidR="00B44B49" w:rsidRPr="00424860">
        <w:lastRenderedPageBreak/>
        <w:t xml:space="preserve">Importantly, </w:t>
      </w:r>
      <w:r w:rsidR="005B16FE" w:rsidRPr="00424860">
        <w:t>the model was exceptional</w:t>
      </w:r>
      <w:r w:rsidR="00106324">
        <w:t>ly good</w:t>
      </w:r>
      <w:r w:rsidR="005B16FE" w:rsidRPr="00424860">
        <w:t xml:space="preserve"> at </w:t>
      </w:r>
      <w:r w:rsidR="00244C6A" w:rsidRPr="00424860">
        <w:t>identifying urban expansion along</w:t>
      </w:r>
      <w:r w:rsidR="00B40F65">
        <w:t xml:space="preserve"> </w:t>
      </w:r>
      <w:r w:rsidR="005B16FE" w:rsidRPr="00424860">
        <w:t xml:space="preserve">linear features </w:t>
      </w:r>
      <w:r w:rsidR="00061EC5" w:rsidRPr="00424860">
        <w:t xml:space="preserve">such as the new development along major </w:t>
      </w:r>
      <w:r w:rsidR="00BA038F" w:rsidRPr="00424860">
        <w:t xml:space="preserve">roads in </w:t>
      </w:r>
      <w:proofErr w:type="spellStart"/>
      <w:r w:rsidR="008156BC" w:rsidRPr="00424860">
        <w:t>Du</w:t>
      </w:r>
      <w:r w:rsidR="006D0A86">
        <w:t>ling</w:t>
      </w:r>
      <w:proofErr w:type="spellEnd"/>
      <w:r w:rsidR="006618CC" w:rsidRPr="00424860">
        <w:t xml:space="preserve"> Xiang, </w:t>
      </w:r>
      <w:proofErr w:type="spellStart"/>
      <w:r w:rsidR="005A36B8" w:rsidRPr="00424860">
        <w:t>Gao</w:t>
      </w:r>
      <w:r w:rsidR="006D0A86">
        <w:t>gou</w:t>
      </w:r>
      <w:proofErr w:type="spellEnd"/>
      <w:r w:rsidR="005A36B8" w:rsidRPr="00424860">
        <w:t xml:space="preserve"> </w:t>
      </w:r>
      <w:r w:rsidR="00252328" w:rsidRPr="00424860">
        <w:t>Zhen,</w:t>
      </w:r>
      <w:r w:rsidR="00427BF6" w:rsidRPr="00424860">
        <w:t xml:space="preserve"> a</w:t>
      </w:r>
      <w:r w:rsidR="00BA038F" w:rsidRPr="00424860">
        <w:t xml:space="preserve">nd </w:t>
      </w:r>
      <w:proofErr w:type="spellStart"/>
      <w:r w:rsidR="00470F8F" w:rsidRPr="00424860">
        <w:t>Hui</w:t>
      </w:r>
      <w:r w:rsidR="006D0A86">
        <w:t>ji</w:t>
      </w:r>
      <w:proofErr w:type="spellEnd"/>
      <w:r w:rsidR="00470F8F" w:rsidRPr="00424860">
        <w:t xml:space="preserve"> Zhen</w:t>
      </w:r>
      <w:r w:rsidR="2E679D77" w:rsidRPr="00424860">
        <w:t>, despite the absence of expli</w:t>
      </w:r>
      <w:r w:rsidR="0DBA1010" w:rsidRPr="00424860">
        <w:t xml:space="preserve">cit </w:t>
      </w:r>
      <w:r w:rsidR="2E679D77" w:rsidRPr="00424860">
        <w:t xml:space="preserve">accessibility variables </w:t>
      </w:r>
      <w:r w:rsidR="37CC324F" w:rsidRPr="00424860">
        <w:t>in the input dataset.</w:t>
      </w:r>
    </w:p>
    <w:p w14:paraId="5ABC690D" w14:textId="48318BAC" w:rsidR="00426D32" w:rsidRPr="00424860" w:rsidRDefault="00E6356C" w:rsidP="00D71802">
      <w:pPr>
        <w:keepNext/>
        <w:spacing w:after="0"/>
      </w:pPr>
      <w:r>
        <w:rPr>
          <w:noProof/>
        </w:rPr>
        <w:drawing>
          <wp:inline distT="0" distB="0" distL="0" distR="0" wp14:anchorId="30C9B218" wp14:editId="2419681B">
            <wp:extent cx="5270869" cy="669340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274440" cy="6697943"/>
                    </a:xfrm>
                    <a:prstGeom prst="rect">
                      <a:avLst/>
                    </a:prstGeom>
                    <a:noFill/>
                    <a:ln>
                      <a:noFill/>
                    </a:ln>
                  </pic:spPr>
                </pic:pic>
              </a:graphicData>
            </a:graphic>
          </wp:inline>
        </w:drawing>
      </w:r>
    </w:p>
    <w:p w14:paraId="6EFCD8B4" w14:textId="0A77CBB4" w:rsidR="009054CF" w:rsidRPr="00504F10" w:rsidRDefault="00426D32" w:rsidP="00426D32">
      <w:pPr>
        <w:pStyle w:val="Caption"/>
        <w:rPr>
          <w:rFonts w:ascii="Calibri" w:hAnsi="Calibri" w:cs="Calibri"/>
          <w:i w:val="0"/>
          <w:iCs w:val="0"/>
        </w:rPr>
      </w:pPr>
      <w:bookmarkStart w:id="17" w:name="_Ref81460881"/>
      <w:r w:rsidRPr="00B13156">
        <w:rPr>
          <w:i w:val="0"/>
          <w:iCs w:val="0"/>
        </w:rPr>
        <w:t>Fig</w:t>
      </w:r>
      <w:r w:rsidR="00106324">
        <w:rPr>
          <w:i w:val="0"/>
          <w:iCs w:val="0"/>
        </w:rPr>
        <w:t>.</w:t>
      </w:r>
      <w:r w:rsidRPr="00B13156">
        <w:rPr>
          <w:i w:val="0"/>
          <w:iCs w:val="0"/>
        </w:rPr>
        <w:t xml:space="preserve"> </w:t>
      </w:r>
      <w:r w:rsidRPr="00B13156">
        <w:rPr>
          <w:i w:val="0"/>
          <w:iCs w:val="0"/>
        </w:rPr>
        <w:fldChar w:fldCharType="begin"/>
      </w:r>
      <w:r w:rsidRPr="00B13156">
        <w:rPr>
          <w:i w:val="0"/>
          <w:iCs w:val="0"/>
        </w:rPr>
        <w:instrText>SEQ Figure \* ARABIC</w:instrText>
      </w:r>
      <w:r w:rsidRPr="00B13156">
        <w:rPr>
          <w:i w:val="0"/>
          <w:iCs w:val="0"/>
        </w:rPr>
        <w:fldChar w:fldCharType="separate"/>
      </w:r>
      <w:r w:rsidR="008066DF">
        <w:rPr>
          <w:i w:val="0"/>
          <w:iCs w:val="0"/>
          <w:noProof/>
        </w:rPr>
        <w:t>10</w:t>
      </w:r>
      <w:r w:rsidRPr="00B13156">
        <w:rPr>
          <w:i w:val="0"/>
          <w:iCs w:val="0"/>
        </w:rPr>
        <w:fldChar w:fldCharType="end"/>
      </w:r>
      <w:bookmarkEnd w:id="17"/>
      <w:r w:rsidRPr="00B13156">
        <w:rPr>
          <w:i w:val="0"/>
          <w:iCs w:val="0"/>
        </w:rPr>
        <w:t xml:space="preserve">. </w:t>
      </w:r>
      <w:r w:rsidR="00106324">
        <w:rPr>
          <w:i w:val="0"/>
          <w:iCs w:val="0"/>
        </w:rPr>
        <w:t>C</w:t>
      </w:r>
      <w:r w:rsidRPr="00B13156">
        <w:rPr>
          <w:i w:val="0"/>
          <w:iCs w:val="0"/>
        </w:rPr>
        <w:t xml:space="preserve">lassified </w:t>
      </w:r>
      <w:r w:rsidR="008A1901" w:rsidRPr="00B13156">
        <w:rPr>
          <w:i w:val="0"/>
          <w:iCs w:val="0"/>
        </w:rPr>
        <w:t xml:space="preserve">urban </w:t>
      </w:r>
      <w:r w:rsidR="00BA76D7">
        <w:rPr>
          <w:i w:val="0"/>
          <w:iCs w:val="0"/>
        </w:rPr>
        <w:t>land-use</w:t>
      </w:r>
      <w:r w:rsidR="008A1901" w:rsidRPr="00B13156">
        <w:rPr>
          <w:i w:val="0"/>
          <w:iCs w:val="0"/>
        </w:rPr>
        <w:t xml:space="preserve"> </w:t>
      </w:r>
      <w:r w:rsidRPr="00B13156">
        <w:rPr>
          <w:i w:val="0"/>
          <w:iCs w:val="0"/>
        </w:rPr>
        <w:t>map</w:t>
      </w:r>
      <w:r w:rsidR="008A1901" w:rsidRPr="00B13156">
        <w:rPr>
          <w:i w:val="0"/>
          <w:iCs w:val="0"/>
        </w:rPr>
        <w:t xml:space="preserve"> includ</w:t>
      </w:r>
      <w:r w:rsidR="00106324">
        <w:rPr>
          <w:i w:val="0"/>
          <w:iCs w:val="0"/>
        </w:rPr>
        <w:t>ing</w:t>
      </w:r>
      <w:r w:rsidR="008A1901" w:rsidRPr="00504F10">
        <w:rPr>
          <w:i w:val="0"/>
          <w:iCs w:val="0"/>
        </w:rPr>
        <w:t xml:space="preserve"> hits</w:t>
      </w:r>
      <w:r w:rsidR="00C73D9A" w:rsidRPr="00504F10">
        <w:rPr>
          <w:i w:val="0"/>
          <w:iCs w:val="0"/>
        </w:rPr>
        <w:t>, misses, and false alarms</w:t>
      </w:r>
      <w:r w:rsidR="00BC77F3" w:rsidRPr="00504F10">
        <w:rPr>
          <w:i w:val="0"/>
          <w:iCs w:val="0"/>
        </w:rPr>
        <w:t>.</w:t>
      </w:r>
    </w:p>
    <w:p w14:paraId="0BDEF800" w14:textId="4CE4C993" w:rsidR="00394A6D" w:rsidRPr="00504F10" w:rsidRDefault="00CF050D" w:rsidP="00625C38">
      <w:pPr>
        <w:pStyle w:val="Heading2"/>
        <w:rPr>
          <w:rFonts w:cstheme="majorHAnsi"/>
        </w:rPr>
      </w:pPr>
      <w:r w:rsidRPr="00504F10">
        <w:rPr>
          <w:rFonts w:cstheme="majorHAnsi"/>
        </w:rPr>
        <w:t>3</w:t>
      </w:r>
      <w:r w:rsidR="00394A6D" w:rsidRPr="00504F10">
        <w:rPr>
          <w:rFonts w:cstheme="majorHAnsi"/>
        </w:rPr>
        <w:t>.</w:t>
      </w:r>
      <w:r w:rsidR="00A840E6" w:rsidRPr="00504F10">
        <w:rPr>
          <w:rFonts w:cstheme="majorHAnsi"/>
        </w:rPr>
        <w:t>3</w:t>
      </w:r>
      <w:r w:rsidR="00106324" w:rsidRPr="00504F10">
        <w:rPr>
          <w:rFonts w:cstheme="majorHAnsi"/>
        </w:rPr>
        <w:t>.</w:t>
      </w:r>
      <w:r w:rsidR="00394A6D" w:rsidRPr="00504F10">
        <w:rPr>
          <w:rFonts w:cstheme="majorHAnsi"/>
        </w:rPr>
        <w:t xml:space="preserve"> </w:t>
      </w:r>
      <w:r w:rsidR="009F6637" w:rsidRPr="00504F10">
        <w:rPr>
          <w:rFonts w:cstheme="majorHAnsi"/>
        </w:rPr>
        <w:t>Validation metrics</w:t>
      </w:r>
    </w:p>
    <w:p w14:paraId="6E646866" w14:textId="68841610" w:rsidR="00960DCE" w:rsidRPr="00424860" w:rsidRDefault="00A5793D" w:rsidP="00D71802">
      <w:r>
        <w:t>A c</w:t>
      </w:r>
      <w:r w:rsidR="00E3488F">
        <w:t>ompar</w:t>
      </w:r>
      <w:r w:rsidR="000225F9">
        <w:t>ison</w:t>
      </w:r>
      <w:r w:rsidR="00980B92" w:rsidRPr="00980B92">
        <w:t xml:space="preserve"> </w:t>
      </w:r>
      <w:r w:rsidR="00980B92">
        <w:t xml:space="preserve">of </w:t>
      </w:r>
      <w:r w:rsidR="00104A12">
        <w:t>accuracy m</w:t>
      </w:r>
      <w:r w:rsidR="00980B92" w:rsidRPr="00424860">
        <w:t>etrics</w:t>
      </w:r>
      <w:r w:rsidR="000225F9">
        <w:t xml:space="preserve"> between</w:t>
      </w:r>
      <w:r w:rsidR="00B073A5" w:rsidRPr="00424860">
        <w:t xml:space="preserve"> </w:t>
      </w:r>
      <w:r w:rsidR="00C5507E" w:rsidRPr="00424860">
        <w:t xml:space="preserve">the </w:t>
      </w:r>
      <w:r w:rsidR="00953CF8">
        <w:t>output</w:t>
      </w:r>
      <w:r w:rsidR="00104A12" w:rsidRPr="00424860">
        <w:t xml:space="preserve"> </w:t>
      </w:r>
      <w:r w:rsidR="00C5507E" w:rsidRPr="00424860">
        <w:t>map</w:t>
      </w:r>
      <w:r w:rsidR="004E45F9" w:rsidRPr="00424860">
        <w:t>s</w:t>
      </w:r>
      <w:r w:rsidR="00C5507E" w:rsidRPr="00424860">
        <w:t xml:space="preserve"> </w:t>
      </w:r>
      <w:r w:rsidR="000225F9">
        <w:t>and</w:t>
      </w:r>
      <w:r w:rsidR="000225F9" w:rsidRPr="00424860">
        <w:t xml:space="preserve"> </w:t>
      </w:r>
      <w:r w:rsidR="00C5507E" w:rsidRPr="00424860">
        <w:t xml:space="preserve">the </w:t>
      </w:r>
      <w:r w:rsidR="00005136" w:rsidRPr="00424860">
        <w:t>reference</w:t>
      </w:r>
      <w:r w:rsidR="00C5507E" w:rsidRPr="00424860">
        <w:t xml:space="preserve"> map </w:t>
      </w:r>
      <w:r w:rsidR="00953CF8">
        <w:t>for 20</w:t>
      </w:r>
      <w:r w:rsidR="00E90B9D">
        <w:t xml:space="preserve">18 </w:t>
      </w:r>
      <w:r w:rsidR="00757B53">
        <w:t>is</w:t>
      </w:r>
      <w:r w:rsidR="00757B53" w:rsidRPr="00424860">
        <w:t xml:space="preserve"> </w:t>
      </w:r>
      <w:r w:rsidR="00C5507E" w:rsidRPr="00424860">
        <w:t>show</w:t>
      </w:r>
      <w:r w:rsidR="00E005B0" w:rsidRPr="00424860">
        <w:t>n</w:t>
      </w:r>
      <w:r w:rsidR="00C5507E" w:rsidRPr="00424860">
        <w:t xml:space="preserve"> in </w:t>
      </w:r>
      <w:r w:rsidR="00007605" w:rsidRPr="00424860">
        <w:rPr>
          <w:highlight w:val="yellow"/>
        </w:rPr>
        <w:fldChar w:fldCharType="begin"/>
      </w:r>
      <w:r w:rsidR="00007605" w:rsidRPr="00424860">
        <w:instrText xml:space="preserve"> REF _Ref81460956 \h </w:instrText>
      </w:r>
      <w:r w:rsidR="00007605" w:rsidRPr="00424860">
        <w:rPr>
          <w:highlight w:val="yellow"/>
        </w:rPr>
      </w:r>
      <w:r w:rsidR="00007605" w:rsidRPr="00424860">
        <w:rPr>
          <w:highlight w:val="yellow"/>
        </w:rPr>
        <w:fldChar w:fldCharType="separate"/>
      </w:r>
      <w:r w:rsidR="008066DF" w:rsidRPr="00697141">
        <w:t>Fig</w:t>
      </w:r>
      <w:r w:rsidR="008066DF">
        <w:t>.</w:t>
      </w:r>
      <w:r w:rsidR="008066DF" w:rsidRPr="00697141">
        <w:t xml:space="preserve"> </w:t>
      </w:r>
      <w:r w:rsidR="008066DF">
        <w:rPr>
          <w:i/>
          <w:iCs/>
          <w:noProof/>
        </w:rPr>
        <w:t>11</w:t>
      </w:r>
      <w:r w:rsidR="00007605" w:rsidRPr="00424860">
        <w:rPr>
          <w:highlight w:val="yellow"/>
        </w:rPr>
        <w:fldChar w:fldCharType="end"/>
      </w:r>
      <w:r w:rsidR="00C5507E" w:rsidRPr="00424860">
        <w:t>.</w:t>
      </w:r>
      <w:r w:rsidR="0008649C">
        <w:t xml:space="preserve"> </w:t>
      </w:r>
      <w:r w:rsidR="00505681" w:rsidRPr="00424860">
        <w:t>The</w:t>
      </w:r>
      <w:r w:rsidR="00525F6C" w:rsidRPr="00424860">
        <w:t xml:space="preserve"> AUC</w:t>
      </w:r>
      <w:r w:rsidR="00505681" w:rsidRPr="00424860">
        <w:t xml:space="preserve"> </w:t>
      </w:r>
      <w:r w:rsidR="5A6026B8" w:rsidRPr="00424860">
        <w:t xml:space="preserve">of </w:t>
      </w:r>
      <w:r w:rsidR="009A2FD1" w:rsidRPr="00424860">
        <w:t xml:space="preserve">the transition potential </w:t>
      </w:r>
      <w:r w:rsidR="5C4EB492" w:rsidRPr="00424860">
        <w:t xml:space="preserve">map </w:t>
      </w:r>
      <w:r w:rsidR="00525F6C" w:rsidRPr="00424860">
        <w:t>range</w:t>
      </w:r>
      <w:r w:rsidR="00055135">
        <w:t>d</w:t>
      </w:r>
      <w:r w:rsidR="00525F6C" w:rsidRPr="00424860">
        <w:t xml:space="preserve"> from </w:t>
      </w:r>
      <w:r w:rsidR="00FA1D16" w:rsidRPr="00424860">
        <w:t>0.70 to 0.97</w:t>
      </w:r>
      <w:r w:rsidR="00106324">
        <w:t>,</w:t>
      </w:r>
      <w:r w:rsidR="00FA1D16" w:rsidRPr="00424860">
        <w:t xml:space="preserve"> with </w:t>
      </w:r>
      <w:r w:rsidR="00382679" w:rsidRPr="00424860">
        <w:t>a</w:t>
      </w:r>
      <w:r w:rsidR="00FA1D16" w:rsidRPr="00424860">
        <w:t xml:space="preserve"> median value of</w:t>
      </w:r>
      <w:r w:rsidR="009A2FD1" w:rsidRPr="00424860">
        <w:t xml:space="preserve"> </w:t>
      </w:r>
      <w:r w:rsidR="004F6B3B" w:rsidRPr="00424860">
        <w:t>0.81</w:t>
      </w:r>
      <w:r w:rsidR="00393FA2" w:rsidRPr="00424860">
        <w:t>.</w:t>
      </w:r>
      <w:r w:rsidR="00A85F9F" w:rsidRPr="00424860">
        <w:t xml:space="preserve"> </w:t>
      </w:r>
      <w:r w:rsidR="00007605" w:rsidRPr="00424860">
        <w:t>The median values of the OA</w:t>
      </w:r>
      <w:r w:rsidR="00151F28" w:rsidRPr="00424860">
        <w:t>,</w:t>
      </w:r>
      <w:r w:rsidR="00313DF4" w:rsidRPr="00424860">
        <w:t xml:space="preserve"> </w:t>
      </w:r>
      <w:r w:rsidR="00AE2EE9" w:rsidRPr="00424860">
        <w:t>hit</w:t>
      </w:r>
      <w:r w:rsidR="00313DF4" w:rsidRPr="00424860">
        <w:t xml:space="preserve"> rate</w:t>
      </w:r>
      <w:r w:rsidR="00151F28" w:rsidRPr="00424860">
        <w:t>,</w:t>
      </w:r>
      <w:r w:rsidR="00313DF4" w:rsidRPr="00424860">
        <w:t xml:space="preserve"> and </w:t>
      </w:r>
      <w:proofErr w:type="spellStart"/>
      <w:r w:rsidR="00313DF4" w:rsidRPr="00424860">
        <w:t>FoM</w:t>
      </w:r>
      <w:proofErr w:type="spellEnd"/>
      <w:r w:rsidR="00313DF4" w:rsidRPr="00424860">
        <w:t xml:space="preserve"> of the classified </w:t>
      </w:r>
      <w:r w:rsidR="007C3319" w:rsidRPr="00424860">
        <w:t xml:space="preserve">urban </w:t>
      </w:r>
      <w:r w:rsidR="00BA76D7">
        <w:t>land-use</w:t>
      </w:r>
      <w:r w:rsidR="007C3319" w:rsidRPr="00424860">
        <w:t xml:space="preserve"> </w:t>
      </w:r>
      <w:r w:rsidR="00313DF4" w:rsidRPr="00424860">
        <w:t>map were</w:t>
      </w:r>
      <w:r w:rsidR="00722240" w:rsidRPr="00424860">
        <w:t xml:space="preserve"> 0.9</w:t>
      </w:r>
      <w:r w:rsidR="00C24D62" w:rsidRPr="00424860">
        <w:t>1</w:t>
      </w:r>
      <w:r w:rsidR="00722240" w:rsidRPr="00424860">
        <w:t>, 0.3</w:t>
      </w:r>
      <w:r w:rsidR="00AE2EE9" w:rsidRPr="00424860">
        <w:t>3</w:t>
      </w:r>
      <w:r w:rsidR="00E005B0" w:rsidRPr="00424860">
        <w:t>,</w:t>
      </w:r>
      <w:r w:rsidR="00722240" w:rsidRPr="00424860">
        <w:t xml:space="preserve"> and </w:t>
      </w:r>
      <w:r w:rsidR="00AE2EE9" w:rsidRPr="00424860">
        <w:t>0.2</w:t>
      </w:r>
      <w:r w:rsidR="00C24D62" w:rsidRPr="00424860">
        <w:t>0</w:t>
      </w:r>
      <w:r w:rsidR="00AE2EE9" w:rsidRPr="00424860">
        <w:t>, respectively.</w:t>
      </w:r>
    </w:p>
    <w:p w14:paraId="520BB8D3" w14:textId="3727503D" w:rsidR="00007605" w:rsidRPr="00424860" w:rsidRDefault="007E3C9A" w:rsidP="00D71802">
      <w:pPr>
        <w:keepNext/>
        <w:spacing w:after="0"/>
      </w:pPr>
      <w:r w:rsidRPr="007E3C9A">
        <w:lastRenderedPageBreak/>
        <w:t xml:space="preserve"> </w:t>
      </w:r>
      <w:r w:rsidR="001C1388">
        <w:rPr>
          <w:noProof/>
        </w:rPr>
        <w:drawing>
          <wp:inline distT="0" distB="0" distL="0" distR="0" wp14:anchorId="5E351008" wp14:editId="4B0DFCB7">
            <wp:extent cx="5771791" cy="185074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r="3256"/>
                    <a:stretch/>
                  </pic:blipFill>
                  <pic:spPr bwMode="auto">
                    <a:xfrm>
                      <a:off x="0" y="0"/>
                      <a:ext cx="5794908" cy="1858158"/>
                    </a:xfrm>
                    <a:prstGeom prst="rect">
                      <a:avLst/>
                    </a:prstGeom>
                    <a:noFill/>
                    <a:ln>
                      <a:noFill/>
                    </a:ln>
                    <a:extLst>
                      <a:ext uri="{53640926-AAD7-44D8-BBD7-CCE9431645EC}">
                        <a14:shadowObscured xmlns:a14="http://schemas.microsoft.com/office/drawing/2010/main"/>
                      </a:ext>
                    </a:extLst>
                  </pic:spPr>
                </pic:pic>
              </a:graphicData>
            </a:graphic>
          </wp:inline>
        </w:drawing>
      </w:r>
    </w:p>
    <w:p w14:paraId="56A93314" w14:textId="27DFA12B" w:rsidR="00C9171F" w:rsidRPr="00697141" w:rsidRDefault="00007605" w:rsidP="00007605">
      <w:pPr>
        <w:pStyle w:val="Caption"/>
        <w:rPr>
          <w:rFonts w:ascii="Calibri" w:hAnsi="Calibri" w:cs="Calibri"/>
          <w:i w:val="0"/>
          <w:iCs w:val="0"/>
        </w:rPr>
      </w:pPr>
      <w:bookmarkStart w:id="18" w:name="_Ref81460956"/>
      <w:bookmarkStart w:id="19" w:name="_Ref88476125"/>
      <w:r w:rsidRPr="00697141">
        <w:rPr>
          <w:i w:val="0"/>
          <w:iCs w:val="0"/>
        </w:rPr>
        <w:t>Fig</w:t>
      </w:r>
      <w:r w:rsidR="00106324">
        <w:rPr>
          <w:i w:val="0"/>
          <w:iCs w:val="0"/>
        </w:rPr>
        <w:t>.</w:t>
      </w:r>
      <w:r w:rsidRPr="00697141">
        <w:rPr>
          <w:i w:val="0"/>
          <w:iCs w:val="0"/>
        </w:rPr>
        <w:t xml:space="preserve"> </w:t>
      </w:r>
      <w:r w:rsidRPr="00697141">
        <w:rPr>
          <w:i w:val="0"/>
          <w:iCs w:val="0"/>
        </w:rPr>
        <w:fldChar w:fldCharType="begin"/>
      </w:r>
      <w:r w:rsidRPr="00697141">
        <w:rPr>
          <w:i w:val="0"/>
          <w:iCs w:val="0"/>
        </w:rPr>
        <w:instrText>SEQ Figure \* ARABIC</w:instrText>
      </w:r>
      <w:r w:rsidRPr="00697141">
        <w:rPr>
          <w:i w:val="0"/>
          <w:iCs w:val="0"/>
        </w:rPr>
        <w:fldChar w:fldCharType="separate"/>
      </w:r>
      <w:r w:rsidR="008066DF">
        <w:rPr>
          <w:i w:val="0"/>
          <w:iCs w:val="0"/>
          <w:noProof/>
        </w:rPr>
        <w:t>11</w:t>
      </w:r>
      <w:r w:rsidRPr="00697141">
        <w:rPr>
          <w:i w:val="0"/>
          <w:iCs w:val="0"/>
        </w:rPr>
        <w:fldChar w:fldCharType="end"/>
      </w:r>
      <w:bookmarkEnd w:id="18"/>
      <w:r w:rsidRPr="00697141">
        <w:rPr>
          <w:i w:val="0"/>
          <w:iCs w:val="0"/>
        </w:rPr>
        <w:t xml:space="preserve">. </w:t>
      </w:r>
      <w:r w:rsidR="00106324">
        <w:rPr>
          <w:i w:val="0"/>
          <w:iCs w:val="0"/>
        </w:rPr>
        <w:t>A</w:t>
      </w:r>
      <w:r w:rsidR="00CD04F6" w:rsidRPr="00697141">
        <w:rPr>
          <w:i w:val="0"/>
          <w:iCs w:val="0"/>
        </w:rPr>
        <w:t>sse</w:t>
      </w:r>
      <w:r w:rsidR="00E26F22" w:rsidRPr="00697141">
        <w:rPr>
          <w:i w:val="0"/>
          <w:iCs w:val="0"/>
        </w:rPr>
        <w:t>s</w:t>
      </w:r>
      <w:r w:rsidR="00CD04F6" w:rsidRPr="00697141">
        <w:rPr>
          <w:i w:val="0"/>
          <w:iCs w:val="0"/>
        </w:rPr>
        <w:t>sment</w:t>
      </w:r>
      <w:r w:rsidR="00216B61" w:rsidRPr="00697141">
        <w:rPr>
          <w:i w:val="0"/>
          <w:iCs w:val="0"/>
        </w:rPr>
        <w:t xml:space="preserve"> </w:t>
      </w:r>
      <w:r w:rsidRPr="00697141">
        <w:rPr>
          <w:i w:val="0"/>
          <w:iCs w:val="0"/>
        </w:rPr>
        <w:t>metrics for the</w:t>
      </w:r>
      <w:r w:rsidR="00216B61" w:rsidRPr="00697141">
        <w:rPr>
          <w:i w:val="0"/>
          <w:iCs w:val="0"/>
        </w:rPr>
        <w:t xml:space="preserve"> </w:t>
      </w:r>
      <w:r w:rsidR="000A6D15" w:rsidRPr="00697141">
        <w:rPr>
          <w:i w:val="0"/>
          <w:iCs w:val="0"/>
        </w:rPr>
        <w:t>urban prediction in 2018</w:t>
      </w:r>
      <w:r w:rsidR="00106324">
        <w:rPr>
          <w:i w:val="0"/>
          <w:iCs w:val="0"/>
        </w:rPr>
        <w:t>:</w:t>
      </w:r>
      <w:r w:rsidR="000A6D15" w:rsidRPr="00697141">
        <w:rPr>
          <w:i w:val="0"/>
          <w:iCs w:val="0"/>
        </w:rPr>
        <w:t xml:space="preserve"> a) </w:t>
      </w:r>
      <w:r w:rsidR="005160AA">
        <w:rPr>
          <w:i w:val="0"/>
          <w:iCs w:val="0"/>
        </w:rPr>
        <w:t>accuracy</w:t>
      </w:r>
      <w:r w:rsidR="005160AA" w:rsidRPr="00697141">
        <w:rPr>
          <w:i w:val="0"/>
          <w:iCs w:val="0"/>
        </w:rPr>
        <w:t xml:space="preserve"> </w:t>
      </w:r>
      <w:r w:rsidR="000A6D15" w:rsidRPr="00697141">
        <w:rPr>
          <w:i w:val="0"/>
          <w:iCs w:val="0"/>
        </w:rPr>
        <w:t>metrics</w:t>
      </w:r>
      <w:r w:rsidR="00106324">
        <w:rPr>
          <w:i w:val="0"/>
          <w:iCs w:val="0"/>
        </w:rPr>
        <w:t>;</w:t>
      </w:r>
      <w:r w:rsidR="000A6D15" w:rsidRPr="00697141">
        <w:rPr>
          <w:i w:val="0"/>
          <w:iCs w:val="0"/>
        </w:rPr>
        <w:t xml:space="preserve"> </w:t>
      </w:r>
      <w:r w:rsidR="00044E81" w:rsidRPr="00697141">
        <w:rPr>
          <w:i w:val="0"/>
          <w:iCs w:val="0"/>
        </w:rPr>
        <w:t>b) pat</w:t>
      </w:r>
      <w:r w:rsidR="00315EAA">
        <w:rPr>
          <w:i w:val="0"/>
          <w:iCs w:val="0"/>
        </w:rPr>
        <w:t>c</w:t>
      </w:r>
      <w:r w:rsidR="00044E81" w:rsidRPr="00697141">
        <w:rPr>
          <w:i w:val="0"/>
          <w:iCs w:val="0"/>
        </w:rPr>
        <w:t>h number</w:t>
      </w:r>
      <w:r w:rsidR="00145BA3">
        <w:rPr>
          <w:i w:val="0"/>
          <w:iCs w:val="0"/>
        </w:rPr>
        <w:t>;</w:t>
      </w:r>
      <w:r w:rsidR="00044E81" w:rsidRPr="00697141">
        <w:rPr>
          <w:i w:val="0"/>
          <w:iCs w:val="0"/>
        </w:rPr>
        <w:t xml:space="preserve"> and c) landscape shape metrics. </w:t>
      </w:r>
      <w:r w:rsidR="0072557A">
        <w:rPr>
          <w:i w:val="0"/>
          <w:iCs w:val="0"/>
        </w:rPr>
        <w:t xml:space="preserve">Each dot </w:t>
      </w:r>
      <w:r w:rsidR="00144794">
        <w:rPr>
          <w:i w:val="0"/>
          <w:iCs w:val="0"/>
        </w:rPr>
        <w:t xml:space="preserve">refers to a record </w:t>
      </w:r>
      <w:r w:rsidR="00FA17DF">
        <w:rPr>
          <w:i w:val="0"/>
          <w:iCs w:val="0"/>
        </w:rPr>
        <w:t>computed f</w:t>
      </w:r>
      <w:r w:rsidR="005A16CF">
        <w:rPr>
          <w:i w:val="0"/>
          <w:iCs w:val="0"/>
        </w:rPr>
        <w:t>ro</w:t>
      </w:r>
      <w:r w:rsidR="00FA17DF">
        <w:rPr>
          <w:i w:val="0"/>
          <w:iCs w:val="0"/>
        </w:rPr>
        <w:t>m</w:t>
      </w:r>
      <w:r w:rsidR="00144794">
        <w:rPr>
          <w:i w:val="0"/>
          <w:iCs w:val="0"/>
        </w:rPr>
        <w:t xml:space="preserve"> a prefecture in </w:t>
      </w:r>
      <w:r w:rsidR="001B7EEB">
        <w:rPr>
          <w:i w:val="0"/>
          <w:iCs w:val="0"/>
        </w:rPr>
        <w:t>the study area</w:t>
      </w:r>
      <w:r w:rsidR="00144794">
        <w:rPr>
          <w:i w:val="0"/>
          <w:iCs w:val="0"/>
        </w:rPr>
        <w:t xml:space="preserve">. </w:t>
      </w:r>
      <w:r w:rsidR="00044E81" w:rsidRPr="00697141">
        <w:rPr>
          <w:i w:val="0"/>
          <w:iCs w:val="0"/>
        </w:rPr>
        <w:t xml:space="preserve">The dashed line refers to </w:t>
      </w:r>
      <w:r w:rsidR="00044E81" w:rsidRPr="00106324">
        <w:t>y</w:t>
      </w:r>
      <w:r w:rsidR="00044E81" w:rsidRPr="00697141">
        <w:rPr>
          <w:i w:val="0"/>
          <w:iCs w:val="0"/>
        </w:rPr>
        <w:t xml:space="preserve"> = </w:t>
      </w:r>
      <w:r w:rsidR="00044E81" w:rsidRPr="00106324">
        <w:t>x</w:t>
      </w:r>
      <w:r w:rsidR="00044E81" w:rsidRPr="00697141">
        <w:rPr>
          <w:i w:val="0"/>
          <w:iCs w:val="0"/>
        </w:rPr>
        <w:t xml:space="preserve"> </w:t>
      </w:r>
      <w:r w:rsidR="00106324">
        <w:rPr>
          <w:i w:val="0"/>
          <w:iCs w:val="0"/>
        </w:rPr>
        <w:t xml:space="preserve">and </w:t>
      </w:r>
      <w:r w:rsidR="00044E81" w:rsidRPr="00697141">
        <w:rPr>
          <w:i w:val="0"/>
          <w:iCs w:val="0"/>
        </w:rPr>
        <w:t>the ribbon is the confidence interval (95%) of the</w:t>
      </w:r>
      <w:r w:rsidR="00687AFF">
        <w:rPr>
          <w:i w:val="0"/>
          <w:iCs w:val="0"/>
        </w:rPr>
        <w:t xml:space="preserve"> mean</w:t>
      </w:r>
      <w:r w:rsidR="00F05639">
        <w:rPr>
          <w:i w:val="0"/>
          <w:iCs w:val="0"/>
        </w:rPr>
        <w:t xml:space="preserve"> for the fitted</w:t>
      </w:r>
      <w:r w:rsidR="00044E81" w:rsidRPr="00697141">
        <w:rPr>
          <w:i w:val="0"/>
          <w:iCs w:val="0"/>
        </w:rPr>
        <w:t xml:space="preserve"> linear </w:t>
      </w:r>
      <w:r w:rsidR="00F05639">
        <w:rPr>
          <w:i w:val="0"/>
          <w:iCs w:val="0"/>
        </w:rPr>
        <w:t>regression</w:t>
      </w:r>
      <w:r w:rsidR="00044E81" w:rsidRPr="00697141">
        <w:rPr>
          <w:i w:val="0"/>
          <w:iCs w:val="0"/>
        </w:rPr>
        <w:t>.</w:t>
      </w:r>
      <w:bookmarkEnd w:id="19"/>
    </w:p>
    <w:p w14:paraId="71279E28" w14:textId="7D849689" w:rsidR="00245AC6" w:rsidRPr="00424860" w:rsidRDefault="003F0B1D" w:rsidP="00D71802">
      <w:pPr>
        <w:rPr>
          <w:rFonts w:ascii="Calibri" w:hAnsi="Calibri" w:cs="Calibri"/>
        </w:rPr>
      </w:pPr>
      <w:r w:rsidRPr="00424860">
        <w:rPr>
          <w:rFonts w:ascii="Calibri" w:hAnsi="Calibri" w:cs="Calibri"/>
        </w:rPr>
        <w:t>The landscape</w:t>
      </w:r>
      <w:r w:rsidR="00B93F66" w:rsidRPr="00424860">
        <w:rPr>
          <w:rFonts w:ascii="Calibri" w:hAnsi="Calibri" w:cs="Calibri"/>
        </w:rPr>
        <w:t>-scale</w:t>
      </w:r>
      <w:r w:rsidRPr="00424860">
        <w:rPr>
          <w:rFonts w:ascii="Calibri" w:hAnsi="Calibri" w:cs="Calibri"/>
        </w:rPr>
        <w:t xml:space="preserve"> </w:t>
      </w:r>
      <w:r w:rsidR="00B93F66" w:rsidRPr="00424860">
        <w:rPr>
          <w:rFonts w:ascii="Calibri" w:hAnsi="Calibri" w:cs="Calibri"/>
        </w:rPr>
        <w:t xml:space="preserve">spatial pattern </w:t>
      </w:r>
      <w:r w:rsidRPr="00424860">
        <w:rPr>
          <w:rFonts w:ascii="Calibri" w:hAnsi="Calibri" w:cs="Calibri"/>
        </w:rPr>
        <w:t>metrics of the</w:t>
      </w:r>
      <w:r w:rsidR="00B93F66" w:rsidRPr="00424860">
        <w:rPr>
          <w:rFonts w:ascii="Calibri" w:hAnsi="Calibri" w:cs="Calibri"/>
        </w:rPr>
        <w:t xml:space="preserve"> classified urban </w:t>
      </w:r>
      <w:r w:rsidR="00BA76D7">
        <w:rPr>
          <w:rFonts w:ascii="Calibri" w:hAnsi="Calibri" w:cs="Calibri"/>
        </w:rPr>
        <w:t>land-use</w:t>
      </w:r>
      <w:r w:rsidR="00B93F66" w:rsidRPr="00424860">
        <w:rPr>
          <w:rFonts w:ascii="Calibri" w:hAnsi="Calibri" w:cs="Calibri"/>
        </w:rPr>
        <w:t xml:space="preserve"> </w:t>
      </w:r>
      <w:r w:rsidR="00005136" w:rsidRPr="00424860">
        <w:rPr>
          <w:rFonts w:ascii="Calibri" w:hAnsi="Calibri" w:cs="Calibri"/>
        </w:rPr>
        <w:t>map compar</w:t>
      </w:r>
      <w:r w:rsidR="00E005B0" w:rsidRPr="00424860">
        <w:rPr>
          <w:rFonts w:ascii="Calibri" w:hAnsi="Calibri" w:cs="Calibri"/>
        </w:rPr>
        <w:t>ed</w:t>
      </w:r>
      <w:r w:rsidR="00005136" w:rsidRPr="00424860">
        <w:rPr>
          <w:rFonts w:ascii="Calibri" w:hAnsi="Calibri" w:cs="Calibri"/>
        </w:rPr>
        <w:t xml:space="preserve"> to the </w:t>
      </w:r>
      <w:r w:rsidR="00005136" w:rsidRPr="00424860">
        <w:t xml:space="preserve">reference </w:t>
      </w:r>
      <w:r w:rsidR="00005136" w:rsidRPr="00424860">
        <w:rPr>
          <w:rFonts w:ascii="Calibri" w:hAnsi="Calibri" w:cs="Calibri"/>
        </w:rPr>
        <w:t xml:space="preserve">map </w:t>
      </w:r>
      <w:r w:rsidR="00E005B0" w:rsidRPr="00424860">
        <w:rPr>
          <w:rFonts w:ascii="Calibri" w:hAnsi="Calibri" w:cs="Calibri"/>
        </w:rPr>
        <w:t>are</w:t>
      </w:r>
      <w:r w:rsidR="00005136" w:rsidRPr="00424860">
        <w:rPr>
          <w:rFonts w:ascii="Calibri" w:hAnsi="Calibri" w:cs="Calibri"/>
        </w:rPr>
        <w:t xml:space="preserve"> </w:t>
      </w:r>
      <w:r w:rsidR="00F84D04">
        <w:rPr>
          <w:rFonts w:ascii="Calibri" w:hAnsi="Calibri" w:cs="Calibri"/>
        </w:rPr>
        <w:t xml:space="preserve">also </w:t>
      </w:r>
      <w:r w:rsidR="00005136" w:rsidRPr="00424860">
        <w:rPr>
          <w:rFonts w:ascii="Calibri" w:hAnsi="Calibri" w:cs="Calibri"/>
        </w:rPr>
        <w:t>shown in</w:t>
      </w:r>
      <w:r w:rsidR="00C0639F" w:rsidRPr="00424860">
        <w:rPr>
          <w:rFonts w:ascii="Calibri" w:hAnsi="Calibri" w:cs="Calibri"/>
        </w:rPr>
        <w:t xml:space="preserve"> </w:t>
      </w:r>
      <w:r w:rsidR="00C0639F" w:rsidRPr="00424860">
        <w:rPr>
          <w:rFonts w:ascii="Calibri" w:hAnsi="Calibri" w:cs="Calibri"/>
        </w:rPr>
        <w:fldChar w:fldCharType="begin"/>
      </w:r>
      <w:r w:rsidR="00C0639F" w:rsidRPr="00424860">
        <w:rPr>
          <w:rFonts w:ascii="Calibri" w:hAnsi="Calibri" w:cs="Calibri"/>
        </w:rPr>
        <w:instrText xml:space="preserve"> REF _Ref81460956 \h </w:instrText>
      </w:r>
      <w:r w:rsidR="00C0639F" w:rsidRPr="00424860">
        <w:rPr>
          <w:rFonts w:ascii="Calibri" w:hAnsi="Calibri" w:cs="Calibri"/>
        </w:rPr>
      </w:r>
      <w:r w:rsidR="00C0639F" w:rsidRPr="00424860">
        <w:rPr>
          <w:rFonts w:ascii="Calibri" w:hAnsi="Calibri" w:cs="Calibri"/>
        </w:rPr>
        <w:fldChar w:fldCharType="separate"/>
      </w:r>
      <w:r w:rsidR="008066DF" w:rsidRPr="00697141">
        <w:t>Fig</w:t>
      </w:r>
      <w:r w:rsidR="008066DF">
        <w:t>.</w:t>
      </w:r>
      <w:r w:rsidR="008066DF" w:rsidRPr="00697141">
        <w:t xml:space="preserve"> </w:t>
      </w:r>
      <w:r w:rsidR="008066DF">
        <w:rPr>
          <w:i/>
          <w:iCs/>
          <w:noProof/>
        </w:rPr>
        <w:t>11</w:t>
      </w:r>
      <w:r w:rsidR="00C0639F" w:rsidRPr="00424860">
        <w:rPr>
          <w:rFonts w:ascii="Calibri" w:hAnsi="Calibri" w:cs="Calibri"/>
        </w:rPr>
        <w:fldChar w:fldCharType="end"/>
      </w:r>
      <w:r w:rsidR="00C0639F" w:rsidRPr="00424860">
        <w:t xml:space="preserve">. </w:t>
      </w:r>
      <w:r w:rsidR="008E08A6" w:rsidRPr="00424860">
        <w:rPr>
          <w:rFonts w:ascii="Calibri" w:hAnsi="Calibri" w:cs="Calibri"/>
        </w:rPr>
        <w:t xml:space="preserve">The </w:t>
      </w:r>
      <w:r w:rsidR="00F84D04">
        <w:rPr>
          <w:rFonts w:ascii="Calibri" w:hAnsi="Calibri" w:cs="Calibri"/>
        </w:rPr>
        <w:t>patch number</w:t>
      </w:r>
      <w:r w:rsidR="00F84D04" w:rsidRPr="00424860">
        <w:rPr>
          <w:rFonts w:ascii="Calibri" w:hAnsi="Calibri" w:cs="Calibri"/>
        </w:rPr>
        <w:t xml:space="preserve"> </w:t>
      </w:r>
      <w:r w:rsidR="008E08A6" w:rsidRPr="00424860">
        <w:rPr>
          <w:rFonts w:ascii="Calibri" w:hAnsi="Calibri" w:cs="Calibri"/>
        </w:rPr>
        <w:t xml:space="preserve">of the </w:t>
      </w:r>
      <w:r w:rsidR="009E3EE4" w:rsidRPr="00424860">
        <w:rPr>
          <w:rFonts w:ascii="Calibri" w:hAnsi="Calibri" w:cs="Calibri"/>
        </w:rPr>
        <w:t>prediction map</w:t>
      </w:r>
      <w:r w:rsidR="00FB1058" w:rsidRPr="00424860">
        <w:rPr>
          <w:rFonts w:ascii="Calibri" w:hAnsi="Calibri" w:cs="Calibri"/>
        </w:rPr>
        <w:t xml:space="preserve"> </w:t>
      </w:r>
      <w:r w:rsidR="26DB9868" w:rsidRPr="00424860">
        <w:rPr>
          <w:rFonts w:ascii="Calibri" w:hAnsi="Calibri" w:cs="Calibri"/>
        </w:rPr>
        <w:t xml:space="preserve">was </w:t>
      </w:r>
      <w:r w:rsidR="00FB1058" w:rsidRPr="00424860">
        <w:rPr>
          <w:rFonts w:ascii="Calibri" w:hAnsi="Calibri" w:cs="Calibri"/>
        </w:rPr>
        <w:t xml:space="preserve">systematically </w:t>
      </w:r>
      <w:r w:rsidR="60EEC777" w:rsidRPr="00424860">
        <w:rPr>
          <w:rFonts w:ascii="Calibri" w:hAnsi="Calibri" w:cs="Calibri"/>
        </w:rPr>
        <w:t>lower</w:t>
      </w:r>
      <w:r w:rsidR="00FB1058" w:rsidRPr="00424860">
        <w:rPr>
          <w:rFonts w:ascii="Calibri" w:hAnsi="Calibri" w:cs="Calibri"/>
        </w:rPr>
        <w:t xml:space="preserve"> than </w:t>
      </w:r>
      <w:r w:rsidR="00272F94">
        <w:rPr>
          <w:rFonts w:ascii="Calibri" w:hAnsi="Calibri" w:cs="Calibri"/>
        </w:rPr>
        <w:t xml:space="preserve">that of </w:t>
      </w:r>
      <w:r w:rsidR="00FB1058" w:rsidRPr="00424860">
        <w:rPr>
          <w:rFonts w:ascii="Calibri" w:hAnsi="Calibri" w:cs="Calibri"/>
        </w:rPr>
        <w:t xml:space="preserve">the </w:t>
      </w:r>
      <w:r w:rsidR="008014A3" w:rsidRPr="00424860">
        <w:rPr>
          <w:rFonts w:ascii="Calibri" w:hAnsi="Calibri" w:cs="Calibri"/>
        </w:rPr>
        <w:t>reference map, while the</w:t>
      </w:r>
      <w:r w:rsidR="00E75D3A" w:rsidRPr="00424860">
        <w:rPr>
          <w:rFonts w:ascii="Calibri" w:hAnsi="Calibri" w:cs="Calibri"/>
        </w:rPr>
        <w:t xml:space="preserve"> </w:t>
      </w:r>
      <w:r w:rsidR="00D607A5" w:rsidRPr="00424860">
        <w:rPr>
          <w:rFonts w:ascii="Calibri" w:hAnsi="Calibri" w:cs="Calibri"/>
        </w:rPr>
        <w:t>LSI</w:t>
      </w:r>
      <w:r w:rsidR="00272F94">
        <w:rPr>
          <w:rFonts w:ascii="Calibri" w:hAnsi="Calibri" w:cs="Calibri"/>
        </w:rPr>
        <w:t>s</w:t>
      </w:r>
      <w:r w:rsidR="00D50560" w:rsidRPr="00424860">
        <w:rPr>
          <w:rFonts w:ascii="Calibri" w:hAnsi="Calibri" w:cs="Calibri"/>
        </w:rPr>
        <w:t xml:space="preserve"> of both map</w:t>
      </w:r>
      <w:r w:rsidR="00CC2823" w:rsidRPr="00424860">
        <w:rPr>
          <w:rFonts w:ascii="Calibri" w:hAnsi="Calibri" w:cs="Calibri"/>
        </w:rPr>
        <w:t xml:space="preserve">s </w:t>
      </w:r>
      <w:r w:rsidR="00272F94">
        <w:rPr>
          <w:rFonts w:ascii="Calibri" w:hAnsi="Calibri" w:cs="Calibri"/>
        </w:rPr>
        <w:t>were</w:t>
      </w:r>
      <w:r w:rsidR="5F19E735" w:rsidRPr="00424860">
        <w:rPr>
          <w:rFonts w:ascii="Calibri" w:hAnsi="Calibri" w:cs="Calibri"/>
        </w:rPr>
        <w:t xml:space="preserve"> very</w:t>
      </w:r>
      <w:r w:rsidR="00CC2823" w:rsidRPr="00424860">
        <w:rPr>
          <w:rFonts w:ascii="Calibri" w:hAnsi="Calibri" w:cs="Calibri"/>
        </w:rPr>
        <w:t xml:space="preserve"> </w:t>
      </w:r>
      <w:r w:rsidR="003819D0">
        <w:rPr>
          <w:rFonts w:ascii="Calibri" w:hAnsi="Calibri" w:cs="Calibri"/>
        </w:rPr>
        <w:t>similar</w:t>
      </w:r>
      <w:r w:rsidR="005A79D7" w:rsidRPr="00424860">
        <w:rPr>
          <w:rFonts w:ascii="Calibri" w:hAnsi="Calibri" w:cs="Calibri"/>
        </w:rPr>
        <w:t xml:space="preserve">. </w:t>
      </w:r>
      <w:r w:rsidR="3AF8AC70" w:rsidRPr="00424860">
        <w:rPr>
          <w:rFonts w:ascii="Calibri" w:hAnsi="Calibri" w:cs="Calibri"/>
        </w:rPr>
        <w:t>This suggests that</w:t>
      </w:r>
      <w:r w:rsidR="00C92348" w:rsidRPr="00424860">
        <w:rPr>
          <w:rFonts w:ascii="Calibri" w:hAnsi="Calibri" w:cs="Calibri"/>
        </w:rPr>
        <w:t xml:space="preserve"> U-Net tend</w:t>
      </w:r>
      <w:r w:rsidR="00145BA3">
        <w:rPr>
          <w:rFonts w:ascii="Calibri" w:hAnsi="Calibri" w:cs="Calibri"/>
        </w:rPr>
        <w:t>ed</w:t>
      </w:r>
      <w:r w:rsidR="00C92348" w:rsidRPr="00424860">
        <w:rPr>
          <w:rFonts w:ascii="Calibri" w:hAnsi="Calibri" w:cs="Calibri"/>
        </w:rPr>
        <w:t xml:space="preserve"> to </w:t>
      </w:r>
      <w:r w:rsidR="00C7646B" w:rsidRPr="00424860">
        <w:rPr>
          <w:rFonts w:ascii="Calibri" w:hAnsi="Calibri" w:cs="Calibri"/>
        </w:rPr>
        <w:t>predict</w:t>
      </w:r>
      <w:r w:rsidR="00C92348" w:rsidRPr="00424860">
        <w:rPr>
          <w:rFonts w:ascii="Calibri" w:hAnsi="Calibri" w:cs="Calibri"/>
        </w:rPr>
        <w:t xml:space="preserve"> </w:t>
      </w:r>
      <w:r w:rsidR="00382679" w:rsidRPr="00424860">
        <w:rPr>
          <w:rFonts w:ascii="Calibri" w:hAnsi="Calibri" w:cs="Calibri"/>
        </w:rPr>
        <w:t>fewer</w:t>
      </w:r>
      <w:r w:rsidR="003819D0">
        <w:rPr>
          <w:rFonts w:ascii="Calibri" w:hAnsi="Calibri" w:cs="Calibri"/>
        </w:rPr>
        <w:t>, more connected</w:t>
      </w:r>
      <w:r w:rsidR="00C92348" w:rsidRPr="00424860">
        <w:rPr>
          <w:rFonts w:ascii="Calibri" w:hAnsi="Calibri" w:cs="Calibri"/>
        </w:rPr>
        <w:t xml:space="preserve"> </w:t>
      </w:r>
      <w:r w:rsidR="00C7646B" w:rsidRPr="00424860">
        <w:rPr>
          <w:rFonts w:ascii="Calibri" w:hAnsi="Calibri" w:cs="Calibri"/>
        </w:rPr>
        <w:t xml:space="preserve">urban land </w:t>
      </w:r>
      <w:r w:rsidR="003D59A9" w:rsidRPr="00424860">
        <w:rPr>
          <w:rFonts w:ascii="Calibri" w:hAnsi="Calibri" w:cs="Calibri"/>
        </w:rPr>
        <w:t>patches</w:t>
      </w:r>
      <w:r w:rsidR="00C7646B" w:rsidRPr="00424860">
        <w:rPr>
          <w:rFonts w:ascii="Calibri" w:hAnsi="Calibri" w:cs="Calibri"/>
        </w:rPr>
        <w:t xml:space="preserve"> than the </w:t>
      </w:r>
      <w:r w:rsidR="00D22F63">
        <w:rPr>
          <w:rFonts w:ascii="Calibri" w:hAnsi="Calibri" w:cs="Calibri"/>
        </w:rPr>
        <w:t xml:space="preserve">actual </w:t>
      </w:r>
      <w:r w:rsidR="00C7646B" w:rsidRPr="00424860">
        <w:rPr>
          <w:rFonts w:ascii="Calibri" w:hAnsi="Calibri" w:cs="Calibri"/>
        </w:rPr>
        <w:t xml:space="preserve">urban </w:t>
      </w:r>
      <w:r w:rsidR="00EC77D9" w:rsidRPr="00424860">
        <w:rPr>
          <w:rFonts w:ascii="Calibri" w:hAnsi="Calibri" w:cs="Calibri"/>
        </w:rPr>
        <w:t xml:space="preserve">development </w:t>
      </w:r>
      <w:r w:rsidR="00D22F63">
        <w:rPr>
          <w:rFonts w:ascii="Calibri" w:hAnsi="Calibri" w:cs="Calibri"/>
        </w:rPr>
        <w:t>depicted in the reference</w:t>
      </w:r>
      <w:r w:rsidR="00D22F63" w:rsidRPr="00424860">
        <w:rPr>
          <w:rFonts w:ascii="Calibri" w:hAnsi="Calibri" w:cs="Calibri"/>
        </w:rPr>
        <w:t xml:space="preserve"> </w:t>
      </w:r>
      <w:r w:rsidR="00D22F63">
        <w:rPr>
          <w:rFonts w:ascii="Calibri" w:hAnsi="Calibri" w:cs="Calibri"/>
        </w:rPr>
        <w:t xml:space="preserve">map </w:t>
      </w:r>
      <w:r w:rsidR="00EC77D9" w:rsidRPr="00424860">
        <w:rPr>
          <w:rFonts w:ascii="Calibri" w:hAnsi="Calibri" w:cs="Calibri"/>
        </w:rPr>
        <w:t>but</w:t>
      </w:r>
      <w:r w:rsidR="00C7646B" w:rsidRPr="00424860">
        <w:rPr>
          <w:rFonts w:ascii="Calibri" w:hAnsi="Calibri" w:cs="Calibri"/>
        </w:rPr>
        <w:t xml:space="preserve"> </w:t>
      </w:r>
      <w:r w:rsidR="003D59A9" w:rsidRPr="00424860">
        <w:rPr>
          <w:rFonts w:ascii="Calibri" w:hAnsi="Calibri" w:cs="Calibri"/>
        </w:rPr>
        <w:t xml:space="preserve">produced </w:t>
      </w:r>
      <w:r w:rsidR="00241F76" w:rsidRPr="00424860">
        <w:rPr>
          <w:rFonts w:ascii="Calibri" w:hAnsi="Calibri" w:cs="Calibri"/>
        </w:rPr>
        <w:t xml:space="preserve">urban </w:t>
      </w:r>
      <w:r w:rsidR="00A95EB7" w:rsidRPr="00424860">
        <w:rPr>
          <w:rFonts w:ascii="Calibri" w:hAnsi="Calibri" w:cs="Calibri"/>
        </w:rPr>
        <w:t xml:space="preserve">shapes </w:t>
      </w:r>
      <w:r w:rsidR="00272F94" w:rsidRPr="00424860">
        <w:rPr>
          <w:rFonts w:ascii="Calibri" w:hAnsi="Calibri" w:cs="Calibri"/>
        </w:rPr>
        <w:t xml:space="preserve">very close </w:t>
      </w:r>
      <w:r w:rsidR="00A95EB7" w:rsidRPr="00424860">
        <w:rPr>
          <w:rFonts w:ascii="Calibri" w:hAnsi="Calibri" w:cs="Calibri"/>
        </w:rPr>
        <w:t xml:space="preserve">to the </w:t>
      </w:r>
      <w:r w:rsidR="00F00C6C" w:rsidRPr="00424860">
        <w:rPr>
          <w:rFonts w:ascii="Calibri" w:hAnsi="Calibri" w:cs="Calibri"/>
        </w:rPr>
        <w:t>real-world</w:t>
      </w:r>
      <w:r w:rsidR="00A95EB7" w:rsidRPr="00424860">
        <w:rPr>
          <w:rFonts w:ascii="Calibri" w:hAnsi="Calibri" w:cs="Calibri"/>
        </w:rPr>
        <w:t xml:space="preserve"> urban patterns.</w:t>
      </w:r>
    </w:p>
    <w:p w14:paraId="6F662EA7" w14:textId="6CC39144" w:rsidR="00394A6D" w:rsidRPr="00B60A0F" w:rsidRDefault="00CF050D" w:rsidP="00625C38">
      <w:pPr>
        <w:pStyle w:val="Heading2"/>
        <w:rPr>
          <w:rFonts w:cstheme="majorHAnsi"/>
        </w:rPr>
      </w:pPr>
      <w:r w:rsidRPr="00B60A0F">
        <w:rPr>
          <w:rFonts w:cstheme="majorHAnsi"/>
        </w:rPr>
        <w:t>3</w:t>
      </w:r>
      <w:r w:rsidR="00394A6D" w:rsidRPr="00B60A0F">
        <w:rPr>
          <w:rFonts w:cstheme="majorHAnsi"/>
        </w:rPr>
        <w:t>.</w:t>
      </w:r>
      <w:r w:rsidR="00A840E6" w:rsidRPr="00B60A0F">
        <w:rPr>
          <w:rFonts w:cstheme="majorHAnsi"/>
        </w:rPr>
        <w:t>4</w:t>
      </w:r>
      <w:r w:rsidR="00272F94" w:rsidRPr="00B60A0F">
        <w:rPr>
          <w:rFonts w:cstheme="majorHAnsi"/>
        </w:rPr>
        <w:t>.</w:t>
      </w:r>
      <w:r w:rsidR="00394A6D" w:rsidRPr="00B60A0F">
        <w:rPr>
          <w:rFonts w:cstheme="majorHAnsi"/>
        </w:rPr>
        <w:t xml:space="preserve"> </w:t>
      </w:r>
      <w:r w:rsidR="0088361B" w:rsidRPr="00B60A0F">
        <w:rPr>
          <w:rFonts w:cstheme="majorHAnsi"/>
        </w:rPr>
        <w:t xml:space="preserve">Predicted </w:t>
      </w:r>
      <w:r w:rsidR="00275AC6" w:rsidRPr="00B60A0F">
        <w:rPr>
          <w:rFonts w:cstheme="majorHAnsi"/>
        </w:rPr>
        <w:t xml:space="preserve">urban </w:t>
      </w:r>
      <w:r w:rsidR="00DF42D8" w:rsidRPr="00B60A0F">
        <w:rPr>
          <w:rFonts w:cstheme="majorHAnsi"/>
        </w:rPr>
        <w:t xml:space="preserve">area </w:t>
      </w:r>
      <w:r w:rsidR="00272F94" w:rsidRPr="00B60A0F">
        <w:rPr>
          <w:rFonts w:cstheme="majorHAnsi"/>
        </w:rPr>
        <w:t>for</w:t>
      </w:r>
      <w:r w:rsidR="00275AC6" w:rsidRPr="00B60A0F">
        <w:rPr>
          <w:rFonts w:cstheme="majorHAnsi"/>
        </w:rPr>
        <w:t xml:space="preserve"> 2030</w:t>
      </w:r>
    </w:p>
    <w:p w14:paraId="5C40D46B" w14:textId="18A74828" w:rsidR="00FC783D" w:rsidRPr="00424860" w:rsidRDefault="00C42A88" w:rsidP="00D71802">
      <w:pPr>
        <w:rPr>
          <w:rFonts w:ascii="Calibri" w:hAnsi="Calibri" w:cs="Calibri"/>
        </w:rPr>
      </w:pPr>
      <w:r w:rsidRPr="003D5DD8">
        <w:rPr>
          <w:rFonts w:ascii="Calibri" w:hAnsi="Calibri" w:cs="Calibri"/>
          <w:i/>
        </w:rPr>
        <w:t>U-Net-B</w:t>
      </w:r>
      <w:r>
        <w:rPr>
          <w:rFonts w:ascii="Calibri" w:hAnsi="Calibri" w:cs="Calibri"/>
        </w:rPr>
        <w:t xml:space="preserve"> </w:t>
      </w:r>
      <w:r w:rsidR="00DF7943">
        <w:rPr>
          <w:rFonts w:ascii="Calibri" w:hAnsi="Calibri" w:cs="Calibri"/>
        </w:rPr>
        <w:t xml:space="preserve">was </w:t>
      </w:r>
      <w:r w:rsidR="008F38E6">
        <w:rPr>
          <w:rFonts w:ascii="Calibri" w:hAnsi="Calibri" w:cs="Calibri"/>
        </w:rPr>
        <w:t>developed</w:t>
      </w:r>
      <w:r w:rsidR="00DF7943">
        <w:rPr>
          <w:rFonts w:ascii="Calibri" w:hAnsi="Calibri" w:cs="Calibri"/>
        </w:rPr>
        <w:t xml:space="preserve"> </w:t>
      </w:r>
      <w:r w:rsidR="00D25DF0">
        <w:rPr>
          <w:rFonts w:ascii="Calibri" w:hAnsi="Calibri" w:cs="Calibri"/>
        </w:rPr>
        <w:t>with</w:t>
      </w:r>
      <w:r w:rsidR="00DF7943">
        <w:rPr>
          <w:rFonts w:ascii="Calibri" w:hAnsi="Calibri" w:cs="Calibri"/>
        </w:rPr>
        <w:t xml:space="preserve"> the same process as </w:t>
      </w:r>
      <w:r w:rsidR="00DF7943" w:rsidRPr="003D5DD8">
        <w:rPr>
          <w:rFonts w:ascii="Calibri" w:hAnsi="Calibri" w:cs="Calibri"/>
          <w:i/>
        </w:rPr>
        <w:t>U-Net-A</w:t>
      </w:r>
      <w:r w:rsidR="00DF7943">
        <w:rPr>
          <w:rFonts w:ascii="Calibri" w:hAnsi="Calibri" w:cs="Calibri"/>
        </w:rPr>
        <w:t xml:space="preserve"> </w:t>
      </w:r>
      <w:r w:rsidR="00F22CD0">
        <w:rPr>
          <w:rFonts w:ascii="Calibri" w:hAnsi="Calibri" w:cs="Calibri"/>
        </w:rPr>
        <w:t xml:space="preserve">except </w:t>
      </w:r>
      <w:r w:rsidR="007D1000">
        <w:rPr>
          <w:rFonts w:ascii="Calibri" w:hAnsi="Calibri" w:cs="Calibri"/>
        </w:rPr>
        <w:t>for taking</w:t>
      </w:r>
      <w:r w:rsidR="00F22CD0">
        <w:rPr>
          <w:rFonts w:ascii="Calibri" w:hAnsi="Calibri" w:cs="Calibri"/>
        </w:rPr>
        <w:t xml:space="preserve"> urban land-use </w:t>
      </w:r>
      <w:r w:rsidR="007D1000">
        <w:rPr>
          <w:rFonts w:ascii="Calibri" w:hAnsi="Calibri" w:cs="Calibri"/>
        </w:rPr>
        <w:t>in</w:t>
      </w:r>
      <w:r w:rsidR="008F38E6">
        <w:rPr>
          <w:rFonts w:ascii="Calibri" w:hAnsi="Calibri" w:cs="Calibri"/>
        </w:rPr>
        <w:t xml:space="preserve"> 2006 and 2018 for training</w:t>
      </w:r>
      <w:r w:rsidR="00E624EF">
        <w:rPr>
          <w:rFonts w:ascii="Calibri" w:hAnsi="Calibri" w:cs="Calibri"/>
        </w:rPr>
        <w:t xml:space="preserve"> and </w:t>
      </w:r>
      <w:r w:rsidR="005E2984" w:rsidRPr="00424860">
        <w:rPr>
          <w:rFonts w:ascii="Calibri" w:hAnsi="Calibri" w:cs="Calibri"/>
        </w:rPr>
        <w:t>predict</w:t>
      </w:r>
      <w:r w:rsidR="00E624EF">
        <w:rPr>
          <w:rFonts w:ascii="Calibri" w:hAnsi="Calibri" w:cs="Calibri"/>
        </w:rPr>
        <w:t>ing</w:t>
      </w:r>
      <w:r w:rsidR="005E2984" w:rsidRPr="00424860">
        <w:rPr>
          <w:rFonts w:ascii="Calibri" w:hAnsi="Calibri" w:cs="Calibri"/>
        </w:rPr>
        <w:t xml:space="preserve"> urban </w:t>
      </w:r>
      <w:r w:rsidR="005C5680">
        <w:rPr>
          <w:rFonts w:ascii="Calibri" w:hAnsi="Calibri" w:cs="Calibri"/>
        </w:rPr>
        <w:t xml:space="preserve">land-use </w:t>
      </w:r>
      <w:r w:rsidR="00272F94">
        <w:rPr>
          <w:rFonts w:ascii="Calibri" w:hAnsi="Calibri" w:cs="Calibri"/>
        </w:rPr>
        <w:t>for</w:t>
      </w:r>
      <w:r w:rsidR="005E2984" w:rsidRPr="00424860">
        <w:rPr>
          <w:rFonts w:ascii="Calibri" w:hAnsi="Calibri" w:cs="Calibri"/>
        </w:rPr>
        <w:t xml:space="preserve"> 2030</w:t>
      </w:r>
      <w:r w:rsidR="00E624EF">
        <w:rPr>
          <w:rFonts w:ascii="Calibri" w:hAnsi="Calibri" w:cs="Calibri"/>
        </w:rPr>
        <w:t xml:space="preserve"> (</w:t>
      </w:r>
      <w:r w:rsidR="00D066F3" w:rsidRPr="00424860">
        <w:rPr>
          <w:rFonts w:ascii="Calibri" w:hAnsi="Calibri" w:cs="Calibri"/>
          <w:highlight w:val="yellow"/>
        </w:rPr>
        <w:fldChar w:fldCharType="begin"/>
      </w:r>
      <w:r w:rsidR="00D066F3" w:rsidRPr="00424860">
        <w:rPr>
          <w:rFonts w:ascii="Calibri" w:hAnsi="Calibri" w:cs="Calibri"/>
        </w:rPr>
        <w:instrText xml:space="preserve"> REF _Ref81461192 \h </w:instrText>
      </w:r>
      <w:r w:rsidR="00D066F3" w:rsidRPr="00424860">
        <w:rPr>
          <w:rFonts w:ascii="Calibri" w:hAnsi="Calibri" w:cs="Calibri"/>
          <w:highlight w:val="yellow"/>
        </w:rPr>
      </w:r>
      <w:r w:rsidR="00D066F3" w:rsidRPr="00424860">
        <w:rPr>
          <w:rFonts w:ascii="Calibri" w:hAnsi="Calibri" w:cs="Calibri"/>
          <w:highlight w:val="yellow"/>
        </w:rPr>
        <w:fldChar w:fldCharType="separate"/>
      </w:r>
      <w:r w:rsidR="008066DF" w:rsidRPr="00B60A0F">
        <w:t>Fig</w:t>
      </w:r>
      <w:r w:rsidR="008066DF">
        <w:t>.</w:t>
      </w:r>
      <w:r w:rsidR="008066DF" w:rsidRPr="00B60A0F">
        <w:t xml:space="preserve"> </w:t>
      </w:r>
      <w:r w:rsidR="008066DF">
        <w:rPr>
          <w:i/>
          <w:iCs/>
          <w:noProof/>
        </w:rPr>
        <w:t>12</w:t>
      </w:r>
      <w:r w:rsidR="00D066F3" w:rsidRPr="00424860">
        <w:rPr>
          <w:rFonts w:ascii="Calibri" w:hAnsi="Calibri" w:cs="Calibri"/>
          <w:highlight w:val="yellow"/>
        </w:rPr>
        <w:fldChar w:fldCharType="end"/>
      </w:r>
      <w:r w:rsidR="00E624EF">
        <w:rPr>
          <w:rFonts w:ascii="Calibri" w:hAnsi="Calibri" w:cs="Calibri"/>
        </w:rPr>
        <w:t>)</w:t>
      </w:r>
      <w:r w:rsidR="005E2984" w:rsidRPr="00424860">
        <w:rPr>
          <w:rFonts w:ascii="Calibri" w:hAnsi="Calibri" w:cs="Calibri"/>
        </w:rPr>
        <w:t xml:space="preserve">. </w:t>
      </w:r>
      <w:r w:rsidR="00651D59">
        <w:rPr>
          <w:rFonts w:ascii="Calibri" w:hAnsi="Calibri" w:cs="Calibri"/>
        </w:rPr>
        <w:t>N</w:t>
      </w:r>
      <w:r w:rsidR="005E2984" w:rsidRPr="00424860">
        <w:rPr>
          <w:rFonts w:ascii="Calibri" w:hAnsi="Calibri" w:cs="Calibri"/>
        </w:rPr>
        <w:t>ewly predicted urban area</w:t>
      </w:r>
      <w:r w:rsidR="00651D59">
        <w:rPr>
          <w:rFonts w:ascii="Calibri" w:hAnsi="Calibri" w:cs="Calibri"/>
        </w:rPr>
        <w:t>s</w:t>
      </w:r>
      <w:r w:rsidR="000D6952" w:rsidRPr="00424860">
        <w:rPr>
          <w:rFonts w:ascii="Calibri" w:hAnsi="Calibri" w:cs="Calibri"/>
        </w:rPr>
        <w:t xml:space="preserve"> tended to be concentrated around large cities.</w:t>
      </w:r>
      <w:r w:rsidR="005E2984" w:rsidRPr="00424860">
        <w:rPr>
          <w:rFonts w:ascii="Calibri" w:hAnsi="Calibri" w:cs="Calibri"/>
        </w:rPr>
        <w:t xml:space="preserve"> In </w:t>
      </w:r>
      <w:proofErr w:type="spellStart"/>
      <w:r w:rsidR="00E07CAC" w:rsidRPr="00424860">
        <w:rPr>
          <w:rFonts w:ascii="Calibri" w:hAnsi="Calibri" w:cs="Calibri"/>
        </w:rPr>
        <w:t>Sui</w:t>
      </w:r>
      <w:r w:rsidR="00E07CAC">
        <w:rPr>
          <w:rFonts w:ascii="Calibri" w:hAnsi="Calibri" w:cs="Calibri"/>
        </w:rPr>
        <w:t>x</w:t>
      </w:r>
      <w:r w:rsidR="00E07CAC" w:rsidRPr="00424860">
        <w:rPr>
          <w:rFonts w:ascii="Calibri" w:hAnsi="Calibri" w:cs="Calibri"/>
        </w:rPr>
        <w:t>ian</w:t>
      </w:r>
      <w:proofErr w:type="spellEnd"/>
      <w:r w:rsidR="00272F94">
        <w:rPr>
          <w:rFonts w:ascii="Calibri" w:hAnsi="Calibri" w:cs="Calibri"/>
        </w:rPr>
        <w:t>,</w:t>
      </w:r>
      <w:r w:rsidR="007431EE" w:rsidRPr="00424860">
        <w:rPr>
          <w:rFonts w:ascii="Calibri" w:hAnsi="Calibri" w:cs="Calibri"/>
        </w:rPr>
        <w:t xml:space="preserve"> for example</w:t>
      </w:r>
      <w:r w:rsidR="005E2984" w:rsidRPr="00424860">
        <w:rPr>
          <w:rFonts w:ascii="Calibri" w:hAnsi="Calibri" w:cs="Calibri"/>
        </w:rPr>
        <w:t>, the predicted urban expansion w</w:t>
      </w:r>
      <w:r w:rsidR="00E60EE6" w:rsidRPr="00424860">
        <w:rPr>
          <w:rFonts w:ascii="Calibri" w:hAnsi="Calibri" w:cs="Calibri"/>
        </w:rPr>
        <w:t>as</w:t>
      </w:r>
      <w:r w:rsidR="005E2984" w:rsidRPr="00424860">
        <w:rPr>
          <w:rFonts w:ascii="Calibri" w:hAnsi="Calibri" w:cs="Calibri"/>
        </w:rPr>
        <w:t xml:space="preserve"> </w:t>
      </w:r>
      <w:r w:rsidR="007431EE" w:rsidRPr="00424860">
        <w:rPr>
          <w:rFonts w:ascii="Calibri" w:hAnsi="Calibri" w:cs="Calibri"/>
        </w:rPr>
        <w:t xml:space="preserve">much </w:t>
      </w:r>
      <w:r w:rsidR="005E2984" w:rsidRPr="00424860">
        <w:rPr>
          <w:rFonts w:ascii="Calibri" w:hAnsi="Calibri" w:cs="Calibri"/>
        </w:rPr>
        <w:t xml:space="preserve">larger around </w:t>
      </w:r>
      <w:r w:rsidR="00272F94">
        <w:rPr>
          <w:rFonts w:ascii="Calibri" w:hAnsi="Calibri" w:cs="Calibri"/>
        </w:rPr>
        <w:t>large</w:t>
      </w:r>
      <w:r w:rsidR="005E2984" w:rsidRPr="00424860">
        <w:rPr>
          <w:rFonts w:ascii="Calibri" w:hAnsi="Calibri" w:cs="Calibri"/>
        </w:rPr>
        <w:t xml:space="preserve"> cities/towns than </w:t>
      </w:r>
      <w:r w:rsidR="00272F94">
        <w:rPr>
          <w:rFonts w:ascii="Calibri" w:hAnsi="Calibri" w:cs="Calibri"/>
        </w:rPr>
        <w:t>that</w:t>
      </w:r>
      <w:r w:rsidR="005E2984" w:rsidRPr="00424860">
        <w:rPr>
          <w:rFonts w:ascii="Calibri" w:hAnsi="Calibri" w:cs="Calibri"/>
        </w:rPr>
        <w:t xml:space="preserve"> </w:t>
      </w:r>
      <w:r w:rsidR="005A31D8">
        <w:rPr>
          <w:rFonts w:ascii="Calibri" w:hAnsi="Calibri" w:cs="Calibri"/>
        </w:rPr>
        <w:t>around</w:t>
      </w:r>
      <w:r w:rsidR="005A31D8" w:rsidRPr="00424860">
        <w:rPr>
          <w:rFonts w:ascii="Calibri" w:hAnsi="Calibri" w:cs="Calibri"/>
        </w:rPr>
        <w:t xml:space="preserve"> </w:t>
      </w:r>
      <w:r w:rsidR="005E2984" w:rsidRPr="00424860">
        <w:rPr>
          <w:rFonts w:ascii="Calibri" w:hAnsi="Calibri" w:cs="Calibri"/>
        </w:rPr>
        <w:t>smaller villages. The predicted urban area follow</w:t>
      </w:r>
      <w:r w:rsidR="00E60EE6" w:rsidRPr="00424860">
        <w:rPr>
          <w:rFonts w:ascii="Calibri" w:hAnsi="Calibri" w:cs="Calibri"/>
        </w:rPr>
        <w:t>ed</w:t>
      </w:r>
      <w:r w:rsidR="005E2984" w:rsidRPr="00424860">
        <w:rPr>
          <w:rFonts w:ascii="Calibri" w:hAnsi="Calibri" w:cs="Calibri"/>
        </w:rPr>
        <w:t xml:space="preserve"> specified patterns rather than sprawling in </w:t>
      </w:r>
      <w:r w:rsidR="00700D17">
        <w:rPr>
          <w:rFonts w:ascii="Calibri" w:hAnsi="Calibri" w:cs="Calibri"/>
        </w:rPr>
        <w:t>all</w:t>
      </w:r>
      <w:r w:rsidR="00700D17" w:rsidRPr="00424860">
        <w:rPr>
          <w:rFonts w:ascii="Calibri" w:hAnsi="Calibri" w:cs="Calibri"/>
        </w:rPr>
        <w:t xml:space="preserve"> </w:t>
      </w:r>
      <w:r w:rsidR="005E2984" w:rsidRPr="00424860">
        <w:rPr>
          <w:rFonts w:ascii="Calibri" w:hAnsi="Calibri" w:cs="Calibri"/>
        </w:rPr>
        <w:t>direction</w:t>
      </w:r>
      <w:r w:rsidR="00700D17">
        <w:rPr>
          <w:rFonts w:ascii="Calibri" w:hAnsi="Calibri" w:cs="Calibri"/>
        </w:rPr>
        <w:t>s</w:t>
      </w:r>
      <w:r w:rsidR="005E2984" w:rsidRPr="00424860">
        <w:rPr>
          <w:rFonts w:ascii="Calibri" w:hAnsi="Calibri" w:cs="Calibri"/>
        </w:rPr>
        <w:t xml:space="preserve">. </w:t>
      </w:r>
      <w:r w:rsidR="00FD7506" w:rsidRPr="00424860">
        <w:rPr>
          <w:rFonts w:ascii="Calibri" w:hAnsi="Calibri" w:cs="Calibri"/>
        </w:rPr>
        <w:t>For example, the predicted urban land</w:t>
      </w:r>
      <w:r w:rsidR="00272F94">
        <w:rPr>
          <w:rFonts w:ascii="Calibri" w:hAnsi="Calibri" w:cs="Calibri"/>
        </w:rPr>
        <w:t xml:space="preserve"> area</w:t>
      </w:r>
      <w:r w:rsidR="00FD7506" w:rsidRPr="00424860">
        <w:rPr>
          <w:rFonts w:ascii="Calibri" w:hAnsi="Calibri" w:cs="Calibri"/>
        </w:rPr>
        <w:t xml:space="preserve">s in </w:t>
      </w:r>
      <w:proofErr w:type="spellStart"/>
      <w:r w:rsidR="00766AF2" w:rsidRPr="00424860">
        <w:rPr>
          <w:rFonts w:ascii="Calibri" w:hAnsi="Calibri" w:cs="Calibri"/>
        </w:rPr>
        <w:t>Du</w:t>
      </w:r>
      <w:r w:rsidR="00C70A74">
        <w:rPr>
          <w:rFonts w:ascii="Calibri" w:hAnsi="Calibri" w:cs="Calibri"/>
        </w:rPr>
        <w:t>l</w:t>
      </w:r>
      <w:r w:rsidR="00766AF2" w:rsidRPr="00424860">
        <w:rPr>
          <w:rFonts w:ascii="Calibri" w:hAnsi="Calibri" w:cs="Calibri"/>
        </w:rPr>
        <w:t>ing</w:t>
      </w:r>
      <w:proofErr w:type="spellEnd"/>
      <w:r w:rsidR="00766AF2" w:rsidRPr="00424860">
        <w:rPr>
          <w:rFonts w:ascii="Calibri" w:hAnsi="Calibri" w:cs="Calibri"/>
        </w:rPr>
        <w:t xml:space="preserve"> </w:t>
      </w:r>
      <w:r w:rsidR="00146FF7" w:rsidRPr="00424860">
        <w:rPr>
          <w:rFonts w:ascii="Calibri" w:hAnsi="Calibri" w:cs="Calibri"/>
        </w:rPr>
        <w:t>Xiang</w:t>
      </w:r>
      <w:r w:rsidR="00FD7506" w:rsidRPr="00424860">
        <w:rPr>
          <w:rFonts w:ascii="Calibri" w:hAnsi="Calibri" w:cs="Calibri"/>
        </w:rPr>
        <w:t xml:space="preserve"> and </w:t>
      </w:r>
      <w:proofErr w:type="spellStart"/>
      <w:r w:rsidR="00766AF2" w:rsidRPr="00424860">
        <w:rPr>
          <w:rFonts w:ascii="Calibri" w:hAnsi="Calibri" w:cs="Calibri"/>
        </w:rPr>
        <w:t>Yang</w:t>
      </w:r>
      <w:r w:rsidR="00766AF2">
        <w:rPr>
          <w:rFonts w:ascii="Calibri" w:hAnsi="Calibri" w:cs="Calibri"/>
        </w:rPr>
        <w:t>k</w:t>
      </w:r>
      <w:r w:rsidR="00766AF2" w:rsidRPr="00424860">
        <w:rPr>
          <w:rFonts w:ascii="Calibri" w:hAnsi="Calibri" w:cs="Calibri"/>
        </w:rPr>
        <w:t>ou</w:t>
      </w:r>
      <w:proofErr w:type="spellEnd"/>
      <w:r w:rsidR="00766AF2" w:rsidRPr="00424860">
        <w:rPr>
          <w:rFonts w:ascii="Calibri" w:hAnsi="Calibri" w:cs="Calibri"/>
        </w:rPr>
        <w:t xml:space="preserve"> </w:t>
      </w:r>
      <w:r w:rsidR="00FD7506" w:rsidRPr="00424860">
        <w:rPr>
          <w:rFonts w:ascii="Calibri" w:hAnsi="Calibri" w:cs="Calibri"/>
        </w:rPr>
        <w:t xml:space="preserve">Zhen </w:t>
      </w:r>
      <w:r w:rsidR="00DB5C50" w:rsidRPr="00424860">
        <w:rPr>
          <w:rFonts w:ascii="Calibri" w:hAnsi="Calibri" w:cs="Calibri"/>
        </w:rPr>
        <w:t>filled</w:t>
      </w:r>
      <w:r w:rsidR="00FD7506" w:rsidRPr="00424860">
        <w:rPr>
          <w:rFonts w:ascii="Calibri" w:hAnsi="Calibri" w:cs="Calibri"/>
        </w:rPr>
        <w:t xml:space="preserve"> </w:t>
      </w:r>
      <w:r w:rsidR="00700D17">
        <w:rPr>
          <w:rFonts w:ascii="Calibri" w:hAnsi="Calibri" w:cs="Calibri"/>
        </w:rPr>
        <w:t xml:space="preserve">in </w:t>
      </w:r>
      <w:r w:rsidR="00E45ABA" w:rsidRPr="00424860">
        <w:rPr>
          <w:rFonts w:ascii="Calibri" w:hAnsi="Calibri" w:cs="Calibri"/>
        </w:rPr>
        <w:t>gaps in the spatial distribution</w:t>
      </w:r>
      <w:r w:rsidR="00FD7506" w:rsidRPr="00424860">
        <w:rPr>
          <w:rFonts w:ascii="Calibri" w:hAnsi="Calibri" w:cs="Calibri"/>
        </w:rPr>
        <w:t xml:space="preserve"> of </w:t>
      </w:r>
      <w:r w:rsidR="00E45ABA" w:rsidRPr="00424860">
        <w:rPr>
          <w:rFonts w:ascii="Calibri" w:hAnsi="Calibri" w:cs="Calibri"/>
        </w:rPr>
        <w:t xml:space="preserve">existing </w:t>
      </w:r>
      <w:r w:rsidR="00FD7506" w:rsidRPr="00424860">
        <w:rPr>
          <w:rFonts w:ascii="Calibri" w:hAnsi="Calibri" w:cs="Calibri"/>
        </w:rPr>
        <w:t xml:space="preserve">urban areas and maintained the general shape of the original urban layout. </w:t>
      </w:r>
      <w:r w:rsidR="00700D17">
        <w:rPr>
          <w:rFonts w:ascii="Calibri" w:hAnsi="Calibri" w:cs="Calibri"/>
        </w:rPr>
        <w:t xml:space="preserve">Urban </w:t>
      </w:r>
      <w:r w:rsidR="00FD7506" w:rsidRPr="00424860">
        <w:rPr>
          <w:rFonts w:ascii="Calibri" w:hAnsi="Calibri" w:cs="Calibri"/>
        </w:rPr>
        <w:t xml:space="preserve">prediction </w:t>
      </w:r>
      <w:r w:rsidR="00272F94">
        <w:rPr>
          <w:rFonts w:ascii="Calibri" w:hAnsi="Calibri" w:cs="Calibri"/>
        </w:rPr>
        <w:t>for</w:t>
      </w:r>
      <w:r w:rsidR="00FD7506" w:rsidRPr="00424860">
        <w:rPr>
          <w:rFonts w:ascii="Calibri" w:hAnsi="Calibri" w:cs="Calibri"/>
        </w:rPr>
        <w:t xml:space="preserve"> </w:t>
      </w:r>
      <w:proofErr w:type="spellStart"/>
      <w:r w:rsidR="00C70A74" w:rsidRPr="00424860">
        <w:rPr>
          <w:rFonts w:ascii="Calibri" w:hAnsi="Calibri" w:cs="Calibri"/>
        </w:rPr>
        <w:t>Feng</w:t>
      </w:r>
      <w:r w:rsidR="00C70A74">
        <w:rPr>
          <w:rFonts w:ascii="Calibri" w:hAnsi="Calibri" w:cs="Calibri"/>
        </w:rPr>
        <w:t>n</w:t>
      </w:r>
      <w:r w:rsidR="00C70A74" w:rsidRPr="00424860">
        <w:rPr>
          <w:rFonts w:ascii="Calibri" w:hAnsi="Calibri" w:cs="Calibri"/>
        </w:rPr>
        <w:t>ing</w:t>
      </w:r>
      <w:proofErr w:type="spellEnd"/>
      <w:r w:rsidR="00C70A74" w:rsidRPr="00424860">
        <w:rPr>
          <w:rFonts w:ascii="Calibri" w:hAnsi="Calibri" w:cs="Calibri"/>
        </w:rPr>
        <w:t xml:space="preserve"> </w:t>
      </w:r>
      <w:r w:rsidR="00AC6E73" w:rsidRPr="00424860">
        <w:rPr>
          <w:rFonts w:ascii="Calibri" w:hAnsi="Calibri" w:cs="Calibri"/>
        </w:rPr>
        <w:t>County</w:t>
      </w:r>
      <w:r w:rsidR="00146FF7" w:rsidRPr="00424860">
        <w:rPr>
          <w:rFonts w:ascii="Calibri" w:hAnsi="Calibri" w:cs="Calibri"/>
        </w:rPr>
        <w:t xml:space="preserve"> </w:t>
      </w:r>
      <w:r w:rsidR="00FD7506" w:rsidRPr="00424860">
        <w:rPr>
          <w:rFonts w:ascii="Calibri" w:hAnsi="Calibri" w:cs="Calibri"/>
        </w:rPr>
        <w:t>followed the city</w:t>
      </w:r>
      <w:r w:rsidR="00272F94">
        <w:rPr>
          <w:rFonts w:ascii="Calibri" w:hAnsi="Calibri" w:cs="Calibri"/>
        </w:rPr>
        <w:t>’</w:t>
      </w:r>
      <w:r w:rsidR="00FD7506" w:rsidRPr="00424860">
        <w:rPr>
          <w:rFonts w:ascii="Calibri" w:hAnsi="Calibri" w:cs="Calibri"/>
        </w:rPr>
        <w:t xml:space="preserve">s </w:t>
      </w:r>
      <w:r w:rsidR="00E45ABA" w:rsidRPr="00424860">
        <w:rPr>
          <w:rFonts w:ascii="Calibri" w:hAnsi="Calibri" w:cs="Calibri"/>
        </w:rPr>
        <w:t xml:space="preserve">elongated </w:t>
      </w:r>
      <w:r w:rsidR="00FD7506" w:rsidRPr="00424860">
        <w:rPr>
          <w:rFonts w:ascii="Calibri" w:hAnsi="Calibri" w:cs="Calibri"/>
        </w:rPr>
        <w:t>development trend</w:t>
      </w:r>
      <w:r w:rsidR="00A1497D" w:rsidRPr="00424860">
        <w:rPr>
          <w:rFonts w:ascii="Calibri" w:hAnsi="Calibri" w:cs="Calibri"/>
        </w:rPr>
        <w:t xml:space="preserve">, and </w:t>
      </w:r>
      <w:r w:rsidR="001A1FD7" w:rsidRPr="00424860">
        <w:rPr>
          <w:rFonts w:ascii="Calibri" w:hAnsi="Calibri" w:cs="Calibri"/>
        </w:rPr>
        <w:t xml:space="preserve">urban lands emerged </w:t>
      </w:r>
      <w:r w:rsidR="00D83C02" w:rsidRPr="00424860">
        <w:rPr>
          <w:rFonts w:ascii="Calibri" w:hAnsi="Calibri" w:cs="Calibri"/>
        </w:rPr>
        <w:t>along transport routes and at major road intersections</w:t>
      </w:r>
      <w:r w:rsidR="00272F94">
        <w:rPr>
          <w:rFonts w:ascii="Calibri" w:hAnsi="Calibri" w:cs="Calibri"/>
        </w:rPr>
        <w:t>, as</w:t>
      </w:r>
      <w:r w:rsidR="00D83C02" w:rsidRPr="00424860">
        <w:rPr>
          <w:rFonts w:ascii="Calibri" w:hAnsi="Calibri" w:cs="Calibri"/>
        </w:rPr>
        <w:t xml:space="preserve"> illustrated by </w:t>
      </w:r>
      <w:r w:rsidR="00272F94">
        <w:rPr>
          <w:rFonts w:ascii="Calibri" w:hAnsi="Calibri" w:cs="Calibri"/>
        </w:rPr>
        <w:t xml:space="preserve">the cases of </w:t>
      </w:r>
      <w:proofErr w:type="spellStart"/>
      <w:r w:rsidR="00766AF2" w:rsidRPr="00424860">
        <w:rPr>
          <w:rFonts w:ascii="Calibri" w:hAnsi="Calibri" w:cs="Calibri"/>
        </w:rPr>
        <w:t>Hu</w:t>
      </w:r>
      <w:r w:rsidR="00766AF2">
        <w:rPr>
          <w:rFonts w:ascii="Calibri" w:hAnsi="Calibri" w:cs="Calibri"/>
        </w:rPr>
        <w:t>j</w:t>
      </w:r>
      <w:r w:rsidR="00766AF2" w:rsidRPr="00424860">
        <w:rPr>
          <w:rFonts w:ascii="Calibri" w:hAnsi="Calibri" w:cs="Calibri"/>
        </w:rPr>
        <w:t>i</w:t>
      </w:r>
      <w:proofErr w:type="spellEnd"/>
      <w:r w:rsidR="00766AF2" w:rsidRPr="00424860">
        <w:rPr>
          <w:rFonts w:ascii="Calibri" w:hAnsi="Calibri" w:cs="Calibri"/>
        </w:rPr>
        <w:t xml:space="preserve"> </w:t>
      </w:r>
      <w:r w:rsidR="001A1FD7" w:rsidRPr="00424860">
        <w:rPr>
          <w:rFonts w:ascii="Calibri" w:hAnsi="Calibri" w:cs="Calibri"/>
        </w:rPr>
        <w:t xml:space="preserve">Zhen and </w:t>
      </w:r>
      <w:proofErr w:type="spellStart"/>
      <w:r w:rsidR="00766AF2" w:rsidRPr="00424860">
        <w:rPr>
          <w:rFonts w:ascii="Calibri" w:hAnsi="Calibri" w:cs="Calibri"/>
        </w:rPr>
        <w:t>Gao</w:t>
      </w:r>
      <w:r w:rsidR="00766AF2">
        <w:rPr>
          <w:rFonts w:ascii="Calibri" w:hAnsi="Calibri" w:cs="Calibri"/>
        </w:rPr>
        <w:t>g</w:t>
      </w:r>
      <w:r w:rsidR="00766AF2" w:rsidRPr="00424860">
        <w:rPr>
          <w:rFonts w:ascii="Calibri" w:hAnsi="Calibri" w:cs="Calibri"/>
        </w:rPr>
        <w:t>ou</w:t>
      </w:r>
      <w:proofErr w:type="spellEnd"/>
      <w:r w:rsidR="00FE1937" w:rsidRPr="00424860">
        <w:rPr>
          <w:rFonts w:ascii="Calibri" w:hAnsi="Calibri" w:cs="Calibri"/>
        </w:rPr>
        <w:t xml:space="preserve"> </w:t>
      </w:r>
      <w:r w:rsidR="00712737" w:rsidRPr="00424860">
        <w:rPr>
          <w:rFonts w:ascii="Calibri" w:hAnsi="Calibri" w:cs="Calibri"/>
        </w:rPr>
        <w:t>Zhen</w:t>
      </w:r>
      <w:r w:rsidR="001A1FD7" w:rsidRPr="00424860">
        <w:rPr>
          <w:rFonts w:ascii="Calibri" w:hAnsi="Calibri" w:cs="Calibri"/>
        </w:rPr>
        <w:t>.</w:t>
      </w:r>
    </w:p>
    <w:p w14:paraId="4DBC82B9" w14:textId="41C96C63" w:rsidR="00D066F3" w:rsidRPr="00424860" w:rsidRDefault="00EF13E0" w:rsidP="00D71802">
      <w:pPr>
        <w:keepNext/>
        <w:spacing w:after="0"/>
      </w:pPr>
      <w:r w:rsidRPr="00424860">
        <w:rPr>
          <w:noProof/>
        </w:rPr>
        <w:lastRenderedPageBreak/>
        <w:drawing>
          <wp:inline distT="0" distB="0" distL="0" distR="0" wp14:anchorId="674FE07D" wp14:editId="7E640308">
            <wp:extent cx="5128846" cy="652813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614" t="8173" r="1515" b="3722"/>
                    <a:stretch/>
                  </pic:blipFill>
                  <pic:spPr bwMode="auto">
                    <a:xfrm>
                      <a:off x="0" y="0"/>
                      <a:ext cx="5136195" cy="6537493"/>
                    </a:xfrm>
                    <a:prstGeom prst="rect">
                      <a:avLst/>
                    </a:prstGeom>
                    <a:noFill/>
                    <a:ln>
                      <a:noFill/>
                    </a:ln>
                    <a:extLst>
                      <a:ext uri="{53640926-AAD7-44D8-BBD7-CCE9431645EC}">
                        <a14:shadowObscured xmlns:a14="http://schemas.microsoft.com/office/drawing/2010/main"/>
                      </a:ext>
                    </a:extLst>
                  </pic:spPr>
                </pic:pic>
              </a:graphicData>
            </a:graphic>
          </wp:inline>
        </w:drawing>
      </w:r>
    </w:p>
    <w:p w14:paraId="305BF7A1" w14:textId="660F5810" w:rsidR="00394A6D" w:rsidRPr="00B60A0F" w:rsidRDefault="00D066F3" w:rsidP="00D066F3">
      <w:pPr>
        <w:pStyle w:val="Caption"/>
        <w:rPr>
          <w:i w:val="0"/>
          <w:iCs w:val="0"/>
        </w:rPr>
      </w:pPr>
      <w:bookmarkStart w:id="20" w:name="_Ref81461192"/>
      <w:r w:rsidRPr="00B60A0F">
        <w:rPr>
          <w:i w:val="0"/>
          <w:iCs w:val="0"/>
        </w:rPr>
        <w:t>Fig</w:t>
      </w:r>
      <w:r w:rsidR="00272F94">
        <w:rPr>
          <w:i w:val="0"/>
          <w:iCs w:val="0"/>
        </w:rPr>
        <w:t>.</w:t>
      </w:r>
      <w:r w:rsidRPr="00B60A0F">
        <w:rPr>
          <w:i w:val="0"/>
          <w:iCs w:val="0"/>
        </w:rPr>
        <w:t xml:space="preserve"> </w:t>
      </w:r>
      <w:r w:rsidRPr="00B60A0F">
        <w:rPr>
          <w:i w:val="0"/>
          <w:iCs w:val="0"/>
        </w:rPr>
        <w:fldChar w:fldCharType="begin"/>
      </w:r>
      <w:r w:rsidRPr="00B60A0F">
        <w:rPr>
          <w:i w:val="0"/>
          <w:iCs w:val="0"/>
        </w:rPr>
        <w:instrText>SEQ Figure \* ARABIC</w:instrText>
      </w:r>
      <w:r w:rsidRPr="00B60A0F">
        <w:rPr>
          <w:i w:val="0"/>
          <w:iCs w:val="0"/>
        </w:rPr>
        <w:fldChar w:fldCharType="separate"/>
      </w:r>
      <w:r w:rsidR="008066DF">
        <w:rPr>
          <w:i w:val="0"/>
          <w:iCs w:val="0"/>
          <w:noProof/>
        </w:rPr>
        <w:t>12</w:t>
      </w:r>
      <w:r w:rsidRPr="00B60A0F">
        <w:rPr>
          <w:i w:val="0"/>
          <w:iCs w:val="0"/>
        </w:rPr>
        <w:fldChar w:fldCharType="end"/>
      </w:r>
      <w:bookmarkEnd w:id="20"/>
      <w:r w:rsidRPr="00B60A0F">
        <w:rPr>
          <w:i w:val="0"/>
          <w:iCs w:val="0"/>
        </w:rPr>
        <w:t xml:space="preserve">. </w:t>
      </w:r>
      <w:r w:rsidR="00272F94">
        <w:rPr>
          <w:i w:val="0"/>
          <w:iCs w:val="0"/>
        </w:rPr>
        <w:t>P</w:t>
      </w:r>
      <w:r w:rsidR="00713966" w:rsidRPr="00B60A0F">
        <w:rPr>
          <w:i w:val="0"/>
          <w:iCs w:val="0"/>
        </w:rPr>
        <w:t xml:space="preserve">redicted </w:t>
      </w:r>
      <w:r w:rsidRPr="00B60A0F">
        <w:rPr>
          <w:i w:val="0"/>
          <w:iCs w:val="0"/>
        </w:rPr>
        <w:t>urban land</w:t>
      </w:r>
      <w:r w:rsidR="00145BA3">
        <w:rPr>
          <w:i w:val="0"/>
          <w:iCs w:val="0"/>
        </w:rPr>
        <w:t xml:space="preserve"> area</w:t>
      </w:r>
      <w:r w:rsidRPr="00B60A0F">
        <w:rPr>
          <w:i w:val="0"/>
          <w:iCs w:val="0"/>
        </w:rPr>
        <w:t>s in 2030</w:t>
      </w:r>
      <w:r w:rsidR="00BC77F3" w:rsidRPr="00B60A0F">
        <w:rPr>
          <w:i w:val="0"/>
          <w:iCs w:val="0"/>
        </w:rPr>
        <w:t>.</w:t>
      </w:r>
    </w:p>
    <w:p w14:paraId="489BB32B" w14:textId="411CEE41" w:rsidR="00641F77" w:rsidRPr="002254FA" w:rsidRDefault="00CF050D" w:rsidP="00641F77">
      <w:pPr>
        <w:pStyle w:val="Heading1"/>
        <w:rPr>
          <w:rFonts w:asciiTheme="minorHAnsi" w:hAnsiTheme="minorHAnsi" w:cstheme="minorHAnsi"/>
          <w:b/>
          <w:bCs/>
        </w:rPr>
      </w:pPr>
      <w:r w:rsidRPr="002254FA">
        <w:rPr>
          <w:rFonts w:asciiTheme="minorHAnsi" w:hAnsiTheme="minorHAnsi" w:cstheme="minorHAnsi"/>
          <w:b/>
          <w:bCs/>
        </w:rPr>
        <w:t>4</w:t>
      </w:r>
      <w:r w:rsidR="00641F77" w:rsidRPr="002254FA">
        <w:rPr>
          <w:rFonts w:asciiTheme="minorHAnsi" w:hAnsiTheme="minorHAnsi" w:cstheme="minorHAnsi"/>
          <w:b/>
          <w:bCs/>
        </w:rPr>
        <w:t>. Discussion</w:t>
      </w:r>
    </w:p>
    <w:p w14:paraId="4FF0F833" w14:textId="5928A2B4" w:rsidR="00527A2D" w:rsidRDefault="00CF050D" w:rsidP="00EC5106">
      <w:pPr>
        <w:pStyle w:val="Heading2"/>
        <w:rPr>
          <w:rFonts w:cstheme="majorHAnsi"/>
        </w:rPr>
      </w:pPr>
      <w:r w:rsidRPr="002254FA">
        <w:rPr>
          <w:rFonts w:cstheme="majorHAnsi"/>
        </w:rPr>
        <w:t>4</w:t>
      </w:r>
      <w:r w:rsidR="00EC5106" w:rsidRPr="002254FA">
        <w:rPr>
          <w:rFonts w:cstheme="majorHAnsi"/>
        </w:rPr>
        <w:t>.1</w:t>
      </w:r>
      <w:r w:rsidR="006721E2" w:rsidRPr="002254FA">
        <w:rPr>
          <w:rFonts w:cstheme="majorHAnsi"/>
        </w:rPr>
        <w:t>.</w:t>
      </w:r>
      <w:r w:rsidR="00EC5106" w:rsidRPr="002254FA">
        <w:rPr>
          <w:rFonts w:cstheme="majorHAnsi"/>
        </w:rPr>
        <w:t xml:space="preserve"> </w:t>
      </w:r>
      <w:r w:rsidR="007E5CA8" w:rsidRPr="002254FA">
        <w:rPr>
          <w:rFonts w:cstheme="majorHAnsi"/>
        </w:rPr>
        <w:t xml:space="preserve">Mimicking </w:t>
      </w:r>
      <w:r w:rsidR="00F5488E" w:rsidRPr="002254FA">
        <w:rPr>
          <w:rFonts w:cstheme="majorHAnsi"/>
        </w:rPr>
        <w:t xml:space="preserve">real-world urban </w:t>
      </w:r>
      <w:r w:rsidR="002124C8" w:rsidRPr="002254FA">
        <w:rPr>
          <w:rFonts w:cstheme="majorHAnsi"/>
        </w:rPr>
        <w:t xml:space="preserve">patterns </w:t>
      </w:r>
      <w:r w:rsidR="002124C8">
        <w:rPr>
          <w:rFonts w:cstheme="majorHAnsi"/>
        </w:rPr>
        <w:t xml:space="preserve">and </w:t>
      </w:r>
      <w:r w:rsidR="00F5488E" w:rsidRPr="002254FA">
        <w:rPr>
          <w:rFonts w:cstheme="majorHAnsi"/>
        </w:rPr>
        <w:t>dynamic</w:t>
      </w:r>
      <w:r w:rsidR="002124C8">
        <w:rPr>
          <w:rFonts w:cstheme="majorHAnsi"/>
        </w:rPr>
        <w:t>s</w:t>
      </w:r>
      <w:r w:rsidR="005C2FFA" w:rsidRPr="002254FA">
        <w:rPr>
          <w:rFonts w:cstheme="majorHAnsi"/>
        </w:rPr>
        <w:t xml:space="preserve"> </w:t>
      </w:r>
    </w:p>
    <w:p w14:paraId="29D7A29B" w14:textId="28D31103" w:rsidR="008E103C" w:rsidRPr="00324296" w:rsidRDefault="00CD71CA" w:rsidP="00D71802">
      <w:pPr>
        <w:rPr>
          <w:rFonts w:eastAsia="Times New Roman" w:cstheme="minorHAnsi"/>
        </w:rPr>
      </w:pPr>
      <w:r w:rsidRPr="00324296">
        <w:t>U-Net</w:t>
      </w:r>
      <w:r w:rsidR="00712374" w:rsidRPr="00324296">
        <w:t xml:space="preserve"> </w:t>
      </w:r>
      <w:r w:rsidR="00A81DC9">
        <w:t>was able to model urban land</w:t>
      </w:r>
      <w:r w:rsidR="009A7F7B">
        <w:t>-</w:t>
      </w:r>
      <w:r w:rsidR="00A81DC9">
        <w:t xml:space="preserve">use change at high accuracy as well as </w:t>
      </w:r>
      <w:r w:rsidR="0005377E" w:rsidRPr="00324296">
        <w:t>capture</w:t>
      </w:r>
      <w:r w:rsidR="00E3507F" w:rsidRPr="00324296">
        <w:t xml:space="preserve"> </w:t>
      </w:r>
      <w:r w:rsidR="000202A3" w:rsidRPr="00324296">
        <w:t xml:space="preserve">and assimilate </w:t>
      </w:r>
      <w:r w:rsidR="00B06ED2" w:rsidRPr="00324296">
        <w:t>high-level</w:t>
      </w:r>
      <w:r w:rsidR="0065251D" w:rsidRPr="00324296">
        <w:t xml:space="preserve"> spatial patterns </w:t>
      </w:r>
      <w:r w:rsidR="10FFD8B9" w:rsidRPr="00324296">
        <w:t xml:space="preserve">of </w:t>
      </w:r>
      <w:r w:rsidR="006E25FD" w:rsidRPr="00324296">
        <w:t xml:space="preserve">urban </w:t>
      </w:r>
      <w:r w:rsidR="00A84C1D" w:rsidRPr="003012E9">
        <w:t>development</w:t>
      </w:r>
      <w:r w:rsidR="00FA346A" w:rsidRPr="003012E9">
        <w:t xml:space="preserve"> in the North China Plain</w:t>
      </w:r>
      <w:r w:rsidR="006E25FD" w:rsidRPr="003012E9">
        <w:t>.</w:t>
      </w:r>
      <w:r w:rsidR="004C03AE" w:rsidRPr="003012E9">
        <w:t xml:space="preserve"> </w:t>
      </w:r>
      <w:r w:rsidR="006A2F75" w:rsidRPr="00163EE3">
        <w:t>First, the model captured neighborhood effect</w:t>
      </w:r>
      <w:r w:rsidR="00301D24" w:rsidRPr="00163EE3">
        <w:t>s</w:t>
      </w:r>
      <w:r w:rsidR="006A2F75" w:rsidRPr="00163EE3">
        <w:t xml:space="preserve">. </w:t>
      </w:r>
      <w:r w:rsidR="00C53F02" w:rsidRPr="00163EE3">
        <w:t xml:space="preserve">The transition potential map </w:t>
      </w:r>
      <w:r w:rsidR="00A535C9" w:rsidRPr="00163EE3">
        <w:t>revealed</w:t>
      </w:r>
      <w:r w:rsidR="00340737" w:rsidRPr="00163EE3">
        <w:t xml:space="preserve"> </w:t>
      </w:r>
      <w:r w:rsidR="00810785" w:rsidRPr="00163EE3">
        <w:t>that</w:t>
      </w:r>
      <w:r w:rsidR="007445FA" w:rsidRPr="001E53BE">
        <w:t xml:space="preserve"> </w:t>
      </w:r>
      <w:r w:rsidR="004F3A3A" w:rsidRPr="001E53BE">
        <w:t>lands</w:t>
      </w:r>
      <w:r w:rsidR="00340737" w:rsidRPr="001E53BE">
        <w:t xml:space="preserve"> near </w:t>
      </w:r>
      <w:r w:rsidR="00D30D8B" w:rsidRPr="001E53BE">
        <w:t xml:space="preserve">existing </w:t>
      </w:r>
      <w:r w:rsidR="00340737" w:rsidRPr="001E53BE">
        <w:t xml:space="preserve">urban areas </w:t>
      </w:r>
      <w:r w:rsidR="006B28BF" w:rsidRPr="001E53BE">
        <w:t>were</w:t>
      </w:r>
      <w:r w:rsidR="00DF4E43" w:rsidRPr="001E53BE">
        <w:t xml:space="preserve"> </w:t>
      </w:r>
      <w:r w:rsidR="008A0FA1" w:rsidRPr="001E53BE">
        <w:t>more</w:t>
      </w:r>
      <w:r w:rsidR="008A0FA1" w:rsidRPr="00E91F47">
        <w:t xml:space="preserve"> </w:t>
      </w:r>
      <w:r w:rsidR="2BB8142C" w:rsidRPr="00E91F47">
        <w:t>likely to transition</w:t>
      </w:r>
      <w:r w:rsidR="00DF4E43" w:rsidRPr="00E91F47">
        <w:t xml:space="preserve"> to urban</w:t>
      </w:r>
      <w:r w:rsidR="008A0FA1" w:rsidRPr="00E91F47">
        <w:t xml:space="preserve"> </w:t>
      </w:r>
      <w:r w:rsidR="00BA76D7" w:rsidRPr="00324296">
        <w:t>land-use</w:t>
      </w:r>
      <w:r w:rsidR="00DF4E43" w:rsidRPr="00324296">
        <w:t xml:space="preserve"> in the future and </w:t>
      </w:r>
      <w:r w:rsidR="00BA6E22" w:rsidRPr="00324296">
        <w:t xml:space="preserve">that </w:t>
      </w:r>
      <w:r w:rsidR="0062113A" w:rsidRPr="00324296">
        <w:t xml:space="preserve">urbanization </w:t>
      </w:r>
      <w:r w:rsidR="00A23EC8" w:rsidRPr="00324296">
        <w:t xml:space="preserve">amongst </w:t>
      </w:r>
      <w:r w:rsidR="008A0FA1" w:rsidRPr="00324296">
        <w:t>larger expanses of</w:t>
      </w:r>
      <w:r w:rsidR="00BD1DBB" w:rsidRPr="00324296">
        <w:t xml:space="preserve"> non</w:t>
      </w:r>
      <w:r w:rsidR="00972077">
        <w:t>-</w:t>
      </w:r>
      <w:r w:rsidR="00BD1DBB" w:rsidRPr="00324296">
        <w:t xml:space="preserve">urban </w:t>
      </w:r>
      <w:r w:rsidR="00A23EC8" w:rsidRPr="00324296">
        <w:t>land</w:t>
      </w:r>
      <w:r w:rsidR="00BD1DBB" w:rsidRPr="00324296">
        <w:t xml:space="preserve"> </w:t>
      </w:r>
      <w:r w:rsidR="00BA6E22" w:rsidRPr="00324296">
        <w:t>would</w:t>
      </w:r>
      <w:r w:rsidR="00BD1DBB" w:rsidRPr="00324296">
        <w:t xml:space="preserve"> </w:t>
      </w:r>
      <w:r w:rsidR="00A23EC8" w:rsidRPr="00324296">
        <w:t>be unlikely</w:t>
      </w:r>
      <w:r w:rsidR="008D522D" w:rsidRPr="00324296">
        <w:t xml:space="preserve"> (</w:t>
      </w:r>
      <w:r w:rsidR="008D522D" w:rsidRPr="00324296">
        <w:rPr>
          <w:highlight w:val="yellow"/>
        </w:rPr>
        <w:fldChar w:fldCharType="begin"/>
      </w:r>
      <w:r w:rsidR="008D522D" w:rsidRPr="00324296">
        <w:instrText xml:space="preserve"> REF _Ref81460739 \h </w:instrText>
      </w:r>
      <w:r w:rsidR="00324296">
        <w:rPr>
          <w:highlight w:val="yellow"/>
        </w:rPr>
        <w:instrText xml:space="preserve"> \* MERGEFORMAT </w:instrText>
      </w:r>
      <w:r w:rsidR="008D522D" w:rsidRPr="00324296">
        <w:rPr>
          <w:highlight w:val="yellow"/>
        </w:rPr>
      </w:r>
      <w:r w:rsidR="008D522D" w:rsidRPr="00324296">
        <w:rPr>
          <w:highlight w:val="yellow"/>
        </w:rPr>
        <w:fldChar w:fldCharType="separate"/>
      </w:r>
      <w:r w:rsidR="008066DF" w:rsidRPr="00C7258F">
        <w:t>Fig</w:t>
      </w:r>
      <w:r w:rsidR="008066DF">
        <w:t>.</w:t>
      </w:r>
      <w:r w:rsidR="008066DF" w:rsidRPr="00C7258F">
        <w:t xml:space="preserve"> </w:t>
      </w:r>
      <w:r w:rsidR="008066DF">
        <w:rPr>
          <w:i/>
          <w:iCs/>
          <w:noProof/>
        </w:rPr>
        <w:t>9</w:t>
      </w:r>
      <w:r w:rsidR="008D522D" w:rsidRPr="00324296">
        <w:rPr>
          <w:highlight w:val="yellow"/>
        </w:rPr>
        <w:fldChar w:fldCharType="end"/>
      </w:r>
      <w:r w:rsidR="008D522D" w:rsidRPr="00324296">
        <w:t>).</w:t>
      </w:r>
      <w:r w:rsidR="002D037C" w:rsidRPr="00324296">
        <w:t xml:space="preserve"> Second, U-Net was</w:t>
      </w:r>
      <w:r w:rsidR="00A718E9" w:rsidRPr="00324296">
        <w:t xml:space="preserve"> able to </w:t>
      </w:r>
      <w:r w:rsidR="00CA6426" w:rsidRPr="00324296">
        <w:t>assimilate</w:t>
      </w:r>
      <w:r w:rsidR="00893406" w:rsidRPr="00324296">
        <w:t xml:space="preserve"> </w:t>
      </w:r>
      <w:r w:rsidR="00B952AE" w:rsidRPr="00324296">
        <w:t xml:space="preserve">small-scale </w:t>
      </w:r>
      <w:r w:rsidR="00893406" w:rsidRPr="00324296">
        <w:t xml:space="preserve">neighborhood </w:t>
      </w:r>
      <w:r w:rsidR="00C52C96" w:rsidRPr="00324296">
        <w:t>effect</w:t>
      </w:r>
      <w:r w:rsidR="00301D24" w:rsidRPr="00324296">
        <w:t>s</w:t>
      </w:r>
      <w:r w:rsidR="00CA6426" w:rsidRPr="00324296">
        <w:t xml:space="preserve"> into large-scale gravity</w:t>
      </w:r>
      <w:r w:rsidR="00CB663A" w:rsidRPr="00324296">
        <w:t xml:space="preserve"> </w:t>
      </w:r>
      <w:r w:rsidR="008D522D" w:rsidRPr="00324296">
        <w:t>effect</w:t>
      </w:r>
      <w:r w:rsidR="00E71676" w:rsidRPr="00324296">
        <w:t>s</w:t>
      </w:r>
      <w:r w:rsidR="008D522D" w:rsidRPr="00324296">
        <w:t xml:space="preserve">. </w:t>
      </w:r>
      <w:r w:rsidR="0088263F" w:rsidRPr="00324296">
        <w:t>Larger</w:t>
      </w:r>
      <w:r w:rsidR="003B0BE8" w:rsidRPr="00324296">
        <w:t xml:space="preserve"> </w:t>
      </w:r>
      <w:r w:rsidR="00525CC2" w:rsidRPr="00324296">
        <w:t xml:space="preserve">areas of </w:t>
      </w:r>
      <w:r w:rsidR="00AA6D8C" w:rsidRPr="00324296">
        <w:t xml:space="preserve">land </w:t>
      </w:r>
      <w:r w:rsidR="0088263F" w:rsidRPr="00324296">
        <w:t xml:space="preserve">near larger cities </w:t>
      </w:r>
      <w:r w:rsidR="00AA6D8C" w:rsidRPr="00324296">
        <w:lastRenderedPageBreak/>
        <w:t xml:space="preserve">were predicted </w:t>
      </w:r>
      <w:r w:rsidR="003B0BE8" w:rsidRPr="003012E9">
        <w:t>to be</w:t>
      </w:r>
      <w:r w:rsidR="00A23EC8" w:rsidRPr="003012E9">
        <w:t>come</w:t>
      </w:r>
      <w:r w:rsidR="003B0BE8" w:rsidRPr="00163EE3">
        <w:t xml:space="preserve"> urbanized</w:t>
      </w:r>
      <w:r w:rsidR="00486831" w:rsidRPr="00163EE3">
        <w:t xml:space="preserve"> in the future</w:t>
      </w:r>
      <w:r w:rsidR="00002DDA" w:rsidRPr="00163EE3">
        <w:t xml:space="preserve">, while </w:t>
      </w:r>
      <w:r w:rsidR="0088263F" w:rsidRPr="00163EE3">
        <w:t xml:space="preserve">much smaller areas were predicted </w:t>
      </w:r>
      <w:r w:rsidR="00391B27" w:rsidRPr="00324296">
        <w:t xml:space="preserve">to </w:t>
      </w:r>
      <w:r w:rsidR="00EF2DD5">
        <w:t>become urbanized around</w:t>
      </w:r>
      <w:r w:rsidR="00391B27" w:rsidRPr="00324296">
        <w:t xml:space="preserve"> </w:t>
      </w:r>
      <w:r w:rsidR="002269FE" w:rsidRPr="00324296">
        <w:t>small</w:t>
      </w:r>
      <w:r w:rsidR="0088263F" w:rsidRPr="00324296">
        <w:t>er, more</w:t>
      </w:r>
      <w:r w:rsidR="002269FE" w:rsidRPr="00324296">
        <w:t xml:space="preserve"> </w:t>
      </w:r>
      <w:r w:rsidR="00D44E5C" w:rsidRPr="00324296">
        <w:t>remote</w:t>
      </w:r>
      <w:r w:rsidR="002167E5" w:rsidRPr="00324296">
        <w:t xml:space="preserve"> </w:t>
      </w:r>
      <w:r w:rsidR="002269FE" w:rsidRPr="00324296">
        <w:t xml:space="preserve">villages </w:t>
      </w:r>
      <w:r w:rsidR="0032075F" w:rsidRPr="00324296">
        <w:t>(</w:t>
      </w:r>
      <w:r w:rsidR="0032075F" w:rsidRPr="00324296">
        <w:fldChar w:fldCharType="begin"/>
      </w:r>
      <w:r w:rsidR="0032075F" w:rsidRPr="00324296">
        <w:instrText xml:space="preserve"> REF _Ref81460881 \h </w:instrText>
      </w:r>
      <w:r w:rsidR="00324296">
        <w:instrText xml:space="preserve"> \* MERGEFORMAT </w:instrText>
      </w:r>
      <w:r w:rsidR="0032075F" w:rsidRPr="00324296">
        <w:fldChar w:fldCharType="separate"/>
      </w:r>
      <w:r w:rsidR="008066DF" w:rsidRPr="00B13156">
        <w:t>Fig</w:t>
      </w:r>
      <w:r w:rsidR="008066DF">
        <w:t>.</w:t>
      </w:r>
      <w:r w:rsidR="008066DF" w:rsidRPr="00B13156">
        <w:t xml:space="preserve"> </w:t>
      </w:r>
      <w:r w:rsidR="008066DF">
        <w:rPr>
          <w:i/>
          <w:iCs/>
          <w:noProof/>
        </w:rPr>
        <w:t>10</w:t>
      </w:r>
      <w:r w:rsidR="0032075F" w:rsidRPr="00324296">
        <w:fldChar w:fldCharType="end"/>
      </w:r>
      <w:r w:rsidR="0032075F" w:rsidRPr="00324296">
        <w:t>).</w:t>
      </w:r>
      <w:r w:rsidR="000A2387" w:rsidRPr="00324296">
        <w:t xml:space="preserve"> Third, </w:t>
      </w:r>
      <w:r w:rsidR="00C56F44" w:rsidRPr="00324296">
        <w:t>U-Net</w:t>
      </w:r>
      <w:r w:rsidR="0056686E" w:rsidRPr="00324296">
        <w:t>, rather than just simply buffering spatial features,</w:t>
      </w:r>
      <w:r w:rsidR="00C56F44" w:rsidRPr="00324296">
        <w:t xml:space="preserve"> </w:t>
      </w:r>
      <w:r w:rsidR="001D5F5E" w:rsidRPr="00324296">
        <w:t>capture</w:t>
      </w:r>
      <w:r w:rsidR="000B15D1" w:rsidRPr="00324296">
        <w:t>d</w:t>
      </w:r>
      <w:r w:rsidR="001D5F5E" w:rsidRPr="00324296">
        <w:t xml:space="preserve"> the </w:t>
      </w:r>
      <w:r w:rsidR="0095738F">
        <w:t xml:space="preserve">tendency </w:t>
      </w:r>
      <w:r w:rsidR="00525CC2" w:rsidRPr="00324296">
        <w:t xml:space="preserve">of </w:t>
      </w:r>
      <w:r w:rsidR="008027D0" w:rsidRPr="00324296">
        <w:t xml:space="preserve">urban </w:t>
      </w:r>
      <w:r w:rsidR="00321691" w:rsidRPr="00324296">
        <w:t>expansion</w:t>
      </w:r>
      <w:r w:rsidR="001D5F5E" w:rsidRPr="00324296">
        <w:t xml:space="preserve"> </w:t>
      </w:r>
      <w:r w:rsidR="00270556">
        <w:t xml:space="preserve">to follow </w:t>
      </w:r>
      <w:r w:rsidR="000B15D1" w:rsidRPr="00324296">
        <w:t>linear</w:t>
      </w:r>
      <w:r w:rsidR="002D7FF8" w:rsidRPr="00324296">
        <w:t xml:space="preserve"> </w:t>
      </w:r>
      <w:r w:rsidR="000322CC" w:rsidRPr="00324296">
        <w:t>pattern</w:t>
      </w:r>
      <w:r w:rsidR="00CB2EB3" w:rsidRPr="00324296">
        <w:t>s</w:t>
      </w:r>
      <w:r w:rsidR="00321691" w:rsidRPr="00324296">
        <w:t xml:space="preserve">. </w:t>
      </w:r>
      <w:r w:rsidR="000D0C1E" w:rsidRPr="00324296">
        <w:t xml:space="preserve">For example, the </w:t>
      </w:r>
      <w:r w:rsidR="00D33CBD" w:rsidRPr="003012E9">
        <w:t>elongat</w:t>
      </w:r>
      <w:r w:rsidR="00525CC2" w:rsidRPr="003012E9">
        <w:t>ed</w:t>
      </w:r>
      <w:r w:rsidR="00D33CBD" w:rsidRPr="00163EE3">
        <w:t xml:space="preserve"> development trend of </w:t>
      </w:r>
      <w:proofErr w:type="spellStart"/>
      <w:r w:rsidR="00D33CBD" w:rsidRPr="00163EE3">
        <w:rPr>
          <w:rFonts w:ascii="Calibri" w:hAnsi="Calibri" w:cs="Calibri"/>
        </w:rPr>
        <w:t>Feng</w:t>
      </w:r>
      <w:r w:rsidR="006C50BA">
        <w:rPr>
          <w:rFonts w:ascii="Calibri" w:hAnsi="Calibri" w:cs="Calibri"/>
        </w:rPr>
        <w:t>n</w:t>
      </w:r>
      <w:r w:rsidR="00D33CBD" w:rsidRPr="00163EE3">
        <w:rPr>
          <w:rFonts w:ascii="Calibri" w:hAnsi="Calibri" w:cs="Calibri"/>
        </w:rPr>
        <w:t>ing</w:t>
      </w:r>
      <w:proofErr w:type="spellEnd"/>
      <w:r w:rsidR="00D33CBD" w:rsidRPr="00163EE3">
        <w:rPr>
          <w:rFonts w:ascii="Calibri" w:hAnsi="Calibri" w:cs="Calibri"/>
        </w:rPr>
        <w:t xml:space="preserve"> County</w:t>
      </w:r>
      <w:r w:rsidR="00AB5C19" w:rsidRPr="00163EE3">
        <w:rPr>
          <w:rFonts w:ascii="Calibri" w:hAnsi="Calibri" w:cs="Calibri"/>
        </w:rPr>
        <w:t xml:space="preserve"> </w:t>
      </w:r>
      <w:r w:rsidR="002A532D" w:rsidRPr="00163EE3">
        <w:rPr>
          <w:rFonts w:ascii="Calibri" w:hAnsi="Calibri" w:cs="Calibri"/>
        </w:rPr>
        <w:t>controlled by</w:t>
      </w:r>
      <w:r w:rsidR="00AB5C19" w:rsidRPr="00163EE3">
        <w:rPr>
          <w:rFonts w:ascii="Calibri" w:hAnsi="Calibri" w:cs="Calibri"/>
        </w:rPr>
        <w:t xml:space="preserve"> valley</w:t>
      </w:r>
      <w:r w:rsidR="00086247" w:rsidRPr="00163EE3">
        <w:rPr>
          <w:rFonts w:ascii="Calibri" w:hAnsi="Calibri" w:cs="Calibri"/>
        </w:rPr>
        <w:t xml:space="preserve"> terrain was </w:t>
      </w:r>
      <w:r w:rsidR="00C40148" w:rsidRPr="00163EE3">
        <w:rPr>
          <w:rFonts w:ascii="Calibri" w:hAnsi="Calibri" w:cs="Calibri"/>
        </w:rPr>
        <w:t>identified</w:t>
      </w:r>
      <w:r w:rsidR="002A532D" w:rsidRPr="00163EE3">
        <w:rPr>
          <w:rFonts w:ascii="Calibri" w:hAnsi="Calibri" w:cs="Calibri"/>
        </w:rPr>
        <w:t xml:space="preserve"> in the prediction</w:t>
      </w:r>
      <w:r w:rsidR="004B112B" w:rsidRPr="00163EE3">
        <w:rPr>
          <w:rFonts w:ascii="Calibri" w:hAnsi="Calibri" w:cs="Calibri"/>
        </w:rPr>
        <w:t xml:space="preserve"> (</w:t>
      </w:r>
      <w:r w:rsidR="004B112B" w:rsidRPr="00324296">
        <w:rPr>
          <w:rFonts w:ascii="Calibri" w:hAnsi="Calibri" w:cs="Calibri"/>
        </w:rPr>
        <w:fldChar w:fldCharType="begin"/>
      </w:r>
      <w:r w:rsidR="004B112B" w:rsidRPr="00324296">
        <w:rPr>
          <w:rFonts w:ascii="Calibri" w:hAnsi="Calibri" w:cs="Calibri"/>
        </w:rPr>
        <w:instrText xml:space="preserve"> REF _Ref81461192 \h </w:instrText>
      </w:r>
      <w:r w:rsidR="00324296">
        <w:rPr>
          <w:rFonts w:ascii="Calibri" w:hAnsi="Calibri" w:cs="Calibri"/>
        </w:rPr>
        <w:instrText xml:space="preserve"> \* MERGEFORMAT </w:instrText>
      </w:r>
      <w:r w:rsidR="004B112B" w:rsidRPr="00324296">
        <w:rPr>
          <w:rFonts w:ascii="Calibri" w:hAnsi="Calibri" w:cs="Calibri"/>
        </w:rPr>
      </w:r>
      <w:r w:rsidR="004B112B" w:rsidRPr="00324296">
        <w:rPr>
          <w:rFonts w:ascii="Calibri" w:hAnsi="Calibri" w:cs="Calibri"/>
        </w:rPr>
        <w:fldChar w:fldCharType="separate"/>
      </w:r>
      <w:r w:rsidR="008066DF" w:rsidRPr="00B60A0F">
        <w:t>Fig</w:t>
      </w:r>
      <w:r w:rsidR="008066DF">
        <w:t>.</w:t>
      </w:r>
      <w:r w:rsidR="008066DF" w:rsidRPr="00B60A0F">
        <w:t xml:space="preserve"> </w:t>
      </w:r>
      <w:r w:rsidR="008066DF">
        <w:rPr>
          <w:i/>
          <w:iCs/>
          <w:noProof/>
        </w:rPr>
        <w:t>12</w:t>
      </w:r>
      <w:r w:rsidR="004B112B" w:rsidRPr="00324296">
        <w:rPr>
          <w:rFonts w:ascii="Calibri" w:hAnsi="Calibri" w:cs="Calibri"/>
        </w:rPr>
        <w:fldChar w:fldCharType="end"/>
      </w:r>
      <w:r w:rsidR="004B112B" w:rsidRPr="00324296">
        <w:rPr>
          <w:rFonts w:ascii="Calibri" w:hAnsi="Calibri" w:cs="Calibri"/>
        </w:rPr>
        <w:t>)</w:t>
      </w:r>
      <w:r w:rsidR="00C40148" w:rsidRPr="00324296">
        <w:rPr>
          <w:rFonts w:ascii="Calibri" w:hAnsi="Calibri" w:cs="Calibri"/>
        </w:rPr>
        <w:t xml:space="preserve">, and </w:t>
      </w:r>
      <w:r w:rsidR="00400B25" w:rsidRPr="00324296">
        <w:rPr>
          <w:rFonts w:ascii="Calibri" w:hAnsi="Calibri" w:cs="Calibri"/>
        </w:rPr>
        <w:t xml:space="preserve">areas </w:t>
      </w:r>
      <w:r w:rsidR="00C343AA" w:rsidRPr="00324296">
        <w:rPr>
          <w:rFonts w:ascii="Calibri" w:hAnsi="Calibri" w:cs="Calibri"/>
        </w:rPr>
        <w:t>alo</w:t>
      </w:r>
      <w:r w:rsidR="00391B27" w:rsidRPr="00324296">
        <w:rPr>
          <w:rFonts w:ascii="Calibri" w:hAnsi="Calibri" w:cs="Calibri"/>
        </w:rPr>
        <w:t>n</w:t>
      </w:r>
      <w:r w:rsidR="00C343AA" w:rsidRPr="00324296">
        <w:rPr>
          <w:rFonts w:ascii="Calibri" w:hAnsi="Calibri" w:cs="Calibri"/>
        </w:rPr>
        <w:t xml:space="preserve">g major </w:t>
      </w:r>
      <w:r w:rsidR="00400B25" w:rsidRPr="00324296">
        <w:t xml:space="preserve">transport routes were </w:t>
      </w:r>
      <w:r w:rsidR="00DC099B" w:rsidRPr="00324296">
        <w:t>allocated high transition potentials (</w:t>
      </w:r>
      <w:r w:rsidR="00DC099B" w:rsidRPr="00324296">
        <w:fldChar w:fldCharType="begin"/>
      </w:r>
      <w:r w:rsidR="00DC099B" w:rsidRPr="00324296">
        <w:instrText xml:space="preserve"> REF _Ref81460739 \h </w:instrText>
      </w:r>
      <w:r w:rsidR="00324296">
        <w:instrText xml:space="preserve"> \* MERGEFORMAT </w:instrText>
      </w:r>
      <w:r w:rsidR="00DC099B" w:rsidRPr="00324296">
        <w:fldChar w:fldCharType="separate"/>
      </w:r>
      <w:r w:rsidR="008066DF" w:rsidRPr="00C7258F">
        <w:t>Fig</w:t>
      </w:r>
      <w:r w:rsidR="008066DF">
        <w:t>.</w:t>
      </w:r>
      <w:r w:rsidR="008066DF" w:rsidRPr="00C7258F">
        <w:t xml:space="preserve"> </w:t>
      </w:r>
      <w:r w:rsidR="008066DF">
        <w:rPr>
          <w:i/>
          <w:iCs/>
          <w:noProof/>
        </w:rPr>
        <w:t>9</w:t>
      </w:r>
      <w:r w:rsidR="00DC099B" w:rsidRPr="00324296">
        <w:fldChar w:fldCharType="end"/>
      </w:r>
      <w:r w:rsidR="00DC099B" w:rsidRPr="00324296">
        <w:t>).</w:t>
      </w:r>
      <w:r w:rsidR="00534783" w:rsidRPr="00324296">
        <w:t xml:space="preserve"> </w:t>
      </w:r>
      <w:r w:rsidR="00D35833">
        <w:t>However, t</w:t>
      </w:r>
      <w:r w:rsidR="00D35833" w:rsidRPr="00324296">
        <w:t xml:space="preserve">he </w:t>
      </w:r>
      <w:r w:rsidR="00534783" w:rsidRPr="00324296">
        <w:t xml:space="preserve">U-Net model </w:t>
      </w:r>
      <w:r w:rsidR="00811446" w:rsidRPr="00324296">
        <w:t xml:space="preserve">was </w:t>
      </w:r>
      <w:r w:rsidR="00525CC2" w:rsidRPr="00324296">
        <w:t>un</w:t>
      </w:r>
      <w:r w:rsidR="00811446" w:rsidRPr="00324296">
        <w:t>able to predict new</w:t>
      </w:r>
      <w:r w:rsidR="00D343E9" w:rsidRPr="00324296">
        <w:t xml:space="preserve"> planned developments that sprouted </w:t>
      </w:r>
      <w:r w:rsidR="00856181">
        <w:t xml:space="preserve">up </w:t>
      </w:r>
      <w:r w:rsidR="00FA545C">
        <w:t xml:space="preserve">some distance </w:t>
      </w:r>
      <w:r w:rsidR="00B66387" w:rsidRPr="00324296">
        <w:t xml:space="preserve">from </w:t>
      </w:r>
      <w:r w:rsidR="00FA545C">
        <w:t>existing urban areas</w:t>
      </w:r>
      <w:r w:rsidR="00525CC2" w:rsidRPr="00324296">
        <w:t>,</w:t>
      </w:r>
      <w:r w:rsidR="002C5797" w:rsidRPr="00324296">
        <w:t xml:space="preserve"> such</w:t>
      </w:r>
      <w:r w:rsidR="001E68B5" w:rsidRPr="00324296">
        <w:t xml:space="preserve"> as</w:t>
      </w:r>
      <w:r w:rsidR="002C5797" w:rsidRPr="00324296">
        <w:t xml:space="preserve"> Bin</w:t>
      </w:r>
      <w:r w:rsidR="009313E3">
        <w:t>h</w:t>
      </w:r>
      <w:r w:rsidR="002C5797" w:rsidRPr="00324296">
        <w:t xml:space="preserve">ai Zhen, </w:t>
      </w:r>
      <w:proofErr w:type="spellStart"/>
      <w:r w:rsidR="002C5797" w:rsidRPr="00324296">
        <w:t>Yang</w:t>
      </w:r>
      <w:r w:rsidR="009313E3">
        <w:t>k</w:t>
      </w:r>
      <w:r w:rsidR="002C5797" w:rsidRPr="00324296">
        <w:t>ou</w:t>
      </w:r>
      <w:proofErr w:type="spellEnd"/>
      <w:r w:rsidR="002C5797" w:rsidRPr="00324296">
        <w:t xml:space="preserve"> Zhen, </w:t>
      </w:r>
      <w:proofErr w:type="spellStart"/>
      <w:r w:rsidR="002C5797" w:rsidRPr="00324296">
        <w:t>Hu</w:t>
      </w:r>
      <w:r w:rsidR="009313E3">
        <w:t>y</w:t>
      </w:r>
      <w:r w:rsidR="002C5797" w:rsidRPr="00324296">
        <w:t>ing</w:t>
      </w:r>
      <w:proofErr w:type="spellEnd"/>
      <w:r w:rsidR="002C5797" w:rsidRPr="00324296">
        <w:t xml:space="preserve"> Zhen, and </w:t>
      </w:r>
      <w:proofErr w:type="spellStart"/>
      <w:r w:rsidR="002C5797" w:rsidRPr="00324296">
        <w:t>Xuan</w:t>
      </w:r>
      <w:r w:rsidR="009313E3">
        <w:t>c</w:t>
      </w:r>
      <w:r w:rsidR="002C5797" w:rsidRPr="00324296">
        <w:t>heng</w:t>
      </w:r>
      <w:proofErr w:type="spellEnd"/>
      <w:r w:rsidR="002C5797" w:rsidRPr="00324296">
        <w:t xml:space="preserve"> City (</w:t>
      </w:r>
      <w:r w:rsidR="002C5797" w:rsidRPr="00324296">
        <w:fldChar w:fldCharType="begin"/>
      </w:r>
      <w:r w:rsidR="002C5797" w:rsidRPr="00324296">
        <w:instrText xml:space="preserve"> REF _Ref81460881 \h </w:instrText>
      </w:r>
      <w:r w:rsidR="00324296">
        <w:instrText xml:space="preserve"> \* MERGEFORMAT </w:instrText>
      </w:r>
      <w:r w:rsidR="002C5797" w:rsidRPr="00324296">
        <w:fldChar w:fldCharType="separate"/>
      </w:r>
      <w:r w:rsidR="008066DF" w:rsidRPr="00B13156">
        <w:t>Fig</w:t>
      </w:r>
      <w:r w:rsidR="008066DF">
        <w:t>.</w:t>
      </w:r>
      <w:r w:rsidR="008066DF" w:rsidRPr="00B13156">
        <w:t xml:space="preserve"> </w:t>
      </w:r>
      <w:r w:rsidR="008066DF">
        <w:rPr>
          <w:i/>
          <w:iCs/>
          <w:noProof/>
        </w:rPr>
        <w:t>10</w:t>
      </w:r>
      <w:r w:rsidR="002C5797" w:rsidRPr="00324296">
        <w:fldChar w:fldCharType="end"/>
      </w:r>
      <w:r w:rsidR="002C5797" w:rsidRPr="00324296">
        <w:t>).</w:t>
      </w:r>
    </w:p>
    <w:p w14:paraId="134F0DF6" w14:textId="398FA2E7" w:rsidR="001C5EE1" w:rsidRPr="009B1645" w:rsidRDefault="00CF050D" w:rsidP="001C5EE1">
      <w:pPr>
        <w:pStyle w:val="Heading2"/>
        <w:rPr>
          <w:rFonts w:cstheme="majorHAnsi"/>
        </w:rPr>
      </w:pPr>
      <w:r w:rsidRPr="009B1645">
        <w:rPr>
          <w:rFonts w:cstheme="majorHAnsi"/>
        </w:rPr>
        <w:t>4</w:t>
      </w:r>
      <w:r w:rsidR="001C5EE1" w:rsidRPr="009B1645">
        <w:rPr>
          <w:rFonts w:cstheme="majorHAnsi"/>
        </w:rPr>
        <w:t>.2</w:t>
      </w:r>
      <w:r w:rsidR="006721E2" w:rsidRPr="009B1645">
        <w:rPr>
          <w:rFonts w:cstheme="majorHAnsi"/>
        </w:rPr>
        <w:t>.</w:t>
      </w:r>
      <w:r w:rsidR="001C5EE1" w:rsidRPr="009B1645">
        <w:rPr>
          <w:rFonts w:cstheme="majorHAnsi"/>
        </w:rPr>
        <w:t xml:space="preserve"> Reducing subjectivity </w:t>
      </w:r>
      <w:r w:rsidR="002018C6" w:rsidRPr="009B1645">
        <w:rPr>
          <w:rFonts w:cstheme="majorHAnsi"/>
        </w:rPr>
        <w:t xml:space="preserve">by </w:t>
      </w:r>
      <w:r w:rsidR="007F313F" w:rsidRPr="009B1645">
        <w:rPr>
          <w:rFonts w:cstheme="majorHAnsi"/>
        </w:rPr>
        <w:t xml:space="preserve">automatically </w:t>
      </w:r>
      <w:r w:rsidR="002018C6" w:rsidRPr="009B1645">
        <w:rPr>
          <w:rFonts w:cstheme="majorHAnsi"/>
        </w:rPr>
        <w:t>constructing transition rules</w:t>
      </w:r>
    </w:p>
    <w:p w14:paraId="590E192C" w14:textId="03BC899C" w:rsidR="00E02A8D" w:rsidRPr="00424860" w:rsidRDefault="00E02A8D" w:rsidP="3BB9FB87">
      <w:r w:rsidRPr="00424860">
        <w:t xml:space="preserve">The large-scale spatial patterns identified by </w:t>
      </w:r>
      <w:r w:rsidR="00CD71CA" w:rsidRPr="00424860">
        <w:t>U-Net</w:t>
      </w:r>
      <w:r w:rsidR="00787D3A">
        <w:t xml:space="preserve">, in particular the </w:t>
      </w:r>
      <w:r w:rsidR="006875AC">
        <w:t>gravity effect of large cities,</w:t>
      </w:r>
      <w:r w:rsidRPr="00424860">
        <w:t xml:space="preserve"> </w:t>
      </w:r>
      <w:r w:rsidR="2CBDFCAA" w:rsidRPr="00424860">
        <w:t xml:space="preserve">would </w:t>
      </w:r>
      <w:r w:rsidR="5453A209" w:rsidRPr="00424860">
        <w:t xml:space="preserve">not </w:t>
      </w:r>
      <w:r w:rsidR="00BA6E22">
        <w:t xml:space="preserve">have </w:t>
      </w:r>
      <w:r w:rsidR="5453A209" w:rsidRPr="00424860">
        <w:t>be</w:t>
      </w:r>
      <w:r w:rsidR="00BA6E22">
        <w:t>en</w:t>
      </w:r>
      <w:r w:rsidR="5453A209" w:rsidRPr="00424860">
        <w:t xml:space="preserve"> captured </w:t>
      </w:r>
      <w:r w:rsidR="00525CC2">
        <w:t>by</w:t>
      </w:r>
      <w:r w:rsidR="2CBDFCAA" w:rsidRPr="00424860">
        <w:t xml:space="preserve"> existing</w:t>
      </w:r>
      <w:r w:rsidRPr="00424860">
        <w:t xml:space="preserve"> CA models. A large neighborhood is required for a CA model to incorporate information at a large scale</w:t>
      </w:r>
      <w:r w:rsidR="00171BB2">
        <w:t xml:space="preserve"> which tends to decrease </w:t>
      </w:r>
      <w:r w:rsidRPr="00424860">
        <w:t xml:space="preserve">simulation performance. </w:t>
      </w:r>
      <w:sdt>
        <w:sdtPr>
          <w:alias w:val="To edit, see citavi.com/edit"/>
          <w:tag w:val="CitaviPlaceholder#30b5c001-ffd4-4dac-a67d-1e57b4edeb7d"/>
          <w:id w:val="201253817"/>
          <w:placeholder>
            <w:docPart w:val="59792BE1B0254428A0DE09022855D2EA"/>
          </w:placeholder>
        </w:sdtPr>
        <w:sdtEndPr/>
        <w:sdtContent>
          <w:r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4IiwiJHR5cGUiOiJTd2lzc0FjYWRlbWljLkNpdGF2aS5Qcm9qZWN0LCBTd2lzc0FjYWRlbWljLkNpdGF2aSJ9fSx7IiRpZCI6Ijk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gifX0seyIkaWQiOiIx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OCJ9fSx7IiRpZCI6IjEx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g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OCJ9fV0sIk9yZ2FuaXphdGlvbnMiOltdLCJPdGhlcnNJbnZvbHZlZCI6W10sIlBhZ2VDb3VudCI6IjEyIiwiUGFnZVJhbmdlIjoiPHNwPlxyXG4gIDxuPjEwNDE2ODwvbj5cclxuICA8aW4+dHJ1ZTwvaW4+XHJcbiAgPG9zPjEwNDE2ODwvb3M+XHJcbiAgPHBzPjEwNDE2ODwvcHM+XHJcbjwvc3A+XHJcbjxvcz4xMDQxNjg8L29zPiIsIlBlcmlvZGljYWwiOnsiJGlkIjoiMTU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JXYW5nIGV0IGFsLiJ9XX0sIlRhZyI6IkNpdGF2aVBsYWNlaG9sZGVyIzMwYjVjMDAxLWZmZDQtNGRhYy1hNjdkLTFlNTdiNGVkZWI3ZCIsIlRleHQiOiJXYW5nIGV0IGFsLiIsIldBSVZlcnNpb24iOiI2LjE0LjAuMCJ9}</w:instrText>
          </w:r>
          <w:r w:rsidRPr="00424860">
            <w:rPr>
              <w:noProof/>
            </w:rPr>
            <w:fldChar w:fldCharType="separate"/>
          </w:r>
          <w:r w:rsidR="009F20B2">
            <w:rPr>
              <w:noProof/>
            </w:rPr>
            <w:t>Wang et al.</w:t>
          </w:r>
          <w:r w:rsidRPr="00424860">
            <w:rPr>
              <w:noProof/>
            </w:rPr>
            <w:fldChar w:fldCharType="end"/>
          </w:r>
        </w:sdtContent>
      </w:sdt>
      <w:r w:rsidRPr="00424860">
        <w:t xml:space="preserve"> </w:t>
      </w:r>
      <w:sdt>
        <w:sdtPr>
          <w:alias w:val="To edit, see citavi.com/edit"/>
          <w:tag w:val="CitaviPlaceholder#8acf4b21-baa6-4d2c-8ba2-401102b0d464"/>
          <w:id w:val="1291583806"/>
          <w:placeholder>
            <w:docPart w:val="59792BE1B0254428A0DE09022855D2EA"/>
          </w:placeholder>
        </w:sdtPr>
        <w:sdtEndPr/>
        <w:sdtContent>
          <w:r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OCIsIiR0eXBlIjoiU3dpc3NBY2FkZW1pYy5DaXRhdmkuUHJvamVjdCwgU3dpc3NBY2FkZW1pYy5DaXRhdmkifX0seyIkaWQiOiI5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TA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xM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E1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YSkifV19LCJUYWciOiJDaXRhdmlQbGFjZWhvbGRlciM4YWNmNGIyMS1iYWE2LTRkMmMtOGJhMi00MDExMDJiMGQ0NjQiLCJUZXh0IjoiKDIwMjFhKSIsIldBSVZlcnNpb24iOiI2LjE0LjAuMCJ9}</w:instrText>
          </w:r>
          <w:r w:rsidRPr="00424860">
            <w:rPr>
              <w:noProof/>
            </w:rPr>
            <w:fldChar w:fldCharType="separate"/>
          </w:r>
          <w:r w:rsidR="009F20B2">
            <w:rPr>
              <w:noProof/>
            </w:rPr>
            <w:t>(2021a)</w:t>
          </w:r>
          <w:r w:rsidRPr="00424860">
            <w:rPr>
              <w:noProof/>
            </w:rPr>
            <w:fldChar w:fldCharType="end"/>
          </w:r>
        </w:sdtContent>
      </w:sdt>
      <w:r w:rsidRPr="00424860">
        <w:t xml:space="preserve"> found that the best neighborhood size to simulate urban development in Beijing </w:t>
      </w:r>
      <w:r w:rsidR="00331445">
        <w:t>was</w:t>
      </w:r>
      <w:r w:rsidRPr="00424860">
        <w:t xml:space="preserve"> 25 × 25</w:t>
      </w:r>
      <w:r w:rsidR="009B1645">
        <w:t xml:space="preserve"> pixels</w:t>
      </w:r>
      <w:r w:rsidR="0048764D">
        <w:t>, while</w:t>
      </w:r>
      <w:r w:rsidR="0048764D" w:rsidRPr="00424860">
        <w:t xml:space="preserve"> </w:t>
      </w:r>
      <w:sdt>
        <w:sdtPr>
          <w:alias w:val="To edit, see citavi.com/edit"/>
          <w:tag w:val="CitaviPlaceholder#eb16e8f4-c131-46f1-ba3b-fae49e1831ed"/>
          <w:id w:val="442439278"/>
          <w:placeholder>
            <w:docPart w:val="4E68B71254B24DBB8141C4222364FCF9"/>
          </w:placeholder>
        </w:sdtPr>
        <w:sdtEndPr/>
        <w:sdtContent>
          <w:r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OCIsIiR0eXBlIjoiU3dpc3NBY2FkZW1pYy5DaXRhdmkuUHJvamVjdCwgU3dpc3NBY2FkZW1pYy5DaXRhdmkifX0seyIkaWQiOiI5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gifX0seyIkaWQiOiIxMC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4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gifX1dLCJPcmdhbml6YXRpb25zIjpbXSwiT3RoZXJzSW52b2x2ZWQiOltdLCJQYWdlUmFuZ2UiOiI8c3A+XHJcbiAgPG4+MTAxNDE2PC9uPlxyXG4gIDxpbj50cnVlPC9pbj5cclxuICA8b3M+MTAxNDE2PC9vcz5cclxuICA8cHM+MTAxNDE2PC9wcz5cclxuPC9zcD5cclxuPG9zPjEwMTQx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OC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gifX0sIlVzZU51bWJlcmluZ1R5cGVPZlBhcmVudERvY3VtZW50IjpmYWxzZX1dLCJGb3JtYXR0ZWRUZXh0Ijp7IiRpZCI6IjE1IiwiQ291bnQiOjEsIlRleHRVbml0cyI6W3siJGlkIjoiMTYiLCJGb250U3R5bGUiOnsiJGlkIjoiMTciLCJOZXV0cmFsIjp0cnVlfSwiUmVhZGluZ09yZGVyIjoxLCJUZXh0IjoiUm9vZHBvc2h0aSBldCBhbC4ifV19LCJUYWciOiJDaXRhdmlQbGFjZWhvbGRlciNlYjE2ZThmNC1jMTMxLTQ2ZjEtYmEzYi1mYWU0OWUxODMxZWQiLCJUZXh0IjoiUm9vZHBvc2h0aSBldCBhbC4iLCJXQUlWZXJzaW9uIjoiNi4xNC4wLjAifQ==}</w:instrText>
          </w:r>
          <w:r w:rsidRPr="00424860">
            <w:rPr>
              <w:noProof/>
            </w:rPr>
            <w:fldChar w:fldCharType="separate"/>
          </w:r>
          <w:r w:rsidR="00D85511">
            <w:rPr>
              <w:noProof/>
            </w:rPr>
            <w:t>Roodposhti et al.</w:t>
          </w:r>
          <w:r w:rsidRPr="00424860">
            <w:rPr>
              <w:noProof/>
            </w:rPr>
            <w:fldChar w:fldCharType="end"/>
          </w:r>
        </w:sdtContent>
      </w:sdt>
      <w:r w:rsidRPr="00424860">
        <w:t xml:space="preserve"> </w:t>
      </w:r>
      <w:sdt>
        <w:sdtPr>
          <w:alias w:val="To edit, see citavi.com/edit"/>
          <w:tag w:val="CitaviPlaceholder#93bd239b-4c25-469d-b8d7-79a039a2cdf5"/>
          <w:id w:val="1307584100"/>
          <w:placeholder>
            <w:docPart w:val="4E68B71254B24DBB8141C4222364FCF9"/>
          </w:placeholder>
        </w:sdtPr>
        <w:sdtEndPr/>
        <w:sdtContent>
          <w:r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giLCIkdHlwZSI6IlN3aXNzQWNhZGVtaWMuQ2l0YXZpLlByb2plY3QsIFN3aXNzQWNhZGVtaWMuQ2l0YXZpIn19LHsiJGlkIjoiOS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4In19LHsiJGlkIjoiMTA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OC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4In19XSwiT3JnYW5pemF0aW9ucyI6W10sIk90aGVyc0ludm9sdmVkIjpbXSwiUGFnZVJhbmdlIjoiPHNwPlxyXG4gIDxuPjEwMTQxNjwvbj5cclxuICA8aW4+dHJ1ZTwvaW4+XHJcbiAgPG9zPjEwMTQxNjwvb3M+XHJcbiAgPHBzPjEwMTQxNjwvcHM+XHJcbjwvc3A+XHJcbjxvcz4xMDE0MTY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g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M5M2JkMjM5Yi00YzI1LTQ2OWQtYjhkNy03OWEwMzlhMmNkZjUiLCJUZXh0IjoiKDIwMjApIiwiV0FJVmVyc2lvbiI6IjYuMTQuMC4wIn0=}</w:instrText>
          </w:r>
          <w:r w:rsidRPr="00424860">
            <w:rPr>
              <w:noProof/>
            </w:rPr>
            <w:fldChar w:fldCharType="separate"/>
          </w:r>
          <w:r w:rsidR="009313E3">
            <w:rPr>
              <w:noProof/>
            </w:rPr>
            <w:t>(2020)</w:t>
          </w:r>
          <w:r w:rsidRPr="00424860">
            <w:rPr>
              <w:noProof/>
            </w:rPr>
            <w:fldChar w:fldCharType="end"/>
          </w:r>
        </w:sdtContent>
      </w:sdt>
      <w:r w:rsidRPr="00424860">
        <w:t xml:space="preserve"> observed that </w:t>
      </w:r>
      <w:r w:rsidR="0048764D">
        <w:t>a</w:t>
      </w:r>
      <w:r w:rsidR="0048764D" w:rsidRPr="00424860">
        <w:t xml:space="preserve"> </w:t>
      </w:r>
      <w:r w:rsidRPr="00424860">
        <w:t xml:space="preserve">9 × 9 </w:t>
      </w:r>
      <w:r w:rsidR="009B1645">
        <w:t xml:space="preserve">pixel </w:t>
      </w:r>
      <w:r w:rsidRPr="00424860">
        <w:t xml:space="preserve">neighborhood outperformed </w:t>
      </w:r>
      <w:r w:rsidR="00C5713B" w:rsidRPr="00424860">
        <w:t>other</w:t>
      </w:r>
      <w:r w:rsidRPr="00424860">
        <w:t xml:space="preserve"> </w:t>
      </w:r>
      <w:r w:rsidR="00C5713B" w:rsidRPr="00424860">
        <w:t>settings</w:t>
      </w:r>
      <w:r w:rsidRPr="00424860">
        <w:t xml:space="preserve">. </w:t>
      </w:r>
      <w:r w:rsidR="00F66BFD">
        <w:t>However, t</w:t>
      </w:r>
      <w:r w:rsidRPr="00424860">
        <w:t xml:space="preserve">he unique design of the </w:t>
      </w:r>
      <w:r w:rsidR="00CD71CA" w:rsidRPr="00424860">
        <w:t>U-Net</w:t>
      </w:r>
      <w:r w:rsidRPr="00424860">
        <w:t xml:space="preserve"> </w:t>
      </w:r>
      <w:r w:rsidR="00331445">
        <w:t xml:space="preserve">model </w:t>
      </w:r>
      <w:r w:rsidRPr="00424860">
        <w:t xml:space="preserve">is capable of </w:t>
      </w:r>
      <w:r w:rsidR="00331445">
        <w:t>incorporating</w:t>
      </w:r>
      <w:r w:rsidRPr="00424860">
        <w:t xml:space="preserve"> more extensive information than </w:t>
      </w:r>
      <w:r w:rsidR="00D05D71" w:rsidRPr="00424860">
        <w:t>previous</w:t>
      </w:r>
      <w:r w:rsidRPr="00424860">
        <w:t xml:space="preserve"> CA model</w:t>
      </w:r>
      <w:r w:rsidR="0048764D">
        <w:t xml:space="preserve"> structures</w:t>
      </w:r>
      <w:r w:rsidRPr="00424860">
        <w:t>, enabling</w:t>
      </w:r>
      <w:r w:rsidR="0008649C">
        <w:t xml:space="preserve"> </w:t>
      </w:r>
      <w:r w:rsidR="00DC2FB9">
        <w:t xml:space="preserve">the neighborhood influence to be learned from the data and </w:t>
      </w:r>
      <w:r w:rsidRPr="00424860">
        <w:t>urban development to be simulated with more refined spatial configurations.</w:t>
      </w:r>
    </w:p>
    <w:p w14:paraId="0343376C" w14:textId="5CD36A53" w:rsidR="002D1AE3" w:rsidRPr="008B1D69" w:rsidRDefault="00CD71CA" w:rsidP="00D71802">
      <w:r w:rsidRPr="00424860">
        <w:t>U-Net</w:t>
      </w:r>
      <w:r w:rsidR="00674CA2" w:rsidRPr="00424860">
        <w:t xml:space="preserve"> did not require </w:t>
      </w:r>
      <w:r w:rsidR="00AA0215">
        <w:t>extensive</w:t>
      </w:r>
      <w:r w:rsidR="00D102E7" w:rsidRPr="00424860">
        <w:t xml:space="preserve"> </w:t>
      </w:r>
      <w:r w:rsidR="00916859">
        <w:t xml:space="preserve">amounts of forcing data or </w:t>
      </w:r>
      <w:r w:rsidR="00D102E7" w:rsidRPr="00424860">
        <w:t>parameter</w:t>
      </w:r>
      <w:r w:rsidR="00AA0215">
        <w:t>i</w:t>
      </w:r>
      <w:r w:rsidR="007F0B7F">
        <w:t>z</w:t>
      </w:r>
      <w:r w:rsidR="00AA0215">
        <w:t>ation</w:t>
      </w:r>
      <w:r w:rsidR="003D4FFB" w:rsidRPr="00424860">
        <w:t xml:space="preserve"> to simulate urban </w:t>
      </w:r>
      <w:r w:rsidR="007955B7">
        <w:t>land-use changes</w:t>
      </w:r>
      <w:r w:rsidR="00331445">
        <w:t>,</w:t>
      </w:r>
      <w:r w:rsidR="003D4FFB" w:rsidRPr="00424860">
        <w:t xml:space="preserve"> except for the learning rate and the size of </w:t>
      </w:r>
      <w:r w:rsidR="00331445">
        <w:t xml:space="preserve">the </w:t>
      </w:r>
      <w:r w:rsidR="003D4FFB" w:rsidRPr="00424860">
        <w:t>training image</w:t>
      </w:r>
      <w:r w:rsidR="001A6C8C" w:rsidRPr="00424860">
        <w:t xml:space="preserve">s. </w:t>
      </w:r>
      <w:r w:rsidR="002B48CC" w:rsidRPr="00424860">
        <w:t>The transition rules were automatically generated in the form of learned weights</w:t>
      </w:r>
      <w:r w:rsidR="00B50740" w:rsidRPr="00424860">
        <w:t xml:space="preserve">, and training </w:t>
      </w:r>
      <w:r w:rsidR="00331445">
        <w:t>was</w:t>
      </w:r>
      <w:r w:rsidR="00037664" w:rsidRPr="00424860">
        <w:t xml:space="preserve"> an </w:t>
      </w:r>
      <w:r w:rsidR="007A14B0">
        <w:t xml:space="preserve">automatic </w:t>
      </w:r>
      <w:r w:rsidR="00B50740" w:rsidRPr="00424860">
        <w:t xml:space="preserve">process </w:t>
      </w:r>
      <w:r w:rsidR="008837EF">
        <w:t>that</w:t>
      </w:r>
      <w:r w:rsidR="000331F6">
        <w:t xml:space="preserve"> required few</w:t>
      </w:r>
      <w:r w:rsidR="009F2399" w:rsidRPr="00424860">
        <w:t xml:space="preserve"> </w:t>
      </w:r>
      <w:r w:rsidR="00461608" w:rsidRPr="00424860">
        <w:t xml:space="preserve">subjective </w:t>
      </w:r>
      <w:r w:rsidR="000331F6">
        <w:t>decisions to be made</w:t>
      </w:r>
      <w:r w:rsidR="00461608" w:rsidRPr="00424860">
        <w:t>.</w:t>
      </w:r>
      <w:r w:rsidR="00763B87" w:rsidRPr="00424860">
        <w:t xml:space="preserve"> </w:t>
      </w:r>
      <w:r w:rsidR="005B296F" w:rsidRPr="00424860">
        <w:t>In contrast</w:t>
      </w:r>
      <w:r w:rsidR="00D73386" w:rsidRPr="00424860">
        <w:t>,</w:t>
      </w:r>
      <w:r w:rsidR="00741506" w:rsidRPr="00424860">
        <w:t xml:space="preserve"> </w:t>
      </w:r>
      <w:r w:rsidR="00E90BEB" w:rsidRPr="00424860">
        <w:t>CA model</w:t>
      </w:r>
      <w:r w:rsidR="00033334">
        <w:t xml:space="preserve"> structure</w:t>
      </w:r>
      <w:r w:rsidR="00E90BEB" w:rsidRPr="00424860">
        <w:t xml:space="preserve">s </w:t>
      </w:r>
      <w:r w:rsidR="00033334">
        <w:t>have</w:t>
      </w:r>
      <w:r w:rsidR="00331445">
        <w:t xml:space="preserve"> </w:t>
      </w:r>
      <w:r w:rsidR="00126AF5" w:rsidRPr="00424860">
        <w:t>often require</w:t>
      </w:r>
      <w:r w:rsidR="00331445">
        <w:t>d</w:t>
      </w:r>
      <w:r w:rsidR="00126AF5" w:rsidRPr="00424860">
        <w:t xml:space="preserve"> a </w:t>
      </w:r>
      <w:r w:rsidR="00244755" w:rsidRPr="00424860">
        <w:rPr>
          <w:rFonts w:cstheme="minorHAnsi"/>
        </w:rPr>
        <w:t>complex calibration process</w:t>
      </w:r>
      <w:r w:rsidR="00372009" w:rsidRPr="00424860">
        <w:rPr>
          <w:rFonts w:cstheme="minorHAnsi"/>
        </w:rPr>
        <w:t xml:space="preserve"> to determine suitable parameters. </w:t>
      </w:r>
      <w:r w:rsidR="00372009" w:rsidRPr="00424860">
        <w:t xml:space="preserve">For example, </w:t>
      </w:r>
      <w:sdt>
        <w:sdtPr>
          <w:alias w:val="To edit, see citavi.com/edit"/>
          <w:tag w:val="CitaviPlaceholder#d1b9c922-dea4-4432-955e-0437cd127014"/>
          <w:id w:val="351070568"/>
          <w:placeholder>
            <w:docPart w:val="892F7E197581440EB613CC676633AA92"/>
          </w:placeholder>
        </w:sdtPr>
        <w:sdtEndPr/>
        <w:sdtContent>
          <w:r w:rsidR="00DC5048"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OCIsIiR0eXBlIjoiU3dpc3NBY2FkZW1pYy5DaXRhdmkuUHJvamVjdCwgU3dpc3NBY2FkZW1pYy5DaXRhdmkifX0seyIkaWQiOiI5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4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g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M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OC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OS0wN1QwOTo0NjowNSIsIlByb2plY3QiOnsiJHJlZiI6IjgifX0sIlVzZU51bWJlcmluZ1R5cGVPZlBhcmVudERvY3VtZW50IjpmYWxzZX1dLCJGb3JtYXR0ZWRUZXh0Ijp7IiRpZCI6IjE0IiwiQ291bnQiOjEsIlRleHRVbml0cyI6W3siJGlkIjoiMTUiLCJGb250U3R5bGUiOnsiJGlkIjoiMTYiLCJOZXV0cmFsIjp0cnVlfSwiUmVhZGluZ09yZGVyIjoxLCJUZXh0IjoiRmVuZyBhbmQgVG9uZyJ9XX0sIlRhZyI6IkNpdGF2aVBsYWNlaG9sZGVyI2QxYjljOTIyLWRlYTQtNDQzMi05NTVlLTA0MzdjZDEyNzAxNCIsIlRleHQiOiJGZW5nIGFuZCBUb25nIiwiV0FJVmVyc2lvbiI6IjYuMTQuMC4wIn0=}</w:instrText>
          </w:r>
          <w:r w:rsidR="00DC5048" w:rsidRPr="00424860">
            <w:rPr>
              <w:noProof/>
            </w:rPr>
            <w:fldChar w:fldCharType="separate"/>
          </w:r>
          <w:r w:rsidR="00D85511">
            <w:rPr>
              <w:noProof/>
            </w:rPr>
            <w:t>Feng and Tong</w:t>
          </w:r>
          <w:r w:rsidR="00DC5048" w:rsidRPr="00424860">
            <w:rPr>
              <w:noProof/>
            </w:rPr>
            <w:fldChar w:fldCharType="end"/>
          </w:r>
        </w:sdtContent>
      </w:sdt>
      <w:r w:rsidR="00DC5048" w:rsidRPr="00424860">
        <w:t xml:space="preserve"> </w:t>
      </w:r>
      <w:sdt>
        <w:sdtPr>
          <w:alias w:val="To edit, see citavi.com/edit"/>
          <w:tag w:val="CitaviPlaceholder#ffa71695-1039-4603-bab2-9e071a1ad80f"/>
          <w:id w:val="-1805304464"/>
          <w:placeholder>
            <w:docPart w:val="892F7E197581440EB613CC676633AA92"/>
          </w:placeholder>
        </w:sdtPr>
        <w:sdtEndPr/>
        <w:sdtContent>
          <w:r w:rsidR="00DC5048" w:rsidRPr="00424860">
            <w:rPr>
              <w:noProof/>
            </w:rPr>
            <w:fldChar w:fldCharType="begin"/>
          </w:r>
          <w:r w:rsidR="001E176E">
            <w:rPr>
              <w:noProof/>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giLCIkdHlwZSI6IlN3aXNzQWNhZGVtaWMuQ2l0YXZpLlByb2plY3QsIFN3aXNzQWNhZGVtaWMuQ2l0YXZpIn19LHsiJGlkIjoiOS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OC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4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z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g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ktMDdUMDk6NDY6MDU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CkifV19LCJUYWciOiJDaXRhdmlQbGFjZWhvbGRlciNmZmE3MTY5NS0xMDM5LTQ2MDMtYmFiMi05ZTA3MWExYWQ4MGYiLCJUZXh0IjoiKDIwMjApIiwiV0FJVmVyc2lvbiI6IjYuMTQuMC4wIn0=}</w:instrText>
          </w:r>
          <w:r w:rsidR="00DC5048" w:rsidRPr="00424860">
            <w:rPr>
              <w:noProof/>
            </w:rPr>
            <w:fldChar w:fldCharType="separate"/>
          </w:r>
          <w:r w:rsidR="009313E3">
            <w:rPr>
              <w:noProof/>
            </w:rPr>
            <w:t>(2020)</w:t>
          </w:r>
          <w:r w:rsidR="00DC5048" w:rsidRPr="00424860">
            <w:rPr>
              <w:noProof/>
            </w:rPr>
            <w:fldChar w:fldCharType="end"/>
          </w:r>
        </w:sdtContent>
      </w:sdt>
      <w:r w:rsidR="00A70D19" w:rsidRPr="00424860">
        <w:t xml:space="preserve"> </w:t>
      </w:r>
      <w:r w:rsidR="00FD5B4C" w:rsidRPr="00424860">
        <w:t>developed a</w:t>
      </w:r>
      <w:r w:rsidR="006A410B" w:rsidRPr="00424860">
        <w:t xml:space="preserve"> framework that </w:t>
      </w:r>
      <w:r w:rsidR="00A70D19" w:rsidRPr="00424860">
        <w:t xml:space="preserve">integrated three algorithms and </w:t>
      </w:r>
      <w:r w:rsidR="007A194F" w:rsidRPr="00424860">
        <w:t xml:space="preserve">different neighborhood </w:t>
      </w:r>
      <w:r w:rsidR="000578C3" w:rsidRPr="00424860">
        <w:t>settings to simulate urban growth in Shanghai, wher</w:t>
      </w:r>
      <w:r w:rsidR="005221CD" w:rsidRPr="00424860">
        <w:t xml:space="preserve">eas </w:t>
      </w:r>
      <w:r w:rsidR="007B1591" w:rsidRPr="00424860">
        <w:t>a</w:t>
      </w:r>
      <w:r w:rsidR="00310A01" w:rsidRPr="00424860">
        <w:t xml:space="preserve">n array of parameters </w:t>
      </w:r>
      <w:r w:rsidR="00331445">
        <w:t>including</w:t>
      </w:r>
      <w:r w:rsidR="00310A01" w:rsidRPr="00424860">
        <w:t xml:space="preserve"> </w:t>
      </w:r>
      <w:r w:rsidR="003970AA" w:rsidRPr="00424860">
        <w:t xml:space="preserve">inertia weights, </w:t>
      </w:r>
      <w:r w:rsidR="00C7043D" w:rsidRPr="00424860">
        <w:t>decay magnitude</w:t>
      </w:r>
      <w:r w:rsidR="006A410B" w:rsidRPr="00424860">
        <w:t xml:space="preserve">, </w:t>
      </w:r>
      <w:r w:rsidR="009B08F1" w:rsidRPr="00424860">
        <w:t xml:space="preserve">spatial </w:t>
      </w:r>
      <w:r w:rsidR="00660A51" w:rsidRPr="00424860">
        <w:t xml:space="preserve">heterogeneity, and </w:t>
      </w:r>
      <w:r w:rsidR="0073509D" w:rsidRPr="00424860">
        <w:t>variable scaling</w:t>
      </w:r>
      <w:r w:rsidR="00331445">
        <w:t>,</w:t>
      </w:r>
      <w:r w:rsidR="00C7043D" w:rsidRPr="00424860">
        <w:t xml:space="preserve"> </w:t>
      </w:r>
      <w:r w:rsidR="00033334">
        <w:t>needed</w:t>
      </w:r>
      <w:r w:rsidR="007B1591" w:rsidRPr="00424860">
        <w:t xml:space="preserve"> to </w:t>
      </w:r>
      <w:r w:rsidR="0073509D" w:rsidRPr="00424860">
        <w:t xml:space="preserve">be </w:t>
      </w:r>
      <w:r w:rsidR="00FE46E0" w:rsidRPr="00424860">
        <w:t>specified</w:t>
      </w:r>
      <w:r w:rsidR="0073509D" w:rsidRPr="00424860">
        <w:t xml:space="preserve"> before running the model. </w:t>
      </w:r>
      <w:r w:rsidR="00F31FE1" w:rsidRPr="00424860">
        <w:t xml:space="preserve">Many </w:t>
      </w:r>
      <w:r w:rsidR="00FE46E0" w:rsidRPr="00424860">
        <w:t>studies determine</w:t>
      </w:r>
      <w:r w:rsidR="00281E59" w:rsidRPr="00424860">
        <w:t xml:space="preserve"> these </w:t>
      </w:r>
      <w:r w:rsidR="006B293B" w:rsidRPr="00424860">
        <w:t xml:space="preserve">parameters according to expert </w:t>
      </w:r>
      <w:r w:rsidR="00AC598B" w:rsidRPr="00424860">
        <w:t>knowledge</w:t>
      </w:r>
      <w:r w:rsidR="004C31BB" w:rsidRPr="00424860">
        <w:t xml:space="preserve"> </w:t>
      </w:r>
      <w:sdt>
        <w:sdtPr>
          <w:alias w:val="To edit, see citavi.com/edit"/>
          <w:tag w:val="CitaviPlaceholder#ef8069d3-25d6-46da-bed1-4fcdd31bdff0"/>
          <w:id w:val="-733536876"/>
          <w:placeholder>
            <w:docPart w:val="5FFE395F95D142608F5E00080D607456"/>
          </w:placeholder>
        </w:sdtPr>
        <w:sdtEndPr/>
        <w:sdtContent>
          <w:r w:rsidR="004C31BB" w:rsidRPr="00424860">
            <w:rPr>
              <w:noProof/>
            </w:rPr>
            <w:fldChar w:fldCharType="begin"/>
          </w:r>
          <w:r w:rsidR="001E176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SwiUmVmZXJlbmNlSWQiOiI4ZTMyZWI0YS01NmViLTRjMjgtYTNkYi0zZjNlMzhlNDFl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OCIsIiR0eXBlIjoiU3dpc3NBY2FkZW1pYy5DaXRhdmkuUHJvamVjdCwgU3dpc3NBY2FkZW1pYy5DaXRhdmkifX0seyIkaWQiOiI5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gifX0seyIkaWQiOiIx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gifX0seyIkaWQiOiIxMS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4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gifX1d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1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4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OS0wN1QwOTo0NjowNSIsIlByb2plY3QiOnsiJHJlZiI6IjgifX0sIlVzZU51bWJlcmluZ1R5cGVPZlBhcmVudERvY3VtZW50IjpmYWxzZX0seyIkaWQiOiIxNiIsIiR0eXBlIjoiU3dpc3NBY2FkZW1pYy5DaXRhdmkuQ2l0YXRpb25zLldvcmRQbGFjZWhvbGRlckVudHJ5LCBTd2lzc0FjYWRlbWljLkNpdGF2aSIsIklkIjoiMjM3NDk3ZTYtMzAzOS00MDBhLWI2NzctOWRmMjc4NTAxODk1IiwiUmFuZ2VTdGFydCI6MjEsIlJhbmdlTGVuZ3RoIjoxOSwiUmVmZXJlbmNlSWQiOiIyNTBkYzI1Ny05ODJkLTRlMTktOWUxOC04YzI1NWZmMGE3NTg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h1cnVpIiwiTGFzdE5hbWUiOiJDaGVuIiwiUHJvdGVjdGVkIjpmYWxzZSwiU2V4IjowLCJDcmVhdGVkQnkiOiJfTGVub3ZvIiwiQ3JlYXRlZE9uIjoiMjAyMS0wOS0wMlQwMToyMDoxOSIsIk1vZGlmaWVkQnkiOiJfTGVub3ZvIiwiSWQiOiI3NTA0MzYzNi1lMmRjLTQ5OTYtYTVhNi04OGRiOGEyNWExZWYiLCJNb2RpZmllZE9uIjoiMjAyMS0wOS0wMlQwMToyMDoxOSIsIlByb2plY3QiOnsiJHJlZiI6IjgifX0seyIkaWQiOiIyM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OCJ9fSx7IiRpZCI6IjIz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OCJ9fV0sIkNpdGF0aW9uS2V5VXBkYXRlVHlwZSI6MCwiQ29sbGFib3JhdG9ycyI6W10sIkRhdGUyIjoiMS83LzIwMjAiLCJEb2kiOiIxMC4xMDE2L2ouc2NpdG90ZW52LjIwMjAuMTM2NTA5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xOTMxMjAyIiwiVXJpU3RyaW5nIjoiaHR0cDovL3d3dy5uY2JpLm5sbS5uaWguZ292L3B1Ym1lZC8zMTkzMTIw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wMlQwMToyMDoyMCIsIk1vZGlmaWVkQnkiOiJfTGVub3ZvIiwiSWQiOiJlZjBkMjQxOS04MmExLTQ5YjYtYWM2Zi1iNDA1MDYxYTA3NzUiLCJNb2RpZmllZE9uIjoiMjAyMS0wOS0wMlQwMToyMDoyMC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Y2l0b3RlbnYuMjAyMC4xMzY1MDkiLCJVcmlTdHJpbmciOiJodHRwczovL2RvaS5vcmcvMTAuMTAxNi9qLnNjaXRvdGVudi4yMDIwLjEzNjUw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DoxNiIsIk1vZGlmaWVkQnkiOiJfTGVub3ZvIiwiSWQiOiJiYmNkMGUxOC03NjhjLTQyNjktODBkNy05MzgwOTRjY2ZlMTkiLCJNb2RpZmllZE9uIjoiMjAyMS0wOS0wMlQwMToyMDoxNiIsIlByb2plY3QiOnsiJHJlZiI6IjgifX1dLCJPcmdhbml6YXRpb25zIjpbXSwiT3RoZXJzSW52b2x2ZWQiOltdLCJQYWdlUmFuZ2UiOiI8c3A+XHJcbiAgPG4+MTM2NTA5PC9uPlxyXG4gIDxpbj50cnVlPC9pbj5cclxuICA8b3M+MTM2NTA5PC9vcz5cclxuICA8cHM+MTM2NTA5PC9wcz5cclxuPC9zcD5cclxuPG9zPjEzNjUwOTwvb3M+IiwiUGVyaW9kaWNhbCI6eyIkaWQiOiIzNC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4In19LCJQdWJsaXNoZXJzIjpbXSwiUHViTWVkSWQiOiIzMTkzMTIwMiIsIlF1b3RhdGlvbnMiOltdLCJSYXRpbmciOjA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ItMDktMDdUMDk6NDY6MDUiLCJQcm9qZWN0Ijp7IiRyZWYiOiI4In19LCJVc2VOdW1iZXJpbmdUeXBlT2ZQYXJlbnREb2N1bWVudCI6ZmFsc2V9LHsiJGlkIjoiMzUiLCIkdHlwZSI6IlN3aXNzQWNhZGVtaWMuQ2l0YXZpLkNpdGF0aW9ucy5Xb3JkUGxhY2Vob2xkZXJFbnRyeSwgU3dpc3NBY2FkZW1pYy5DaXRhdmkiLCJJZCI6IjMwZWI3YWI0LTU3NGQtNDQyMC1hNWJkLWE3NmVhYjYzYzgwNyIsIlJhbmdlU3RhcnQiOjQwLCJSYW5nZUxlbmd0aCI6MjcsIlJlZmVyZW5jZUlkIjoiYmFjMDkwNWYtOGViNy00YTNjLTkxMTMtNzRkNzM1ZmE3ZWNl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4In19LHsiJGlkIjoiNDE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4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g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0NS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4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}</w:instrText>
          </w:r>
          <w:r w:rsidR="004C31BB" w:rsidRPr="00424860">
            <w:rPr>
              <w:noProof/>
            </w:rPr>
            <w:fldChar w:fldCharType="separate"/>
          </w:r>
          <w:r w:rsidR="009F20B2">
            <w:rPr>
              <w:noProof/>
            </w:rPr>
            <w:t>(Mustafa et al., 2017; Chen et al., 2020; Tripathy and Kumar, 2019)</w:t>
          </w:r>
          <w:r w:rsidR="004C31BB" w:rsidRPr="00424860">
            <w:rPr>
              <w:noProof/>
            </w:rPr>
            <w:fldChar w:fldCharType="end"/>
          </w:r>
        </w:sdtContent>
      </w:sdt>
      <w:r w:rsidR="0021467E" w:rsidRPr="00424860">
        <w:t>,</w:t>
      </w:r>
      <w:r w:rsidR="00AC598B" w:rsidRPr="00424860">
        <w:t xml:space="preserve"> </w:t>
      </w:r>
      <w:r w:rsidR="00B00C32" w:rsidRPr="00424860">
        <w:t xml:space="preserve">potentially </w:t>
      </w:r>
      <w:r w:rsidR="004770BA" w:rsidRPr="00424860">
        <w:t>leading</w:t>
      </w:r>
      <w:r w:rsidR="00AC598B" w:rsidRPr="00424860">
        <w:t xml:space="preserve"> to subjective biases.</w:t>
      </w:r>
      <w:r w:rsidR="00563A2B" w:rsidRPr="00424860">
        <w:t xml:space="preserve"> </w:t>
      </w:r>
      <w:r w:rsidR="00FF079E" w:rsidRPr="00424860">
        <w:t xml:space="preserve">Other studies </w:t>
      </w:r>
      <w:r w:rsidR="00472320" w:rsidRPr="00424860">
        <w:t xml:space="preserve">went through a systematic parameter selection </w:t>
      </w:r>
      <w:r w:rsidR="00A96BE4" w:rsidRPr="00424860">
        <w:t xml:space="preserve">process </w:t>
      </w:r>
      <w:r w:rsidR="00472320" w:rsidRPr="00424860">
        <w:t xml:space="preserve">to find the best </w:t>
      </w:r>
      <w:r w:rsidR="00175B5B" w:rsidRPr="00424860">
        <w:t xml:space="preserve">parameters </w:t>
      </w:r>
      <w:sdt>
        <w:sdtPr>
          <w:alias w:val="To edit, see citavi.com/edit"/>
          <w:tag w:val="CitaviPlaceholder#32b52bd7-58ad-4da2-b98e-2d146597d18f"/>
          <w:id w:val="-1261596391"/>
          <w:placeholder>
            <w:docPart w:val="5FFE395F95D142608F5E00080D607456"/>
          </w:placeholder>
        </w:sdtPr>
        <w:sdtEndPr/>
        <w:sdtContent>
          <w:r w:rsidR="00763914" w:rsidRPr="00424860">
            <w:rPr>
              <w:noProof/>
            </w:rPr>
            <w:fldChar w:fldCharType="begin"/>
          </w:r>
          <w:r w:rsidR="001E176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4IiwiJHR5cGUiOiJTd2lzc0FjYWRlbWljLkNpdGF2aS5Qcm9qZWN0LCBTd2lzc0FjYWRlbWljLkNpdGF2aSJ9fSx7IiRpZCI6Ijk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OCJ9fSx7IiRpZCI6IjEw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g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OCJ9fV0sIk9yZ2FuaXphdGlvbnMiOltdLCJPdGhlcnNJbnZvbHZlZCI6W10sIlBhZ2VSYW5nZSI6IjxzcD5cclxuICA8bj4xMDE0MTY8L24+XHJcbiAgPGluPnRydWU8L2luPlxyXG4gIDxvcz4xMDE0MTY8L29zPlxyXG4gIDxwcz4xMDE0MTY8L3BzPlxyXG48L3NwPlxyXG48b3M+MTAxNDE2PC9vcz4iLCJQZXJpb2RpY2FsIjp7IiRpZCI6IjE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4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OCJ9fSwiVXNlTnVtYmVyaW5nVHlwZU9mUGFyZW50RG9jdW1lbnQiOmZhbHNlfSx7IiRpZCI6IjE1IiwiJHR5cGUiOiJTd2lzc0FjYWRlbWljLkNpdGF2aS5DaXRhdGlvbnMuV29yZFBsYWNlaG9sZGVyRW50cnksIFN3aXNzQWNhZGVtaWMuQ2l0YXZpIiwiSWQiOiI4ZTVhYmY4My1hYTU4LTRhYmMtYjMyNC0yMzYzNmU4OTA1ZTciLCJSYW5nZVN0YXJ0IjoyNCwiUmFuZ2VMZW5ndGgiOjE4LCJSZWZlcmVuY2VJZCI6IjAzNjc3ZmFmLTAxOGUtNDlmOS04ZWY0LWE1MzljMGIxNTRmNC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KaW5neWFuIiwiTGFzdE5hbWUiOiJZdSIsIlByb3RlY3RlZCI6ZmFsc2UsIlNleCI6MCwiQ3JlYXRlZEJ5IjoiX0xlbm92byIsIkNyZWF0ZWRPbiI6IjIwMjEtMDktMDJUMDE6Mjk6MzgiLCJNb2RpZmllZEJ5IjoiX0xlbm92byIsIklkIjoiYmY0OGU1N2UtMmFmYi00N2NlLTg0MGMtNjIwZDFmMGQ1Y2MzIiwiTW9kaWZpZWRPbiI6IjIwMjEtMDktMDJUMDE6Mjk6MzgiLCJQcm9qZWN0Ijp7IiRyZWYiOiI4In19LHsiJGlkIjoiMjE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OCJ9fSx7IiRpZCI6IjIy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gifX1dLCJPcmdhbml6YXRpb25zIjpbXSwiT3RoZXJzSW52b2x2ZWQiOltdLCJQYWdlUmFuZ2UiOiI8c3A+XHJcbiAgPG4+MTAxNjg5PC9uPlxyXG4gIDxpbj50cnVlPC9pbj5cclxuICA8b3M+MTAxNjg5PC9vcz5cclxuICA8cHM+MTAxNjg5PC9wcz5cclxuPC9zcD5cclxuPG9zPjEwMTY4OTwvb3M+IiwiUGVyaW9kaWNhbCI6eyIkcmVmIjoiMTQi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}</w:instrText>
          </w:r>
          <w:r w:rsidR="00763914" w:rsidRPr="00424860">
            <w:rPr>
              <w:noProof/>
            </w:rPr>
            <w:fldChar w:fldCharType="separate"/>
          </w:r>
          <w:r w:rsidR="00D85511">
            <w:rPr>
              <w:noProof/>
            </w:rPr>
            <w:t>(Roodposhti et al., 2020; Yu et al., 2021)</w:t>
          </w:r>
          <w:r w:rsidR="00763914" w:rsidRPr="00424860">
            <w:rPr>
              <w:noProof/>
            </w:rPr>
            <w:fldChar w:fldCharType="end"/>
          </w:r>
        </w:sdtContent>
      </w:sdt>
      <w:r w:rsidR="003840FC" w:rsidRPr="00424860">
        <w:t>,</w:t>
      </w:r>
      <w:r w:rsidR="00472320" w:rsidRPr="00424860">
        <w:t xml:space="preserve"> but this process is </w:t>
      </w:r>
      <w:r w:rsidR="00C46E87" w:rsidRPr="00424860">
        <w:t>time</w:t>
      </w:r>
      <w:r w:rsidR="004770BA" w:rsidRPr="00424860">
        <w:t>-</w:t>
      </w:r>
      <w:r w:rsidR="00C46E87" w:rsidRPr="00424860">
        <w:t xml:space="preserve">consuming and </w:t>
      </w:r>
      <w:r w:rsidR="008B1D69">
        <w:t>impractic</w:t>
      </w:r>
      <w:r w:rsidR="00983604">
        <w:t>al</w:t>
      </w:r>
      <w:r w:rsidR="00C46E87" w:rsidRPr="00424860">
        <w:t xml:space="preserve"> </w:t>
      </w:r>
      <w:r w:rsidR="0019062D" w:rsidRPr="00424860">
        <w:t>given</w:t>
      </w:r>
      <w:r w:rsidR="000228A1" w:rsidRPr="00424860">
        <w:t xml:space="preserve"> </w:t>
      </w:r>
      <w:r w:rsidR="00983604">
        <w:t xml:space="preserve">the </w:t>
      </w:r>
      <w:r w:rsidR="000228A1" w:rsidRPr="00424860">
        <w:t xml:space="preserve">many </w:t>
      </w:r>
      <w:r w:rsidR="001E2516">
        <w:t>unknown</w:t>
      </w:r>
      <w:r w:rsidR="001E2516" w:rsidRPr="00424860">
        <w:t xml:space="preserve"> </w:t>
      </w:r>
      <w:r w:rsidR="000228A1" w:rsidRPr="00424860">
        <w:t>parameters</w:t>
      </w:r>
      <w:r w:rsidR="00862E26" w:rsidRPr="00424860">
        <w:t>.</w:t>
      </w:r>
    </w:p>
    <w:p w14:paraId="27297062" w14:textId="34992252" w:rsidR="001C5EE1" w:rsidRDefault="00CF050D" w:rsidP="3BB9FB87">
      <w:pPr>
        <w:pStyle w:val="Heading2"/>
        <w:rPr>
          <w:rFonts w:cstheme="majorHAnsi"/>
        </w:rPr>
      </w:pPr>
      <w:r w:rsidRPr="00D8553A">
        <w:rPr>
          <w:rFonts w:cstheme="majorHAnsi"/>
        </w:rPr>
        <w:t>4</w:t>
      </w:r>
      <w:r w:rsidR="001C5EE1" w:rsidRPr="00D8553A">
        <w:rPr>
          <w:rFonts w:cstheme="majorHAnsi"/>
        </w:rPr>
        <w:t>.3</w:t>
      </w:r>
      <w:r w:rsidR="006721E2" w:rsidRPr="00D8553A">
        <w:rPr>
          <w:rFonts w:cstheme="majorHAnsi"/>
        </w:rPr>
        <w:t>.</w:t>
      </w:r>
      <w:r w:rsidR="001C5EE1" w:rsidRPr="00D8553A">
        <w:rPr>
          <w:rFonts w:cstheme="majorHAnsi"/>
        </w:rPr>
        <w:t xml:space="preserve"> </w:t>
      </w:r>
      <w:r w:rsidR="00997BE6" w:rsidRPr="00D8553A">
        <w:rPr>
          <w:rFonts w:cstheme="majorHAnsi"/>
        </w:rPr>
        <w:t>Accurate predicti</w:t>
      </w:r>
      <w:r w:rsidR="007E7C36" w:rsidRPr="00D8553A">
        <w:rPr>
          <w:rFonts w:cstheme="majorHAnsi"/>
        </w:rPr>
        <w:t>on</w:t>
      </w:r>
      <w:r w:rsidR="007428F1" w:rsidRPr="00D8553A">
        <w:rPr>
          <w:rFonts w:cstheme="majorHAnsi"/>
        </w:rPr>
        <w:t xml:space="preserve"> </w:t>
      </w:r>
      <w:r w:rsidR="00B20E9A" w:rsidRPr="00D8553A">
        <w:rPr>
          <w:rFonts w:cstheme="majorHAnsi"/>
        </w:rPr>
        <w:t xml:space="preserve">and </w:t>
      </w:r>
      <w:r w:rsidR="00483D16" w:rsidRPr="00D8553A">
        <w:rPr>
          <w:rFonts w:cstheme="majorHAnsi"/>
        </w:rPr>
        <w:t>robust</w:t>
      </w:r>
      <w:r w:rsidR="61F6D9B0" w:rsidRPr="00D8553A">
        <w:rPr>
          <w:rFonts w:cstheme="majorHAnsi"/>
        </w:rPr>
        <w:t>ness</w:t>
      </w:r>
      <w:r w:rsidR="001563F0" w:rsidRPr="00D8553A">
        <w:rPr>
          <w:rFonts w:cstheme="majorHAnsi"/>
        </w:rPr>
        <w:t xml:space="preserve"> in capturing </w:t>
      </w:r>
      <w:r w:rsidR="00483D16" w:rsidRPr="00D8553A">
        <w:rPr>
          <w:rFonts w:cstheme="majorHAnsi"/>
        </w:rPr>
        <w:t>spatial patterns</w:t>
      </w:r>
    </w:p>
    <w:p w14:paraId="3E5D0830" w14:textId="2EF72220" w:rsidR="00E8695B" w:rsidRPr="00947EF0" w:rsidRDefault="00707EDE" w:rsidP="00FC5E61">
      <w:pPr>
        <w:rPr>
          <w:rFonts w:eastAsia="Times New Roman" w:cstheme="minorHAnsi"/>
        </w:rPr>
      </w:pPr>
      <w:r w:rsidRPr="00947EF0">
        <w:rPr>
          <w:rFonts w:eastAsia="Times New Roman" w:cstheme="minorHAnsi"/>
        </w:rPr>
        <w:t>There are challenges to compar</w:t>
      </w:r>
      <w:r w:rsidR="00DE2CA2" w:rsidRPr="00947EF0">
        <w:rPr>
          <w:rFonts w:eastAsia="Times New Roman" w:cstheme="minorHAnsi"/>
        </w:rPr>
        <w:t>ing</w:t>
      </w:r>
      <w:r w:rsidRPr="00947EF0">
        <w:rPr>
          <w:rFonts w:eastAsia="Times New Roman" w:cstheme="minorHAnsi"/>
        </w:rPr>
        <w:t xml:space="preserve"> model performance across studies. </w:t>
      </w:r>
      <w:sdt>
        <w:sdtPr>
          <w:rPr>
            <w:rFonts w:eastAsia="Times New Roman" w:cstheme="minorHAnsi"/>
          </w:rPr>
          <w:alias w:val="To edit, see citavi.com/edit"/>
          <w:tag w:val="CitaviPlaceholder#a4bc6ae0-3acb-43d1-b0ff-2ce3eef3b7b9"/>
          <w:id w:val="-2041814802"/>
          <w:placeholder>
            <w:docPart w:val="1E666343BD5F441DB57D4648254AA4E1"/>
          </w:placeholder>
        </w:sdtPr>
        <w:sdtEndPr/>
        <w:sdtContent>
          <w:r w:rsidRPr="00F074F4">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giLCIkdHlwZSI6IlN3aXNzQWNhZGVtaWMuQ2l0YXZpLlByb2plY3QsIFN3aXNzQWNhZGVtaWMuQ2l0YXZpIn19LHsiJGlkIjoiOS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4In19LHsiJGlkIjoiMTA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gifX0seyIkaWQiOiIxM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OCJ9fSx7IiRpZCI6IjEy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OCJ9fSx7IiRpZCI6IjEz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4In19LHsiJGlkIjoiMTQ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OCJ9fSx7IiRpZCI6IjE1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4In19LHsiJGlkIjoiMTY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OCJ9fSx7IiRpZCI6IjE3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OCJ9fSx7IiRpZCI6IjE4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gifX0seyIkaWQiOiIxOS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gifX0seyIkaWQiOiIyM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4In19LHsiJGlkIjoiMjE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gifX0seyIkaWQiOiIyMi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gifX0seyIkaWQiOiIyMy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OCJ9fSx7IiRpZCI6IjI0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4In19LHsiJGlkIjoiMjU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gifX0seyIkaWQiOiIyNi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OCJ9fSx7IiRpZCI6IjI3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OC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4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Mx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4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4In19LCJVc2VOdW1iZXJpbmdUeXBlT2ZQYXJlbnREb2N1bWVudCI6ZmFsc2V9XSwiRm9ybWF0dGVkVGV4dCI6eyIkaWQiOiIzMiIsIkNvdW50IjoxLCJUZXh0VW5pdHMiOlt7IiRpZCI6IjMzIiwiRm9udFN0eWxlIjp7IiRpZCI6IjM0IiwiTmV1dHJhbCI6dHJ1ZX0sIlJlYWRpbmdPcmRlciI6MSwiVGV4dCI6IlBvbnRpdXMgZXQgYWwuIn1dfSwiVGFnIjoiQ2l0YXZpUGxhY2Vob2xkZXIjYTRiYzZhZTAtM2FjYi00M2QxLWIwZmYtMmNlM2VlZjNiN2I5IiwiVGV4dCI6IlBvbnRpdXMgZXQgYWwuIiwiV0FJVmVyc2lvbiI6IjYuMTQuMC4wIn0=}</w:instrText>
          </w:r>
          <w:r w:rsidRPr="00F074F4">
            <w:rPr>
              <w:rFonts w:eastAsia="Times New Roman" w:cstheme="minorHAnsi"/>
            </w:rPr>
            <w:fldChar w:fldCharType="separate"/>
          </w:r>
          <w:r w:rsidR="009313E3" w:rsidRPr="00F074F4">
            <w:rPr>
              <w:rFonts w:eastAsia="Times New Roman" w:cstheme="minorHAnsi"/>
            </w:rPr>
            <w:t>Pontius et al.</w:t>
          </w:r>
          <w:r w:rsidRPr="00F074F4">
            <w:rPr>
              <w:rFonts w:eastAsia="Times New Roman" w:cstheme="minorHAnsi"/>
            </w:rPr>
            <w:fldChar w:fldCharType="end"/>
          </w:r>
        </w:sdtContent>
      </w:sdt>
      <w:r w:rsidRPr="00F074F4">
        <w:rPr>
          <w:rFonts w:eastAsia="Times New Roman" w:cstheme="minorHAnsi"/>
        </w:rPr>
        <w:t xml:space="preserve"> </w:t>
      </w:r>
      <w:sdt>
        <w:sdtPr>
          <w:rPr>
            <w:rFonts w:eastAsia="Times New Roman" w:cstheme="minorHAnsi"/>
          </w:rPr>
          <w:alias w:val="To edit, see citavi.com/edit"/>
          <w:tag w:val="CitaviPlaceholder#d4f79f63-fda5-42a9-bb84-d02cb02f9633"/>
          <w:id w:val="-1273163870"/>
          <w:placeholder>
            <w:docPart w:val="1E666343BD5F441DB57D4648254AA4E1"/>
          </w:placeholder>
        </w:sdtPr>
        <w:sdtEndPr/>
        <w:sdtContent>
          <w:r w:rsidRPr="00F074F4">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4IiwiJHR5cGUiOiJTd2lzc0FjYWRlbWljLkNpdGF2aS5Qcm9qZWN0LCBTd2lzc0FjYWRlbWljLkNpdGF2aSJ9fSx7IiRpZCI6Ijk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OCJ9fSx7IiRpZCI6IjEw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4In19LHsiJGlkIjoiMTE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gifX0seyIkaWQiOiIxMi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gifX0seyIkaWQiOiIxMy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OCJ9fSx7IiRpZCI6IjE0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gifX0seyIkaWQiOiIxNS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OCJ9fSx7IiRpZCI6IjE2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gifX0seyIkaWQiOiIxNy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gifX0seyIkaWQiOiIxOC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4In19LHsiJGlkIjoiMTk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4In19LHsiJGlkIjoiMjA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OCJ9fSx7IiRpZCI6IjIx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4In19LHsiJGlkIjoiMjI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4In19LHsiJGlkIjoiMjM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gifX0seyIkaWQiOiIyNC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OCJ9fSx7IiRpZCI6IjI1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4In19LHsiJGlkIjoiMjY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gifX0seyIkaWQiOiIy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g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OC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zMS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OC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OCJ9fSwiVXNlTnVtYmVyaW5nVHlwZU9mUGFyZW50RG9jdW1lbnQiOmZhbHNlLCJZZWFyT25seSI6dHJ1ZX1dLCJGb3JtYXR0ZWRUZXh0Ijp7IiRpZCI6IjMyIiwiQ291bnQiOjEsIlRleHRVbml0cyI6W3siJGlkIjoiMzMiLCJGb250U3R5bGUiOnsiJGlkIjoiMzQiLCJOZXV0cmFsIjp0cnVlfSwiUmVhZGluZ09yZGVyIjoxLCJUZXh0IjoiKDIwMDgpIn1dfSwiVGFnIjoiQ2l0YXZpUGxhY2Vob2xkZXIjZDRmNzlmNjMtZmRhNS00MmE5LWJiODQtZDAyY2IwMmY5NjMzIiwiVGV4dCI6IigyMDA4KSIsIldBSVZlcnNpb24iOiI2LjE0LjAuMCJ9}</w:instrText>
          </w:r>
          <w:r w:rsidRPr="00F074F4">
            <w:rPr>
              <w:rFonts w:eastAsia="Times New Roman" w:cstheme="minorHAnsi"/>
            </w:rPr>
            <w:fldChar w:fldCharType="separate"/>
          </w:r>
          <w:r w:rsidR="009313E3" w:rsidRPr="00F074F4">
            <w:rPr>
              <w:rFonts w:eastAsia="Times New Roman" w:cstheme="minorHAnsi"/>
            </w:rPr>
            <w:t>(2008)</w:t>
          </w:r>
          <w:r w:rsidRPr="00F074F4">
            <w:rPr>
              <w:rFonts w:eastAsia="Times New Roman" w:cstheme="minorHAnsi"/>
            </w:rPr>
            <w:fldChar w:fldCharType="end"/>
          </w:r>
        </w:sdtContent>
      </w:sdt>
      <w:r w:rsidRPr="00F074F4">
        <w:rPr>
          <w:rFonts w:eastAsia="Times New Roman" w:cstheme="minorHAnsi"/>
        </w:rPr>
        <w:t xml:space="preserve"> reporte</w:t>
      </w:r>
      <w:r w:rsidRPr="00947EF0">
        <w:rPr>
          <w:rFonts w:eastAsia="Times New Roman" w:cstheme="minorHAnsi"/>
        </w:rPr>
        <w:t xml:space="preserve">d two factors that profoundly influence urban </w:t>
      </w:r>
      <w:r w:rsidR="00BA76D7" w:rsidRPr="00947EF0">
        <w:rPr>
          <w:rFonts w:eastAsia="Times New Roman" w:cstheme="minorHAnsi"/>
        </w:rPr>
        <w:t>land-use</w:t>
      </w:r>
      <w:r w:rsidRPr="00947EF0">
        <w:rPr>
          <w:rFonts w:eastAsia="Times New Roman" w:cstheme="minorHAnsi"/>
        </w:rPr>
        <w:t xml:space="preserve"> simulation accurac</w:t>
      </w:r>
      <w:r w:rsidR="00590846" w:rsidRPr="00947EF0">
        <w:rPr>
          <w:rFonts w:eastAsia="Times New Roman" w:cstheme="minorHAnsi"/>
        </w:rPr>
        <w:t>y</w:t>
      </w:r>
      <w:r w:rsidRPr="00947EF0">
        <w:rPr>
          <w:rFonts w:eastAsia="Times New Roman" w:cstheme="minorHAnsi"/>
        </w:rPr>
        <w:t xml:space="preserve">: 1) </w:t>
      </w:r>
      <w:r w:rsidR="008C1A05" w:rsidRPr="00947EF0">
        <w:rPr>
          <w:rFonts w:eastAsia="Times New Roman" w:cstheme="minorHAnsi"/>
        </w:rPr>
        <w:t>t</w:t>
      </w:r>
      <w:r w:rsidRPr="00947EF0">
        <w:rPr>
          <w:rFonts w:eastAsia="Times New Roman" w:cstheme="minorHAnsi"/>
        </w:rPr>
        <w:t xml:space="preserve">he </w:t>
      </w:r>
      <w:r w:rsidR="008C1A05" w:rsidRPr="00947EF0">
        <w:rPr>
          <w:rFonts w:eastAsia="Times New Roman" w:cstheme="minorHAnsi"/>
        </w:rPr>
        <w:t xml:space="preserve">area of </w:t>
      </w:r>
      <w:r w:rsidRPr="00947EF0">
        <w:rPr>
          <w:rFonts w:eastAsia="Times New Roman" w:cstheme="minorHAnsi"/>
        </w:rPr>
        <w:t>urban expansion</w:t>
      </w:r>
      <w:r w:rsidR="00C92EFC" w:rsidRPr="00947EF0">
        <w:rPr>
          <w:rFonts w:eastAsia="Times New Roman" w:cstheme="minorHAnsi"/>
        </w:rPr>
        <w:t>,</w:t>
      </w:r>
      <w:r w:rsidRPr="00947EF0">
        <w:rPr>
          <w:rFonts w:eastAsia="Times New Roman" w:cstheme="minorHAnsi"/>
        </w:rPr>
        <w:t xml:space="preserve"> and</w:t>
      </w:r>
      <w:r w:rsidR="008C1A05" w:rsidRPr="00947EF0">
        <w:rPr>
          <w:rFonts w:eastAsia="Times New Roman" w:cstheme="minorHAnsi"/>
        </w:rPr>
        <w:t>;</w:t>
      </w:r>
      <w:r w:rsidRPr="00947EF0">
        <w:rPr>
          <w:rFonts w:eastAsia="Times New Roman" w:cstheme="minorHAnsi"/>
        </w:rPr>
        <w:t xml:space="preserve"> 2) the spatial resolution. </w:t>
      </w:r>
      <w:r w:rsidR="00BB65D9" w:rsidRPr="00947EF0">
        <w:rPr>
          <w:rFonts w:eastAsia="Times New Roman" w:cstheme="minorHAnsi"/>
        </w:rPr>
        <w:t>A p</w:t>
      </w:r>
      <w:r w:rsidRPr="00947EF0">
        <w:rPr>
          <w:rFonts w:eastAsia="Times New Roman" w:cstheme="minorHAnsi"/>
        </w:rPr>
        <w:t>ositive relationship exists between the</w:t>
      </w:r>
      <w:r w:rsidR="00813F4F" w:rsidRPr="00947EF0">
        <w:rPr>
          <w:rFonts w:eastAsia="Times New Roman" w:cstheme="minorHAnsi"/>
        </w:rPr>
        <w:t xml:space="preserve"> </w:t>
      </w:r>
      <w:proofErr w:type="spellStart"/>
      <w:r w:rsidR="00813F4F" w:rsidRPr="00947EF0">
        <w:rPr>
          <w:rFonts w:eastAsia="Times New Roman" w:cstheme="minorHAnsi"/>
        </w:rPr>
        <w:t>FoM</w:t>
      </w:r>
      <w:proofErr w:type="spellEnd"/>
      <w:r w:rsidRPr="00947EF0">
        <w:rPr>
          <w:rFonts w:eastAsia="Times New Roman" w:cstheme="minorHAnsi"/>
        </w:rPr>
        <w:t xml:space="preserve"> </w:t>
      </w:r>
      <w:r w:rsidR="008C1A05" w:rsidRPr="00947EF0">
        <w:rPr>
          <w:rFonts w:eastAsia="Times New Roman" w:cstheme="minorHAnsi"/>
        </w:rPr>
        <w:t xml:space="preserve">and </w:t>
      </w:r>
      <w:r w:rsidRPr="00947EF0">
        <w:rPr>
          <w:rFonts w:eastAsia="Times New Roman" w:cstheme="minorHAnsi"/>
        </w:rPr>
        <w:t xml:space="preserve">observed </w:t>
      </w:r>
      <w:r w:rsidR="0071743A" w:rsidRPr="00947EF0">
        <w:rPr>
          <w:rFonts w:eastAsia="Times New Roman" w:cstheme="minorHAnsi"/>
        </w:rPr>
        <w:t xml:space="preserve">land-use </w:t>
      </w:r>
      <w:r w:rsidRPr="00947EF0">
        <w:rPr>
          <w:rFonts w:eastAsia="Times New Roman" w:cstheme="minorHAnsi"/>
        </w:rPr>
        <w:t xml:space="preserve">change. Prediction errors vanished when the simulation maps </w:t>
      </w:r>
      <w:r w:rsidR="00D86CD0" w:rsidRPr="00947EF0">
        <w:rPr>
          <w:rFonts w:eastAsia="Times New Roman" w:cstheme="minorHAnsi"/>
        </w:rPr>
        <w:t>were</w:t>
      </w:r>
      <w:r w:rsidRPr="00947EF0">
        <w:rPr>
          <w:rFonts w:eastAsia="Times New Roman" w:cstheme="minorHAnsi"/>
        </w:rPr>
        <w:t xml:space="preserve"> resampled into coarser resolution</w:t>
      </w:r>
      <w:r w:rsidR="00547F33" w:rsidRPr="00947EF0">
        <w:rPr>
          <w:rFonts w:eastAsia="Times New Roman" w:cstheme="minorHAnsi"/>
        </w:rPr>
        <w:t xml:space="preserve"> </w:t>
      </w:r>
      <w:sdt>
        <w:sdtPr>
          <w:rPr>
            <w:rFonts w:eastAsia="Times New Roman" w:cstheme="minorHAnsi"/>
          </w:rPr>
          <w:alias w:val="To edit, see citavi.com/edit"/>
          <w:tag w:val="CitaviPlaceholder#0ee977b8-26d7-4bba-9ce1-079ed91b0c93"/>
          <w:id w:val="-266548292"/>
          <w:placeholder>
            <w:docPart w:val="DefaultPlaceholder_-1854013440"/>
          </w:placeholder>
        </w:sdtPr>
        <w:sdtEndPr/>
        <w:sdtContent>
          <w:r w:rsidR="00547F33"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OCIsIiR0eXBlIjoiU3dpc3NBY2FkZW1pYy5DaXRhdmkuUHJvamVjdCwgU3dpc3NBY2FkZW1pYy5DaXRhdmkifX0seyIkaWQiOiI5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gifX0seyIkaWQiOiIxMC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OCJ9fSx7IiRpZCI6IjEx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4In19LHsiJGlkIjoiMTI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4In19LHsiJGlkIjoiMTM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gifX0seyIkaWQiOiIxNC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4In19LHsiJGlkIjoiMTU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gifX0seyIkaWQiOiIxNi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4In19LHsiJGlkIjoiMTc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4In19LHsiJGlkIjoiMTg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OCJ9fSx7IiRpZCI6IjE5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OCJ9fSx7IiRpZCI6IjIw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gifX0seyIkaWQiOiIyMS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OCJ9fSx7IiRpZCI6IjIy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OCJ9fSx7IiRpZCI6IjIz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4In19LHsiJGlkIjoiMjQ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gifX0seyIkaWQiOiIyNS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OCJ9fSx7IiRpZCI6IjI2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4In19LHsiJGlkIjoiM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4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g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zE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g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gifX0sIlVzZU51bWJlcmluZ1R5cGVPZlBhcmVudERvY3VtZW50IjpmYWxzZX1dLCJGb3JtYXR0ZWRUZXh0Ijp7IiRpZCI6IjMyIiwiQ291bnQiOjEsIlRleHRVbml0cyI6W3siJGlkIjoiMzMiLCJGb250U3R5bGUiOnsiJGlkIjoiMzQiLCJOZXV0cmFsIjp0cnVlfSwiUmVhZGluZ09yZGVyIjoxLCJUZXh0IjoiKFBvbnRpdXMgZXQgYWwuLCAyMDA4KSJ9XX0sIlRhZyI6IkNpdGF2aVBsYWNlaG9sZGVyIzBlZTk3N2I4LTI2ZDctNGJiYS05Y2UxLTA3OWVkOTFiMGM5MyIsIlRleHQiOiIoUG9udGl1cyBldCBhbC4sIDIwMDgpIiwiV0FJVmVyc2lvbiI6IjYuMTQuMC4wIn0=}</w:instrText>
          </w:r>
          <w:r w:rsidR="00547F33" w:rsidRPr="00947EF0">
            <w:rPr>
              <w:rFonts w:eastAsia="Times New Roman" w:cstheme="minorHAnsi"/>
            </w:rPr>
            <w:fldChar w:fldCharType="separate"/>
          </w:r>
          <w:r w:rsidR="00D85511">
            <w:rPr>
              <w:rFonts w:eastAsia="Times New Roman" w:cstheme="minorHAnsi"/>
            </w:rPr>
            <w:t>(Pontius et al., 2008)</w:t>
          </w:r>
          <w:r w:rsidR="00547F33" w:rsidRPr="00947EF0">
            <w:rPr>
              <w:rFonts w:eastAsia="Times New Roman" w:cstheme="minorHAnsi"/>
            </w:rPr>
            <w:fldChar w:fldCharType="end"/>
          </w:r>
        </w:sdtContent>
      </w:sdt>
      <w:r w:rsidRPr="00947EF0">
        <w:rPr>
          <w:rFonts w:eastAsia="Times New Roman" w:cstheme="minorHAnsi"/>
        </w:rPr>
        <w:t xml:space="preserve">. </w:t>
      </w:r>
      <w:r w:rsidR="008C1A05" w:rsidRPr="00947EF0">
        <w:rPr>
          <w:rFonts w:eastAsia="Times New Roman" w:cstheme="minorHAnsi"/>
        </w:rPr>
        <w:t>Given these sensitivities, t</w:t>
      </w:r>
      <w:r w:rsidRPr="00947EF0">
        <w:rPr>
          <w:rFonts w:eastAsia="Times New Roman" w:cstheme="minorHAnsi"/>
        </w:rPr>
        <w:t>o</w:t>
      </w:r>
      <w:r w:rsidR="0072439A" w:rsidRPr="00947EF0">
        <w:rPr>
          <w:rFonts w:eastAsia="Times New Roman" w:cstheme="minorHAnsi"/>
        </w:rPr>
        <w:t xml:space="preserve"> </w:t>
      </w:r>
      <w:r w:rsidR="008C1A05" w:rsidRPr="00947EF0">
        <w:rPr>
          <w:rFonts w:eastAsia="Times New Roman" w:cstheme="minorHAnsi"/>
        </w:rPr>
        <w:t xml:space="preserve">enable a fair comparison of the accuracy of our </w:t>
      </w:r>
      <w:r w:rsidR="00BD237E" w:rsidRPr="00947EF0">
        <w:rPr>
          <w:rFonts w:eastAsia="Times New Roman" w:cstheme="minorHAnsi"/>
        </w:rPr>
        <w:t>U-Net model outputs</w:t>
      </w:r>
      <w:r w:rsidR="008C1A05" w:rsidRPr="00947EF0">
        <w:rPr>
          <w:rFonts w:eastAsia="Times New Roman" w:cstheme="minorHAnsi"/>
        </w:rPr>
        <w:t xml:space="preserve"> </w:t>
      </w:r>
      <w:r w:rsidR="00BD237E" w:rsidRPr="00947EF0">
        <w:rPr>
          <w:rFonts w:eastAsia="Times New Roman" w:cstheme="minorHAnsi"/>
        </w:rPr>
        <w:t xml:space="preserve">with </w:t>
      </w:r>
      <w:r w:rsidR="008C1A05" w:rsidRPr="00947EF0">
        <w:rPr>
          <w:rFonts w:eastAsia="Times New Roman" w:cstheme="minorHAnsi"/>
        </w:rPr>
        <w:t>CA model outputs</w:t>
      </w:r>
      <w:r w:rsidRPr="00947EF0">
        <w:rPr>
          <w:rFonts w:eastAsia="Times New Roman" w:cstheme="minorHAnsi"/>
        </w:rPr>
        <w:t xml:space="preserve">, we selected two CA-based studies </w:t>
      </w:r>
      <w:r w:rsidR="00BD237E" w:rsidRPr="00947EF0">
        <w:rPr>
          <w:rFonts w:eastAsia="Times New Roman" w:cstheme="minorHAnsi"/>
        </w:rPr>
        <w:t xml:space="preserve">with </w:t>
      </w:r>
      <w:r w:rsidRPr="00947EF0">
        <w:rPr>
          <w:rFonts w:eastAsia="Times New Roman" w:cstheme="minorHAnsi"/>
        </w:rPr>
        <w:t xml:space="preserve">similar historical urbanization </w:t>
      </w:r>
      <w:r w:rsidR="00BD237E" w:rsidRPr="00947EF0">
        <w:rPr>
          <w:rFonts w:eastAsia="Times New Roman" w:cstheme="minorHAnsi"/>
        </w:rPr>
        <w:t>area</w:t>
      </w:r>
      <w:r w:rsidR="007F0B7F">
        <w:rPr>
          <w:rFonts w:eastAsia="Times New Roman" w:cstheme="minorHAnsi"/>
        </w:rPr>
        <w:t>s</w:t>
      </w:r>
      <w:r w:rsidR="00BD237E" w:rsidRPr="00947EF0">
        <w:rPr>
          <w:rFonts w:eastAsia="Times New Roman" w:cstheme="minorHAnsi"/>
        </w:rPr>
        <w:t xml:space="preserve"> </w:t>
      </w:r>
      <w:r w:rsidRPr="00947EF0">
        <w:rPr>
          <w:rFonts w:eastAsia="Times New Roman" w:cstheme="minorHAnsi"/>
        </w:rPr>
        <w:t xml:space="preserve">and the same 30m spatial resolution </w:t>
      </w:r>
      <w:r w:rsidR="00BB65D9" w:rsidRPr="00947EF0">
        <w:rPr>
          <w:rFonts w:eastAsia="Times New Roman" w:cstheme="minorHAnsi"/>
        </w:rPr>
        <w:t>as</w:t>
      </w:r>
      <w:r w:rsidRPr="00947EF0">
        <w:rPr>
          <w:rFonts w:eastAsia="Times New Roman" w:cstheme="minorHAnsi"/>
        </w:rPr>
        <w:t xml:space="preserve"> our study. </w:t>
      </w:r>
      <w:sdt>
        <w:sdtPr>
          <w:rPr>
            <w:rFonts w:eastAsia="Times New Roman" w:cstheme="minorHAnsi"/>
          </w:rPr>
          <w:alias w:val="To edit, see citavi.com/edit"/>
          <w:tag w:val="CitaviPlaceholder#35ae2744-992e-41ad-b1d4-625f4d1d172d"/>
          <w:id w:val="-1960868856"/>
          <w:placeholder>
            <w:docPart w:val="1E666343BD5F441DB57D4648254AA4E1"/>
          </w:placeholder>
        </w:sdtPr>
        <w:sdtEndPr/>
        <w:sdtContent>
          <w:r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OCIsIiR0eXBlIjoiU3dpc3NBY2FkZW1pYy5DaXRhdmkuUHJvamVjdCwgU3dpc3NBY2FkZW1pYy5DaXRhdmkifX0seyIkaWQiOiI5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4In19LHsiJGlkIjoiMTA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4In19LHsiJGlkIjoiMTE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gifX0seyIkaWQiOiIxMi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OCJ9fSx7IiRpZCI6IjEz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OCJ9fSx7IiRpZCI6IjE0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g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OC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4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4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5LTA3VDA5OjQ2OjA1IiwiUHJvamVjdCI6eyIkcmVmIjoiOCJ9fSwiVXNlTnVtYmVyaW5nVHlwZU9mUGFyZW50RG9jdW1lbnQiOmZhbHNlfV0sIkZvcm1hdHRlZFRleHQiOnsiJGlkIjoiMTkiLCJDb3VudCI6MSwiVGV4dFVuaXRzIjpbeyIkaWQiOiIyMCIsIkZvbnRTdHlsZSI6eyIkaWQiOiIyMSIsIk5ldXRyYWwiOnRydWV9LCJSZWFkaW5nT3JkZXIiOjEsIlRleHQiOiJXYW5nIGV0IGFsLiJ9XX0sIlRhZyI6IkNpdGF2aVBsYWNlaG9sZGVyIzM1YWUyNzQ0LTk5MmUtNDFhZC1iMWQ0LTYyNWY0ZDFkMTcyZCIsIlRleHQiOiJXYW5nIGV0IGFsLiIsIldBSVZlcnNpb24iOiI2LjE0LjAuMCJ9}</w:instrText>
          </w:r>
          <w:r w:rsidRPr="00947EF0">
            <w:rPr>
              <w:rFonts w:eastAsia="Times New Roman" w:cstheme="minorHAnsi"/>
            </w:rPr>
            <w:fldChar w:fldCharType="separate"/>
          </w:r>
          <w:r w:rsidR="009F20B2">
            <w:rPr>
              <w:rFonts w:eastAsia="Times New Roman" w:cstheme="minorHAnsi"/>
            </w:rPr>
            <w:t>Wang et al.</w:t>
          </w:r>
          <w:r w:rsidRPr="00947EF0">
            <w:rPr>
              <w:rFonts w:eastAsia="Times New Roman" w:cstheme="minorHAnsi"/>
            </w:rPr>
            <w:fldChar w:fldCharType="end"/>
          </w:r>
        </w:sdtContent>
      </w:sdt>
      <w:r w:rsidRPr="00947EF0">
        <w:rPr>
          <w:rFonts w:eastAsia="Times New Roman" w:cstheme="minorHAnsi"/>
        </w:rPr>
        <w:t xml:space="preserve"> </w:t>
      </w:r>
      <w:sdt>
        <w:sdtPr>
          <w:rPr>
            <w:rFonts w:eastAsia="Times New Roman" w:cstheme="minorHAnsi"/>
          </w:rPr>
          <w:alias w:val="To edit, see citavi.com/edit"/>
          <w:tag w:val="CitaviPlaceholder#af9058e9-9f89-44db-8949-081586091e12"/>
          <w:id w:val="1998148424"/>
          <w:placeholder>
            <w:docPart w:val="1E666343BD5F441DB57D4648254AA4E1"/>
          </w:placeholder>
        </w:sdtPr>
        <w:sdtEndPr/>
        <w:sdtContent>
          <w:r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giLCIkdHlwZSI6IlN3aXNzQWNhZGVtaWMuQ2l0YXZpLlByb2plY3QsIFN3aXNzQWNhZGVtaWMuQ2l0YXZpIn19LHsiJGlkIjoiOS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OCJ9fSx7IiRpZCI6IjEw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OCJ9fSx7IiRpZCI6IjEx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4In19LHsiJGlkIjoiMTI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gifX0seyIkaWQiOiIxMy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gifX0seyIkaWQiOiIxNC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4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g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OC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OC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OS0wN1QwOTo0Njow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IxYykifV19LCJUYWciOiJDaXRhdmlQbGFjZWhvbGRlciNhZjkwNThlOS05Zjg5LTQ0ZGItODk0OS0wODE1ODYwOTFlMTIiLCJUZXh0IjoiKDIwMjFjKSIsIldBSVZlcnNpb24iOiI2LjE0LjAuMCJ9}</w:instrText>
          </w:r>
          <w:r w:rsidRPr="00947EF0">
            <w:rPr>
              <w:rFonts w:eastAsia="Times New Roman" w:cstheme="minorHAnsi"/>
            </w:rPr>
            <w:fldChar w:fldCharType="separate"/>
          </w:r>
          <w:r w:rsidR="009F20B2">
            <w:rPr>
              <w:rFonts w:eastAsia="Times New Roman" w:cstheme="minorHAnsi"/>
            </w:rPr>
            <w:t>(2021c)</w:t>
          </w:r>
          <w:r w:rsidRPr="00947EF0">
            <w:rPr>
              <w:rFonts w:eastAsia="Times New Roman" w:cstheme="minorHAnsi"/>
            </w:rPr>
            <w:fldChar w:fldCharType="end"/>
          </w:r>
        </w:sdtContent>
      </w:sdt>
      <w:r w:rsidRPr="00947EF0">
        <w:rPr>
          <w:rFonts w:eastAsia="Times New Roman" w:cstheme="minorHAnsi"/>
        </w:rPr>
        <w:t xml:space="preserve"> used </w:t>
      </w:r>
      <w:r w:rsidR="00BB65D9" w:rsidRPr="00947EF0">
        <w:rPr>
          <w:rFonts w:eastAsia="Times New Roman" w:cstheme="minorHAnsi"/>
        </w:rPr>
        <w:t xml:space="preserve">a </w:t>
      </w:r>
      <w:r w:rsidRPr="00947EF0">
        <w:rPr>
          <w:rFonts w:eastAsia="Times New Roman" w:cstheme="minorHAnsi"/>
        </w:rPr>
        <w:t xml:space="preserve">particle swarm optimization algorithm, iterated a range of parameter settings such as </w:t>
      </w:r>
      <w:r w:rsidR="00BD237E" w:rsidRPr="00947EF0">
        <w:rPr>
          <w:rFonts w:eastAsia="Times New Roman" w:cstheme="minorHAnsi"/>
        </w:rPr>
        <w:t xml:space="preserve">a </w:t>
      </w:r>
      <w:r w:rsidRPr="00947EF0">
        <w:rPr>
          <w:rFonts w:eastAsia="Times New Roman" w:cstheme="minorHAnsi"/>
        </w:rPr>
        <w:t xml:space="preserve">self-recognition component, </w:t>
      </w:r>
      <w:r w:rsidR="00517CE1" w:rsidRPr="00947EF0">
        <w:rPr>
          <w:rFonts w:eastAsia="Times New Roman" w:cstheme="minorHAnsi"/>
        </w:rPr>
        <w:t xml:space="preserve">a </w:t>
      </w:r>
      <w:r w:rsidRPr="00947EF0">
        <w:rPr>
          <w:rFonts w:eastAsia="Times New Roman" w:cstheme="minorHAnsi"/>
        </w:rPr>
        <w:t xml:space="preserve">social component, inertia weights, and </w:t>
      </w:r>
      <w:r w:rsidR="00BB65D9" w:rsidRPr="00947EF0">
        <w:rPr>
          <w:rFonts w:eastAsia="Times New Roman" w:cstheme="minorHAnsi"/>
        </w:rPr>
        <w:t xml:space="preserve">the </w:t>
      </w:r>
      <w:r w:rsidRPr="00947EF0">
        <w:rPr>
          <w:rFonts w:eastAsia="Times New Roman" w:cstheme="minorHAnsi"/>
        </w:rPr>
        <w:t>number of particles</w:t>
      </w:r>
      <w:r w:rsidR="00517CE1" w:rsidRPr="00947EF0">
        <w:rPr>
          <w:rFonts w:eastAsia="Times New Roman" w:cstheme="minorHAnsi"/>
        </w:rPr>
        <w:t>,</w:t>
      </w:r>
      <w:r w:rsidRPr="00947EF0">
        <w:rPr>
          <w:rFonts w:eastAsia="Times New Roman" w:cstheme="minorHAnsi"/>
        </w:rPr>
        <w:t xml:space="preserve"> </w:t>
      </w:r>
      <w:r w:rsidRPr="00947EF0">
        <w:rPr>
          <w:rFonts w:eastAsia="Times New Roman" w:cstheme="minorHAnsi"/>
        </w:rPr>
        <w:lastRenderedPageBreak/>
        <w:t xml:space="preserve">to finally </w:t>
      </w:r>
      <w:r w:rsidR="001465C5" w:rsidRPr="00947EF0">
        <w:rPr>
          <w:rFonts w:eastAsia="Times New Roman" w:cstheme="minorHAnsi"/>
        </w:rPr>
        <w:t xml:space="preserve">arrive at the </w:t>
      </w:r>
      <w:r w:rsidRPr="00947EF0">
        <w:rPr>
          <w:rFonts w:eastAsia="Times New Roman" w:cstheme="minorHAnsi"/>
        </w:rPr>
        <w:t>best model with a</w:t>
      </w:r>
      <w:r w:rsidR="00FC3670" w:rsidRPr="00947EF0">
        <w:rPr>
          <w:rFonts w:eastAsia="Times New Roman" w:cstheme="minorHAnsi"/>
        </w:rPr>
        <w:t>n</w:t>
      </w:r>
      <w:r w:rsidRPr="00947EF0" w:rsidDel="00BB65D9">
        <w:rPr>
          <w:rFonts w:eastAsia="Times New Roman" w:cstheme="minorHAnsi"/>
        </w:rPr>
        <w:t xml:space="preserve"> </w:t>
      </w:r>
      <w:proofErr w:type="spellStart"/>
      <w:r w:rsidRPr="00947EF0">
        <w:rPr>
          <w:rFonts w:eastAsia="Times New Roman" w:cstheme="minorHAnsi"/>
        </w:rPr>
        <w:t>FoM</w:t>
      </w:r>
      <w:proofErr w:type="spellEnd"/>
      <w:r w:rsidRPr="00947EF0">
        <w:rPr>
          <w:rFonts w:eastAsia="Times New Roman" w:cstheme="minorHAnsi"/>
        </w:rPr>
        <w:t xml:space="preserve"> of 0.193 </w:t>
      </w:r>
      <w:r w:rsidR="001465C5" w:rsidRPr="00947EF0">
        <w:rPr>
          <w:rFonts w:eastAsia="Times New Roman" w:cstheme="minorHAnsi"/>
        </w:rPr>
        <w:t>for</w:t>
      </w:r>
      <w:r w:rsidRPr="00947EF0">
        <w:rPr>
          <w:rFonts w:eastAsia="Times New Roman" w:cstheme="minorHAnsi"/>
        </w:rPr>
        <w:t xml:space="preserve"> </w:t>
      </w:r>
      <w:proofErr w:type="spellStart"/>
      <w:r w:rsidRPr="00947EF0">
        <w:rPr>
          <w:rFonts w:eastAsia="Times New Roman" w:cstheme="minorHAnsi"/>
        </w:rPr>
        <w:t>Zhuji</w:t>
      </w:r>
      <w:proofErr w:type="spellEnd"/>
      <w:r w:rsidRPr="00947EF0">
        <w:rPr>
          <w:rFonts w:eastAsia="Times New Roman" w:cstheme="minorHAnsi"/>
        </w:rPr>
        <w:t xml:space="preserve">, China. </w:t>
      </w:r>
      <w:sdt>
        <w:sdtPr>
          <w:rPr>
            <w:rFonts w:eastAsia="Times New Roman" w:cstheme="minorHAnsi"/>
          </w:rPr>
          <w:alias w:val="To edit, see citavi.com/edit"/>
          <w:tag w:val="CitaviPlaceholder#ebecda30-8028-4bc3-8f13-413a3d375faa"/>
          <w:id w:val="-933816579"/>
          <w:placeholder>
            <w:docPart w:val="1E666343BD5F441DB57D4648254AA4E1"/>
          </w:placeholder>
        </w:sdtPr>
        <w:sdtEndPr/>
        <w:sdtContent>
          <w:r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4IiwiJHR5cGUiOiJTd2lzc0FjYWRlbWljLkNpdGF2aS5Qcm9qZWN0LCBTd2lzc0FjYWRlbWljLkNpdGF2aSJ9fSx7IiRpZCI6Ijk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gifX0seyIkaWQiOiIx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OCJ9fSx7IiRpZCI6IjEx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g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OCJ9fV0sIk9yZ2FuaXphdGlvbnMiOltdLCJPdGhlcnNJbnZvbHZlZCI6W10sIlBhZ2VDb3VudCI6IjEyIiwiUGFnZVJhbmdlIjoiPHNwPlxyXG4gIDxuPjEwNDE2ODwvbj5cclxuICA8aW4+dHJ1ZTwvaW4+XHJcbiAgPG9zPjEwNDE2ODwvb3M+XHJcbiAgPHBzPjEwNDE2ODwvcHM+XHJcbjwvc3A+XHJcbjxvcz4xMDQxNjg8L29zPiIsIlBlcmlvZGljYWwiOnsiJGlkIjoiMTU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JXYW5nIGV0IGFsLiJ9XX0sIlRhZyI6IkNpdGF2aVBsYWNlaG9sZGVyI2ViZWNkYTMwLTgwMjgtNGJjMy04ZjEzLTQxM2EzZDM3NWZhYSIsIlRleHQiOiJXYW5nIGV0IGFsLiIsIldBSVZlcnNpb24iOiI2LjE0LjAuMCJ9}</w:instrText>
          </w:r>
          <w:r w:rsidRPr="00947EF0">
            <w:rPr>
              <w:rFonts w:eastAsia="Times New Roman" w:cstheme="minorHAnsi"/>
            </w:rPr>
            <w:fldChar w:fldCharType="separate"/>
          </w:r>
          <w:r w:rsidR="009F20B2">
            <w:rPr>
              <w:rFonts w:eastAsia="Times New Roman" w:cstheme="minorHAnsi"/>
            </w:rPr>
            <w:t>Wang et al.</w:t>
          </w:r>
          <w:r w:rsidRPr="00947EF0">
            <w:rPr>
              <w:rFonts w:eastAsia="Times New Roman" w:cstheme="minorHAnsi"/>
            </w:rPr>
            <w:fldChar w:fldCharType="end"/>
          </w:r>
        </w:sdtContent>
      </w:sdt>
      <w:r w:rsidRPr="00947EF0">
        <w:rPr>
          <w:rFonts w:eastAsia="Times New Roman" w:cstheme="minorHAnsi"/>
        </w:rPr>
        <w:t xml:space="preserve"> </w:t>
      </w:r>
      <w:sdt>
        <w:sdtPr>
          <w:rPr>
            <w:rFonts w:eastAsia="Times New Roman" w:cstheme="minorHAnsi"/>
          </w:rPr>
          <w:alias w:val="To edit, see citavi.com/edit"/>
          <w:tag w:val="CitaviPlaceholder#add5302a-ed23-4834-8e4f-a25167d4c78d"/>
          <w:id w:val="1264419278"/>
          <w:placeholder>
            <w:docPart w:val="1E666343BD5F441DB57D4648254AA4E1"/>
          </w:placeholder>
        </w:sdtPr>
        <w:sdtEndPr/>
        <w:sdtContent>
          <w:r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OCIsIiR0eXBlIjoiU3dpc3NBY2FkZW1pYy5DaXRhdmkuUHJvamVjdCwgU3dpc3NBY2FkZW1pYy5DaXRhdmkifX0seyIkaWQiOiI5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TA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xM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E1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YSkifV19LCJUYWciOiJDaXRhdmlQbGFjZWhvbGRlciNhZGQ1MzAyYS1lZDIzLTQ4MzQtOGU0Zi1hMjUxNjdkNGM3OGQiLCJUZXh0IjoiKDIwMjFhKSIsIldBSVZlcnNpb24iOiI2LjE0LjAuMCJ9}</w:instrText>
          </w:r>
          <w:r w:rsidRPr="00947EF0">
            <w:rPr>
              <w:rFonts w:eastAsia="Times New Roman" w:cstheme="minorHAnsi"/>
            </w:rPr>
            <w:fldChar w:fldCharType="separate"/>
          </w:r>
          <w:r w:rsidR="009F20B2">
            <w:rPr>
              <w:rFonts w:eastAsia="Times New Roman" w:cstheme="minorHAnsi"/>
            </w:rPr>
            <w:t>(2021a)</w:t>
          </w:r>
          <w:r w:rsidRPr="00947EF0">
            <w:rPr>
              <w:rFonts w:eastAsia="Times New Roman" w:cstheme="minorHAnsi"/>
            </w:rPr>
            <w:fldChar w:fldCharType="end"/>
          </w:r>
        </w:sdtContent>
      </w:sdt>
      <w:r w:rsidRPr="00947EF0">
        <w:rPr>
          <w:rFonts w:eastAsia="Times New Roman" w:cstheme="minorHAnsi"/>
        </w:rPr>
        <w:t xml:space="preserve"> </w:t>
      </w:r>
      <w:r w:rsidR="00435D4A" w:rsidRPr="00947EF0">
        <w:rPr>
          <w:rFonts w:eastAsia="Times New Roman" w:cstheme="minorHAnsi"/>
        </w:rPr>
        <w:t xml:space="preserve">developed 17 sub-models </w:t>
      </w:r>
      <w:r w:rsidRPr="00947EF0">
        <w:rPr>
          <w:rFonts w:eastAsia="Times New Roman" w:cstheme="minorHAnsi"/>
        </w:rPr>
        <w:t>incorporat</w:t>
      </w:r>
      <w:r w:rsidR="00435D4A" w:rsidRPr="00947EF0">
        <w:rPr>
          <w:rFonts w:eastAsia="Times New Roman" w:cstheme="minorHAnsi"/>
        </w:rPr>
        <w:t>ing</w:t>
      </w:r>
      <w:r w:rsidRPr="00947EF0">
        <w:rPr>
          <w:rFonts w:eastAsia="Times New Roman" w:cstheme="minorHAnsi"/>
        </w:rPr>
        <w:t xml:space="preserve"> four periods of historical urban </w:t>
      </w:r>
      <w:r w:rsidR="00BA76D7" w:rsidRPr="00947EF0">
        <w:rPr>
          <w:rFonts w:eastAsia="Times New Roman" w:cstheme="minorHAnsi"/>
        </w:rPr>
        <w:t>land-use</w:t>
      </w:r>
      <w:r w:rsidRPr="00947EF0">
        <w:rPr>
          <w:rFonts w:eastAsia="Times New Roman" w:cstheme="minorHAnsi"/>
        </w:rPr>
        <w:t xml:space="preserve"> and tested eight different neighborhood sizes (5*5 to 41*41) for each sub-model to </w:t>
      </w:r>
      <w:r w:rsidR="001465C5" w:rsidRPr="00947EF0">
        <w:rPr>
          <w:rFonts w:eastAsia="Times New Roman" w:cstheme="minorHAnsi"/>
        </w:rPr>
        <w:t xml:space="preserve">ultimately </w:t>
      </w:r>
      <w:r w:rsidR="00F23219" w:rsidRPr="00947EF0">
        <w:rPr>
          <w:rFonts w:eastAsia="Times New Roman" w:cstheme="minorHAnsi"/>
        </w:rPr>
        <w:t xml:space="preserve">identify </w:t>
      </w:r>
      <w:r w:rsidRPr="00947EF0">
        <w:rPr>
          <w:rFonts w:eastAsia="Times New Roman" w:cstheme="minorHAnsi"/>
        </w:rPr>
        <w:t xml:space="preserve">the best simulation </w:t>
      </w:r>
      <w:r w:rsidR="00F23219" w:rsidRPr="00947EF0">
        <w:rPr>
          <w:rFonts w:eastAsia="Times New Roman" w:cstheme="minorHAnsi"/>
        </w:rPr>
        <w:t xml:space="preserve">which </w:t>
      </w:r>
      <w:r w:rsidRPr="00947EF0">
        <w:rPr>
          <w:rFonts w:eastAsia="Times New Roman" w:cstheme="minorHAnsi"/>
        </w:rPr>
        <w:t>achieved a</w:t>
      </w:r>
      <w:r w:rsidR="00894D8C">
        <w:rPr>
          <w:rFonts w:eastAsia="Times New Roman" w:cstheme="minorHAnsi"/>
        </w:rPr>
        <w:t>n</w:t>
      </w:r>
      <w:r w:rsidRPr="00947EF0">
        <w:rPr>
          <w:rFonts w:eastAsia="Times New Roman" w:cstheme="minorHAnsi"/>
        </w:rPr>
        <w:t xml:space="preserve"> </w:t>
      </w:r>
      <w:proofErr w:type="spellStart"/>
      <w:r w:rsidRPr="00947EF0">
        <w:rPr>
          <w:rFonts w:eastAsia="Times New Roman" w:cstheme="minorHAnsi"/>
        </w:rPr>
        <w:t>FoM</w:t>
      </w:r>
      <w:proofErr w:type="spellEnd"/>
      <w:r w:rsidRPr="00947EF0">
        <w:rPr>
          <w:rFonts w:eastAsia="Times New Roman" w:cstheme="minorHAnsi"/>
        </w:rPr>
        <w:t xml:space="preserve"> of 0.219 </w:t>
      </w:r>
      <w:r w:rsidR="00F23219" w:rsidRPr="00947EF0">
        <w:rPr>
          <w:rFonts w:eastAsia="Times New Roman" w:cstheme="minorHAnsi"/>
        </w:rPr>
        <w:t>for</w:t>
      </w:r>
      <w:r w:rsidRPr="00947EF0">
        <w:rPr>
          <w:rFonts w:eastAsia="Times New Roman" w:cstheme="minorHAnsi"/>
        </w:rPr>
        <w:t xml:space="preserve"> Beijing, China. </w:t>
      </w:r>
      <w:r w:rsidR="00E8695B" w:rsidRPr="00947EF0">
        <w:rPr>
          <w:rFonts w:eastAsia="Times New Roman" w:cstheme="minorHAnsi"/>
        </w:rPr>
        <w:t>The</w:t>
      </w:r>
      <w:r w:rsidR="0024048B" w:rsidRPr="00947EF0">
        <w:rPr>
          <w:rFonts w:eastAsia="Times New Roman" w:cstheme="minorHAnsi"/>
        </w:rPr>
        <w:t xml:space="preserve"> </w:t>
      </w:r>
      <w:proofErr w:type="spellStart"/>
      <w:r w:rsidR="00E8695B" w:rsidRPr="00947EF0">
        <w:rPr>
          <w:rFonts w:eastAsia="Times New Roman" w:cstheme="minorHAnsi"/>
        </w:rPr>
        <w:t>FoM</w:t>
      </w:r>
      <w:proofErr w:type="spellEnd"/>
      <w:r w:rsidR="00E8695B" w:rsidRPr="00947EF0">
        <w:rPr>
          <w:rFonts w:eastAsia="Times New Roman" w:cstheme="minorHAnsi"/>
        </w:rPr>
        <w:t xml:space="preserve"> </w:t>
      </w:r>
      <w:r w:rsidR="003A1F82" w:rsidRPr="00947EF0">
        <w:rPr>
          <w:rFonts w:eastAsia="Times New Roman" w:cstheme="minorHAnsi"/>
        </w:rPr>
        <w:t>(computed from 76 prefectures)</w:t>
      </w:r>
      <w:r w:rsidR="00E8695B" w:rsidRPr="00947EF0">
        <w:rPr>
          <w:rFonts w:eastAsia="Times New Roman" w:cstheme="minorHAnsi"/>
        </w:rPr>
        <w:t xml:space="preserve"> in </w:t>
      </w:r>
      <w:r w:rsidR="005F4DA6" w:rsidRPr="00947EF0">
        <w:rPr>
          <w:rFonts w:eastAsia="Times New Roman" w:cstheme="minorHAnsi"/>
        </w:rPr>
        <w:t>our</w:t>
      </w:r>
      <w:r w:rsidR="00E8695B" w:rsidRPr="00947EF0">
        <w:rPr>
          <w:rFonts w:eastAsia="Times New Roman" w:cstheme="minorHAnsi"/>
        </w:rPr>
        <w:t xml:space="preserve"> study </w:t>
      </w:r>
      <w:r w:rsidR="00287DB9" w:rsidRPr="00947EF0">
        <w:rPr>
          <w:rFonts w:eastAsia="Times New Roman" w:cstheme="minorHAnsi"/>
        </w:rPr>
        <w:t>range</w:t>
      </w:r>
      <w:r w:rsidR="005F4DA6" w:rsidRPr="00947EF0">
        <w:rPr>
          <w:rFonts w:eastAsia="Times New Roman" w:cstheme="minorHAnsi"/>
        </w:rPr>
        <w:t>s</w:t>
      </w:r>
      <w:r w:rsidR="00287DB9" w:rsidRPr="00947EF0">
        <w:rPr>
          <w:rFonts w:eastAsia="Times New Roman" w:cstheme="minorHAnsi"/>
        </w:rPr>
        <w:t xml:space="preserve"> </w:t>
      </w:r>
      <w:r w:rsidR="005F4DA6" w:rsidRPr="00947EF0">
        <w:rPr>
          <w:rFonts w:eastAsia="Times New Roman" w:cstheme="minorHAnsi"/>
        </w:rPr>
        <w:t>from</w:t>
      </w:r>
      <w:r w:rsidR="00287DB9" w:rsidRPr="00947EF0">
        <w:rPr>
          <w:rFonts w:eastAsia="Times New Roman" w:cstheme="minorHAnsi"/>
        </w:rPr>
        <w:t xml:space="preserve"> 0.177 </w:t>
      </w:r>
      <w:r w:rsidR="006B5D1A" w:rsidRPr="00947EF0">
        <w:rPr>
          <w:rFonts w:eastAsia="Times New Roman" w:cstheme="minorHAnsi"/>
        </w:rPr>
        <w:t>-</w:t>
      </w:r>
      <w:r w:rsidR="00287DB9" w:rsidRPr="00947EF0">
        <w:rPr>
          <w:rFonts w:eastAsia="Times New Roman" w:cstheme="minorHAnsi"/>
        </w:rPr>
        <w:t xml:space="preserve"> 0.215</w:t>
      </w:r>
      <w:r w:rsidR="005F4DA6" w:rsidRPr="00947EF0">
        <w:rPr>
          <w:rFonts w:eastAsia="Times New Roman" w:cstheme="minorHAnsi"/>
        </w:rPr>
        <w:t xml:space="preserve"> (interquartile range)</w:t>
      </w:r>
      <w:r w:rsidR="006B5D1A" w:rsidRPr="00947EF0">
        <w:rPr>
          <w:rFonts w:eastAsia="Times New Roman" w:cstheme="minorHAnsi"/>
        </w:rPr>
        <w:t xml:space="preserve"> which</w:t>
      </w:r>
      <w:r w:rsidR="00287DB9" w:rsidRPr="00947EF0">
        <w:rPr>
          <w:rFonts w:eastAsia="Times New Roman" w:cstheme="minorHAnsi"/>
        </w:rPr>
        <w:t xml:space="preserve"> </w:t>
      </w:r>
      <w:r w:rsidR="00395310" w:rsidRPr="00947EF0">
        <w:rPr>
          <w:rFonts w:eastAsia="Times New Roman" w:cstheme="minorHAnsi"/>
        </w:rPr>
        <w:t>covers</w:t>
      </w:r>
      <w:r w:rsidR="00E8695B" w:rsidRPr="00947EF0">
        <w:rPr>
          <w:rFonts w:eastAsia="Times New Roman" w:cstheme="minorHAnsi"/>
        </w:rPr>
        <w:t xml:space="preserve"> </w:t>
      </w:r>
      <w:r w:rsidR="006B5D1A" w:rsidRPr="00947EF0">
        <w:rPr>
          <w:rFonts w:eastAsia="Times New Roman" w:cstheme="minorHAnsi"/>
        </w:rPr>
        <w:t xml:space="preserve">the </w:t>
      </w:r>
      <w:r w:rsidR="00E8695B" w:rsidRPr="00947EF0">
        <w:rPr>
          <w:rFonts w:eastAsia="Times New Roman" w:cstheme="minorHAnsi"/>
        </w:rPr>
        <w:t xml:space="preserve">0.193 reported by </w:t>
      </w:r>
      <w:sdt>
        <w:sdtPr>
          <w:rPr>
            <w:rFonts w:eastAsia="Times New Roman" w:cstheme="minorHAnsi"/>
          </w:rPr>
          <w:alias w:val="To edit, see citavi.com/edit"/>
          <w:tag w:val="CitaviPlaceholder#3638c1f6-3a6c-495c-baca-fdb5d52eeb32"/>
          <w:id w:val="269592840"/>
          <w:placeholder>
            <w:docPart w:val="19E081D040CC45EE9585C5ADE9355A6F"/>
          </w:placeholder>
        </w:sdtPr>
        <w:sdtEndPr/>
        <w:sdtContent>
          <w:r w:rsidR="009E25E9"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OCIsIiR0eXBlIjoiU3dpc3NBY2FkZW1pYy5DaXRhdmkuUHJvamVjdCwgU3dpc3NBY2FkZW1pYy5DaXRhdmkifX0seyIkaWQiOiI5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4In19LHsiJGlkIjoiMTA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4In19LHsiJGlkIjoiMTE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gifX0seyIkaWQiOiIxMi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OCJ9fSx7IiRpZCI6IjEz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OCJ9fSx7IiRpZCI6IjE0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g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OC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4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4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5LTA3VDA5OjQ2OjA1IiwiUHJvamVjdCI6eyIkcmVmIjoiOCJ9fSwiVXNlTnVtYmVyaW5nVHlwZU9mUGFyZW50RG9jdW1lbnQiOmZhbHNlfV0sIkZvcm1hdHRlZFRleHQiOnsiJGlkIjoiMTkiLCJDb3VudCI6MSwiVGV4dFVuaXRzIjpbeyIkaWQiOiIyMCIsIkZvbnRTdHlsZSI6eyIkaWQiOiIyMSIsIk5ldXRyYWwiOnRydWV9LCJSZWFkaW5nT3JkZXIiOjEsIlRleHQiOiJXYW5nIGV0IGFsLiJ9XX0sIlRhZyI6IkNpdGF2aVBsYWNlaG9sZGVyIzM2MzhjMWY2LTNhNmMtNDk1Yy1iYWNhLWZkYjVkNTJlZWIzMiIsIlRleHQiOiJXYW5nIGV0IGFsLiIsIldBSVZlcnNpb24iOiI2LjE0LjAuMCJ9}</w:instrText>
          </w:r>
          <w:r w:rsidR="009E25E9" w:rsidRPr="00947EF0">
            <w:rPr>
              <w:rFonts w:eastAsia="Times New Roman" w:cstheme="minorHAnsi"/>
            </w:rPr>
            <w:fldChar w:fldCharType="separate"/>
          </w:r>
          <w:r w:rsidR="009F20B2">
            <w:rPr>
              <w:rFonts w:eastAsia="Times New Roman" w:cstheme="minorHAnsi"/>
            </w:rPr>
            <w:t>Wang et al.</w:t>
          </w:r>
          <w:r w:rsidR="009E25E9" w:rsidRPr="00947EF0">
            <w:rPr>
              <w:rFonts w:eastAsia="Times New Roman" w:cstheme="minorHAnsi"/>
            </w:rPr>
            <w:fldChar w:fldCharType="end"/>
          </w:r>
        </w:sdtContent>
      </w:sdt>
      <w:r w:rsidR="009E25E9" w:rsidRPr="00947EF0">
        <w:rPr>
          <w:rFonts w:eastAsia="Times New Roman" w:cstheme="minorHAnsi"/>
        </w:rPr>
        <w:t xml:space="preserve"> </w:t>
      </w:r>
      <w:sdt>
        <w:sdtPr>
          <w:rPr>
            <w:rFonts w:eastAsia="Times New Roman" w:cstheme="minorHAnsi"/>
          </w:rPr>
          <w:alias w:val="To edit, see citavi.com/edit"/>
          <w:tag w:val="CitaviPlaceholder#80e1caf8-9e80-496d-a671-2677c12ef115"/>
          <w:id w:val="109636670"/>
          <w:placeholder>
            <w:docPart w:val="19E081D040CC45EE9585C5ADE9355A6F"/>
          </w:placeholder>
        </w:sdtPr>
        <w:sdtEndPr/>
        <w:sdtContent>
          <w:r w:rsidR="009E25E9"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giLCIkdHlwZSI6IlN3aXNzQWNhZGVtaWMuQ2l0YXZpLlByb2plY3QsIFN3aXNzQWNhZGVtaWMuQ2l0YXZpIn19LHsiJGlkIjoiOS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OCJ9fSx7IiRpZCI6IjEw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OCJ9fSx7IiRpZCI6IjEx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4In19LHsiJGlkIjoiMTI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gifX0seyIkaWQiOiIxMy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gifX0seyIkaWQiOiIxNC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4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g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OC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OC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OS0wN1QwOTo0Njow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IxYykifV19LCJUYWciOiJDaXRhdmlQbGFjZWhvbGRlciM4MGUxY2FmOC05ZTgwLTQ5NmQtYTY3MS0yNjc3YzEyZWYxMTUiLCJUZXh0IjoiKDIwMjFjKSIsIldBSVZlcnNpb24iOiI2LjE0LjAuMCJ9}</w:instrText>
          </w:r>
          <w:r w:rsidR="009E25E9" w:rsidRPr="00947EF0">
            <w:rPr>
              <w:rFonts w:eastAsia="Times New Roman" w:cstheme="minorHAnsi"/>
            </w:rPr>
            <w:fldChar w:fldCharType="separate"/>
          </w:r>
          <w:r w:rsidR="009F20B2">
            <w:rPr>
              <w:rFonts w:eastAsia="Times New Roman" w:cstheme="minorHAnsi"/>
            </w:rPr>
            <w:t>(2021c)</w:t>
          </w:r>
          <w:r w:rsidR="009E25E9" w:rsidRPr="00947EF0">
            <w:rPr>
              <w:rFonts w:eastAsia="Times New Roman" w:cstheme="minorHAnsi"/>
            </w:rPr>
            <w:fldChar w:fldCharType="end"/>
          </w:r>
        </w:sdtContent>
      </w:sdt>
      <w:r w:rsidR="009E25E9" w:rsidRPr="00947EF0">
        <w:rPr>
          <w:rFonts w:eastAsia="Times New Roman" w:cstheme="minorHAnsi"/>
        </w:rPr>
        <w:t xml:space="preserve"> </w:t>
      </w:r>
      <w:r w:rsidR="00E8695B" w:rsidRPr="00947EF0">
        <w:rPr>
          <w:rFonts w:eastAsia="Times New Roman" w:cstheme="minorHAnsi"/>
        </w:rPr>
        <w:t xml:space="preserve">but </w:t>
      </w:r>
      <w:r w:rsidR="002A0344" w:rsidRPr="00947EF0">
        <w:rPr>
          <w:rFonts w:eastAsia="Times New Roman" w:cstheme="minorHAnsi"/>
        </w:rPr>
        <w:t xml:space="preserve">is </w:t>
      </w:r>
      <w:r w:rsidR="00E8695B" w:rsidRPr="00947EF0">
        <w:rPr>
          <w:rFonts w:eastAsia="Times New Roman" w:cstheme="minorHAnsi"/>
        </w:rPr>
        <w:t xml:space="preserve">slightly lower than </w:t>
      </w:r>
      <w:r w:rsidR="009F1B5C" w:rsidRPr="00947EF0">
        <w:rPr>
          <w:rFonts w:eastAsia="Times New Roman" w:cstheme="minorHAnsi"/>
        </w:rPr>
        <w:t xml:space="preserve">the </w:t>
      </w:r>
      <w:r w:rsidR="00E8695B" w:rsidRPr="00947EF0">
        <w:rPr>
          <w:rFonts w:eastAsia="Times New Roman" w:cstheme="minorHAnsi"/>
        </w:rPr>
        <w:t xml:space="preserve">0.219 found by </w:t>
      </w:r>
      <w:sdt>
        <w:sdtPr>
          <w:rPr>
            <w:rFonts w:eastAsia="Times New Roman" w:cstheme="minorHAnsi"/>
          </w:rPr>
          <w:alias w:val="To edit, see citavi.com/edit"/>
          <w:tag w:val="CitaviPlaceholder#17be575f-0290-4f5c-95c6-41bc94a34d54"/>
          <w:id w:val="-1691057094"/>
          <w:placeholder>
            <w:docPart w:val="FFC816F6E66446AEA3567409AA6682E9"/>
          </w:placeholder>
        </w:sdtPr>
        <w:sdtEndPr/>
        <w:sdtContent>
          <w:r w:rsidR="009E25E9"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4IiwiJHR5cGUiOiJTd2lzc0FjYWRlbWljLkNpdGF2aS5Qcm9qZWN0LCBTd2lzc0FjYWRlbWljLkNpdGF2aSJ9fSx7IiRpZCI6Ijk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gifX0seyIkaWQiOiIx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OCJ9fSx7IiRpZCI6IjEx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g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OCJ9fV0sIk9yZ2FuaXphdGlvbnMiOltdLCJPdGhlcnNJbnZvbHZlZCI6W10sIlBhZ2VDb3VudCI6IjEyIiwiUGFnZVJhbmdlIjoiPHNwPlxyXG4gIDxuPjEwNDE2ODwvbj5cclxuICA8aW4+dHJ1ZTwvaW4+XHJcbiAgPG9zPjEwNDE2ODwvb3M+XHJcbiAgPHBzPjEwNDE2ODwvcHM+XHJcbjwvc3A+XHJcbjxvcz4xMDQxNjg8L29zPiIsIlBlcmlvZGljYWwiOnsiJGlkIjoiMTU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JXYW5nIGV0IGFsLiJ9XX0sIlRhZyI6IkNpdGF2aVBsYWNlaG9sZGVyIzE3YmU1NzVmLTAyOTAtNGY1Yy05NWM2LTQxYmM5NGEzNGQ1NCIsIlRleHQiOiJXYW5nIGV0IGFsLiIsIldBSVZlcnNpb24iOiI2LjE0LjAuMCJ9}</w:instrText>
          </w:r>
          <w:r w:rsidR="009E25E9" w:rsidRPr="00947EF0">
            <w:rPr>
              <w:rFonts w:eastAsia="Times New Roman" w:cstheme="minorHAnsi"/>
            </w:rPr>
            <w:fldChar w:fldCharType="separate"/>
          </w:r>
          <w:r w:rsidR="009F20B2">
            <w:rPr>
              <w:rFonts w:eastAsia="Times New Roman" w:cstheme="minorHAnsi"/>
            </w:rPr>
            <w:t>Wang et al.</w:t>
          </w:r>
          <w:r w:rsidR="009E25E9" w:rsidRPr="00947EF0">
            <w:rPr>
              <w:rFonts w:eastAsia="Times New Roman" w:cstheme="minorHAnsi"/>
            </w:rPr>
            <w:fldChar w:fldCharType="end"/>
          </w:r>
        </w:sdtContent>
      </w:sdt>
      <w:r w:rsidR="009E25E9" w:rsidRPr="00947EF0">
        <w:rPr>
          <w:rFonts w:eastAsia="Times New Roman" w:cstheme="minorHAnsi"/>
        </w:rPr>
        <w:t xml:space="preserve"> </w:t>
      </w:r>
      <w:sdt>
        <w:sdtPr>
          <w:rPr>
            <w:rFonts w:eastAsia="Times New Roman" w:cstheme="minorHAnsi"/>
          </w:rPr>
          <w:alias w:val="To edit, see citavi.com/edit"/>
          <w:tag w:val="CitaviPlaceholder#08280272-a72f-4e8b-ad94-1c7f5b431821"/>
          <w:id w:val="355234607"/>
          <w:placeholder>
            <w:docPart w:val="FFC816F6E66446AEA3567409AA6682E9"/>
          </w:placeholder>
        </w:sdtPr>
        <w:sdtEndPr/>
        <w:sdtContent>
          <w:r w:rsidR="009E25E9"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OCIsIiR0eXBlIjoiU3dpc3NBY2FkZW1pYy5DaXRhdmkuUHJvamVjdCwgU3dpc3NBY2FkZW1pYy5DaXRhdmkifX0seyIkaWQiOiI5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TA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xM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E1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YSkifV19LCJUYWciOiJDaXRhdmlQbGFjZWhvbGRlciMwODI4MDI3Mi1hNzJmLTRlOGItYWQ5NC0xYzdmNWI0MzE4MjEiLCJUZXh0IjoiKDIwMjFhKSIsIldBSVZlcnNpb24iOiI2LjE0LjAuMCJ9}</w:instrText>
          </w:r>
          <w:r w:rsidR="009E25E9" w:rsidRPr="00947EF0">
            <w:rPr>
              <w:rFonts w:eastAsia="Times New Roman" w:cstheme="minorHAnsi"/>
            </w:rPr>
            <w:fldChar w:fldCharType="separate"/>
          </w:r>
          <w:r w:rsidR="009F20B2">
            <w:rPr>
              <w:rFonts w:eastAsia="Times New Roman" w:cstheme="minorHAnsi"/>
            </w:rPr>
            <w:t>(2021a)</w:t>
          </w:r>
          <w:r w:rsidR="009E25E9" w:rsidRPr="00947EF0">
            <w:rPr>
              <w:rFonts w:eastAsia="Times New Roman" w:cstheme="minorHAnsi"/>
            </w:rPr>
            <w:fldChar w:fldCharType="end"/>
          </w:r>
        </w:sdtContent>
      </w:sdt>
      <w:r w:rsidR="009E25E9" w:rsidRPr="00947EF0">
        <w:rPr>
          <w:rFonts w:eastAsia="Times New Roman" w:cstheme="minorHAnsi"/>
        </w:rPr>
        <w:t xml:space="preserve">. </w:t>
      </w:r>
      <w:r w:rsidR="003E317D" w:rsidRPr="00947EF0">
        <w:rPr>
          <w:rFonts w:eastAsia="Times New Roman" w:cstheme="minorHAnsi"/>
        </w:rPr>
        <w:t>Th</w:t>
      </w:r>
      <w:r w:rsidR="00035F6B" w:rsidRPr="00947EF0">
        <w:rPr>
          <w:rFonts w:eastAsia="Times New Roman" w:cstheme="minorHAnsi"/>
        </w:rPr>
        <w:t>is</w:t>
      </w:r>
      <w:r w:rsidR="003E317D" w:rsidRPr="00947EF0">
        <w:rPr>
          <w:rFonts w:eastAsia="Times New Roman" w:cstheme="minorHAnsi"/>
        </w:rPr>
        <w:t xml:space="preserve"> </w:t>
      </w:r>
      <w:r w:rsidR="00035F6B" w:rsidRPr="00947EF0">
        <w:rPr>
          <w:rFonts w:eastAsia="Times New Roman" w:cstheme="minorHAnsi"/>
        </w:rPr>
        <w:t xml:space="preserve">higher </w:t>
      </w:r>
      <w:proofErr w:type="spellStart"/>
      <w:r w:rsidR="00035F6B" w:rsidRPr="00947EF0">
        <w:rPr>
          <w:rFonts w:eastAsia="Times New Roman" w:cstheme="minorHAnsi"/>
        </w:rPr>
        <w:t>FoM</w:t>
      </w:r>
      <w:proofErr w:type="spellEnd"/>
      <w:r w:rsidR="00035F6B" w:rsidRPr="00947EF0">
        <w:rPr>
          <w:rFonts w:eastAsia="Times New Roman" w:cstheme="minorHAnsi"/>
        </w:rPr>
        <w:t xml:space="preserve"> reported by </w:t>
      </w:r>
      <w:sdt>
        <w:sdtPr>
          <w:rPr>
            <w:rFonts w:eastAsia="Times New Roman" w:cstheme="minorHAnsi"/>
          </w:rPr>
          <w:alias w:val="To edit, see citavi.com/edit"/>
          <w:tag w:val="CitaviPlaceholder#45d6fb59-5151-4df0-97bc-96e9accb2dc5"/>
          <w:id w:val="1554429087"/>
          <w:placeholder>
            <w:docPart w:val="5C4344441E1748308BFBCDD4FCE14E02"/>
          </w:placeholder>
        </w:sdtPr>
        <w:sdtEndPr/>
        <w:sdtContent>
          <w:r w:rsidR="00035F6B"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4IiwiJHR5cGUiOiJTd2lzc0FjYWRlbWljLkNpdGF2aS5Qcm9qZWN0LCBTd2lzc0FjYWRlbWljLkNpdGF2aSJ9fSx7IiRpZCI6Ijk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gifX0seyIkaWQiOiIx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OCJ9fSx7IiRpZCI6IjEx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g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OCJ9fV0sIk9yZ2FuaXphdGlvbnMiOltdLCJPdGhlcnNJbnZvbHZlZCI6W10sIlBhZ2VDb3VudCI6IjEyIiwiUGFnZVJhbmdlIjoiPHNwPlxyXG4gIDxuPjEwNDE2ODwvbj5cclxuICA8aW4+dHJ1ZTwvaW4+XHJcbiAgPG9zPjEwNDE2ODwvb3M+XHJcbiAgPHBzPjEwNDE2ODwvcHM+XHJcbjwvc3A+XHJcbjxvcz4xMDQxNjg8L29zPiIsIlBlcmlvZGljYWwiOnsiJGlkIjoiMTU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g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5LTA3VDA5OjQ2OjA1IiwiUHJvamVjdCI6eyIkcmVmIjoiOCJ9fSwiVXNlTnVtYmVyaW5nVHlwZU9mUGFyZW50RG9jdW1lbnQiOmZhbHNlfV0sIkZvcm1hdHRlZFRleHQiOnsiJGlkIjoiMTYiLCJDb3VudCI6MSwiVGV4dFVuaXRzIjpbeyIkaWQiOiIxNyIsIkZvbnRTdHlsZSI6eyIkaWQiOiIxOCIsIk5ldXRyYWwiOnRydWV9LCJSZWFkaW5nT3JkZXIiOjEsIlRleHQiOiJXYW5nIGV0IGFsLiJ9XX0sIlRhZyI6IkNpdGF2aVBsYWNlaG9sZGVyIzQ1ZDZmYjU5LTUxNTEtNGRmMC05N2JjLTk2ZTlhY2NiMmRjNSIsIlRleHQiOiJXYW5nIGV0IGFsLiIsIldBSVZlcnNpb24iOiI2LjE0LjAuMCJ9}</w:instrText>
          </w:r>
          <w:r w:rsidR="00035F6B" w:rsidRPr="00947EF0">
            <w:rPr>
              <w:rFonts w:eastAsia="Times New Roman" w:cstheme="minorHAnsi"/>
            </w:rPr>
            <w:fldChar w:fldCharType="separate"/>
          </w:r>
          <w:r w:rsidR="009F20B2">
            <w:rPr>
              <w:rFonts w:eastAsia="Times New Roman" w:cstheme="minorHAnsi"/>
            </w:rPr>
            <w:t>Wang et al.</w:t>
          </w:r>
          <w:r w:rsidR="00035F6B" w:rsidRPr="00947EF0">
            <w:rPr>
              <w:rFonts w:eastAsia="Times New Roman" w:cstheme="minorHAnsi"/>
            </w:rPr>
            <w:fldChar w:fldCharType="end"/>
          </w:r>
        </w:sdtContent>
      </w:sdt>
      <w:r w:rsidR="00035F6B" w:rsidRPr="00947EF0">
        <w:rPr>
          <w:rFonts w:eastAsia="Times New Roman" w:cstheme="minorHAnsi"/>
        </w:rPr>
        <w:t xml:space="preserve"> </w:t>
      </w:r>
      <w:sdt>
        <w:sdtPr>
          <w:rPr>
            <w:rFonts w:eastAsia="Times New Roman" w:cstheme="minorHAnsi"/>
          </w:rPr>
          <w:alias w:val="To edit, see citavi.com/edit"/>
          <w:tag w:val="CitaviPlaceholder#0aabe9a9-7b92-4ebf-86fc-6c7ce3d5163c"/>
          <w:id w:val="-1739774962"/>
          <w:placeholder>
            <w:docPart w:val="5C4344441E1748308BFBCDD4FCE14E02"/>
          </w:placeholder>
        </w:sdtPr>
        <w:sdtEndPr/>
        <w:sdtContent>
          <w:r w:rsidR="00035F6B"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OCIsIiR0eXBlIjoiU3dpc3NBY2FkZW1pYy5DaXRhdmkuUHJvamVjdCwgU3dpc3NBY2FkZW1pYy5DaXRhdmkifX0seyIkaWQiOiI5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4In19LHsiJGlkIjoiMTA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gifX0seyIkaWQiOiIxMS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4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gifX1dLCJPcmdhbml6YXRpb25zIjpbXSwiT3RoZXJzSW52b2x2ZWQiOltdLCJQYWdlQ291bnQiOiIxMiIsIlBhZ2VSYW5nZSI6IjxzcD5cclxuICA8bj4xMDQxNjg8L24+XHJcbiAgPGluPnRydWU8L2luPlxyXG4gIDxvcz4xMDQxNjg8L29zPlxyXG4gIDxwcz4xMDQxNjg8L3BzPlxyXG48L3NwPlxyXG48b3M+MTA0MTY4PC9vcz4iLCJQZXJpb2RpY2FsIjp7IiRpZCI6IjE1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4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OS0wN1QwOTo0Njow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YSkifV19LCJUYWciOiJDaXRhdmlQbGFjZWhvbGRlciMwYWFiZTlhOS03YjkyLTRlYmYtODZmYy02YzdjZTNkNTE2M2MiLCJUZXh0IjoiKDIwMjFhKSIsIldBSVZlcnNpb24iOiI2LjE0LjAuMCJ9}</w:instrText>
          </w:r>
          <w:r w:rsidR="00035F6B" w:rsidRPr="00947EF0">
            <w:rPr>
              <w:rFonts w:eastAsia="Times New Roman" w:cstheme="minorHAnsi"/>
            </w:rPr>
            <w:fldChar w:fldCharType="separate"/>
          </w:r>
          <w:r w:rsidR="009F20B2">
            <w:rPr>
              <w:rFonts w:eastAsia="Times New Roman" w:cstheme="minorHAnsi"/>
            </w:rPr>
            <w:t>(2021a)</w:t>
          </w:r>
          <w:r w:rsidR="00035F6B" w:rsidRPr="00947EF0">
            <w:rPr>
              <w:rFonts w:eastAsia="Times New Roman" w:cstheme="minorHAnsi"/>
            </w:rPr>
            <w:fldChar w:fldCharType="end"/>
          </w:r>
        </w:sdtContent>
      </w:sdt>
      <w:r w:rsidR="00035F6B" w:rsidRPr="00947EF0">
        <w:rPr>
          <w:rFonts w:eastAsia="Times New Roman" w:cstheme="minorHAnsi"/>
        </w:rPr>
        <w:t xml:space="preserve"> may be explained by the </w:t>
      </w:r>
      <w:r w:rsidR="00B3152B" w:rsidRPr="00947EF0">
        <w:rPr>
          <w:rFonts w:eastAsia="Times New Roman" w:cstheme="minorHAnsi"/>
        </w:rPr>
        <w:t xml:space="preserve">very </w:t>
      </w:r>
      <w:r w:rsidR="003E317D" w:rsidRPr="00947EF0">
        <w:rPr>
          <w:rFonts w:eastAsia="Times New Roman" w:cstheme="minorHAnsi"/>
        </w:rPr>
        <w:t>large amount of urbanization in the</w:t>
      </w:r>
      <w:r w:rsidR="00B3152B" w:rsidRPr="00947EF0">
        <w:rPr>
          <w:rFonts w:eastAsia="Times New Roman" w:cstheme="minorHAnsi"/>
        </w:rPr>
        <w:t>ir</w:t>
      </w:r>
      <w:r w:rsidR="003E317D" w:rsidRPr="00947EF0">
        <w:rPr>
          <w:rFonts w:eastAsia="Times New Roman" w:cstheme="minorHAnsi"/>
        </w:rPr>
        <w:t xml:space="preserve"> study </w:t>
      </w:r>
      <w:r w:rsidR="005F18C3" w:rsidRPr="00947EF0">
        <w:rPr>
          <w:rFonts w:eastAsia="Times New Roman" w:cstheme="minorHAnsi"/>
        </w:rPr>
        <w:t>area</w:t>
      </w:r>
      <w:r w:rsidR="003E317D" w:rsidRPr="00947EF0">
        <w:rPr>
          <w:rFonts w:eastAsia="Times New Roman" w:cstheme="minorHAnsi"/>
        </w:rPr>
        <w:t xml:space="preserve"> (</w:t>
      </w:r>
      <w:r w:rsidR="00B3152B" w:rsidRPr="00947EF0">
        <w:rPr>
          <w:rFonts w:eastAsia="Times New Roman" w:cstheme="minorHAnsi"/>
        </w:rPr>
        <w:t xml:space="preserve">i.e., </w:t>
      </w:r>
      <w:r w:rsidR="005F18C3" w:rsidRPr="00947EF0">
        <w:rPr>
          <w:rFonts w:eastAsia="Times New Roman" w:cstheme="minorHAnsi"/>
        </w:rPr>
        <w:t>Beijing</w:t>
      </w:r>
      <w:r w:rsidR="003E317D" w:rsidRPr="00947EF0">
        <w:rPr>
          <w:rFonts w:eastAsia="Times New Roman" w:cstheme="minorHAnsi"/>
        </w:rPr>
        <w:t>)</w:t>
      </w:r>
      <w:r w:rsidR="005F18C3" w:rsidRPr="00947EF0">
        <w:rPr>
          <w:rFonts w:eastAsia="Times New Roman" w:cstheme="minorHAnsi"/>
        </w:rPr>
        <w:t xml:space="preserve"> </w:t>
      </w:r>
      <w:sdt>
        <w:sdtPr>
          <w:rPr>
            <w:rFonts w:eastAsia="Times New Roman" w:cstheme="minorHAnsi"/>
          </w:rPr>
          <w:alias w:val="To edit, see citavi.com/edit"/>
          <w:tag w:val="CitaviPlaceholder#d0a65626-393a-41c1-9b8e-efd445e40871"/>
          <w:id w:val="-82925904"/>
          <w:placeholder>
            <w:docPart w:val="981E71B29CBB4B0390860F85A4D283E4"/>
          </w:placeholder>
        </w:sdtPr>
        <w:sdtEndPr/>
        <w:sdtContent>
          <w:r w:rsidR="005046DE" w:rsidRPr="00947EF0">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OCIsIiR0eXBlIjoiU3dpc3NBY2FkZW1pYy5DaXRhdmkuUHJvamVjdCwgU3dpc3NBY2FkZW1pYy5DaXRhdmkifX0seyIkaWQiOiI5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gifX0seyIkaWQiOiIxMC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OCJ9fSx7IiRpZCI6IjEx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4In19LHsiJGlkIjoiMTI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4In19LHsiJGlkIjoiMTM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gifX0seyIkaWQiOiIxNC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4In19LHsiJGlkIjoiMTU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gifX0seyIkaWQiOiIxNi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4In19LHsiJGlkIjoiMTc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4In19LHsiJGlkIjoiMTg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OCJ9fSx7IiRpZCI6IjE5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OCJ9fSx7IiRpZCI6IjIw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gifX0seyIkaWQiOiIyMS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OCJ9fSx7IiRpZCI6IjIy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OCJ9fSx7IiRpZCI6IjIz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4In19LHsiJGlkIjoiMjQ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gifX0seyIkaWQiOiIyNS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OCJ9fSx7IiRpZCI6IjI2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4In19LHsiJGlkIjoiM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4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g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zE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g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gifX0sIlVzZU51bWJlcmluZ1R5cGVPZlBhcmVudERvY3VtZW50IjpmYWxzZX1dLCJGb3JtYXR0ZWRUZXh0Ijp7IiRpZCI6IjMyIiwiQ291bnQiOjEsIlRleHRVbml0cyI6W3siJGlkIjoiMzMiLCJGb250U3R5bGUiOnsiJGlkIjoiMzQiLCJOZXV0cmFsIjp0cnVlfSwiUmVhZGluZ09yZGVyIjoxLCJUZXh0IjoiKFBvbnRpdXMgZXQgYWwuLCAyMDA4KSJ9XX0sIlRhZyI6IkNpdGF2aVBsYWNlaG9sZGVyI2QwYTY1NjI2LTM5M2EtNDFjMS05YjhlLWVmZDQ0NWU0MDg3MSIsIlRleHQiOiIoUG9udGl1cyBldCBhbC4sIDIwMDgpIiwiV0FJVmVyc2lvbiI6IjYuMTQuMC4wIn0=}</w:instrText>
          </w:r>
          <w:r w:rsidR="005046DE" w:rsidRPr="00947EF0">
            <w:rPr>
              <w:rFonts w:eastAsia="Times New Roman" w:cstheme="minorHAnsi"/>
            </w:rPr>
            <w:fldChar w:fldCharType="separate"/>
          </w:r>
          <w:r w:rsidR="00D85511">
            <w:rPr>
              <w:rFonts w:eastAsia="Times New Roman" w:cstheme="minorHAnsi"/>
            </w:rPr>
            <w:t>(Pontius et al., 2008)</w:t>
          </w:r>
          <w:r w:rsidR="005046DE" w:rsidRPr="00947EF0">
            <w:rPr>
              <w:rFonts w:eastAsia="Times New Roman" w:cstheme="minorHAnsi"/>
            </w:rPr>
            <w:fldChar w:fldCharType="end"/>
          </w:r>
        </w:sdtContent>
      </w:sdt>
      <w:r w:rsidR="00D06FCF" w:rsidRPr="00947EF0">
        <w:rPr>
          <w:rFonts w:eastAsia="Times New Roman" w:cstheme="minorHAnsi"/>
        </w:rPr>
        <w:t>.</w:t>
      </w:r>
      <w:r w:rsidR="005F5DDC" w:rsidRPr="00947EF0">
        <w:rPr>
          <w:rFonts w:eastAsia="Times New Roman" w:cstheme="minorHAnsi"/>
        </w:rPr>
        <w:t xml:space="preserve"> </w:t>
      </w:r>
      <w:r w:rsidR="00517CE1" w:rsidRPr="00947EF0">
        <w:rPr>
          <w:rFonts w:eastAsia="Times New Roman" w:cstheme="minorHAnsi"/>
        </w:rPr>
        <w:t>This comparison</w:t>
      </w:r>
      <w:r w:rsidR="00A13550" w:rsidRPr="00947EF0">
        <w:rPr>
          <w:rFonts w:eastAsia="Times New Roman" w:cstheme="minorHAnsi"/>
        </w:rPr>
        <w:t xml:space="preserve"> </w:t>
      </w:r>
      <w:r w:rsidR="00517CE1" w:rsidRPr="00947EF0">
        <w:rPr>
          <w:rFonts w:eastAsia="Times New Roman" w:cstheme="minorHAnsi"/>
        </w:rPr>
        <w:t xml:space="preserve">demonstrates </w:t>
      </w:r>
      <w:r w:rsidR="00050819" w:rsidRPr="00947EF0">
        <w:rPr>
          <w:rFonts w:eastAsia="Times New Roman" w:cstheme="minorHAnsi"/>
        </w:rPr>
        <w:t>that</w:t>
      </w:r>
      <w:r w:rsidR="00E8695B" w:rsidRPr="00947EF0">
        <w:rPr>
          <w:rFonts w:eastAsia="Times New Roman" w:cstheme="minorHAnsi"/>
        </w:rPr>
        <w:t xml:space="preserve"> U-Net achieve</w:t>
      </w:r>
      <w:r w:rsidR="00050819" w:rsidRPr="00947EF0">
        <w:rPr>
          <w:rFonts w:eastAsia="Times New Roman" w:cstheme="minorHAnsi"/>
        </w:rPr>
        <w:t>d</w:t>
      </w:r>
      <w:r w:rsidR="00E8695B" w:rsidRPr="00947EF0">
        <w:rPr>
          <w:rFonts w:eastAsia="Times New Roman" w:cstheme="minorHAnsi"/>
        </w:rPr>
        <w:t xml:space="preserve"> </w:t>
      </w:r>
      <w:r w:rsidR="00517CE1" w:rsidRPr="00947EF0">
        <w:rPr>
          <w:rFonts w:eastAsia="Times New Roman" w:cstheme="minorHAnsi"/>
        </w:rPr>
        <w:t xml:space="preserve">similar predictive </w:t>
      </w:r>
      <w:r w:rsidR="00E8695B" w:rsidRPr="00947EF0">
        <w:rPr>
          <w:rFonts w:eastAsia="Times New Roman" w:cstheme="minorHAnsi"/>
        </w:rPr>
        <w:t xml:space="preserve">accuracies to </w:t>
      </w:r>
      <w:r w:rsidR="00517CE1" w:rsidRPr="00947EF0">
        <w:rPr>
          <w:rFonts w:eastAsia="Times New Roman" w:cstheme="minorHAnsi"/>
        </w:rPr>
        <w:t xml:space="preserve">comparable </w:t>
      </w:r>
      <w:r w:rsidR="00E8695B" w:rsidRPr="00947EF0">
        <w:rPr>
          <w:rFonts w:eastAsia="Times New Roman" w:cstheme="minorHAnsi"/>
        </w:rPr>
        <w:t xml:space="preserve">CA-based </w:t>
      </w:r>
      <w:r w:rsidR="00517CE1" w:rsidRPr="00947EF0">
        <w:rPr>
          <w:rFonts w:eastAsia="Times New Roman" w:cstheme="minorHAnsi"/>
        </w:rPr>
        <w:t>urban land</w:t>
      </w:r>
      <w:r w:rsidR="007D618A" w:rsidRPr="00947EF0">
        <w:rPr>
          <w:rFonts w:eastAsia="Times New Roman" w:cstheme="minorHAnsi"/>
        </w:rPr>
        <w:t>-</w:t>
      </w:r>
      <w:r w:rsidR="00517CE1" w:rsidRPr="00947EF0">
        <w:rPr>
          <w:rFonts w:eastAsia="Times New Roman" w:cstheme="minorHAnsi"/>
        </w:rPr>
        <w:t xml:space="preserve">use </w:t>
      </w:r>
      <w:r w:rsidR="00E8695B" w:rsidRPr="00947EF0">
        <w:rPr>
          <w:rFonts w:eastAsia="Times New Roman" w:cstheme="minorHAnsi"/>
        </w:rPr>
        <w:t>models.</w:t>
      </w:r>
    </w:p>
    <w:p w14:paraId="36DA846E" w14:textId="1BBA24D7" w:rsidR="009425EE" w:rsidRPr="00D212D9" w:rsidRDefault="00CF050D" w:rsidP="009425EE">
      <w:pPr>
        <w:pStyle w:val="Heading2"/>
        <w:rPr>
          <w:rFonts w:cstheme="majorHAnsi"/>
        </w:rPr>
      </w:pPr>
      <w:r w:rsidRPr="00D212D9">
        <w:rPr>
          <w:rFonts w:cstheme="majorHAnsi"/>
        </w:rPr>
        <w:t>4</w:t>
      </w:r>
      <w:r w:rsidR="009425EE" w:rsidRPr="00D212D9">
        <w:rPr>
          <w:rFonts w:cstheme="majorHAnsi"/>
        </w:rPr>
        <w:t>.4</w:t>
      </w:r>
      <w:r w:rsidR="006721E2" w:rsidRPr="00D212D9">
        <w:rPr>
          <w:rFonts w:cstheme="majorHAnsi"/>
        </w:rPr>
        <w:t>.</w:t>
      </w:r>
      <w:r w:rsidR="009425EE" w:rsidRPr="00D212D9">
        <w:rPr>
          <w:rFonts w:cstheme="majorHAnsi"/>
        </w:rPr>
        <w:t xml:space="preserve"> </w:t>
      </w:r>
      <w:r w:rsidR="001E25EB" w:rsidRPr="00D212D9">
        <w:rPr>
          <w:rFonts w:cstheme="majorHAnsi"/>
        </w:rPr>
        <w:t xml:space="preserve">Predicting </w:t>
      </w:r>
      <w:r w:rsidR="00CB1240" w:rsidRPr="00D212D9">
        <w:rPr>
          <w:rFonts w:cstheme="majorHAnsi"/>
        </w:rPr>
        <w:t xml:space="preserve">urban </w:t>
      </w:r>
      <w:r w:rsidR="00BA76D7">
        <w:rPr>
          <w:rFonts w:cstheme="majorHAnsi"/>
        </w:rPr>
        <w:t>land-use</w:t>
      </w:r>
      <w:r w:rsidR="00B62DD9">
        <w:rPr>
          <w:rFonts w:cstheme="majorHAnsi"/>
        </w:rPr>
        <w:t xml:space="preserve"> </w:t>
      </w:r>
      <w:r w:rsidR="001E25EB" w:rsidRPr="00D212D9">
        <w:rPr>
          <w:rFonts w:cstheme="majorHAnsi"/>
        </w:rPr>
        <w:t xml:space="preserve">change </w:t>
      </w:r>
      <w:r w:rsidR="008161E8" w:rsidRPr="00D212D9">
        <w:rPr>
          <w:rFonts w:cstheme="majorHAnsi"/>
        </w:rPr>
        <w:t xml:space="preserve">for </w:t>
      </w:r>
      <w:r w:rsidR="002F4534">
        <w:rPr>
          <w:rFonts w:cstheme="majorHAnsi"/>
        </w:rPr>
        <w:t xml:space="preserve">formulating </w:t>
      </w:r>
      <w:r w:rsidR="001333EB" w:rsidRPr="00D212D9">
        <w:rPr>
          <w:rFonts w:cstheme="majorHAnsi"/>
        </w:rPr>
        <w:t>policy</w:t>
      </w:r>
    </w:p>
    <w:p w14:paraId="70147017" w14:textId="0A58711D" w:rsidR="00815986" w:rsidRDefault="009867A9" w:rsidP="00400F8F">
      <w:r w:rsidRPr="00424860">
        <w:t>A</w:t>
      </w:r>
      <w:r w:rsidR="00894D8C">
        <w:t>n</w:t>
      </w:r>
      <w:r w:rsidRPr="00424860">
        <w:t xml:space="preserve"> </w:t>
      </w:r>
      <w:r w:rsidR="00815986">
        <w:t xml:space="preserve">additional </w:t>
      </w:r>
      <w:r w:rsidRPr="00424860">
        <w:t>area of 46</w:t>
      </w:r>
      <w:r w:rsidR="00517CE1">
        <w:t>,</w:t>
      </w:r>
      <w:r w:rsidRPr="00424860">
        <w:t>7</w:t>
      </w:r>
      <w:r w:rsidR="00815986">
        <w:t>6</w:t>
      </w:r>
      <w:r w:rsidR="00517CE1">
        <w:t>0</w:t>
      </w:r>
      <w:r w:rsidRPr="00424860">
        <w:t xml:space="preserve"> km</w:t>
      </w:r>
      <w:r w:rsidRPr="00424860">
        <w:rPr>
          <w:vertAlign w:val="superscript"/>
        </w:rPr>
        <w:t>2</w:t>
      </w:r>
      <w:r w:rsidRPr="00424860">
        <w:t xml:space="preserve"> </w:t>
      </w:r>
      <w:r w:rsidR="00517CE1">
        <w:t>wa</w:t>
      </w:r>
      <w:r w:rsidRPr="00424860">
        <w:t>s predicted to be</w:t>
      </w:r>
      <w:r w:rsidR="00815986">
        <w:t>come</w:t>
      </w:r>
      <w:r w:rsidRPr="00424860">
        <w:t xml:space="preserve"> urbanized in the North China Plain </w:t>
      </w:r>
      <w:r>
        <w:t>between</w:t>
      </w:r>
      <w:r w:rsidRPr="00424860">
        <w:t xml:space="preserve"> 2018 </w:t>
      </w:r>
      <w:r>
        <w:t>and</w:t>
      </w:r>
      <w:r w:rsidRPr="00424860">
        <w:t xml:space="preserve"> 2030</w:t>
      </w:r>
      <w:r w:rsidR="006C2BC5">
        <w:t>.</w:t>
      </w:r>
      <w:r w:rsidRPr="00424860">
        <w:t xml:space="preserve"> The three provinces with the highest </w:t>
      </w:r>
      <w:r>
        <w:t xml:space="preserve">rates of </w:t>
      </w:r>
      <w:r w:rsidRPr="00424860">
        <w:t xml:space="preserve">urban area increase (Anhui, Jiangsu, and Henan) were all in the southern part </w:t>
      </w:r>
      <w:r>
        <w:t xml:space="preserve">of the region </w:t>
      </w:r>
      <w:r w:rsidRPr="00424860">
        <w:t>(</w:t>
      </w:r>
      <w:r w:rsidRPr="00424860">
        <w:fldChar w:fldCharType="begin"/>
      </w:r>
      <w:r w:rsidRPr="00424860">
        <w:instrText xml:space="preserve"> REF _Ref81459809 \h </w:instrText>
      </w:r>
      <w:r w:rsidR="00400F8F">
        <w:instrText xml:space="preserve"> \* MERGEFORMAT </w:instrText>
      </w:r>
      <w:r w:rsidRPr="00424860">
        <w:fldChar w:fldCharType="separate"/>
      </w:r>
      <w:r w:rsidR="008066DF" w:rsidRPr="00B06860">
        <w:t>Fig</w:t>
      </w:r>
      <w:r w:rsidR="008066DF">
        <w:t>.</w:t>
      </w:r>
      <w:r w:rsidR="008066DF" w:rsidRPr="00B06860">
        <w:t xml:space="preserve"> </w:t>
      </w:r>
      <w:r w:rsidR="008066DF">
        <w:rPr>
          <w:i/>
          <w:iCs/>
          <w:noProof/>
        </w:rPr>
        <w:t>2</w:t>
      </w:r>
      <w:r w:rsidRPr="00424860">
        <w:fldChar w:fldCharType="end"/>
      </w:r>
      <w:r w:rsidRPr="00424860">
        <w:t xml:space="preserve">). Our </w:t>
      </w:r>
      <w:r>
        <w:t>projections for 2030 also capture</w:t>
      </w:r>
      <w:r w:rsidR="00815986">
        <w:t>d</w:t>
      </w:r>
      <w:r>
        <w:t xml:space="preserve"> urban development in the </w:t>
      </w:r>
      <w:r w:rsidRPr="00424860">
        <w:t>three megacity</w:t>
      </w:r>
      <w:r>
        <w:t xml:space="preserve"> </w:t>
      </w:r>
      <w:r w:rsidRPr="00424860">
        <w:t>group</w:t>
      </w:r>
      <w:r>
        <w:t>s</w:t>
      </w:r>
      <w:r w:rsidRPr="00424860">
        <w:t xml:space="preserve"> (Beijing-Tianjin-Hebei, the Yangtze River Delta, and the Central Plains) that account for one-third of </w:t>
      </w:r>
      <w:r>
        <w:t xml:space="preserve">China’s </w:t>
      </w:r>
      <w:r w:rsidRPr="00424860">
        <w:t xml:space="preserve">GDP </w:t>
      </w:r>
      <w:sdt>
        <w:sdtPr>
          <w:alias w:val="To edit, see citavi.com/edit"/>
          <w:tag w:val="CitaviPlaceholder#734eb9bd-5d95-4dac-a6c7-9f83bef43d06"/>
          <w:id w:val="534322477"/>
          <w:placeholder>
            <w:docPart w:val="AB21AEE9646A4C9CB780F9DCD4EDA5BF"/>
          </w:placeholder>
        </w:sdtPr>
        <w:sdtEndPr/>
        <w:sdtContent>
          <w:r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k5vdi4gNjIwMjAiLCJBdXRob3JzIjpbeyIkaWQiOiI3IiwiJHR5cGUiOiJTd2lzc0FjYWRlbWljLkNpdGF2aS5QZXJzb24sIFN3aXNzQWNhZGVtaWMuQ2l0YXZpIiwiTGFzdE5hbWUiOiJOYXRpb25hbCBCdXJlYXUgb2YgU3RhdGlzdGljcyBvZiBDaGluYSIsIlByb3RlY3RlZCI6ZmFsc2UsIlNleCI6MCwiQ3JlYXRlZEJ5IjoiX0xlbm92byIsIkNyZWF0ZWRPbiI6IjIwMjEtMDgtMzFUMjI6NTE6NTMiLCJNb2RpZmllZEJ5IjoiX0xlbm92byIsIklkIjoiOTE0NDc5MTktOTlmNy00Yjc4LWIxNzMtZGNhYThkMmIzYjg5IiwiTW9kaWZpZWRPbiI6IjIwMjEtMDgtMzFUMjI6NTE6NT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k15IEdyb3VwczogQ2l0YXRpb25zIiwiQ3JlYXRlZEJ5IjoiX0xlbm92byIsIkNyZWF0ZWRPbiI6IjIwMjEtMDgtMzFUMjI6NTE6NTMiLCJNb2RpZmllZEJ5IjoiX0xlbm92byIsIklkIjoiNTY3YTQ1OGItMzljZi00ZTAxLWJiZTAtNDU1YTZiMjkyY2Q4IiwiTW9kaWZpZWRPbiI6IjIwMjEtMDgtMzFUMjI6NTE6NT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gifX0sIlVzZU51bWJlcmluZ1R5cGVPZlBhcmVudERvY3VtZW50IjpmYWxzZX1dLCJGb3JtYXR0ZWRUZXh0Ijp7IiRpZCI6IjE0IiwiQ291bnQiOjEsIlRleHRVbml0cyI6W3siJGlkIjoiMTUiLCJGb250U3R5bGUiOnsiJGlkIjoiMTYiLCJOZXV0cmFsIjp0cnVlfSwiUmVhZGluZ09yZGVyIjoxLCJUZXh0IjoiKE5hdGlvbmFsIEJ1cmVhdSBvZiBTdGF0aXN0aWNzIG9mIENoaW5hLCAyMDE5YikifV19LCJUYWciOiJDaXRhdmlQbGFjZWhvbGRlciM3MzRlYjliZC01ZDk1LTRkYWMtYTZjNy05ZjgzYmVmNDNkMDYiLCJUZXh0IjoiKE5hdGlvbmFsIEJ1cmVhdSBvZiBTdGF0aXN0aWNzIG9mIENoaW5hLCAyMDE5YikiLCJXQUlWZXJzaW9uIjoiNi4xNC4wLjAifQ==}</w:instrText>
          </w:r>
          <w:r w:rsidRPr="00424860">
            <w:fldChar w:fldCharType="separate"/>
          </w:r>
          <w:r w:rsidR="00D85511">
            <w:t>(National Bureau of Statistics of China, 2019b)</w:t>
          </w:r>
          <w:r w:rsidRPr="00424860">
            <w:fldChar w:fldCharType="end"/>
          </w:r>
        </w:sdtContent>
      </w:sdt>
      <w:r w:rsidRPr="00424860">
        <w:t xml:space="preserve">. </w:t>
      </w:r>
      <w:r w:rsidR="00815986" w:rsidRPr="00424860">
        <w:t>China</w:t>
      </w:r>
      <w:r w:rsidR="00815986">
        <w:t>’s</w:t>
      </w:r>
      <w:r w:rsidR="00815986" w:rsidRPr="00424860">
        <w:t xml:space="preserve"> </w:t>
      </w:r>
      <w:r w:rsidRPr="00424860">
        <w:t>strategic development plan</w:t>
      </w:r>
      <w:r w:rsidR="00815986">
        <w:t>ning</w:t>
      </w:r>
      <w:r w:rsidRPr="00424860">
        <w:t xml:space="preserve"> </w:t>
      </w:r>
      <w:r w:rsidR="00815986">
        <w:t xml:space="preserve">process </w:t>
      </w:r>
      <w:r w:rsidRPr="00424860">
        <w:t>can benefit from the prediction</w:t>
      </w:r>
      <w:r>
        <w:t>s</w:t>
      </w:r>
      <w:r w:rsidRPr="00424860">
        <w:t xml:space="preserve"> </w:t>
      </w:r>
      <w:r>
        <w:t xml:space="preserve">arising out </w:t>
      </w:r>
      <w:r w:rsidRPr="00424860">
        <w:t xml:space="preserve">of this study </w:t>
      </w:r>
      <w:r w:rsidR="00815986">
        <w:t xml:space="preserve">in many ways. For example, </w:t>
      </w:r>
      <w:r w:rsidRPr="00424860" w:rsidDel="00815986">
        <w:t xml:space="preserve">in </w:t>
      </w:r>
      <w:r w:rsidR="00815986">
        <w:t xml:space="preserve">urban area predictions can be used to plan for infrastructure to support </w:t>
      </w:r>
      <w:r w:rsidRPr="00424860">
        <w:t>soci</w:t>
      </w:r>
      <w:r>
        <w:t>o</w:t>
      </w:r>
      <w:r w:rsidR="00894D8C">
        <w:t>-</w:t>
      </w:r>
      <w:r w:rsidRPr="00424860">
        <w:t xml:space="preserve">economic </w:t>
      </w:r>
      <w:r w:rsidR="00815986">
        <w:t>development. S</w:t>
      </w:r>
      <w:r w:rsidRPr="00424860">
        <w:t>imulation</w:t>
      </w:r>
      <w:r w:rsidR="00815986">
        <w:t>s</w:t>
      </w:r>
      <w:r w:rsidRPr="00424860">
        <w:t xml:space="preserve"> </w:t>
      </w:r>
      <w:r>
        <w:t>can</w:t>
      </w:r>
      <w:r w:rsidRPr="00424860">
        <w:t xml:space="preserve"> assist policy formulation that </w:t>
      </w:r>
      <w:r>
        <w:t>is tailored</w:t>
      </w:r>
      <w:r w:rsidRPr="00424860">
        <w:t xml:space="preserve"> to the </w:t>
      </w:r>
      <w:r>
        <w:t>expected rate, location, and patterns of</w:t>
      </w:r>
      <w:r w:rsidRPr="00424860">
        <w:t xml:space="preserve"> urbanization. </w:t>
      </w:r>
    </w:p>
    <w:p w14:paraId="1DFB6D78" w14:textId="1B448B85" w:rsidR="00A34BCE" w:rsidRPr="00424860" w:rsidRDefault="00815986" w:rsidP="00400F8F">
      <w:r>
        <w:rPr>
          <w:rFonts w:ascii="Calibri" w:eastAsia="Calibri" w:hAnsi="Calibri" w:cs="Calibri"/>
          <w:color w:val="000000" w:themeColor="text1"/>
        </w:rPr>
        <w:t>In addition, t</w:t>
      </w:r>
      <w:r w:rsidRPr="00424860">
        <w:rPr>
          <w:rFonts w:ascii="Calibri" w:eastAsia="Calibri" w:hAnsi="Calibri" w:cs="Calibri"/>
          <w:color w:val="000000" w:themeColor="text1"/>
        </w:rPr>
        <w:t xml:space="preserve">he </w:t>
      </w:r>
      <w:r w:rsidR="009867A9" w:rsidRPr="00424860">
        <w:rPr>
          <w:rFonts w:ascii="Calibri" w:eastAsia="Calibri" w:hAnsi="Calibri" w:cs="Calibri"/>
          <w:color w:val="000000" w:themeColor="text1"/>
        </w:rPr>
        <w:t xml:space="preserve">competition between urban development and food production </w:t>
      </w:r>
      <w:r w:rsidR="009867A9" w:rsidRPr="00424860">
        <w:rPr>
          <w:rFonts w:ascii="Calibri" w:eastAsia="Calibri" w:hAnsi="Calibri" w:cs="Calibri"/>
        </w:rPr>
        <w:t xml:space="preserve">in the study area is </w:t>
      </w:r>
      <w:r w:rsidR="009867A9">
        <w:rPr>
          <w:rFonts w:ascii="Calibri" w:eastAsia="Calibri" w:hAnsi="Calibri" w:cs="Calibri"/>
        </w:rPr>
        <w:t>a critical issue</w:t>
      </w:r>
      <w:r w:rsidR="009867A9" w:rsidRPr="00424860">
        <w:rPr>
          <w:rFonts w:ascii="Calibri" w:eastAsia="Calibri" w:hAnsi="Calibri" w:cs="Calibri"/>
        </w:rPr>
        <w:t xml:space="preserve"> for China’s food security (</w:t>
      </w:r>
      <w:proofErr w:type="spellStart"/>
      <w:r w:rsidR="009867A9" w:rsidRPr="00424860">
        <w:rPr>
          <w:rFonts w:ascii="Calibri" w:eastAsia="Calibri" w:hAnsi="Calibri" w:cs="Calibri"/>
        </w:rPr>
        <w:t>Jin</w:t>
      </w:r>
      <w:proofErr w:type="spellEnd"/>
      <w:r w:rsidR="009867A9" w:rsidRPr="00424860">
        <w:rPr>
          <w:rFonts w:ascii="Calibri" w:eastAsia="Calibri" w:hAnsi="Calibri" w:cs="Calibri"/>
        </w:rPr>
        <w:t xml:space="preserve"> et al.</w:t>
      </w:r>
      <w:r w:rsidR="009867A9">
        <w:rPr>
          <w:rFonts w:ascii="Calibri" w:eastAsia="Calibri" w:hAnsi="Calibri" w:cs="Calibri"/>
        </w:rPr>
        <w:t>,</w:t>
      </w:r>
      <w:r w:rsidR="009867A9" w:rsidRPr="00424860">
        <w:rPr>
          <w:rFonts w:ascii="Calibri" w:eastAsia="Calibri" w:hAnsi="Calibri" w:cs="Calibri"/>
        </w:rPr>
        <w:t xml:space="preserve"> 2019). Pressure on arable land could be alleviated by making use of our </w:t>
      </w:r>
      <w:r w:rsidR="0019313D">
        <w:rPr>
          <w:rFonts w:ascii="Calibri" w:eastAsia="Calibri" w:hAnsi="Calibri" w:cs="Calibri"/>
        </w:rPr>
        <w:t xml:space="preserve">highly </w:t>
      </w:r>
      <w:r w:rsidR="009867A9" w:rsidRPr="00424860">
        <w:rPr>
          <w:rFonts w:ascii="Calibri" w:eastAsia="Calibri" w:hAnsi="Calibri" w:cs="Calibri"/>
        </w:rPr>
        <w:t xml:space="preserve">granular </w:t>
      </w:r>
      <w:r w:rsidR="009867A9">
        <w:rPr>
          <w:rFonts w:ascii="Calibri" w:eastAsia="Calibri" w:hAnsi="Calibri" w:cs="Calibri"/>
        </w:rPr>
        <w:t xml:space="preserve">predictions of </w:t>
      </w:r>
      <w:r w:rsidR="009867A9" w:rsidRPr="00424860">
        <w:rPr>
          <w:rFonts w:ascii="Calibri" w:eastAsia="Calibri" w:hAnsi="Calibri" w:cs="Calibri"/>
        </w:rPr>
        <w:t xml:space="preserve">future urban </w:t>
      </w:r>
      <w:r w:rsidR="009867A9">
        <w:rPr>
          <w:rFonts w:ascii="Calibri" w:eastAsia="Calibri" w:hAnsi="Calibri" w:cs="Calibri"/>
        </w:rPr>
        <w:t>development</w:t>
      </w:r>
      <w:r w:rsidR="009867A9" w:rsidRPr="00424860">
        <w:rPr>
          <w:rFonts w:ascii="Calibri" w:eastAsia="Calibri" w:hAnsi="Calibri" w:cs="Calibri"/>
        </w:rPr>
        <w:t xml:space="preserve"> because they enable the development of plans/policies to reduce food production loss</w:t>
      </w:r>
      <w:r w:rsidR="009867A9">
        <w:rPr>
          <w:rFonts w:ascii="Calibri" w:eastAsia="Calibri" w:hAnsi="Calibri" w:cs="Calibri"/>
        </w:rPr>
        <w:t>es</w:t>
      </w:r>
      <w:r w:rsidR="009867A9" w:rsidRPr="00424860">
        <w:rPr>
          <w:rFonts w:ascii="Calibri" w:eastAsia="Calibri" w:hAnsi="Calibri" w:cs="Calibri"/>
        </w:rPr>
        <w:t xml:space="preserve"> that would otherwise arise from </w:t>
      </w:r>
      <w:r w:rsidR="009867A9" w:rsidRPr="00424860">
        <w:rPr>
          <w:rFonts w:ascii="Calibri" w:eastAsia="Calibri" w:hAnsi="Calibri" w:cs="Calibri"/>
          <w:color w:val="000000" w:themeColor="text1"/>
        </w:rPr>
        <w:t>urban expansion</w:t>
      </w:r>
      <w:sdt>
        <w:sdtPr>
          <w:alias w:val="To edit, see citavi.com/edit"/>
          <w:tag w:val="CitaviPlaceholder#cb695023-ff33-43a4-8dbb-b12c71ca1a68"/>
          <w:id w:val="-1859573819"/>
          <w:placeholder>
            <w:docPart w:val="765945DE734D4880A4B6CE4CD4500F8B"/>
          </w:placeholder>
        </w:sdtPr>
        <w:sdtEndPr/>
        <w:sdtContent>
          <w:r w:rsidR="009867A9" w:rsidRPr="00424860">
            <w:t xml:space="preserve"> </w:t>
          </w:r>
          <w:r w:rsidR="009867A9"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VjaGZvcmUuMjAxOS4wMS4wMDQiLCJVcmlTdHJpbmciOiJodHRwczovL2RvaS5vcmcvMTAuMTAxNi9qLnRlY2hmb3JlLjIwMTkuMDEu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}</w:instrText>
          </w:r>
          <w:r w:rsidR="009867A9" w:rsidRPr="00424860">
            <w:fldChar w:fldCharType="separate"/>
          </w:r>
          <w:r w:rsidR="00D85511">
            <w:t>(Jin et al., 2019)</w:t>
          </w:r>
          <w:r w:rsidR="009867A9" w:rsidRPr="00424860">
            <w:fldChar w:fldCharType="end"/>
          </w:r>
        </w:sdtContent>
      </w:sdt>
      <w:r w:rsidR="009867A9" w:rsidRPr="00424860">
        <w:rPr>
          <w:rFonts w:ascii="Calibri" w:eastAsia="Calibri" w:hAnsi="Calibri" w:cs="Calibri"/>
          <w:color w:val="000000" w:themeColor="text1"/>
        </w:rPr>
        <w:t xml:space="preserve">. </w:t>
      </w:r>
      <w:r w:rsidR="009867A9" w:rsidRPr="00424860">
        <w:t>Ecosystem</w:t>
      </w:r>
      <w:r w:rsidR="009867A9">
        <w:t xml:space="preserve"> protection</w:t>
      </w:r>
      <w:r w:rsidR="009867A9" w:rsidRPr="00424860">
        <w:t xml:space="preserve">, biodiversity, and environmental conservation can also greatly benefit from </w:t>
      </w:r>
      <w:r w:rsidR="00894D8C">
        <w:t xml:space="preserve">an </w:t>
      </w:r>
      <w:r w:rsidR="00B0244E">
        <w:t xml:space="preserve">accurate prediction of future </w:t>
      </w:r>
      <w:r w:rsidR="009867A9" w:rsidRPr="00424860">
        <w:t>urban</w:t>
      </w:r>
      <w:r w:rsidR="009867A9">
        <w:t>ization</w:t>
      </w:r>
      <w:r w:rsidR="009867A9" w:rsidRPr="00424860">
        <w:t xml:space="preserve">. For example, urban land is an important proxy for domestic water consumption </w:t>
      </w:r>
      <w:sdt>
        <w:sdtPr>
          <w:alias w:val="To edit, see citavi.com/edit"/>
          <w:tag w:val="CitaviPlaceholder#2395d52e-a53a-4b9b-8605-9125fa81dae1"/>
          <w:id w:val="8653366"/>
          <w:placeholder>
            <w:docPart w:val="FD76DC249B6F4944A767F62CDD6EF95A"/>
          </w:placeholder>
        </w:sdtPr>
        <w:sdtEndPr/>
        <w:sdtContent>
          <w:r w:rsidR="009867A9"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yMywiUmVmZXJlbmNlSWQiOiJlN2U5Y2UzZi00ZTU0LTRjYzYtYmYyYi1hNmM4MjAxNGEw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gvMTc0OC05MzI2L2FhYmE1MiIsIlVyaVN0cmluZyI6Imh0dHBzOi8vZG9pLm9yZy8xMC4xMDg4LzE3NDgtOTMyNi9hYWJh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1NTozMiIsIk1vZGlmaWVkQnkiOiJfV2FuZ2oiLCJJZCI6IjhhOTU2MzU5LWIzZDktNDJmMS04OWEwLWI5YjRmZGQxOTNhZSIsIk1vZGlmaWVkT24iOiIyMDIxLTEwLTI3VDA0OjU1OjMyIiwiUHJvamVjdCI6eyIkcmVmIjoiOCJ9fV0sIk51bWJlciI6IjUiLCJPcmdhbml6YXRpb25zIjpbXSwiT3RoZXJzSW52b2x2ZWQiOltdLCJQYWdlUmFuZ2UiOiI8c3A+XHJcbiAgPG4+NTMwMDI8L24+XHJcbiAgPGluPnRydWU8L2luPlxyXG4gIDxvcz4wNTMwMDI8L29zPlxyXG4gIDxwcz4wNTMwMDI8L3BzPlxyXG48L3NwPlxyXG48b3M+MDUzMDAyPC9vcz4iLCJQZXJpb2RpY2FsIjp7IiRpZCI6IjE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}</w:instrText>
          </w:r>
          <w:r w:rsidR="009867A9" w:rsidRPr="00424860">
            <w:fldChar w:fldCharType="separate"/>
          </w:r>
          <w:r w:rsidR="009F20B2">
            <w:t>(Hoekstra et al., 2018)</w:t>
          </w:r>
          <w:r w:rsidR="009867A9" w:rsidRPr="00424860">
            <w:fldChar w:fldCharType="end"/>
          </w:r>
        </w:sdtContent>
      </w:sdt>
      <w:r w:rsidR="009867A9" w:rsidRPr="00424860">
        <w:t xml:space="preserve"> and pollution</w:t>
      </w:r>
      <w:r w:rsidR="009867A9" w:rsidRPr="004C3D85">
        <w:t xml:space="preserve"> </w:t>
      </w:r>
      <w:sdt>
        <w:sdtPr>
          <w:alias w:val="To edit, see citavi.com/edit"/>
          <w:tag w:val="CitaviPlaceholder#33795652-8f1a-416a-9454-c7be7010f611"/>
          <w:id w:val="60138127"/>
          <w:placeholder>
            <w:docPart w:val="15B8DF8F789A4E2CAEE92339A4849D04"/>
          </w:placeholder>
        </w:sdtPr>
        <w:sdtEndPr/>
        <w:sdtContent>
          <w:r w:rsidR="009867A9" w:rsidRPr="00424860">
            <w:fldChar w:fldCharType="begin"/>
          </w:r>
          <w:r w:rsidR="001E17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yMSwiUmVmZXJlbmNlSWQiOiJhYjBiYjcwZi05N2IzLTQ5NDktYjkwMi1mZGJiY2VlM2Vj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OC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TQ0NzUiLCJVcmlTdHJpbmciOiJodHRwOi8vd3d3Lm5jYmkubmxtLm5paC5nb3YvcHVibWVkLzMwNTE0ND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YW5naiIsIkNyZWF0ZWRPbiI6IjIwMjEtMTAtMjdUMDQ6NTY6MzYiLCJNb2RpZmllZEJ5IjoiX1dhbmdqIiwiSWQiOiIyMTlkYzNlZi0wOGU4LTRlYmQtOGMwYy05YWE5Yjg0ZjYyZDEiLCJNb2RpZmllZE9uIjoiMjAyMS0xMC0yN1QwNDo1Njoz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3YXNtYW4uMjAxOC4xMC4wMzQiLCJVcmlTdHJpbmciOiJodHRwczovL2RvaS5vcmcvMTAuMTAxNi9qLndhc21hbi4yMDE4LjEwLjAz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}</w:instrText>
          </w:r>
          <w:r w:rsidR="009867A9" w:rsidRPr="00424860">
            <w:fldChar w:fldCharType="separate"/>
          </w:r>
          <w:r w:rsidR="009F20B2">
            <w:t>(Zeller et al., 2019)</w:t>
          </w:r>
          <w:r w:rsidR="009867A9" w:rsidRPr="00424860">
            <w:fldChar w:fldCharType="end"/>
          </w:r>
        </w:sdtContent>
      </w:sdt>
      <w:r w:rsidR="009867A9">
        <w:t xml:space="preserve">, </w:t>
      </w:r>
      <w:r w:rsidR="009867A9" w:rsidRPr="00424860">
        <w:t>which can be quantified based on urban</w:t>
      </w:r>
      <w:r w:rsidR="00BC7F3B">
        <w:t xml:space="preserve"> land-use</w:t>
      </w:r>
      <w:r w:rsidR="009867A9" w:rsidRPr="00424860">
        <w:t xml:space="preserve"> maps. </w:t>
      </w:r>
      <w:r w:rsidR="009867A9">
        <w:t>Finally</w:t>
      </w:r>
      <w:r w:rsidR="009867A9" w:rsidRPr="00424860">
        <w:t>, future urban layout</w:t>
      </w:r>
      <w:r w:rsidR="009867A9">
        <w:t>s</w:t>
      </w:r>
      <w:r w:rsidR="009867A9" w:rsidRPr="00424860">
        <w:t xml:space="preserve"> provide a baseline for local governments to address </w:t>
      </w:r>
      <w:r w:rsidR="009867A9">
        <w:t>land-use</w:t>
      </w:r>
      <w:r w:rsidR="009867A9" w:rsidRPr="00424860">
        <w:t xml:space="preserve"> conflicts and settle competing interests</w:t>
      </w:r>
      <w:r w:rsidR="00C94870">
        <w:t xml:space="preserve"> </w:t>
      </w:r>
      <w:r w:rsidR="005B5D5A" w:rsidRPr="00424860">
        <w:t>among different stakeholders</w:t>
      </w:r>
      <w:r w:rsidR="00CE6D4C" w:rsidRPr="00424860">
        <w:t xml:space="preserve"> in the urbanization process</w:t>
      </w:r>
      <w:r w:rsidR="009867A9">
        <w:t>.</w:t>
      </w:r>
    </w:p>
    <w:p w14:paraId="1B6E8ADB" w14:textId="6808E6C8" w:rsidR="00BF0AF9" w:rsidRPr="006721E2" w:rsidRDefault="00CF050D" w:rsidP="00957759">
      <w:pPr>
        <w:pStyle w:val="Heading2"/>
        <w:rPr>
          <w:rFonts w:cstheme="majorHAnsi"/>
        </w:rPr>
      </w:pPr>
      <w:r w:rsidRPr="009763D3">
        <w:rPr>
          <w:rFonts w:cstheme="majorHAnsi"/>
        </w:rPr>
        <w:t>4</w:t>
      </w:r>
      <w:r w:rsidR="001C5EE1" w:rsidRPr="009763D3">
        <w:rPr>
          <w:rFonts w:cstheme="majorHAnsi"/>
        </w:rPr>
        <w:t>.</w:t>
      </w:r>
      <w:r w:rsidR="0082065B" w:rsidRPr="009763D3">
        <w:rPr>
          <w:rFonts w:cstheme="majorHAnsi"/>
        </w:rPr>
        <w:t>5</w:t>
      </w:r>
      <w:r w:rsidR="006721E2" w:rsidRPr="009763D3">
        <w:rPr>
          <w:rFonts w:cstheme="majorHAnsi"/>
        </w:rPr>
        <w:t>.</w:t>
      </w:r>
      <w:r w:rsidR="0082065B" w:rsidRPr="009763D3">
        <w:rPr>
          <w:rFonts w:cstheme="majorHAnsi"/>
        </w:rPr>
        <w:t xml:space="preserve"> </w:t>
      </w:r>
      <w:r w:rsidR="001C5EE1" w:rsidRPr="009763D3">
        <w:rPr>
          <w:rFonts w:cstheme="majorHAnsi"/>
        </w:rPr>
        <w:t>Limitations and prospects</w:t>
      </w:r>
    </w:p>
    <w:p w14:paraId="014C3491" w14:textId="77777777" w:rsidR="00BB373D" w:rsidRDefault="00BB373D" w:rsidP="00400F8F">
      <w:r w:rsidRPr="00BB373D">
        <w:t xml:space="preserve">Spatial patterns of urban development are highly complex. Very few tools currently exist to quantitatively compare these patterns. The shape index employed in this study revealed a high level of agreement between the U-Net projection of urban areas and the reference land-use map. However, our assessment of the ability of the U-Net to mimic specific patterns was largely based on visual inspection. No quantitative metrics currently exist to objectively assess whether projected urban patterns and shapes look plausible. Expert human interpretation such as the visual inspection method used in this study can effectively assess the realism of projection urban patterns but it is a qualitative and imprecise process. Better tools and metrics are required to quantitatively assess these complex spatial shapes and patterns to complement qualitative assessment based on human interpretation. </w:t>
      </w:r>
    </w:p>
    <w:p w14:paraId="13C8998A" w14:textId="739E8802" w:rsidR="00D10571" w:rsidRPr="009867A9" w:rsidRDefault="00BF0AF9" w:rsidP="00400F8F">
      <w:r w:rsidRPr="00424860">
        <w:lastRenderedPageBreak/>
        <w:t>U</w:t>
      </w:r>
      <w:r w:rsidR="000E0BCC" w:rsidRPr="00424860">
        <w:t>-Net</w:t>
      </w:r>
      <w:r w:rsidR="008B7015" w:rsidRPr="00424860">
        <w:t xml:space="preserve"> </w:t>
      </w:r>
      <w:r w:rsidR="00E03A73">
        <w:t xml:space="preserve">automatically </w:t>
      </w:r>
      <w:r w:rsidR="008B7015" w:rsidRPr="00424860">
        <w:t xml:space="preserve">learned the </w:t>
      </w:r>
      <w:r w:rsidR="009128CB" w:rsidRPr="00424860">
        <w:t>spatial</w:t>
      </w:r>
      <w:r w:rsidR="008B7015" w:rsidRPr="00424860">
        <w:t xml:space="preserve"> patterns from historical </w:t>
      </w:r>
      <w:r w:rsidR="009128CB" w:rsidRPr="00424860">
        <w:t xml:space="preserve">urban </w:t>
      </w:r>
      <w:r w:rsidR="007955B7">
        <w:t>land-use</w:t>
      </w:r>
      <w:r w:rsidR="00121872">
        <w:t xml:space="preserve"> change</w:t>
      </w:r>
      <w:r w:rsidR="00586B70" w:rsidRPr="00424860">
        <w:t>, while CA</w:t>
      </w:r>
      <w:r w:rsidR="005C130E" w:rsidRPr="00424860">
        <w:t xml:space="preserve"> methods model urban development</w:t>
      </w:r>
      <w:r w:rsidR="00E65C27" w:rsidRPr="00424860">
        <w:t xml:space="preserve"> </w:t>
      </w:r>
      <w:r w:rsidR="001511F0">
        <w:t xml:space="preserve">based on </w:t>
      </w:r>
      <w:r w:rsidR="00E65C27" w:rsidRPr="00424860">
        <w:t xml:space="preserve">the influence of </w:t>
      </w:r>
      <w:r w:rsidR="00481C22">
        <w:t xml:space="preserve">the </w:t>
      </w:r>
      <w:r w:rsidR="00E65C27" w:rsidRPr="00424860">
        <w:t xml:space="preserve">driving </w:t>
      </w:r>
      <w:r w:rsidR="009313C3" w:rsidRPr="00424860">
        <w:t>factors</w:t>
      </w:r>
      <w:r w:rsidR="009313C3">
        <w:t xml:space="preserve"> </w:t>
      </w:r>
      <w:r w:rsidR="001511F0">
        <w:t>and known urbanization processes</w:t>
      </w:r>
      <w:r w:rsidR="00E65C27" w:rsidRPr="00424860">
        <w:t xml:space="preserve">. </w:t>
      </w:r>
      <w:r w:rsidR="00DB544A" w:rsidRPr="00424860">
        <w:t xml:space="preserve">As a result, </w:t>
      </w:r>
      <w:r w:rsidR="00CC4A73" w:rsidRPr="00424860">
        <w:t>U-Net has a limited capacity to support</w:t>
      </w:r>
      <w:r w:rsidR="004A5C21" w:rsidRPr="00424860">
        <w:t xml:space="preserve"> participatory modeling that </w:t>
      </w:r>
      <w:r w:rsidR="006B7F30" w:rsidRPr="00424860">
        <w:t>require</w:t>
      </w:r>
      <w:r w:rsidR="00BC5F94" w:rsidRPr="00424860">
        <w:t>s</w:t>
      </w:r>
      <w:r w:rsidR="006B7F30" w:rsidRPr="00424860">
        <w:t xml:space="preserve"> a series of </w:t>
      </w:r>
      <w:r w:rsidR="007661DB">
        <w:t xml:space="preserve">‘what-if’ </w:t>
      </w:r>
      <w:r w:rsidR="0050155E" w:rsidRPr="00424860">
        <w:t>trials</w:t>
      </w:r>
      <w:r w:rsidR="007661DB">
        <w:t xml:space="preserve"> undertaken with stakeholders involving the tweaking</w:t>
      </w:r>
      <w:r w:rsidR="0050155E" w:rsidRPr="00424860">
        <w:t xml:space="preserve"> </w:t>
      </w:r>
      <w:r w:rsidR="00481C22">
        <w:t>of</w:t>
      </w:r>
      <w:r w:rsidR="0050155E" w:rsidRPr="00424860">
        <w:t xml:space="preserve"> the </w:t>
      </w:r>
      <w:r w:rsidR="007661DB">
        <w:t xml:space="preserve">model parameters and </w:t>
      </w:r>
      <w:r w:rsidR="0050155E" w:rsidRPr="00424860">
        <w:t>driving factors</w:t>
      </w:r>
      <w:r w:rsidR="00C076D8">
        <w:t xml:space="preserve"> and inspection of the results</w:t>
      </w:r>
      <w:r w:rsidR="0050155E" w:rsidRPr="00424860">
        <w:t xml:space="preserve">. </w:t>
      </w:r>
      <w:r w:rsidR="00C076D8">
        <w:t>Conversely, t</w:t>
      </w:r>
      <w:r w:rsidR="00C37804" w:rsidRPr="00424860">
        <w:t xml:space="preserve">he </w:t>
      </w:r>
      <w:r w:rsidR="0050155E" w:rsidRPr="00424860">
        <w:t>U-Net</w:t>
      </w:r>
      <w:r w:rsidR="00C37804" w:rsidRPr="00424860">
        <w:t xml:space="preserve"> model</w:t>
      </w:r>
      <w:r w:rsidR="0050155E" w:rsidRPr="00424860">
        <w:t xml:space="preserve"> focus</w:t>
      </w:r>
      <w:r w:rsidR="00481C22">
        <w:t>es</w:t>
      </w:r>
      <w:r w:rsidR="009F1504" w:rsidRPr="00424860">
        <w:t xml:space="preserve"> on predictive accuracy</w:t>
      </w:r>
      <w:r w:rsidR="001203A1" w:rsidRPr="00424860">
        <w:t xml:space="preserve"> rather than </w:t>
      </w:r>
      <w:r w:rsidR="00C076D8">
        <w:t xml:space="preserve">supporting </w:t>
      </w:r>
      <w:r w:rsidR="00FC4C11">
        <w:t>participatory modeling</w:t>
      </w:r>
      <w:r w:rsidR="00C37804" w:rsidRPr="00424860">
        <w:t>.</w:t>
      </w:r>
      <w:r w:rsidR="00602E72" w:rsidRPr="00424860">
        <w:t xml:space="preserve"> The </w:t>
      </w:r>
      <w:r w:rsidR="00E55AD6" w:rsidRPr="00424860">
        <w:t>transition</w:t>
      </w:r>
      <w:r w:rsidR="00602E72" w:rsidRPr="00424860">
        <w:t xml:space="preserve"> rules</w:t>
      </w:r>
      <w:r w:rsidR="00684429" w:rsidRPr="00424860">
        <w:t xml:space="preserve"> of U-Net</w:t>
      </w:r>
      <w:r w:rsidR="00602E72" w:rsidRPr="00424860">
        <w:t xml:space="preserve"> </w:t>
      </w:r>
      <w:r w:rsidR="00E55AD6" w:rsidRPr="00424860">
        <w:t xml:space="preserve">are </w:t>
      </w:r>
      <w:r w:rsidR="00D66E73" w:rsidRPr="00424860">
        <w:t xml:space="preserve">hidden in </w:t>
      </w:r>
      <w:r w:rsidR="00481C22">
        <w:t>its</w:t>
      </w:r>
      <w:r w:rsidR="00D66E73" w:rsidRPr="00424860">
        <w:t xml:space="preserve"> </w:t>
      </w:r>
      <w:r w:rsidR="00CF5052">
        <w:t>large number of</w:t>
      </w:r>
      <w:r w:rsidR="00D66E73" w:rsidRPr="00424860">
        <w:t xml:space="preserve"> </w:t>
      </w:r>
      <w:r w:rsidR="00FC4C11">
        <w:t xml:space="preserve">learned </w:t>
      </w:r>
      <w:r w:rsidR="00D66E73" w:rsidRPr="00424860">
        <w:t>weights</w:t>
      </w:r>
      <w:r w:rsidR="00DA7B6B">
        <w:t xml:space="preserve"> and are not human-readable</w:t>
      </w:r>
      <w:r w:rsidR="001A6CE7" w:rsidRPr="00424860">
        <w:t>,</w:t>
      </w:r>
      <w:r w:rsidR="00A16A17">
        <w:t xml:space="preserve"> whereas</w:t>
      </w:r>
      <w:r w:rsidR="001A6CE7" w:rsidRPr="00424860">
        <w:t xml:space="preserve"> CA models </w:t>
      </w:r>
      <w:r w:rsidR="004D5E43" w:rsidRPr="00424860">
        <w:t xml:space="preserve">are </w:t>
      </w:r>
      <w:r w:rsidR="00EE6F9E" w:rsidRPr="00424860">
        <w:t xml:space="preserve">usually </w:t>
      </w:r>
      <w:r w:rsidR="004D5E43" w:rsidRPr="00424860">
        <w:t>explainable</w:t>
      </w:r>
      <w:r w:rsidR="00A16A17">
        <w:t xml:space="preserve"> and intuitive</w:t>
      </w:r>
      <w:r w:rsidR="004D5E43" w:rsidRPr="00424860">
        <w:t xml:space="preserve">, </w:t>
      </w:r>
      <w:r w:rsidR="002068CD" w:rsidRPr="00424860">
        <w:t>i.e.,</w:t>
      </w:r>
      <w:r w:rsidR="004D5E43" w:rsidRPr="00424860">
        <w:t xml:space="preserve"> the key driving factors can be identified</w:t>
      </w:r>
      <w:r w:rsidR="001D00F8" w:rsidRPr="00424860">
        <w:t xml:space="preserve">. </w:t>
      </w:r>
      <w:r w:rsidR="00827E79">
        <w:t>Hence, the utility of U-Net as a participatory planning tool</w:t>
      </w:r>
      <w:r w:rsidR="00801653" w:rsidRPr="00F21129">
        <w:t>,</w:t>
      </w:r>
      <w:r w:rsidR="00827E79" w:rsidRPr="00F21129">
        <w:t xml:space="preserve"> </w:t>
      </w:r>
      <w:r w:rsidR="00801653" w:rsidRPr="00F21129">
        <w:t xml:space="preserve">where co-learning of the driving factors of urbanization is a key objective, </w:t>
      </w:r>
      <w:r w:rsidR="00DA7B6B">
        <w:t>is</w:t>
      </w:r>
      <w:r w:rsidR="00801653" w:rsidRPr="00F21129">
        <w:t xml:space="preserve"> limited</w:t>
      </w:r>
      <w:r w:rsidR="00DA7B6B">
        <w:t xml:space="preserve"> at present</w:t>
      </w:r>
      <w:r w:rsidR="00801653" w:rsidRPr="00F21129">
        <w:t>.</w:t>
      </w:r>
      <w:r w:rsidR="00E14643" w:rsidRPr="00F21129">
        <w:t xml:space="preserve"> However, emerging </w:t>
      </w:r>
      <w:r w:rsidR="00642367">
        <w:t>developments</w:t>
      </w:r>
      <w:r w:rsidR="00E14643" w:rsidRPr="00F21129">
        <w:t xml:space="preserve"> </w:t>
      </w:r>
      <w:r w:rsidR="00642367">
        <w:t>i</w:t>
      </w:r>
      <w:r w:rsidR="00E14643" w:rsidRPr="00F21129">
        <w:t>n extracting human-recognizable knowledge</w:t>
      </w:r>
      <w:r w:rsidR="00062F12" w:rsidRPr="00F21129">
        <w:t xml:space="preserve"> from deep learning architectures</w:t>
      </w:r>
      <w:r w:rsidR="00F21129" w:rsidRPr="0096621A">
        <w:rPr>
          <w:rFonts w:eastAsia="Times New Roman" w:cstheme="minorHAnsi"/>
        </w:rPr>
        <w:t xml:space="preserve"> </w:t>
      </w:r>
      <w:sdt>
        <w:sdtPr>
          <w:rPr>
            <w:rFonts w:eastAsia="Times New Roman" w:cstheme="minorHAnsi"/>
          </w:rPr>
          <w:alias w:val="To edit, see citavi.com/edit"/>
          <w:tag w:val="CitaviPlaceholder#b1d93eb1-bba9-44f7-9145-be51001746ee"/>
          <w:id w:val="1341662155"/>
          <w:placeholder>
            <w:docPart w:val="0776A105601B45A0BFE23CFDE3B94E61"/>
          </w:placeholder>
        </w:sdtPr>
        <w:sdtEndPr/>
        <w:sdtContent>
          <w:r w:rsidR="00F21129" w:rsidRPr="0096621A">
            <w:rPr>
              <w:rFonts w:eastAsia="Times New Roman" w:cstheme="minorHAnsi"/>
            </w:rPr>
            <w:fldChar w:fldCharType="begin"/>
          </w:r>
          <w:r w:rsidR="001E176E">
            <w:rPr>
              <w:rFonts w:eastAsia="Times New Roman"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SwiUmVmZXJlbmNlSWQiOiIxMzRkZGRjOS03MTQ0LTQxNDItOTUwZS1mZTIxOGM1MTdj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OCIsIiR0eXBlIjoiU3dpc3NBY2FkZW1pYy5DaXRhdmkuUHJvamVjdCwgU3dpc3NBY2FkZW1pYy5DaXRhdmkifX0seyIkaWQiOiI5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gifX0seyIkaWQiOiIxMCIsIiR0eXBlIjoiU3dpc3NBY2FkZW1pYy5DaXRhdmkuUGVyc29uLCBTd2lzc0FjYWRlbWljLkNpdGF2aSIsIkZpcnN0TmFtZSI6IkphZXNpayIsIkxhc3ROYW1lIjoiQ2hvaSIsIlByb3RlY3RlZCI6ZmFsc2UsIlNleCI6MCwiQ3JlYXRlZEJ5IjoiX0xlbm92byIsIkNyZWF0ZWRPbiI6IjIwMjItMDQtMjZUMDg6MTc6MzciLCJNb2RpZmllZEJ5IjoiX0xlbm92byIsIklkIjoiZDAyMjM5MmItY2QzOS00N2UyLTg1OGQtNTkzZTZlYTkyNDQ3IiwiTW9kaWZpZWRPbiI6IjIwMjItMDQtMjZUMDg6MTc6MzciLCJQcm9qZWN0Ijp7IiRyZWYiOiI4In19LHsiJGlkIjoiMTE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OCJ9fSx7IiRpZCI6IjEy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OCJ9fSx7IiRpZCI6IjEz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OC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OCJ9fV0sIk51bWJlciI6IjM3IiwiT3JnYW5pemF0aW9ucyI6W10sIk90aGVyc0ludm9sdmVkIjpbXSwiUGVyaW9kaWNhbCI6eyIkaWQiOiIyMC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g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ktMDdUMDk6NDY6MDUiLCJQcm9qZWN0Ijp7IiRyZWYiOiI4In19LCJVc2VOdW1iZXJpbmdUeXBlT2ZQYXJlbnREb2N1bWVudCI6ZmFsc2V9LHsiJGlkIjoiMjEiLCIkdHlwZSI6IlN3aXNzQWNhZGVtaWMuQ2l0YXZpLkNpdGF0aW9ucy5Xb3JkUGxhY2Vob2xkZXJFbnRyeSwgU3dpc3NBY2FkZW1pYy5DaXRhdmkiLCJJZCI6IjEzN2JkZTdjLTNmNDQtNDcwOC05MDhkLWU5NTcyNmFmYWQ3MSIsIlJhbmdlU3RhcnQiOjIxLCJSYW5nZUxlbmd0aCI6MTksIlJlZmVyZW5jZUlkIjoiNjZjOWVmNzItNWZiNC00MTA2LTlmOWQtMzVlZGYyYjZhYmVk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yMzkxOS9NSVBSTy4yMDE4Ljg0MDAwNDAiLCJVcmlTdHJpbmciOiJodHRwczovL2RvaS5vcmcvMTAuMjM5MTkvTUlQUk8uMjAxOC44NDAwMDQ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IwOjQzIiwiTW9kaWZpZWRCeSI6Il9MZW5vdm8iLCJJZCI6IjZhOThhM2Y3LWFjZmMtNDg3YS1iMDdmLTU4NzcwODExNjg3ZiIsIk1vZGlmaWVkT24iOiIyMDIyLTA0LTI2VDA4OjIwOjQz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pZWVleHBsb3JlLmllZWUub3JnL2RvY3VtZW50Lzg0MDAwNDAvIiwiVXJpU3RyaW5nIjoiaHR0cHM6Ly9pZWVleHBsb3JlLmllZWUub3JnL2RvY3VtZW50Lzg0MDAwNDAv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}</w:instrText>
          </w:r>
          <w:r w:rsidR="00F21129" w:rsidRPr="0096621A">
            <w:rPr>
              <w:rFonts w:eastAsia="Times New Roman" w:cstheme="minorHAnsi"/>
            </w:rPr>
            <w:fldChar w:fldCharType="separate"/>
          </w:r>
          <w:r w:rsidR="009F20B2">
            <w:rPr>
              <w:rFonts w:eastAsia="Times New Roman" w:cstheme="minorHAnsi"/>
            </w:rPr>
            <w:t>(Gunning et al., 2019; Dosilovic et al.)</w:t>
          </w:r>
          <w:r w:rsidR="00F21129" w:rsidRPr="0096621A">
            <w:rPr>
              <w:rFonts w:eastAsia="Times New Roman" w:cstheme="minorHAnsi"/>
            </w:rPr>
            <w:fldChar w:fldCharType="end"/>
          </w:r>
        </w:sdtContent>
      </w:sdt>
      <w:r w:rsidR="00F21129" w:rsidRPr="0096621A">
        <w:rPr>
          <w:rFonts w:eastAsia="Times New Roman" w:cstheme="minorHAnsi"/>
        </w:rPr>
        <w:t xml:space="preserve"> </w:t>
      </w:r>
      <w:r w:rsidR="008609AE" w:rsidRPr="00F21129">
        <w:t>c</w:t>
      </w:r>
      <w:r w:rsidR="008609AE" w:rsidRPr="009867A9">
        <w:t>oul</w:t>
      </w:r>
      <w:r w:rsidR="008609AE" w:rsidRPr="00C94870">
        <w:t xml:space="preserve">d </w:t>
      </w:r>
      <w:r w:rsidR="009F5C1D" w:rsidRPr="00C94870">
        <w:t>be</w:t>
      </w:r>
      <w:r w:rsidR="009F5C1D" w:rsidRPr="00394AF5">
        <w:t xml:space="preserve"> </w:t>
      </w:r>
      <w:r w:rsidR="009F5C1D" w:rsidRPr="0096621A">
        <w:t>applied to U</w:t>
      </w:r>
      <w:r w:rsidR="009F5C1D" w:rsidRPr="00F21129">
        <w:t xml:space="preserve">-Net models for </w:t>
      </w:r>
      <w:r w:rsidR="00C81669" w:rsidRPr="00F21129">
        <w:t xml:space="preserve">a </w:t>
      </w:r>
      <w:r w:rsidR="009F5C1D" w:rsidRPr="00F21129">
        <w:t>better understanding of the mechanism</w:t>
      </w:r>
      <w:r w:rsidR="00C91878">
        <w:t>s</w:t>
      </w:r>
      <w:r w:rsidR="009F5C1D" w:rsidRPr="00F21129">
        <w:t xml:space="preserve"> behind urban land</w:t>
      </w:r>
      <w:r w:rsidR="00C91878">
        <w:t>-</w:t>
      </w:r>
      <w:r w:rsidR="009F5C1D" w:rsidRPr="00F21129">
        <w:t>use</w:t>
      </w:r>
      <w:r w:rsidR="00C91878">
        <w:t xml:space="preserve"> dynamics</w:t>
      </w:r>
      <w:r w:rsidR="00394AF5">
        <w:t xml:space="preserve">. </w:t>
      </w:r>
    </w:p>
    <w:p w14:paraId="28C14BEA" w14:textId="3289AE3C" w:rsidR="001C5EE1" w:rsidRPr="00424860" w:rsidRDefault="00BF0DDC">
      <w:r>
        <w:t xml:space="preserve">Several </w:t>
      </w:r>
      <w:r w:rsidR="00801653">
        <w:t>new</w:t>
      </w:r>
      <w:r>
        <w:t>,</w:t>
      </w:r>
      <w:r w:rsidR="00925E4A">
        <w:t xml:space="preserve"> advanced deep learning structures</w:t>
      </w:r>
      <w:r w:rsidR="00081A47">
        <w:t xml:space="preserve"> built on computer vision technology </w:t>
      </w:r>
      <w:r>
        <w:t xml:space="preserve">are emerging which </w:t>
      </w:r>
      <w:r w:rsidR="00C341B5">
        <w:t xml:space="preserve">could be </w:t>
      </w:r>
      <w:r w:rsidR="003A1A1C">
        <w:t>used</w:t>
      </w:r>
      <w:r w:rsidR="00C341B5">
        <w:t xml:space="preserve"> to retri</w:t>
      </w:r>
      <w:r w:rsidR="009A475E">
        <w:t>e</w:t>
      </w:r>
      <w:r w:rsidR="00C341B5">
        <w:t xml:space="preserve">ve </w:t>
      </w:r>
      <w:r w:rsidR="00391D68">
        <w:t>a wide spectrum of</w:t>
      </w:r>
      <w:r w:rsidR="00E6777C">
        <w:t xml:space="preserve"> features </w:t>
      </w:r>
      <w:r w:rsidR="000378AE">
        <w:t>(e.g., distance to roads</w:t>
      </w:r>
      <w:r w:rsidR="005204FF">
        <w:t>, and/or the temporal characteristics in historical urban development</w:t>
      </w:r>
      <w:r w:rsidR="000378AE">
        <w:t>)</w:t>
      </w:r>
      <w:r w:rsidR="00633FFB">
        <w:t xml:space="preserve"> and improve simulation performance</w:t>
      </w:r>
      <w:r w:rsidR="000378AE">
        <w:t xml:space="preserve">. </w:t>
      </w:r>
      <w:r w:rsidR="00564C25">
        <w:t xml:space="preserve">There is significant potential to explore the ability of other deep learning architectures to </w:t>
      </w:r>
      <w:r w:rsidR="00EA7869">
        <w:t>accurately model the spatial distribution and pattern of urban development.</w:t>
      </w:r>
    </w:p>
    <w:p w14:paraId="2AB2B35E" w14:textId="3624C570" w:rsidR="00451E1D" w:rsidRPr="00A572D6" w:rsidRDefault="00451E1D" w:rsidP="00451E1D">
      <w:pPr>
        <w:pStyle w:val="Heading1"/>
        <w:rPr>
          <w:rFonts w:asciiTheme="minorHAnsi" w:hAnsiTheme="minorHAnsi" w:cstheme="minorHAnsi"/>
          <w:b/>
          <w:bCs/>
        </w:rPr>
      </w:pPr>
      <w:r w:rsidRPr="00A572D6">
        <w:rPr>
          <w:rFonts w:asciiTheme="minorHAnsi" w:hAnsiTheme="minorHAnsi" w:cstheme="minorHAnsi"/>
          <w:b/>
          <w:bCs/>
        </w:rPr>
        <w:t>5. Conclusion</w:t>
      </w:r>
    </w:p>
    <w:p w14:paraId="429ACA51" w14:textId="6269196F" w:rsidR="00B45BEF" w:rsidRPr="00424860" w:rsidRDefault="004A2674" w:rsidP="008879BD">
      <w:r>
        <w:t xml:space="preserve">For </w:t>
      </w:r>
      <w:r w:rsidR="00117646">
        <w:t>our</w:t>
      </w:r>
      <w:r w:rsidR="000815E8">
        <w:t xml:space="preserve"> case study region of </w:t>
      </w:r>
      <w:r w:rsidR="000815E8" w:rsidRPr="00424860">
        <w:t>the North China Plain</w:t>
      </w:r>
      <w:r w:rsidR="000815E8">
        <w:t xml:space="preserve">, the </w:t>
      </w:r>
      <w:r w:rsidR="00CD71CA" w:rsidRPr="00424860">
        <w:t>U-Net</w:t>
      </w:r>
      <w:r w:rsidR="004024C2" w:rsidRPr="00424860">
        <w:t xml:space="preserve"> </w:t>
      </w:r>
      <w:r w:rsidR="000815E8">
        <w:t xml:space="preserve">deep learning architecture </w:t>
      </w:r>
      <w:r w:rsidR="0081314B">
        <w:t xml:space="preserve">was able </w:t>
      </w:r>
      <w:r w:rsidR="004024C2" w:rsidRPr="00424860">
        <w:t xml:space="preserve">to </w:t>
      </w:r>
      <w:r w:rsidR="0081314B">
        <w:t xml:space="preserve">accurately </w:t>
      </w:r>
      <w:r w:rsidR="0079519F" w:rsidRPr="00424860">
        <w:t xml:space="preserve">simulate urban </w:t>
      </w:r>
      <w:r w:rsidR="00FF4A32" w:rsidRPr="00424860">
        <w:t>development</w:t>
      </w:r>
      <w:r w:rsidR="00C3483D">
        <w:t xml:space="preserve"> as well as</w:t>
      </w:r>
      <w:r w:rsidR="0079519F" w:rsidRPr="00424860">
        <w:t xml:space="preserve"> </w:t>
      </w:r>
      <w:r w:rsidR="000815E8">
        <w:t xml:space="preserve">reveal </w:t>
      </w:r>
      <w:r w:rsidR="00C3483D">
        <w:t>key</w:t>
      </w:r>
      <w:r w:rsidR="000815E8" w:rsidRPr="00424860">
        <w:t xml:space="preserve"> urbanization process</w:t>
      </w:r>
      <w:r w:rsidR="00C3483D">
        <w:t>es</w:t>
      </w:r>
      <w:r w:rsidR="0079519F" w:rsidRPr="00424860">
        <w:t xml:space="preserve">. </w:t>
      </w:r>
      <w:r w:rsidR="00BD04E7" w:rsidRPr="00424860">
        <w:t>The U-Net model successfully captured neighborhood effects</w:t>
      </w:r>
      <w:r w:rsidR="00307C83">
        <w:t xml:space="preserve"> whereby new urban areas are more likely to arise near existing </w:t>
      </w:r>
      <w:r w:rsidR="00CE2AFC">
        <w:t xml:space="preserve">urban areas. </w:t>
      </w:r>
      <w:r w:rsidR="00EF7D3B">
        <w:t>U-Net</w:t>
      </w:r>
      <w:r w:rsidR="00CE2AFC">
        <w:t xml:space="preserve"> also captured</w:t>
      </w:r>
      <w:r w:rsidR="00BD04E7" w:rsidRPr="00424860">
        <w:t xml:space="preserve"> gravity effects</w:t>
      </w:r>
      <w:r w:rsidR="00CE2AFC">
        <w:t xml:space="preserve"> where</w:t>
      </w:r>
      <w:r w:rsidR="00C16398">
        <w:t xml:space="preserve"> new urban development is more likely to occur near large cities rather than small villages</w:t>
      </w:r>
      <w:r w:rsidR="00BD04E7" w:rsidRPr="00424860">
        <w:t xml:space="preserve">, and </w:t>
      </w:r>
      <w:r w:rsidR="00EF7D3B">
        <w:t xml:space="preserve">it captured the tendency for </w:t>
      </w:r>
      <w:r w:rsidR="004A6397" w:rsidRPr="00424860">
        <w:t xml:space="preserve">linear expansion </w:t>
      </w:r>
      <w:r w:rsidR="00D87FC4">
        <w:t xml:space="preserve">of </w:t>
      </w:r>
      <w:r w:rsidR="00D87FC4" w:rsidRPr="00424860">
        <w:t xml:space="preserve">urban </w:t>
      </w:r>
      <w:r w:rsidR="00D87FC4">
        <w:t>land-use</w:t>
      </w:r>
      <w:r w:rsidR="00D87FC4" w:rsidRPr="00424860">
        <w:t xml:space="preserve"> </w:t>
      </w:r>
      <w:r w:rsidR="004A6397" w:rsidRPr="00424860">
        <w:t>along transportation routes</w:t>
      </w:r>
      <w:r w:rsidR="005B29BA">
        <w:t xml:space="preserve"> but it </w:t>
      </w:r>
      <w:r w:rsidR="00650517">
        <w:t xml:space="preserve">was not able to predict new planned urban development distant from existing urban areas. </w:t>
      </w:r>
      <w:r w:rsidR="005B29BA">
        <w:t>Nonetheless, t</w:t>
      </w:r>
      <w:r w:rsidR="00C3272B" w:rsidRPr="00424860">
        <w:t>he</w:t>
      </w:r>
      <w:r w:rsidR="00891566" w:rsidRPr="00424860">
        <w:t xml:space="preserve"> </w:t>
      </w:r>
      <w:r w:rsidR="00B33843">
        <w:t>spatial patterns</w:t>
      </w:r>
      <w:r w:rsidR="00B33843" w:rsidRPr="00424860">
        <w:t xml:space="preserve"> </w:t>
      </w:r>
      <w:r w:rsidR="00891566" w:rsidRPr="00424860">
        <w:t xml:space="preserve">of </w:t>
      </w:r>
      <w:r w:rsidR="00402C37" w:rsidRPr="00424860">
        <w:t>simulated</w:t>
      </w:r>
      <w:r w:rsidR="00611167" w:rsidRPr="00424860">
        <w:t xml:space="preserve"> urban </w:t>
      </w:r>
      <w:r w:rsidR="00BA76D7">
        <w:t>land-use</w:t>
      </w:r>
      <w:r w:rsidR="00611167" w:rsidRPr="00424860">
        <w:t xml:space="preserve"> map</w:t>
      </w:r>
      <w:r w:rsidR="00891566" w:rsidRPr="00424860">
        <w:t>s</w:t>
      </w:r>
      <w:r w:rsidR="00611167" w:rsidRPr="00424860">
        <w:t xml:space="preserve"> </w:t>
      </w:r>
      <w:r w:rsidR="005C3393">
        <w:t xml:space="preserve">matched </w:t>
      </w:r>
      <w:r w:rsidR="00891566" w:rsidRPr="00424860">
        <w:t>the reference map</w:t>
      </w:r>
      <w:r w:rsidR="005C3393">
        <w:t xml:space="preserve"> closely</w:t>
      </w:r>
      <w:r w:rsidR="00891566" w:rsidRPr="00424860">
        <w:t xml:space="preserve">, </w:t>
      </w:r>
      <w:r w:rsidR="005C3393">
        <w:t xml:space="preserve">indicating </w:t>
      </w:r>
      <w:r w:rsidR="00760861">
        <w:t xml:space="preserve">that </w:t>
      </w:r>
      <w:r w:rsidR="00891566" w:rsidRPr="00424860">
        <w:t>U-Net</w:t>
      </w:r>
      <w:r w:rsidR="008819C7" w:rsidRPr="00424860">
        <w:t xml:space="preserve"> </w:t>
      </w:r>
      <w:r w:rsidR="006F0161">
        <w:t>was</w:t>
      </w:r>
      <w:r w:rsidR="008819C7" w:rsidRPr="00424860">
        <w:t xml:space="preserve"> capable of simulat</w:t>
      </w:r>
      <w:r w:rsidR="00635AE8" w:rsidRPr="00424860">
        <w:t>ing</w:t>
      </w:r>
      <w:r w:rsidR="008819C7" w:rsidRPr="00424860">
        <w:t xml:space="preserve"> urban </w:t>
      </w:r>
      <w:r w:rsidR="00C20AC0">
        <w:t>land-use change</w:t>
      </w:r>
      <w:r w:rsidR="00C20AC0" w:rsidRPr="00424860">
        <w:t xml:space="preserve"> </w:t>
      </w:r>
      <w:r w:rsidR="00AC6649" w:rsidRPr="00424860">
        <w:t xml:space="preserve">at a </w:t>
      </w:r>
      <w:r w:rsidR="00927B1B">
        <w:t xml:space="preserve">highly </w:t>
      </w:r>
      <w:r w:rsidR="00AC6649" w:rsidRPr="00424860">
        <w:t>granular level.</w:t>
      </w:r>
      <w:r w:rsidR="00520072" w:rsidRPr="00424860">
        <w:t xml:space="preserve"> </w:t>
      </w:r>
      <w:r w:rsidR="00CC0F8F">
        <w:t xml:space="preserve">In addition, the model had a very low requirement for parameterization </w:t>
      </w:r>
      <w:r w:rsidR="00C53E58">
        <w:t xml:space="preserve">thereby limiting the subjective decisions and biases in training the model. </w:t>
      </w:r>
      <w:r w:rsidR="00E518A7">
        <w:t>It also re</w:t>
      </w:r>
      <w:r w:rsidR="00E94CA2">
        <w:t xml:space="preserve">quired very little </w:t>
      </w:r>
      <w:r w:rsidR="00E518A7">
        <w:t>forcing data</w:t>
      </w:r>
      <w:r w:rsidR="00E94CA2">
        <w:t xml:space="preserve"> making it particularly suitable for data-scarce regions.</w:t>
      </w:r>
      <w:r w:rsidR="00E518A7">
        <w:t xml:space="preserve"> </w:t>
      </w:r>
      <w:r w:rsidR="00520072" w:rsidRPr="00424860">
        <w:t xml:space="preserve">The </w:t>
      </w:r>
      <w:r w:rsidR="00927B1B">
        <w:t xml:space="preserve">more accurate </w:t>
      </w:r>
      <w:r w:rsidR="00752E40" w:rsidRPr="00424860">
        <w:t xml:space="preserve">identification of urban </w:t>
      </w:r>
      <w:r w:rsidR="00A474AC" w:rsidRPr="00424860">
        <w:t>patterns</w:t>
      </w:r>
      <w:r w:rsidR="008B1353" w:rsidRPr="00424860">
        <w:t xml:space="preserve"> </w:t>
      </w:r>
      <w:r w:rsidR="00ED0759">
        <w:t xml:space="preserve">and </w:t>
      </w:r>
      <w:r w:rsidR="00ED0759" w:rsidRPr="00424860">
        <w:t>dynamic</w:t>
      </w:r>
      <w:r w:rsidR="00ED0759">
        <w:t>s</w:t>
      </w:r>
      <w:r w:rsidR="00ED0759" w:rsidRPr="00424860">
        <w:t xml:space="preserve"> </w:t>
      </w:r>
      <w:r w:rsidR="008B1353" w:rsidRPr="00424860">
        <w:t xml:space="preserve">is a useful addition </w:t>
      </w:r>
      <w:r w:rsidR="00A474AC" w:rsidRPr="00424860">
        <w:t>to</w:t>
      </w:r>
      <w:r w:rsidR="008B1353" w:rsidRPr="00424860">
        <w:t xml:space="preserve"> </w:t>
      </w:r>
      <w:r w:rsidR="00E13FB1" w:rsidRPr="00424860">
        <w:t xml:space="preserve">urban </w:t>
      </w:r>
      <w:r w:rsidR="00BA76D7">
        <w:t>land-use</w:t>
      </w:r>
      <w:r w:rsidR="00E13FB1" w:rsidRPr="00424860">
        <w:t xml:space="preserve"> simulation</w:t>
      </w:r>
      <w:r w:rsidR="00C30072" w:rsidRPr="00424860">
        <w:t xml:space="preserve"> studies</w:t>
      </w:r>
      <w:r w:rsidR="004E069D" w:rsidRPr="00424860">
        <w:t xml:space="preserve"> to </w:t>
      </w:r>
      <w:r w:rsidR="00760861">
        <w:t>incorporate</w:t>
      </w:r>
      <w:r w:rsidR="00074878" w:rsidRPr="00424860">
        <w:t xml:space="preserve"> the </w:t>
      </w:r>
      <w:r w:rsidR="00760861">
        <w:t xml:space="preserve">various </w:t>
      </w:r>
      <w:r w:rsidR="00074878" w:rsidRPr="00424860">
        <w:t xml:space="preserve">complex spatial </w:t>
      </w:r>
      <w:r w:rsidR="00A474AC" w:rsidRPr="00424860">
        <w:t>driving factors</w:t>
      </w:r>
      <w:r w:rsidR="004E069D" w:rsidRPr="00424860">
        <w:t>.</w:t>
      </w:r>
      <w:r w:rsidR="00A474AC" w:rsidRPr="00424860">
        <w:t xml:space="preserve"> </w:t>
      </w:r>
      <w:r w:rsidR="008E6C43" w:rsidRPr="00424860">
        <w:t xml:space="preserve">The </w:t>
      </w:r>
      <w:r w:rsidR="00760861">
        <w:t xml:space="preserve">resulting </w:t>
      </w:r>
      <w:r w:rsidR="004F77B0">
        <w:t xml:space="preserve">projected </w:t>
      </w:r>
      <w:r w:rsidR="008E6C43" w:rsidRPr="00424860">
        <w:t>2030 urban</w:t>
      </w:r>
      <w:r w:rsidR="00157DE0" w:rsidRPr="00424860">
        <w:t xml:space="preserve"> </w:t>
      </w:r>
      <w:r w:rsidR="00BA76D7">
        <w:t>land-use</w:t>
      </w:r>
      <w:r w:rsidR="008E6C43" w:rsidRPr="00424860">
        <w:t xml:space="preserve"> map</w:t>
      </w:r>
      <w:r w:rsidR="00157DE0" w:rsidRPr="00424860">
        <w:t xml:space="preserve"> provides </w:t>
      </w:r>
      <w:r w:rsidR="004F77B0">
        <w:t>key information for</w:t>
      </w:r>
      <w:r w:rsidR="00157DE0" w:rsidRPr="00424860">
        <w:t xml:space="preserve"> </w:t>
      </w:r>
      <w:r w:rsidR="004F77B0">
        <w:t xml:space="preserve">planning </w:t>
      </w:r>
      <w:r w:rsidR="00157DE0" w:rsidRPr="00424860">
        <w:t xml:space="preserve">China’s strategic </w:t>
      </w:r>
      <w:r w:rsidR="00A07E16" w:rsidRPr="00424860">
        <w:t xml:space="preserve">socioeconomic development </w:t>
      </w:r>
      <w:r w:rsidR="004F77B0">
        <w:t xml:space="preserve">and </w:t>
      </w:r>
      <w:r w:rsidR="00760861">
        <w:t>can benefit p</w:t>
      </w:r>
      <w:r w:rsidR="00160FDA" w:rsidRPr="00424860">
        <w:t>olicy formulation and decision</w:t>
      </w:r>
      <w:r w:rsidR="006D2686" w:rsidRPr="00424860">
        <w:t>-</w:t>
      </w:r>
      <w:r w:rsidR="00160FDA" w:rsidRPr="00424860">
        <w:t xml:space="preserve">making </w:t>
      </w:r>
      <w:r w:rsidR="008D312F">
        <w:t>concerning</w:t>
      </w:r>
      <w:r w:rsidR="006F0161">
        <w:t xml:space="preserve"> </w:t>
      </w:r>
      <w:r w:rsidR="006D2686" w:rsidRPr="00424860">
        <w:t>f</w:t>
      </w:r>
      <w:r w:rsidR="009F194C" w:rsidRPr="00424860">
        <w:t xml:space="preserve">ood </w:t>
      </w:r>
      <w:r w:rsidR="004F77B0">
        <w:t>security</w:t>
      </w:r>
      <w:r w:rsidR="009F194C" w:rsidRPr="00424860">
        <w:t>, biodiversity</w:t>
      </w:r>
      <w:r w:rsidR="004F77B0">
        <w:t xml:space="preserve"> conservation</w:t>
      </w:r>
      <w:r w:rsidR="009F194C" w:rsidRPr="00424860">
        <w:t xml:space="preserve">, and </w:t>
      </w:r>
      <w:r w:rsidR="008324AD" w:rsidRPr="00424860">
        <w:t>environment</w:t>
      </w:r>
      <w:r w:rsidR="004F77B0">
        <w:t>al</w:t>
      </w:r>
      <w:r w:rsidR="004F77B0" w:rsidRPr="004F77B0">
        <w:t xml:space="preserve"> </w:t>
      </w:r>
      <w:r w:rsidR="004F77B0" w:rsidRPr="00424860">
        <w:t>protecti</w:t>
      </w:r>
      <w:r w:rsidR="004F77B0">
        <w:t>on</w:t>
      </w:r>
      <w:r w:rsidR="00160FDA" w:rsidRPr="00424860">
        <w:t>.</w:t>
      </w:r>
    </w:p>
    <w:sdt>
      <w:sdtPr>
        <w:rPr>
          <w:rFonts w:asciiTheme="minorHAnsi" w:eastAsiaTheme="minorEastAsia" w:hAnsiTheme="minorHAnsi" w:cstheme="minorBidi"/>
          <w:color w:val="auto"/>
          <w:sz w:val="22"/>
          <w:szCs w:val="22"/>
        </w:rPr>
        <w:tag w:val="CitaviBibliography"/>
        <w:id w:val="-1506126765"/>
        <w:placeholder>
          <w:docPart w:val="DefaultPlaceholder_-1854013440"/>
        </w:placeholder>
      </w:sdtPr>
      <w:sdtEndPr/>
      <w:sdtContent>
        <w:p w14:paraId="76918015" w14:textId="77777777" w:rsidR="009F20B2" w:rsidRDefault="00733CB8" w:rsidP="009F20B2">
          <w:pPr>
            <w:pStyle w:val="CitaviBibliographyHeading"/>
          </w:pPr>
          <w:r w:rsidRPr="00424860">
            <w:fldChar w:fldCharType="begin"/>
          </w:r>
          <w:r w:rsidRPr="00424860">
            <w:instrText>ADDIN CitaviBibliography</w:instrText>
          </w:r>
          <w:r w:rsidRPr="00424860">
            <w:fldChar w:fldCharType="separate"/>
          </w:r>
          <w:r w:rsidR="009F20B2">
            <w:t>References</w:t>
          </w:r>
        </w:p>
        <w:p w14:paraId="6728C863" w14:textId="77777777" w:rsidR="009F20B2" w:rsidRDefault="009F20B2" w:rsidP="009F20B2">
          <w:pPr>
            <w:pStyle w:val="CitaviBibliographyEntry"/>
          </w:pPr>
          <w:bookmarkStart w:id="21" w:name="_CTVL0017f5c00f1889f40e19de23f6029125e8f"/>
          <w:r>
            <w:t>Agarap, A.F. (2018). Deep Learning using Rectified Linear Units (ReLU).</w:t>
          </w:r>
        </w:p>
        <w:p w14:paraId="2A05192C" w14:textId="77777777" w:rsidR="009F20B2" w:rsidRDefault="009F20B2" w:rsidP="009F20B2">
          <w:pPr>
            <w:pStyle w:val="CitaviBibliographyEntry"/>
          </w:pPr>
          <w:bookmarkStart w:id="22" w:name="_CTVL0019197aa5a28034df88869edb7bec605ec"/>
          <w:bookmarkEnd w:id="21"/>
          <w:r>
            <w:t>Akın, A., &amp; Erdoğan, M.A. (2020). Analysing temporal and spatial urban sprawl change of Bursa city using landscape metrics and remote sensing.</w:t>
          </w:r>
          <w:bookmarkEnd w:id="22"/>
          <w:r>
            <w:t xml:space="preserve"> </w:t>
          </w:r>
          <w:r w:rsidRPr="009F20B2">
            <w:rPr>
              <w:i/>
            </w:rPr>
            <w:t>Modeling Earth Systems and Environment</w:t>
          </w:r>
          <w:r w:rsidRPr="009F20B2">
            <w:t xml:space="preserve">, </w:t>
          </w:r>
          <w:r w:rsidRPr="009F20B2">
            <w:rPr>
              <w:i/>
            </w:rPr>
            <w:t>6</w:t>
          </w:r>
          <w:r w:rsidRPr="009F20B2">
            <w:t>, 1331–1343.</w:t>
          </w:r>
        </w:p>
        <w:p w14:paraId="6C45718D" w14:textId="77777777" w:rsidR="009F20B2" w:rsidRDefault="009F20B2" w:rsidP="009F20B2">
          <w:pPr>
            <w:pStyle w:val="CitaviBibliographyEntry"/>
          </w:pPr>
          <w:bookmarkStart w:id="23" w:name="_CTVL0017a337143abac4c508232a1a45b4b9278"/>
          <w:r>
            <w:lastRenderedPageBreak/>
            <w:t>Carneiro, M.G., &amp; Oliveira, G.M.B. (2013). Synchronous cellular automata-based scheduler initialized by heuristic and modeled by a pseudo-linear neighborhood.</w:t>
          </w:r>
          <w:bookmarkEnd w:id="23"/>
          <w:r>
            <w:t xml:space="preserve"> </w:t>
          </w:r>
          <w:r w:rsidRPr="009F20B2">
            <w:rPr>
              <w:i/>
            </w:rPr>
            <w:t>Natural Computing</w:t>
          </w:r>
          <w:r w:rsidRPr="009F20B2">
            <w:t xml:space="preserve">, </w:t>
          </w:r>
          <w:r w:rsidRPr="009F20B2">
            <w:rPr>
              <w:i/>
            </w:rPr>
            <w:t>12</w:t>
          </w:r>
          <w:r w:rsidRPr="009F20B2">
            <w:t>, 339–351.</w:t>
          </w:r>
        </w:p>
        <w:p w14:paraId="6A7C44BA" w14:textId="77777777" w:rsidR="009F20B2" w:rsidRDefault="009F20B2" w:rsidP="009F20B2">
          <w:pPr>
            <w:pStyle w:val="CitaviBibliographyEntry"/>
          </w:pPr>
          <w:bookmarkStart w:id="24" w:name="_CTVL001250dc257982d4e199e188c255ff0a758"/>
          <w:r>
            <w:t>Chen, S., Feng, Y., Tong, X., Liu, S., Xie, H., Gao, C., &amp; Lei, Z. (2020). Modeling ESV losses caused by urban expansion using cellular automata and geographically weighted regression.</w:t>
          </w:r>
          <w:bookmarkEnd w:id="24"/>
          <w:r>
            <w:t xml:space="preserve"> </w:t>
          </w:r>
          <w:r w:rsidRPr="009F20B2">
            <w:rPr>
              <w:i/>
            </w:rPr>
            <w:t>The Science of the total environment</w:t>
          </w:r>
          <w:r w:rsidRPr="009F20B2">
            <w:t xml:space="preserve">, </w:t>
          </w:r>
          <w:r w:rsidRPr="009F20B2">
            <w:rPr>
              <w:i/>
            </w:rPr>
            <w:t>712</w:t>
          </w:r>
          <w:r w:rsidRPr="009F20B2">
            <w:t>, 136509.</w:t>
          </w:r>
        </w:p>
        <w:p w14:paraId="2BA0F249" w14:textId="77777777" w:rsidR="009F20B2" w:rsidRDefault="009F20B2" w:rsidP="009F20B2">
          <w:pPr>
            <w:pStyle w:val="CitaviBibliographyEntry"/>
          </w:pPr>
          <w:bookmarkStart w:id="25" w:name="_CTVL0016d8ff9c18d884edeabb3d941d91d49e9"/>
          <w:r>
            <w:t>Clarke, K.C., &amp; Johnson, J.M. (2020). Calibrating SLEUTH with big data: Projecting California's land use to 2100.</w:t>
          </w:r>
          <w:bookmarkEnd w:id="25"/>
          <w:r>
            <w:t xml:space="preserve"> </w:t>
          </w:r>
          <w:r w:rsidRPr="009F20B2">
            <w:rPr>
              <w:i/>
            </w:rPr>
            <w:t>Computers, Environment and Urban Systems</w:t>
          </w:r>
          <w:r w:rsidRPr="009F20B2">
            <w:t xml:space="preserve">, </w:t>
          </w:r>
          <w:r w:rsidRPr="009F20B2">
            <w:rPr>
              <w:i/>
            </w:rPr>
            <w:t>83</w:t>
          </w:r>
          <w:r w:rsidRPr="009F20B2">
            <w:t>, 101525.</w:t>
          </w:r>
        </w:p>
        <w:p w14:paraId="54B258A2" w14:textId="77777777" w:rsidR="009F20B2" w:rsidRDefault="009F20B2" w:rsidP="009F20B2">
          <w:pPr>
            <w:pStyle w:val="CitaviBibliographyEntry"/>
          </w:pPr>
          <w:bookmarkStart w:id="26" w:name="_CTVL00166c9ef725fb441069f9d35edf2b6abed"/>
          <w:r>
            <w:t>Dosilovic, F.K., Brcic, M., &amp; Hlupic, N. Explainable artificial intelligence: A survey, 210–215.</w:t>
          </w:r>
        </w:p>
        <w:p w14:paraId="72A49A16" w14:textId="77777777" w:rsidR="009F20B2" w:rsidRDefault="009F20B2" w:rsidP="009F20B2">
          <w:pPr>
            <w:pStyle w:val="CitaviBibliographyEntry"/>
          </w:pPr>
          <w:bookmarkStart w:id="27" w:name="_CTVL00124e8853512214a409efde315216934e8"/>
          <w:bookmarkEnd w:id="26"/>
          <w:r>
            <w:t>Fan, H., Zhao, C., &amp; Yang, Y. (2020). A comprehensive analysis of the spatio-temporal variation of urban air pollution in China during 2014–2018.</w:t>
          </w:r>
          <w:bookmarkEnd w:id="27"/>
          <w:r>
            <w:t xml:space="preserve"> </w:t>
          </w:r>
          <w:r w:rsidRPr="009F20B2">
            <w:rPr>
              <w:i/>
            </w:rPr>
            <w:t>Atmospheric Environment</w:t>
          </w:r>
          <w:r w:rsidRPr="009F20B2">
            <w:t xml:space="preserve">, </w:t>
          </w:r>
          <w:r w:rsidRPr="009F20B2">
            <w:rPr>
              <w:i/>
            </w:rPr>
            <w:t>220</w:t>
          </w:r>
          <w:r w:rsidRPr="009F20B2">
            <w:t>, 117066.</w:t>
          </w:r>
        </w:p>
        <w:p w14:paraId="1EDCF4C5" w14:textId="77777777" w:rsidR="009F20B2" w:rsidRDefault="009F20B2" w:rsidP="009F20B2">
          <w:pPr>
            <w:pStyle w:val="CitaviBibliographyEntry"/>
          </w:pPr>
          <w:bookmarkStart w:id="28" w:name="_CTVL0016e639c969b724a638e70088aafbaba95"/>
          <w:r>
            <w:t>Fan, P., Chen, J., Ouyang, Z., Groisman, P., Loboda, T., Gutman, G., Prishchepov, A.V., Kvashnina, A., Messina, J., Moore, N., Myint, S.W., &amp; Qi, J. (2018). Urbanization and sustainability under transitional economies: a synthesis for Asian Russia.</w:t>
          </w:r>
          <w:bookmarkEnd w:id="28"/>
          <w:r>
            <w:t xml:space="preserve"> </w:t>
          </w:r>
          <w:r w:rsidRPr="009F20B2">
            <w:rPr>
              <w:i/>
            </w:rPr>
            <w:t>Environmental Research Letters</w:t>
          </w:r>
          <w:r w:rsidRPr="009F20B2">
            <w:t xml:space="preserve">, </w:t>
          </w:r>
          <w:r w:rsidRPr="009F20B2">
            <w:rPr>
              <w:i/>
            </w:rPr>
            <w:t>13</w:t>
          </w:r>
          <w:r w:rsidRPr="009F20B2">
            <w:t>, 95007.</w:t>
          </w:r>
        </w:p>
        <w:p w14:paraId="541611B7" w14:textId="77777777" w:rsidR="009F20B2" w:rsidRDefault="009F20B2" w:rsidP="009F20B2">
          <w:pPr>
            <w:pStyle w:val="CitaviBibliographyEntry"/>
          </w:pPr>
          <w:bookmarkStart w:id="29" w:name="_CTVL0010c4bb9ea00034943b9a681a3345ebb26"/>
          <w:r>
            <w:t>Fawcett, T. (2006). An introduction to ROC analysis.</w:t>
          </w:r>
          <w:bookmarkEnd w:id="29"/>
          <w:r>
            <w:t xml:space="preserve"> </w:t>
          </w:r>
          <w:r w:rsidRPr="009F20B2">
            <w:rPr>
              <w:i/>
            </w:rPr>
            <w:t>Pattern Recognition Letters</w:t>
          </w:r>
          <w:r w:rsidRPr="009F20B2">
            <w:t xml:space="preserve">, </w:t>
          </w:r>
          <w:r w:rsidRPr="009F20B2">
            <w:rPr>
              <w:i/>
            </w:rPr>
            <w:t>27</w:t>
          </w:r>
          <w:r w:rsidRPr="009F20B2">
            <w:t>, 861–874.</w:t>
          </w:r>
        </w:p>
        <w:p w14:paraId="59E2F905" w14:textId="77777777" w:rsidR="009F20B2" w:rsidRDefault="009F20B2" w:rsidP="009F20B2">
          <w:pPr>
            <w:pStyle w:val="CitaviBibliographyEntry"/>
          </w:pPr>
          <w:bookmarkStart w:id="30" w:name="_CTVL001d04deeac93d44887b95f53e551d2b387"/>
          <w:r>
            <w:t>Feng, Y., &amp; Tong, X. (2020). A new cellular automata framework of urban growth modeling by incorporating statistical and heuristic methods.</w:t>
          </w:r>
          <w:bookmarkEnd w:id="30"/>
          <w:r>
            <w:t xml:space="preserve"> </w:t>
          </w:r>
          <w:r w:rsidRPr="009F20B2">
            <w:rPr>
              <w:i/>
            </w:rPr>
            <w:t>International Journal of Geographical Information Science</w:t>
          </w:r>
          <w:r w:rsidRPr="009F20B2">
            <w:t xml:space="preserve">, </w:t>
          </w:r>
          <w:r w:rsidRPr="009F20B2">
            <w:rPr>
              <w:i/>
            </w:rPr>
            <w:t>34</w:t>
          </w:r>
          <w:r w:rsidRPr="009F20B2">
            <w:t>, 74–97.</w:t>
          </w:r>
        </w:p>
        <w:p w14:paraId="5C5B4530" w14:textId="77777777" w:rsidR="009F20B2" w:rsidRDefault="009F20B2" w:rsidP="009F20B2">
          <w:pPr>
            <w:pStyle w:val="CitaviBibliographyEntry"/>
          </w:pPr>
          <w:bookmarkStart w:id="31" w:name="_CTVL001b243a77872a7403b95b094534021f765"/>
          <w:r>
            <w:t>Gantumur, B., Wu, F., Vandansambuu, B., Tsegmid, B., Dalaibaatar, E., &amp; Zhao, Y. (2020). Spatiotemporal dynamics of urban expansion and its simulation using CA-ANN model in Ulaanbaatar, Mongolia.</w:t>
          </w:r>
          <w:bookmarkEnd w:id="31"/>
          <w:r>
            <w:t xml:space="preserve"> </w:t>
          </w:r>
          <w:r w:rsidRPr="009F20B2">
            <w:rPr>
              <w:i/>
            </w:rPr>
            <w:t>Geocarto International</w:t>
          </w:r>
          <w:r w:rsidRPr="009F20B2">
            <w:t>, 1–16.</w:t>
          </w:r>
        </w:p>
        <w:p w14:paraId="08F46D62" w14:textId="77777777" w:rsidR="009F20B2" w:rsidRDefault="009F20B2" w:rsidP="009F20B2">
          <w:pPr>
            <w:pStyle w:val="CitaviBibliographyEntry"/>
          </w:pPr>
          <w:bookmarkStart w:id="32" w:name="_CTVL00123386f699fb54a7ebfd07f5e8de28453"/>
          <w:r>
            <w:t>Gao, C., Feng, Y., Tong, X., Lei, Z., Chen, S., &amp; Zhai, S. (2020). Modeling urban growth using spatially heterogeneous cellular automata models: Comparison of spatial lag, spatial error and GWR.</w:t>
          </w:r>
          <w:bookmarkEnd w:id="32"/>
          <w:r>
            <w:t xml:space="preserve"> </w:t>
          </w:r>
          <w:r w:rsidRPr="009F20B2">
            <w:rPr>
              <w:i/>
            </w:rPr>
            <w:t>Computers, Environment and Urban Systems</w:t>
          </w:r>
          <w:r w:rsidRPr="009F20B2">
            <w:t xml:space="preserve">, </w:t>
          </w:r>
          <w:r w:rsidRPr="009F20B2">
            <w:rPr>
              <w:i/>
            </w:rPr>
            <w:t>81</w:t>
          </w:r>
          <w:r w:rsidRPr="009F20B2">
            <w:t>, 101459.</w:t>
          </w:r>
        </w:p>
        <w:p w14:paraId="2E454DCC" w14:textId="77777777" w:rsidR="009F20B2" w:rsidRDefault="009F20B2" w:rsidP="009F20B2">
          <w:pPr>
            <w:pStyle w:val="CitaviBibliographyEntry"/>
          </w:pPr>
          <w:bookmarkStart w:id="33" w:name="_CTVL001262a848bdfc2419dbb87c5a765ec735e"/>
          <w:r>
            <w:t>Gorelick, N., Hancher, M., Dixon, M., Ilyushchenko, S., Thau, D., &amp; Moore, R. (2017). Google Earth Engine: Planetary-scale geospatial analysis for everyone.</w:t>
          </w:r>
          <w:bookmarkEnd w:id="33"/>
          <w:r>
            <w:t xml:space="preserve"> </w:t>
          </w:r>
          <w:r w:rsidRPr="009F20B2">
            <w:rPr>
              <w:i/>
            </w:rPr>
            <w:t>Remote Sensing of Environment</w:t>
          </w:r>
          <w:r w:rsidRPr="009F20B2">
            <w:t xml:space="preserve">, </w:t>
          </w:r>
          <w:r w:rsidRPr="009F20B2">
            <w:rPr>
              <w:i/>
            </w:rPr>
            <w:t>202</w:t>
          </w:r>
          <w:r w:rsidRPr="009F20B2">
            <w:t>. https://www.sciencedirect.com/science/article/pii/s0034425717302900.</w:t>
          </w:r>
        </w:p>
        <w:p w14:paraId="080BCCE8" w14:textId="77777777" w:rsidR="009F20B2" w:rsidRDefault="009F20B2" w:rsidP="009F20B2">
          <w:pPr>
            <w:pStyle w:val="CitaviBibliographyEntry"/>
          </w:pPr>
          <w:bookmarkStart w:id="34" w:name="_CTVL001134dddc971444142950efe218c517c4f"/>
          <w:r>
            <w:t>Gunning, D., Stefik, M., Choi, J., Miller, T., Stumpf, S., &amp; Yang, G.-Z. (2019). XAI-Explainable artificial intelligence.</w:t>
          </w:r>
          <w:bookmarkEnd w:id="34"/>
          <w:r>
            <w:t xml:space="preserve"> </w:t>
          </w:r>
          <w:r w:rsidRPr="009F20B2">
            <w:rPr>
              <w:i/>
            </w:rPr>
            <w:t>Science robotics</w:t>
          </w:r>
          <w:r w:rsidRPr="009F20B2">
            <w:t xml:space="preserve">, </w:t>
          </w:r>
          <w:r w:rsidRPr="009F20B2">
            <w:rPr>
              <w:i/>
            </w:rPr>
            <w:t>4</w:t>
          </w:r>
          <w:r w:rsidRPr="009F20B2">
            <w:t>.</w:t>
          </w:r>
        </w:p>
        <w:p w14:paraId="5FCAFEE2" w14:textId="77777777" w:rsidR="009F20B2" w:rsidRDefault="009F20B2" w:rsidP="009F20B2">
          <w:pPr>
            <w:pStyle w:val="CitaviBibliographyEntry"/>
          </w:pPr>
          <w:bookmarkStart w:id="35" w:name="_CTVL001e7e9ce3f4e544cc6bf2ba6c82014a0fd"/>
          <w:r>
            <w:t>Hoekstra, A.Y., Buurman, J., &amp; van Ginkel, K.C.H. (2018). Urban water security: A review.</w:t>
          </w:r>
          <w:bookmarkEnd w:id="35"/>
          <w:r>
            <w:t xml:space="preserve"> </w:t>
          </w:r>
          <w:r w:rsidRPr="009F20B2">
            <w:rPr>
              <w:i/>
            </w:rPr>
            <w:t>Environmental Research Letters</w:t>
          </w:r>
          <w:r w:rsidRPr="009F20B2">
            <w:t xml:space="preserve">, </w:t>
          </w:r>
          <w:r w:rsidRPr="009F20B2">
            <w:rPr>
              <w:i/>
            </w:rPr>
            <w:t>13</w:t>
          </w:r>
          <w:r w:rsidRPr="009F20B2">
            <w:t>, 53002.</w:t>
          </w:r>
        </w:p>
        <w:p w14:paraId="1E8486D0" w14:textId="77777777" w:rsidR="009F20B2" w:rsidRDefault="009F20B2" w:rsidP="009F20B2">
          <w:pPr>
            <w:pStyle w:val="CitaviBibliographyEntry"/>
          </w:pPr>
          <w:bookmarkStart w:id="36" w:name="_CTVL001a45bf0c43e814177b1fd3c80823c483a"/>
          <w:r>
            <w:t>Ioffe, S., &amp; Szegedy, C. (2015). Batch Normalization: Accelerating Deep Network Training by Reducing Internal Covariate Shift.</w:t>
          </w:r>
          <w:bookmarkEnd w:id="36"/>
          <w:r>
            <w:t xml:space="preserve"> </w:t>
          </w:r>
          <w:r w:rsidRPr="009F20B2">
            <w:rPr>
              <w:i/>
            </w:rPr>
            <w:t>International Conference on Machine Learning</w:t>
          </w:r>
          <w:r w:rsidRPr="009F20B2">
            <w:t>. http://proceedings.mlr.press/v37/ioffe15.html.</w:t>
          </w:r>
        </w:p>
        <w:p w14:paraId="291056D9" w14:textId="77777777" w:rsidR="009F20B2" w:rsidRDefault="009F20B2" w:rsidP="009F20B2">
          <w:pPr>
            <w:pStyle w:val="CitaviBibliographyEntry"/>
          </w:pPr>
          <w:bookmarkStart w:id="37" w:name="_CTVL001e7fa7217cc4740778b6b2e14c1785ee5"/>
          <w:r>
            <w:t>Ji, S., Wei, S., &amp; Lu, M. (2019). A scale robust convolutional neural network for automatic building extraction from aerial and satellite imagery.</w:t>
          </w:r>
          <w:bookmarkEnd w:id="37"/>
          <w:r>
            <w:t xml:space="preserve"> </w:t>
          </w:r>
          <w:r w:rsidRPr="009F20B2">
            <w:rPr>
              <w:i/>
            </w:rPr>
            <w:t>International Journal of Remote Sensing</w:t>
          </w:r>
          <w:r w:rsidRPr="009F20B2">
            <w:t xml:space="preserve">, </w:t>
          </w:r>
          <w:r w:rsidRPr="009F20B2">
            <w:rPr>
              <w:i/>
            </w:rPr>
            <w:t>40</w:t>
          </w:r>
          <w:r w:rsidRPr="009F20B2">
            <w:t>, 3308–3322.</w:t>
          </w:r>
        </w:p>
        <w:p w14:paraId="46548070" w14:textId="77777777" w:rsidR="009F20B2" w:rsidRDefault="009F20B2" w:rsidP="009F20B2">
          <w:pPr>
            <w:pStyle w:val="CitaviBibliographyEntry"/>
          </w:pPr>
          <w:bookmarkStart w:id="38" w:name="_CTVL0011120ba86b7b643ff9d4d6c0cfc27cbbf"/>
          <w:r>
            <w:t>Jin, G., Chen, K., Wang, P., Guo, B., Dong, Y., &amp; Yang, J. (2019). Trade-offs in land-use competition and sustainable land development in the North China Plain.</w:t>
          </w:r>
          <w:bookmarkEnd w:id="38"/>
          <w:r>
            <w:t xml:space="preserve"> </w:t>
          </w:r>
          <w:r w:rsidRPr="009F20B2">
            <w:rPr>
              <w:i/>
            </w:rPr>
            <w:t>Technological Forecasting and Social Change</w:t>
          </w:r>
          <w:r w:rsidRPr="009F20B2">
            <w:t xml:space="preserve">, </w:t>
          </w:r>
          <w:r w:rsidRPr="009F20B2">
            <w:rPr>
              <w:i/>
            </w:rPr>
            <w:t>141</w:t>
          </w:r>
          <w:r w:rsidRPr="009F20B2">
            <w:t>, 36–46.</w:t>
          </w:r>
        </w:p>
        <w:p w14:paraId="335E4FDD" w14:textId="77777777" w:rsidR="009F20B2" w:rsidRDefault="009F20B2" w:rsidP="009F20B2">
          <w:pPr>
            <w:pStyle w:val="CitaviBibliographyEntry"/>
          </w:pPr>
          <w:bookmarkStart w:id="39" w:name="_CTVL0013d243002b2fb475f9a5d7804a934da6e"/>
          <w:r>
            <w:t>Kafy, A.-.A., Naim, M.N.H., Subramanyam, G., Faisal, A.-A., Ahmed, N.U., Rakib, A.A., Kona, M.A., &amp; Sattar, G.S. (2021). Cellular Automata approach in dynamic modelling of land cover changes using RapidEye images in Dhaka, Bangladesh.</w:t>
          </w:r>
          <w:bookmarkEnd w:id="39"/>
          <w:r>
            <w:t xml:space="preserve"> </w:t>
          </w:r>
          <w:r w:rsidRPr="009F20B2">
            <w:rPr>
              <w:i/>
            </w:rPr>
            <w:t>Environmental Challenges</w:t>
          </w:r>
          <w:r w:rsidRPr="009F20B2">
            <w:t xml:space="preserve">, </w:t>
          </w:r>
          <w:r w:rsidRPr="009F20B2">
            <w:rPr>
              <w:i/>
            </w:rPr>
            <w:t>4</w:t>
          </w:r>
          <w:r w:rsidRPr="009F20B2">
            <w:t>, 100084.</w:t>
          </w:r>
        </w:p>
        <w:p w14:paraId="253A354D" w14:textId="77777777" w:rsidR="009F20B2" w:rsidRDefault="009F20B2" w:rsidP="009F20B2">
          <w:pPr>
            <w:pStyle w:val="CitaviBibliographyEntry"/>
          </w:pPr>
          <w:bookmarkStart w:id="40" w:name="_CTVL00133065869e2274292b91a4cee7fb5659f"/>
          <w:r>
            <w:t>Kapinchev, K., Bradu, A., Barnes, F., &amp; Podoleanu, A. (2015). GPU implementation of cross-correlation for image generation in real time, 1–6.</w:t>
          </w:r>
        </w:p>
        <w:p w14:paraId="1DE1B58B" w14:textId="77777777" w:rsidR="009F20B2" w:rsidRDefault="009F20B2" w:rsidP="009F20B2">
          <w:pPr>
            <w:pStyle w:val="CitaviBibliographyEntry"/>
          </w:pPr>
          <w:bookmarkStart w:id="41" w:name="_CTVL001f3cc61a19cc140ca88587e52a0346af7"/>
          <w:bookmarkEnd w:id="40"/>
          <w:r>
            <w:lastRenderedPageBreak/>
            <w:t>Kipfer, S. (2018). Pushing the limits of urban research: Urbanization, pipelines and counter-colonial politics.</w:t>
          </w:r>
          <w:bookmarkEnd w:id="41"/>
          <w:r>
            <w:t xml:space="preserve"> </w:t>
          </w:r>
          <w:r w:rsidRPr="009F20B2">
            <w:rPr>
              <w:i/>
            </w:rPr>
            <w:t>Environment and Planning D: Society and Space</w:t>
          </w:r>
          <w:r w:rsidRPr="009F20B2">
            <w:t xml:space="preserve">, </w:t>
          </w:r>
          <w:r w:rsidRPr="009F20B2">
            <w:rPr>
              <w:i/>
            </w:rPr>
            <w:t>36</w:t>
          </w:r>
          <w:r w:rsidRPr="009F20B2">
            <w:t>, 474–493.</w:t>
          </w:r>
        </w:p>
        <w:p w14:paraId="471297CF" w14:textId="77777777" w:rsidR="009F20B2" w:rsidRDefault="009F20B2" w:rsidP="009F20B2">
          <w:pPr>
            <w:pStyle w:val="CitaviBibliographyEntry"/>
          </w:pPr>
          <w:bookmarkStart w:id="42" w:name="_CTVL001dcc8cb9e58f243b9861e9e56d093d82c"/>
          <w:r>
            <w:t>Krizhevsky, A., Sutskever, I., &amp; Hinton, G.E. (2017). ImageNet classification with deep convolutional neural networks.</w:t>
          </w:r>
          <w:bookmarkEnd w:id="42"/>
          <w:r>
            <w:t xml:space="preserve"> </w:t>
          </w:r>
          <w:r w:rsidRPr="009F20B2">
            <w:rPr>
              <w:i/>
            </w:rPr>
            <w:t>Communications of the ACM</w:t>
          </w:r>
          <w:r w:rsidRPr="009F20B2">
            <w:t xml:space="preserve">, </w:t>
          </w:r>
          <w:r w:rsidRPr="009F20B2">
            <w:rPr>
              <w:i/>
            </w:rPr>
            <w:t>60</w:t>
          </w:r>
          <w:r w:rsidRPr="009F20B2">
            <w:t>, 84–90.</w:t>
          </w:r>
        </w:p>
        <w:p w14:paraId="389B84E1" w14:textId="77777777" w:rsidR="009F20B2" w:rsidRDefault="009F20B2" w:rsidP="009F20B2">
          <w:pPr>
            <w:pStyle w:val="CitaviBibliographyEntry"/>
          </w:pPr>
          <w:bookmarkStart w:id="43" w:name="_CTVL001dd0652f50a84406fa5f6c693c8a42b99"/>
          <w:r>
            <w:t>Li, X., Gong, P., Le Yu, &amp; Hu, T. (2017). A segment derived patch-based logistic cellular automata for urban growth modeling with heuristic rules.</w:t>
          </w:r>
          <w:bookmarkEnd w:id="43"/>
          <w:r>
            <w:t xml:space="preserve"> </w:t>
          </w:r>
          <w:r w:rsidRPr="009F20B2">
            <w:rPr>
              <w:i/>
            </w:rPr>
            <w:t>Computers, Environment and Urban Systems</w:t>
          </w:r>
          <w:r w:rsidRPr="009F20B2">
            <w:t xml:space="preserve">, </w:t>
          </w:r>
          <w:r w:rsidRPr="009F20B2">
            <w:rPr>
              <w:i/>
            </w:rPr>
            <w:t>65</w:t>
          </w:r>
          <w:r w:rsidRPr="009F20B2">
            <w:t>, 140–149.</w:t>
          </w:r>
        </w:p>
        <w:p w14:paraId="0B843F58" w14:textId="77777777" w:rsidR="009F20B2" w:rsidRDefault="009F20B2" w:rsidP="009F20B2">
          <w:pPr>
            <w:pStyle w:val="CitaviBibliographyEntry"/>
          </w:pPr>
          <w:bookmarkStart w:id="44" w:name="_CTVL001ec32847920794dfc9617e448ffbe841f"/>
          <w:r>
            <w:t>Liu, Y., Batty, M., Wang, S., &amp; Corcoran, J. (2021). Modelling urban change with cellular automata: Contemporary issues and future research directions.</w:t>
          </w:r>
          <w:bookmarkEnd w:id="44"/>
          <w:r>
            <w:t xml:space="preserve"> </w:t>
          </w:r>
          <w:r w:rsidRPr="009F20B2">
            <w:rPr>
              <w:i/>
            </w:rPr>
            <w:t>Progress in human geography</w:t>
          </w:r>
          <w:r w:rsidRPr="009F20B2">
            <w:t xml:space="preserve">, </w:t>
          </w:r>
          <w:r w:rsidRPr="009F20B2">
            <w:rPr>
              <w:i/>
            </w:rPr>
            <w:t>45</w:t>
          </w:r>
          <w:r w:rsidRPr="009F20B2">
            <w:t>, 3–24.</w:t>
          </w:r>
        </w:p>
        <w:p w14:paraId="3356C7AA" w14:textId="77777777" w:rsidR="009F20B2" w:rsidRDefault="009F20B2" w:rsidP="009F20B2">
          <w:pPr>
            <w:pStyle w:val="CitaviBibliographyEntry"/>
          </w:pPr>
          <w:bookmarkStart w:id="45" w:name="_CTVL00168b89d630e6d422694d0298cacb194ed"/>
          <w:r>
            <w:t>Long, J., Shelhamer, E., &amp; Darrell, T. (2015). Fully convolutional networks for semantic segmentation, 3431–3440.</w:t>
          </w:r>
        </w:p>
        <w:p w14:paraId="5083F533" w14:textId="77777777" w:rsidR="009F20B2" w:rsidRDefault="009F20B2" w:rsidP="009F20B2">
          <w:pPr>
            <w:pStyle w:val="CitaviBibliographyEntry"/>
          </w:pPr>
          <w:bookmarkStart w:id="46" w:name="_CTVL00108a15b148e534401bad7ec8a7d8a8c9d"/>
          <w:bookmarkEnd w:id="45"/>
          <w:r>
            <w:t>Mansour, S., Al-Belushi, M., &amp; Al-Awadhi, T. (2020). Monitoring land use and land cover changes in the mountainous cities of Oman using GIS and CA-Markov modelling techniques.</w:t>
          </w:r>
          <w:bookmarkEnd w:id="46"/>
          <w:r>
            <w:t xml:space="preserve"> </w:t>
          </w:r>
          <w:r w:rsidRPr="009F20B2">
            <w:rPr>
              <w:i/>
            </w:rPr>
            <w:t>Land use policy</w:t>
          </w:r>
          <w:r w:rsidRPr="009F20B2">
            <w:t xml:space="preserve">, </w:t>
          </w:r>
          <w:r w:rsidRPr="009F20B2">
            <w:rPr>
              <w:i/>
            </w:rPr>
            <w:t>91</w:t>
          </w:r>
          <w:r w:rsidRPr="009F20B2">
            <w:t>, 104414.</w:t>
          </w:r>
        </w:p>
        <w:p w14:paraId="60F15546" w14:textId="77777777" w:rsidR="009F20B2" w:rsidRDefault="009F20B2" w:rsidP="009F20B2">
          <w:pPr>
            <w:pStyle w:val="CitaviBibliographyEntry"/>
          </w:pPr>
          <w:bookmarkStart w:id="47" w:name="_CTVL001e99905c045334518bd7e9117ab3a3cf3"/>
          <w:r>
            <w:t>McGarigal, K., &amp; Marks, B.J. (1995).</w:t>
          </w:r>
          <w:bookmarkEnd w:id="47"/>
          <w:r>
            <w:t xml:space="preserve"> </w:t>
          </w:r>
          <w:r w:rsidRPr="009F20B2">
            <w:rPr>
              <w:i/>
            </w:rPr>
            <w:t xml:space="preserve">FRAGSTATS: spatial pattern analysis program for quantifying landscape structure. Spatial Pattern Analysis Program for Quantifying Landscape Structure. </w:t>
          </w:r>
          <w:r w:rsidRPr="009F20B2">
            <w:t>Portland, OR: U.S. Department of Agriculture, Forest Service, Pacific Northwest Research Station.</w:t>
          </w:r>
        </w:p>
        <w:p w14:paraId="79736391" w14:textId="77777777" w:rsidR="009F20B2" w:rsidRDefault="009F20B2" w:rsidP="009F20B2">
          <w:pPr>
            <w:pStyle w:val="CitaviBibliographyEntry"/>
          </w:pPr>
          <w:bookmarkStart w:id="48" w:name="_CTVL001ca6b9b4edc2c4322b09fb1757d9246f9"/>
          <w:r>
            <w:t>Motlagh, Z.K., Lotfi, A., Pourmanafi, S., Ahmadizadeh, S., &amp; Soffianian, A. (2020). Spatial modeling of land-use change in a rapidly urbanizing landscape in central Iran: integration of remote sensing, CA-Markov, and landscape metrics.</w:t>
          </w:r>
          <w:bookmarkEnd w:id="48"/>
          <w:r>
            <w:t xml:space="preserve"> </w:t>
          </w:r>
          <w:r w:rsidRPr="009F20B2">
            <w:rPr>
              <w:i/>
            </w:rPr>
            <w:t>Environmental monitoring and assessment</w:t>
          </w:r>
          <w:r w:rsidRPr="009F20B2">
            <w:t xml:space="preserve">, </w:t>
          </w:r>
          <w:r w:rsidRPr="009F20B2">
            <w:rPr>
              <w:i/>
            </w:rPr>
            <w:t>192</w:t>
          </w:r>
          <w:r w:rsidRPr="009F20B2">
            <w:t>, 695.</w:t>
          </w:r>
        </w:p>
        <w:p w14:paraId="7F9488D1" w14:textId="77777777" w:rsidR="009F20B2" w:rsidRDefault="009F20B2" w:rsidP="009F20B2">
          <w:pPr>
            <w:pStyle w:val="CitaviBibliographyEntry"/>
          </w:pPr>
          <w:bookmarkStart w:id="49" w:name="_CTVL001ce86057dd9e748b09465ec3575046582"/>
          <w:r>
            <w:t>Murray, N., &amp; Perronnin, F. (2014). Generalized Max Pooling.</w:t>
          </w:r>
        </w:p>
        <w:p w14:paraId="3DDEE02B" w14:textId="77777777" w:rsidR="009F20B2" w:rsidRDefault="009F20B2" w:rsidP="009F20B2">
          <w:pPr>
            <w:pStyle w:val="CitaviBibliographyEntry"/>
          </w:pPr>
          <w:bookmarkStart w:id="50" w:name="_CTVL0018e32eb4a56eb4c28a3db3f3e38e41e5e"/>
          <w:bookmarkEnd w:id="49"/>
          <w:r>
            <w:t>Mustafa, A., Cools, M., Saadi, I., &amp; Teller, J. (2017). Coupling agent-based, cellular automata and logistic regression into a hybrid urban expansion model (HUEM).</w:t>
          </w:r>
          <w:bookmarkEnd w:id="50"/>
          <w:r>
            <w:t xml:space="preserve"> </w:t>
          </w:r>
          <w:r w:rsidRPr="009F20B2">
            <w:rPr>
              <w:i/>
            </w:rPr>
            <w:t>Land use policy</w:t>
          </w:r>
          <w:r w:rsidRPr="009F20B2">
            <w:t xml:space="preserve">, </w:t>
          </w:r>
          <w:r w:rsidRPr="009F20B2">
            <w:rPr>
              <w:i/>
            </w:rPr>
            <w:t>69</w:t>
          </w:r>
          <w:r w:rsidRPr="009F20B2">
            <w:t>, 529–540.</w:t>
          </w:r>
        </w:p>
        <w:p w14:paraId="77C1BBEC" w14:textId="77777777" w:rsidR="009F20B2" w:rsidRDefault="009F20B2" w:rsidP="009F20B2">
          <w:pPr>
            <w:pStyle w:val="CitaviBibliographyEntry"/>
          </w:pPr>
          <w:bookmarkStart w:id="51" w:name="_CTVL0017ab775d2874946689e1f319680796ba2"/>
          <w:r>
            <w:t>Mustafa, A., Heppenstall, A., Omrani, H., Saadi, I., Cools, M., &amp; Teller, J. (2018). Modelling built-up expansion and densification with multinomial logistic regression, cellular automata and genetic algorithm.</w:t>
          </w:r>
          <w:bookmarkEnd w:id="51"/>
          <w:r>
            <w:t xml:space="preserve"> </w:t>
          </w:r>
          <w:r w:rsidRPr="009F20B2">
            <w:rPr>
              <w:i/>
            </w:rPr>
            <w:t>Computers, Environment and Urban Systems</w:t>
          </w:r>
          <w:r w:rsidRPr="009F20B2">
            <w:t xml:space="preserve">, </w:t>
          </w:r>
          <w:r w:rsidRPr="009F20B2">
            <w:rPr>
              <w:i/>
            </w:rPr>
            <w:t>67</w:t>
          </w:r>
          <w:r w:rsidRPr="009F20B2">
            <w:t>, 147–156.</w:t>
          </w:r>
        </w:p>
        <w:p w14:paraId="7A571E18" w14:textId="77777777" w:rsidR="009F20B2" w:rsidRDefault="009F20B2" w:rsidP="009F20B2">
          <w:pPr>
            <w:pStyle w:val="CitaviBibliographyEntry"/>
          </w:pPr>
          <w:bookmarkStart w:id="52" w:name="_CTVL001ca0984bcf64b4449b1a252bcd87d7636"/>
          <w:r>
            <w:t>National Bureau of Statistics of China (2019a). Announcement of the 2019 grain output. http://www.gov.cn/xinwen/2019-12/07/content_5459250.htm.</w:t>
          </w:r>
        </w:p>
        <w:p w14:paraId="7E108E42" w14:textId="77777777" w:rsidR="009F20B2" w:rsidRDefault="009F20B2" w:rsidP="009F20B2">
          <w:pPr>
            <w:pStyle w:val="CitaviBibliographyEntry"/>
          </w:pPr>
          <w:bookmarkStart w:id="53" w:name="_CTVL001c35bf2e7c2534658b4761d0a31513e14"/>
          <w:bookmarkEnd w:id="52"/>
          <w:r>
            <w:t>National Bureau of Statistics of China (2019b).</w:t>
          </w:r>
          <w:bookmarkEnd w:id="53"/>
          <w:r>
            <w:t xml:space="preserve"> </w:t>
          </w:r>
          <w:r w:rsidRPr="009F20B2">
            <w:rPr>
              <w:i/>
            </w:rPr>
            <w:t xml:space="preserve">China Statistical Yearbook. </w:t>
          </w:r>
          <w:r w:rsidRPr="009F20B2">
            <w:t>Beijing, China: China Statistics Press.</w:t>
          </w:r>
        </w:p>
        <w:p w14:paraId="4DA23132" w14:textId="77777777" w:rsidR="009F20B2" w:rsidRDefault="009F20B2" w:rsidP="009F20B2">
          <w:pPr>
            <w:pStyle w:val="CitaviBibliographyEntry"/>
          </w:pPr>
          <w:bookmarkStart w:id="54" w:name="_CTVL0011c7f030141cf4d219d0117aed6b7c60a"/>
          <w:r>
            <w:t>Newland, C.P., Zecchin, A.C., Maier, H.R., Newman, J.P., &amp; van Delden, H. (2018). Empirically derived method and software for semi-automatic calibration of Cellular Automata land-use models.</w:t>
          </w:r>
          <w:bookmarkEnd w:id="54"/>
          <w:r>
            <w:t xml:space="preserve"> </w:t>
          </w:r>
          <w:r w:rsidRPr="009F20B2">
            <w:rPr>
              <w:i/>
            </w:rPr>
            <w:t>Environmental Modelling &amp; Software</w:t>
          </w:r>
          <w:r w:rsidRPr="009F20B2">
            <w:t xml:space="preserve">, </w:t>
          </w:r>
          <w:r w:rsidRPr="009F20B2">
            <w:rPr>
              <w:i/>
            </w:rPr>
            <w:t>108</w:t>
          </w:r>
          <w:r w:rsidRPr="009F20B2">
            <w:t>, 208–239.</w:t>
          </w:r>
        </w:p>
        <w:p w14:paraId="29EBC9B1" w14:textId="77777777" w:rsidR="009F20B2" w:rsidRDefault="009F20B2" w:rsidP="009F20B2">
          <w:pPr>
            <w:pStyle w:val="CitaviBibliographyEntry"/>
          </w:pPr>
          <w:bookmarkStart w:id="55" w:name="_CTVL0012ee35f0a07014e2a81f037dca85be3a3"/>
          <w:r>
            <w:t>Nezla, N.A., Mithun Haridas, T.P., &amp; Supriya, M.H. (2021). Semantic Segmentation of Underwater Images using UNet architecture based Deep Convolutional Encoder Decoder Model, 28–33.</w:t>
          </w:r>
        </w:p>
        <w:p w14:paraId="669C1E89" w14:textId="77777777" w:rsidR="009F20B2" w:rsidRDefault="009F20B2" w:rsidP="009F20B2">
          <w:pPr>
            <w:pStyle w:val="CitaviBibliographyEntry"/>
          </w:pPr>
          <w:bookmarkStart w:id="56" w:name="_CTVL001fd60c8239e0a414c8aca35d696548b2f"/>
          <w:bookmarkEnd w:id="55"/>
          <w:r>
            <w:t>Peng, K., Jiang, W., Deng, Y., Liu, Y., Wu, Z., &amp; Chen, Z. (2020). Simulating wetland changes under different scenarios based on integrating the random forest and CLUE-S models: A case study of Wuhan Urban Agglomeration.</w:t>
          </w:r>
          <w:bookmarkEnd w:id="56"/>
          <w:r>
            <w:t xml:space="preserve"> </w:t>
          </w:r>
          <w:r w:rsidRPr="009F20B2">
            <w:rPr>
              <w:i/>
            </w:rPr>
            <w:t>Ecological Indicators</w:t>
          </w:r>
          <w:r w:rsidRPr="009F20B2">
            <w:t xml:space="preserve">, </w:t>
          </w:r>
          <w:r w:rsidRPr="009F20B2">
            <w:rPr>
              <w:i/>
            </w:rPr>
            <w:t>117</w:t>
          </w:r>
          <w:r w:rsidRPr="009F20B2">
            <w:t>, 106671.</w:t>
          </w:r>
        </w:p>
        <w:p w14:paraId="0BFB3AD8" w14:textId="77777777" w:rsidR="009F20B2" w:rsidRDefault="009F20B2" w:rsidP="009F20B2">
          <w:pPr>
            <w:pStyle w:val="CitaviBibliographyEntry"/>
          </w:pPr>
          <w:bookmarkStart w:id="57" w:name="_CTVL00184631c7f32c147ae82930c0a00aa8fc2"/>
          <w:r>
            <w:rPr>
              <w:rFonts w:hint="eastAsia"/>
            </w:rPr>
            <w:t>Planillo, A., Kramer</w:t>
          </w:r>
          <w:r>
            <w:rPr>
              <w:rFonts w:hint="eastAsia"/>
            </w:rPr>
            <w:t>‐</w:t>
          </w:r>
          <w:r>
            <w:rPr>
              <w:rFonts w:hint="eastAsia"/>
            </w:rPr>
            <w:t>Schadt, S., Buchholz, S., Gras, P., Lippe, M. von der, &amp; Radchuk, V. (2021). Arthropod abundance modulates bird community responses to urbanization.</w:t>
          </w:r>
          <w:bookmarkEnd w:id="57"/>
          <w:r>
            <w:rPr>
              <w:rFonts w:hint="eastAsia"/>
            </w:rPr>
            <w:t xml:space="preserve"> </w:t>
          </w:r>
          <w:r w:rsidRPr="009F20B2">
            <w:rPr>
              <w:i/>
            </w:rPr>
            <w:t>Diversity and Distributions</w:t>
          </w:r>
          <w:r w:rsidRPr="009F20B2">
            <w:t xml:space="preserve">, </w:t>
          </w:r>
          <w:r w:rsidRPr="009F20B2">
            <w:rPr>
              <w:i/>
            </w:rPr>
            <w:t>27</w:t>
          </w:r>
          <w:r w:rsidRPr="009F20B2">
            <w:t>, 34–49.</w:t>
          </w:r>
        </w:p>
        <w:p w14:paraId="446FABCD" w14:textId="77777777" w:rsidR="009F20B2" w:rsidRDefault="009F20B2" w:rsidP="009F20B2">
          <w:pPr>
            <w:pStyle w:val="CitaviBibliographyEntry"/>
          </w:pPr>
          <w:bookmarkStart w:id="58" w:name="_CTVL00177fb736feabc425bbba663969c1c7c0b"/>
          <w:r>
            <w:t xml:space="preserve">Pontius, R.G., Boersma, W., Castella, J.-C., Clarke, K., Nijs, T. de, Dietzel, C., Duan, Z., Fotsing, E., Goldstein, N., Kok, K., Koomen, E., Lippitt, C.D., McConnell, W., Mohd Sood, A., Pijanowski, B., Pithadia, S., Sweeney, S., Trung, T.N., Veldkamp, A.T., &amp; Verburg, P.H. (2008). Comparing the </w:t>
          </w:r>
          <w:r>
            <w:lastRenderedPageBreak/>
            <w:t>input, output, and validation maps for several models of land change.</w:t>
          </w:r>
          <w:bookmarkEnd w:id="58"/>
          <w:r>
            <w:t xml:space="preserve"> </w:t>
          </w:r>
          <w:r w:rsidRPr="009F20B2">
            <w:rPr>
              <w:i/>
            </w:rPr>
            <w:t>The Annals of Regional Science</w:t>
          </w:r>
          <w:r w:rsidRPr="009F20B2">
            <w:t xml:space="preserve">, </w:t>
          </w:r>
          <w:r w:rsidRPr="009F20B2">
            <w:rPr>
              <w:i/>
            </w:rPr>
            <w:t>42</w:t>
          </w:r>
          <w:r w:rsidRPr="009F20B2">
            <w:t>, 11–37.</w:t>
          </w:r>
        </w:p>
        <w:p w14:paraId="44D17A27" w14:textId="77777777" w:rsidR="009F20B2" w:rsidRDefault="009F20B2" w:rsidP="009F20B2">
          <w:pPr>
            <w:pStyle w:val="CitaviBibliographyEntry"/>
          </w:pPr>
          <w:bookmarkStart w:id="59" w:name="_CTVL0012e6899c2b8314eada7bea47d177d6f36"/>
          <w:r>
            <w:t>Qian, Y., Xing, W., Guan, X., Yang, T., &amp; Wu, H. (2020). Coupling cellular automata with area partitioning and spatiotemporal convolution for dynamic land use change simulation.</w:t>
          </w:r>
          <w:bookmarkEnd w:id="59"/>
          <w:r>
            <w:t xml:space="preserve"> </w:t>
          </w:r>
          <w:r w:rsidRPr="009F20B2">
            <w:rPr>
              <w:i/>
            </w:rPr>
            <w:t>The Science of the total environment</w:t>
          </w:r>
          <w:r w:rsidRPr="009F20B2">
            <w:t xml:space="preserve">, </w:t>
          </w:r>
          <w:r w:rsidRPr="009F20B2">
            <w:rPr>
              <w:i/>
            </w:rPr>
            <w:t>722</w:t>
          </w:r>
          <w:r w:rsidRPr="009F20B2">
            <w:t>, 137738.</w:t>
          </w:r>
        </w:p>
        <w:p w14:paraId="7AE9EF66" w14:textId="77777777" w:rsidR="009F20B2" w:rsidRDefault="009F20B2" w:rsidP="009F20B2">
          <w:pPr>
            <w:pStyle w:val="CitaviBibliographyEntry"/>
          </w:pPr>
          <w:bookmarkStart w:id="60" w:name="_CTVL001d593722c3d84452c8d7e39bbb23b0ead"/>
          <w:r>
            <w:t>Qiu, B., Li, H., Tang, Z., Chen, C., &amp; Berry, J. (2020). How cropland losses shaped by unbalanced urbanization process?</w:t>
          </w:r>
          <w:bookmarkEnd w:id="60"/>
          <w:r>
            <w:t xml:space="preserve"> </w:t>
          </w:r>
          <w:r w:rsidRPr="009F20B2">
            <w:rPr>
              <w:i/>
            </w:rPr>
            <w:t>Land use policy</w:t>
          </w:r>
          <w:r w:rsidRPr="009F20B2">
            <w:t xml:space="preserve">, </w:t>
          </w:r>
          <w:r w:rsidRPr="009F20B2">
            <w:rPr>
              <w:i/>
            </w:rPr>
            <w:t>96</w:t>
          </w:r>
          <w:r w:rsidRPr="009F20B2">
            <w:t>, 104715.</w:t>
          </w:r>
        </w:p>
        <w:p w14:paraId="46360DF4" w14:textId="77777777" w:rsidR="009F20B2" w:rsidRDefault="009F20B2" w:rsidP="009F20B2">
          <w:pPr>
            <w:pStyle w:val="CitaviBibliographyEntry"/>
          </w:pPr>
          <w:bookmarkStart w:id="61" w:name="_CTVL0013d8688b4afe94538bdae97647a22c77d"/>
          <w:r>
            <w:t>Reichstein, M., Camps-Valls, G., Stevens, B., Jung, M., Denzler, J., Carvalhais, N., &amp; Prabhat (2019). Deep learning and process understanding for data-driven Earth system science.</w:t>
          </w:r>
          <w:bookmarkEnd w:id="61"/>
          <w:r>
            <w:t xml:space="preserve"> </w:t>
          </w:r>
          <w:r w:rsidRPr="009F20B2">
            <w:rPr>
              <w:i/>
            </w:rPr>
            <w:t>Nature</w:t>
          </w:r>
          <w:r w:rsidRPr="009F20B2">
            <w:t xml:space="preserve">, </w:t>
          </w:r>
          <w:r w:rsidRPr="009F20B2">
            <w:rPr>
              <w:i/>
            </w:rPr>
            <w:t>566</w:t>
          </w:r>
          <w:r w:rsidRPr="009F20B2">
            <w:t>, 195–204.</w:t>
          </w:r>
        </w:p>
        <w:p w14:paraId="165230DF" w14:textId="77777777" w:rsidR="009F20B2" w:rsidRDefault="009F20B2" w:rsidP="009F20B2">
          <w:pPr>
            <w:pStyle w:val="CitaviBibliographyEntry"/>
          </w:pPr>
          <w:bookmarkStart w:id="62" w:name="_CTVL00182ddfddeb0da4c408dbdf9e51c213a17"/>
          <w:r>
            <w:t>Ronneberger, O., Fischer, P., &amp; Brox, T. (2015). U-Net: Convolutional Networks for Biomedical Image Segmentation,</w:t>
          </w:r>
          <w:bookmarkEnd w:id="62"/>
          <w:r>
            <w:t xml:space="preserve"> </w:t>
          </w:r>
          <w:r w:rsidRPr="009F20B2">
            <w:rPr>
              <w:i/>
            </w:rPr>
            <w:t>9351</w:t>
          </w:r>
          <w:r w:rsidRPr="009F20B2">
            <w:t>, 234–241.</w:t>
          </w:r>
        </w:p>
        <w:p w14:paraId="6F094008" w14:textId="77777777" w:rsidR="009F20B2" w:rsidRDefault="009F20B2" w:rsidP="009F20B2">
          <w:pPr>
            <w:pStyle w:val="CitaviBibliographyEntry"/>
          </w:pPr>
          <w:bookmarkStart w:id="63" w:name="_CTVL001bebcf747c222448eaa3aa4600eedbe82"/>
          <w:r>
            <w:t>Roodposhti, M.S., Aryal, J., &amp; Bryan, B.A. (2019). A novel algorithm for calculating transition potential in cellular automata models of land-use/cover change.</w:t>
          </w:r>
          <w:bookmarkEnd w:id="63"/>
          <w:r>
            <w:t xml:space="preserve"> </w:t>
          </w:r>
          <w:r w:rsidRPr="009F20B2">
            <w:rPr>
              <w:i/>
            </w:rPr>
            <w:t>Environmental Modelling &amp; Software</w:t>
          </w:r>
          <w:r w:rsidRPr="009F20B2">
            <w:t xml:space="preserve">, </w:t>
          </w:r>
          <w:r w:rsidRPr="009F20B2">
            <w:rPr>
              <w:i/>
            </w:rPr>
            <w:t>112</w:t>
          </w:r>
          <w:r w:rsidRPr="009F20B2">
            <w:t>, 70–81.</w:t>
          </w:r>
        </w:p>
        <w:p w14:paraId="747908A1" w14:textId="77777777" w:rsidR="009F20B2" w:rsidRDefault="009F20B2" w:rsidP="009F20B2">
          <w:pPr>
            <w:pStyle w:val="CitaviBibliographyEntry"/>
          </w:pPr>
          <w:bookmarkStart w:id="64" w:name="_CTVL001cb8c8558228a425e88a0ff5b82d0ccde"/>
          <w:r>
            <w:t>Roodposhti, M.S., Hewitt, R.J., &amp; Bryan, B.A. (2020). Towards automatic calibration of neighbourhood influence in cellular automata land-use models.</w:t>
          </w:r>
          <w:bookmarkEnd w:id="64"/>
          <w:r>
            <w:t xml:space="preserve"> </w:t>
          </w:r>
          <w:r w:rsidRPr="009F20B2">
            <w:rPr>
              <w:i/>
            </w:rPr>
            <w:t>Computers, Environment and Urban Systems</w:t>
          </w:r>
          <w:r w:rsidRPr="009F20B2">
            <w:t xml:space="preserve">, </w:t>
          </w:r>
          <w:r w:rsidRPr="009F20B2">
            <w:rPr>
              <w:i/>
            </w:rPr>
            <w:t>79</w:t>
          </w:r>
          <w:r w:rsidRPr="009F20B2">
            <w:t>, 101416.</w:t>
          </w:r>
        </w:p>
        <w:p w14:paraId="34716864" w14:textId="77777777" w:rsidR="009F20B2" w:rsidRDefault="009F20B2" w:rsidP="009F20B2">
          <w:pPr>
            <w:pStyle w:val="CitaviBibliographyEntry"/>
          </w:pPr>
          <w:bookmarkStart w:id="65" w:name="_CTVL00191229b48dff64de6acc761328b2ced8f"/>
          <w:r>
            <w:t>Ruiz Hernandez, I.E., &amp; Shi, W. (2018). A Random Forests classification method for urban land-use mapping integrating spatial metrics and texture analysis.</w:t>
          </w:r>
          <w:bookmarkEnd w:id="65"/>
          <w:r>
            <w:t xml:space="preserve"> </w:t>
          </w:r>
          <w:r w:rsidRPr="009F20B2">
            <w:rPr>
              <w:i/>
            </w:rPr>
            <w:t>International Journal of Remote Sensing</w:t>
          </w:r>
          <w:r w:rsidRPr="009F20B2">
            <w:t xml:space="preserve">, </w:t>
          </w:r>
          <w:r w:rsidRPr="009F20B2">
            <w:rPr>
              <w:i/>
            </w:rPr>
            <w:t>39</w:t>
          </w:r>
          <w:r w:rsidRPr="009F20B2">
            <w:t>, 1175–1198.</w:t>
          </w:r>
        </w:p>
        <w:p w14:paraId="298D0253" w14:textId="77777777" w:rsidR="009F20B2" w:rsidRDefault="009F20B2" w:rsidP="009F20B2">
          <w:pPr>
            <w:pStyle w:val="CitaviBibliographyEntry"/>
          </w:pPr>
          <w:bookmarkStart w:id="66" w:name="_CTVL001e888dc529cab4d41a4ddf857ce17d0fd"/>
          <w:r>
            <w:t>Shafizadeh-Moghadam, H., Asghari, A., Tayyebi, A., &amp; Taleai, M. (2017). Coupling machine learning, tree-based and statistical models with cellular automata to simulate urban growth.</w:t>
          </w:r>
          <w:bookmarkEnd w:id="66"/>
          <w:r>
            <w:t xml:space="preserve"> </w:t>
          </w:r>
          <w:r w:rsidRPr="009F20B2">
            <w:rPr>
              <w:i/>
            </w:rPr>
            <w:t>Computers, Environment and Urban Systems</w:t>
          </w:r>
          <w:r w:rsidRPr="009F20B2">
            <w:t xml:space="preserve">, </w:t>
          </w:r>
          <w:r w:rsidRPr="009F20B2">
            <w:rPr>
              <w:i/>
            </w:rPr>
            <w:t>64</w:t>
          </w:r>
          <w:r w:rsidRPr="009F20B2">
            <w:t>, 297–308.</w:t>
          </w:r>
        </w:p>
        <w:p w14:paraId="6BCDF5A7" w14:textId="77777777" w:rsidR="009F20B2" w:rsidRDefault="009F20B2" w:rsidP="009F20B2">
          <w:pPr>
            <w:pStyle w:val="CitaviBibliographyEntry"/>
          </w:pPr>
          <w:bookmarkStart w:id="67" w:name="_CTVL001d7f28624fda74ab7bb2f2dcef295cb33"/>
          <w:r>
            <w:t>Shaw, B.J., van Vliet, J., &amp; Verburg, P.H. (2020). The peri-urbanization of Europe: A systematic review of a multifaceted process.</w:t>
          </w:r>
          <w:bookmarkEnd w:id="67"/>
          <w:r>
            <w:t xml:space="preserve"> </w:t>
          </w:r>
          <w:r w:rsidRPr="009F20B2">
            <w:rPr>
              <w:i/>
            </w:rPr>
            <w:t>Landscape and Urban Planning</w:t>
          </w:r>
          <w:r w:rsidRPr="009F20B2">
            <w:t xml:space="preserve">, </w:t>
          </w:r>
          <w:r w:rsidRPr="009F20B2">
            <w:rPr>
              <w:i/>
            </w:rPr>
            <w:t>196</w:t>
          </w:r>
          <w:r w:rsidRPr="009F20B2">
            <w:t>, 103733.</w:t>
          </w:r>
        </w:p>
        <w:p w14:paraId="6C1026A2" w14:textId="77777777" w:rsidR="009F20B2" w:rsidRDefault="009F20B2" w:rsidP="009F20B2">
          <w:pPr>
            <w:pStyle w:val="CitaviBibliographyEntry"/>
          </w:pPr>
          <w:bookmarkStart w:id="68" w:name="_CTVL0012fe5968f0dba4b398e1e284bdfa22ddb"/>
          <w:r>
            <w:t>Singh, M., Kumar, B., Rao, S., Gill, S.S., Chattopadhyay, R., Nanjundiah, R.S., &amp; Niyogi, D. (2021). Deep learning for improved global precipitation in numerical weather prediction systems.</w:t>
          </w:r>
        </w:p>
        <w:p w14:paraId="27D11EA5" w14:textId="77777777" w:rsidR="009F20B2" w:rsidRDefault="009F20B2" w:rsidP="009F20B2">
          <w:pPr>
            <w:pStyle w:val="CitaviBibliographyEntry"/>
          </w:pPr>
          <w:bookmarkStart w:id="69" w:name="_CTVL0011d1dec32c2fc49e0904b17978060ca38"/>
          <w:bookmarkEnd w:id="68"/>
          <w:r>
            <w:t>Tong, X., &amp; Feng, Y. (2020). A review of assessment methods for cellular automata models of land-use change and urban growth.</w:t>
          </w:r>
          <w:bookmarkEnd w:id="69"/>
          <w:r>
            <w:t xml:space="preserve"> </w:t>
          </w:r>
          <w:r w:rsidRPr="009F20B2">
            <w:rPr>
              <w:i/>
            </w:rPr>
            <w:t>International Journal of Geographical Information Science</w:t>
          </w:r>
          <w:r w:rsidRPr="009F20B2">
            <w:t xml:space="preserve">, </w:t>
          </w:r>
          <w:r w:rsidRPr="009F20B2">
            <w:rPr>
              <w:i/>
            </w:rPr>
            <w:t>34</w:t>
          </w:r>
          <w:r w:rsidRPr="009F20B2">
            <w:t>, 866–898.</w:t>
          </w:r>
        </w:p>
        <w:p w14:paraId="087B5ADD" w14:textId="77777777" w:rsidR="009F20B2" w:rsidRDefault="009F20B2" w:rsidP="009F20B2">
          <w:pPr>
            <w:pStyle w:val="CitaviBibliographyEntry"/>
          </w:pPr>
          <w:bookmarkStart w:id="70" w:name="_CTVL001bac0905f8eb74a3c911374d735fa7ece"/>
          <w:r>
            <w:t>Tripathy, P., &amp; Kumar, A. (2019). Monitoring and modelling spatio-temporal urban growth of Delhi using Cellular Automata and geoinformatics.</w:t>
          </w:r>
          <w:bookmarkEnd w:id="70"/>
          <w:r>
            <w:t xml:space="preserve"> </w:t>
          </w:r>
          <w:r w:rsidRPr="009F20B2">
            <w:rPr>
              <w:i/>
            </w:rPr>
            <w:t>Cities</w:t>
          </w:r>
          <w:r w:rsidRPr="009F20B2">
            <w:t xml:space="preserve">, </w:t>
          </w:r>
          <w:r w:rsidRPr="009F20B2">
            <w:rPr>
              <w:i/>
            </w:rPr>
            <w:t>90</w:t>
          </w:r>
          <w:r w:rsidRPr="009F20B2">
            <w:t>, 52–63.</w:t>
          </w:r>
        </w:p>
        <w:p w14:paraId="30DAF5D8" w14:textId="77777777" w:rsidR="009F20B2" w:rsidRDefault="009F20B2" w:rsidP="009F20B2">
          <w:pPr>
            <w:pStyle w:val="CitaviBibliographyEntry"/>
          </w:pPr>
          <w:bookmarkStart w:id="71" w:name="_CTVL001524b6a1c81514324abdb2b947dac11ef"/>
          <w:r>
            <w:t>Valencia, V.H., Levin, G., &amp; Hansen, H.S. (2020). Modelling the spatial extent of urban growth using a cellular automata-based model: a case study for Quito, Ecuador.</w:t>
          </w:r>
          <w:bookmarkEnd w:id="71"/>
          <w:r>
            <w:t xml:space="preserve"> </w:t>
          </w:r>
          <w:r w:rsidRPr="009F20B2">
            <w:rPr>
              <w:i/>
            </w:rPr>
            <w:t>Geografisk Tidsskrift-Danish Journal of Geography</w:t>
          </w:r>
          <w:r w:rsidRPr="009F20B2">
            <w:t xml:space="preserve">, </w:t>
          </w:r>
          <w:r w:rsidRPr="009F20B2">
            <w:rPr>
              <w:i/>
            </w:rPr>
            <w:t>120</w:t>
          </w:r>
          <w:r w:rsidRPr="009F20B2">
            <w:t>, 156–173.</w:t>
          </w:r>
        </w:p>
        <w:p w14:paraId="5E8510CE" w14:textId="77777777" w:rsidR="009F20B2" w:rsidRDefault="009F20B2" w:rsidP="009F20B2">
          <w:pPr>
            <w:pStyle w:val="CitaviBibliographyEntry"/>
          </w:pPr>
          <w:bookmarkStart w:id="72" w:name="_CTVL0014a8a36f12df6438d9e586bc4273e1f5a"/>
          <w:r>
            <w:t>Wang, H., Guo, J., Zhang, B., &amp; Zeng, H. (2021a). Simulating urban land growth by incorporating historical information into a cellular automata model.</w:t>
          </w:r>
          <w:bookmarkEnd w:id="72"/>
          <w:r>
            <w:t xml:space="preserve"> </w:t>
          </w:r>
          <w:r w:rsidRPr="009F20B2">
            <w:rPr>
              <w:i/>
            </w:rPr>
            <w:t>Landscape and Urban Planning</w:t>
          </w:r>
          <w:r w:rsidRPr="009F20B2">
            <w:t xml:space="preserve">, </w:t>
          </w:r>
          <w:r w:rsidRPr="009F20B2">
            <w:rPr>
              <w:i/>
            </w:rPr>
            <w:t>214</w:t>
          </w:r>
          <w:r w:rsidRPr="009F20B2">
            <w:t>, 104168.</w:t>
          </w:r>
        </w:p>
        <w:p w14:paraId="512B0A78" w14:textId="77777777" w:rsidR="009F20B2" w:rsidRDefault="009F20B2" w:rsidP="009F20B2">
          <w:pPr>
            <w:pStyle w:val="CitaviBibliographyEntry"/>
          </w:pPr>
          <w:bookmarkStart w:id="73" w:name="_CTVL001260e6eb4777d4861a6ac630e36e7160d"/>
          <w:r>
            <w:t>Wang, J., Hadjikakou, M., &amp; Bryan, B.A. (2021b). Consistent, accurate, high resolution, long time-series mapping of built-up land in the North China Plain.</w:t>
          </w:r>
          <w:bookmarkEnd w:id="73"/>
          <w:r>
            <w:t xml:space="preserve"> </w:t>
          </w:r>
          <w:r w:rsidRPr="009F20B2">
            <w:rPr>
              <w:i/>
            </w:rPr>
            <w:t>GIScience &amp; Remote Sensing</w:t>
          </w:r>
          <w:r w:rsidRPr="009F20B2">
            <w:t xml:space="preserve">, </w:t>
          </w:r>
          <w:r w:rsidRPr="009F20B2">
            <w:rPr>
              <w:i/>
            </w:rPr>
            <w:t>58</w:t>
          </w:r>
          <w:r w:rsidRPr="009F20B2">
            <w:t>, 982–998.</w:t>
          </w:r>
        </w:p>
        <w:p w14:paraId="648FA7F2" w14:textId="77777777" w:rsidR="009F20B2" w:rsidRDefault="009F20B2" w:rsidP="009F20B2">
          <w:pPr>
            <w:pStyle w:val="CitaviBibliographyEntry"/>
          </w:pPr>
          <w:bookmarkStart w:id="74" w:name="_CTVL001cd24708f3dea4a0b9cd81874668bf6c6"/>
          <w:r>
            <w:t>Wang, R., Feng, Y., Wei, Y., Tong, X., Zhai, S., Zhou, Y., &amp; Wu, P. (2021c). A comparison of proximity and accessibility drivers in simulating dynamic urban growth.</w:t>
          </w:r>
          <w:bookmarkEnd w:id="74"/>
          <w:r>
            <w:t xml:space="preserve"> </w:t>
          </w:r>
          <w:r w:rsidRPr="009F20B2">
            <w:rPr>
              <w:i/>
            </w:rPr>
            <w:t>Transactions in GIS</w:t>
          </w:r>
          <w:r w:rsidRPr="009F20B2">
            <w:t xml:space="preserve">, </w:t>
          </w:r>
          <w:r w:rsidRPr="009F20B2">
            <w:rPr>
              <w:i/>
            </w:rPr>
            <w:t>25</w:t>
          </w:r>
          <w:r w:rsidRPr="009F20B2">
            <w:t>, 923–947.</w:t>
          </w:r>
        </w:p>
        <w:p w14:paraId="0F977643" w14:textId="77777777" w:rsidR="009F20B2" w:rsidRDefault="009F20B2" w:rsidP="009F20B2">
          <w:pPr>
            <w:pStyle w:val="CitaviBibliographyEntry"/>
          </w:pPr>
          <w:bookmarkStart w:id="75" w:name="_CTVL0019619eedebde64338a1171575c432152c"/>
          <w:r>
            <w:lastRenderedPageBreak/>
            <w:t>Xia, C., &amp; Zhang, B. (2021). Exploring the effects of partitioned transition rules upon urban growth simulation in a megacity region: a comparative study of cellular automata-based models in the Greater Wuhan Area.</w:t>
          </w:r>
          <w:bookmarkEnd w:id="75"/>
          <w:r>
            <w:t xml:space="preserve"> </w:t>
          </w:r>
          <w:r w:rsidRPr="009F20B2">
            <w:rPr>
              <w:i/>
            </w:rPr>
            <w:t>GIScience &amp; Remote Sensing</w:t>
          </w:r>
          <w:r w:rsidRPr="009F20B2">
            <w:t>, 1–24.</w:t>
          </w:r>
        </w:p>
        <w:p w14:paraId="435E4966" w14:textId="77777777" w:rsidR="009F20B2" w:rsidRDefault="009F20B2" w:rsidP="009F20B2">
          <w:pPr>
            <w:pStyle w:val="CitaviBibliographyEntry"/>
          </w:pPr>
          <w:bookmarkStart w:id="76" w:name="_CTVL001c5af400da2fd45718639781b57c8b886"/>
          <w:r>
            <w:t>Xing, W., Qian, Y., Guan, X., Yang, T., &amp; Wu, H. (2020). A novel cellular automata model integrated with deep learning for dynamic spatio-temporal land use change simulation.</w:t>
          </w:r>
          <w:bookmarkEnd w:id="76"/>
          <w:r>
            <w:t xml:space="preserve"> </w:t>
          </w:r>
          <w:r w:rsidRPr="009F20B2">
            <w:rPr>
              <w:i/>
            </w:rPr>
            <w:t>Computers &amp; Geosciences</w:t>
          </w:r>
          <w:r w:rsidRPr="009F20B2">
            <w:t xml:space="preserve">, </w:t>
          </w:r>
          <w:r w:rsidRPr="009F20B2">
            <w:rPr>
              <w:i/>
            </w:rPr>
            <w:t>137</w:t>
          </w:r>
          <w:r w:rsidRPr="009F20B2">
            <w:t>, 104430.</w:t>
          </w:r>
        </w:p>
        <w:p w14:paraId="35B07C68" w14:textId="77777777" w:rsidR="009F20B2" w:rsidRDefault="009F20B2" w:rsidP="009F20B2">
          <w:pPr>
            <w:pStyle w:val="CitaviBibliographyEntry"/>
          </w:pPr>
          <w:bookmarkStart w:id="77" w:name="_CTVL0013bcb8ce9991b4d3895557805498274cf"/>
          <w:r>
            <w:t>Yeh, A.G.-O., &amp; Chen, Z. (2020). From cities to super mega city regions in China in a new wave of urbanisation and economic transition: Issues and challenges.</w:t>
          </w:r>
          <w:bookmarkEnd w:id="77"/>
          <w:r>
            <w:t xml:space="preserve"> </w:t>
          </w:r>
          <w:r w:rsidRPr="009F20B2">
            <w:rPr>
              <w:i/>
            </w:rPr>
            <w:t>Urban Studies</w:t>
          </w:r>
          <w:r w:rsidRPr="009F20B2">
            <w:t xml:space="preserve">, </w:t>
          </w:r>
          <w:r w:rsidRPr="009F20B2">
            <w:rPr>
              <w:i/>
            </w:rPr>
            <w:t>57</w:t>
          </w:r>
          <w:r w:rsidRPr="009F20B2">
            <w:t>, 636–654.</w:t>
          </w:r>
        </w:p>
        <w:p w14:paraId="5CBB177E" w14:textId="77777777" w:rsidR="009F20B2" w:rsidRDefault="009F20B2" w:rsidP="009F20B2">
          <w:pPr>
            <w:pStyle w:val="CitaviBibliographyEntry"/>
          </w:pPr>
          <w:bookmarkStart w:id="78" w:name="_CTVL00103677faf018e49f98ef4a539c0b154f4"/>
          <w:r>
            <w:t>Yu, J., Hagen-Zanker, A., Santitissadeekorn, N., &amp; Hughes, S. (2021). Calibration of cellular automata urban growth models from urban genesis onwards - a novel application of Markov chain Monte Carlo approximate Bayesian computation.</w:t>
          </w:r>
          <w:bookmarkEnd w:id="78"/>
          <w:r>
            <w:t xml:space="preserve"> </w:t>
          </w:r>
          <w:r w:rsidRPr="009F20B2">
            <w:rPr>
              <w:i/>
            </w:rPr>
            <w:t>Computers, Environment and Urban Systems</w:t>
          </w:r>
          <w:r w:rsidRPr="009F20B2">
            <w:t xml:space="preserve">, </w:t>
          </w:r>
          <w:r w:rsidRPr="009F20B2">
            <w:rPr>
              <w:i/>
            </w:rPr>
            <w:t>90</w:t>
          </w:r>
          <w:r w:rsidRPr="009F20B2">
            <w:t>, 101689.</w:t>
          </w:r>
        </w:p>
        <w:p w14:paraId="6165EB79" w14:textId="77777777" w:rsidR="009F20B2" w:rsidRDefault="009F20B2" w:rsidP="009F20B2">
          <w:pPr>
            <w:pStyle w:val="CitaviBibliographyEntry"/>
          </w:pPr>
          <w:bookmarkStart w:id="79" w:name="_CTVL001788418cd3ffa41beb0a118013c6a80c5"/>
          <w:r>
            <w:t>Zeiler, M.D., &amp; Fergus, R. (2013). Visualizing and Understanding Convolutional Networks. https://arxiv.org/pdf/1311.2901.</w:t>
          </w:r>
        </w:p>
        <w:p w14:paraId="48656EC3" w14:textId="77777777" w:rsidR="009F20B2" w:rsidRDefault="009F20B2" w:rsidP="009F20B2">
          <w:pPr>
            <w:pStyle w:val="CitaviBibliographyEntry"/>
          </w:pPr>
          <w:bookmarkStart w:id="80" w:name="_CTVL001ab0bb70f97b34949b902fdbbcee3ecea"/>
          <w:bookmarkEnd w:id="79"/>
          <w:r>
            <w:t>Zeller, V., Towa, E., Degrez, M., &amp; Achten, W.M.J. (2019). Urban waste flows and their potential for a circular economy model at city-region level.</w:t>
          </w:r>
          <w:bookmarkEnd w:id="80"/>
          <w:r>
            <w:t xml:space="preserve"> </w:t>
          </w:r>
          <w:r w:rsidRPr="009F20B2">
            <w:rPr>
              <w:i/>
            </w:rPr>
            <w:t>Waste management (New York, N.Y.)</w:t>
          </w:r>
          <w:r w:rsidRPr="009F20B2">
            <w:t xml:space="preserve">, </w:t>
          </w:r>
          <w:r w:rsidRPr="009F20B2">
            <w:rPr>
              <w:i/>
            </w:rPr>
            <w:t>83</w:t>
          </w:r>
          <w:r w:rsidRPr="009F20B2">
            <w:t>, 83–94.</w:t>
          </w:r>
        </w:p>
        <w:p w14:paraId="46DDFB19" w14:textId="77777777" w:rsidR="009F20B2" w:rsidRDefault="009F20B2" w:rsidP="009F20B2">
          <w:pPr>
            <w:pStyle w:val="CitaviBibliographyEntry"/>
          </w:pPr>
          <w:bookmarkStart w:id="81" w:name="_CTVL0011b5c730b15de401fba503c218fa2026f"/>
          <w:r>
            <w:t>Zhai, Y., Yao, Y., Guan, Q., Liang, X., Li, X., Pan, Y., Yue, H., Yuan, Z., &amp; Zhou, J. (2020). Simulating urban land use change by integrating a convolutional neural network with vector-based cellular automata.</w:t>
          </w:r>
          <w:bookmarkEnd w:id="81"/>
          <w:r>
            <w:t xml:space="preserve"> </w:t>
          </w:r>
          <w:r w:rsidRPr="009F20B2">
            <w:rPr>
              <w:i/>
            </w:rPr>
            <w:t>International Journal of Geographical Information Science</w:t>
          </w:r>
          <w:r w:rsidRPr="009F20B2">
            <w:t xml:space="preserve">, </w:t>
          </w:r>
          <w:r w:rsidRPr="009F20B2">
            <w:rPr>
              <w:i/>
            </w:rPr>
            <w:t>34</w:t>
          </w:r>
          <w:r w:rsidRPr="009F20B2">
            <w:t>, 1475–1499.</w:t>
          </w:r>
        </w:p>
        <w:p w14:paraId="1725FB93" w14:textId="622D965E" w:rsidR="00733CB8" w:rsidRPr="00424860" w:rsidRDefault="009F20B2" w:rsidP="009F20B2">
          <w:pPr>
            <w:pStyle w:val="CitaviBibliographyEntry"/>
          </w:pPr>
          <w:bookmarkStart w:id="82" w:name="_CTVL001778f6583532f4a6db1f0194e80a48655"/>
          <w:r>
            <w:t>Zheng, W., Shen, G.Q., Wang, H., Hong, J., &amp; Li, Z. (2017). Decision support for sustainable urban renewal: A multi-scale model.</w:t>
          </w:r>
          <w:bookmarkEnd w:id="82"/>
          <w:r>
            <w:t xml:space="preserve"> </w:t>
          </w:r>
          <w:r w:rsidRPr="009F20B2">
            <w:rPr>
              <w:i/>
            </w:rPr>
            <w:t>Land use policy</w:t>
          </w:r>
          <w:r w:rsidRPr="009F20B2">
            <w:t xml:space="preserve">, </w:t>
          </w:r>
          <w:r w:rsidRPr="009F20B2">
            <w:rPr>
              <w:i/>
            </w:rPr>
            <w:t>69</w:t>
          </w:r>
          <w:r w:rsidRPr="009F20B2">
            <w:t>, 361–371.</w:t>
          </w:r>
          <w:r w:rsidR="00733CB8" w:rsidRPr="00424860">
            <w:fldChar w:fldCharType="end"/>
          </w:r>
        </w:p>
      </w:sdtContent>
    </w:sdt>
    <w:bookmarkEnd w:id="1" w:displacedByCustomXml="prev"/>
    <w:sectPr w:rsidR="00733CB8" w:rsidRPr="00424860" w:rsidSect="0096118D">
      <w:footerReference w:type="default" r:id="rId13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FFDC9" w14:textId="77777777" w:rsidR="002E7E78" w:rsidRPr="00424860" w:rsidRDefault="002E7E78" w:rsidP="00357C66">
      <w:pPr>
        <w:spacing w:after="0" w:line="240" w:lineRule="auto"/>
      </w:pPr>
      <w:r w:rsidRPr="00424860">
        <w:separator/>
      </w:r>
    </w:p>
  </w:endnote>
  <w:endnote w:type="continuationSeparator" w:id="0">
    <w:p w14:paraId="32B6B850" w14:textId="77777777" w:rsidR="002E7E78" w:rsidRPr="00424860" w:rsidRDefault="002E7E78" w:rsidP="00357C66">
      <w:pPr>
        <w:spacing w:after="0" w:line="240" w:lineRule="auto"/>
      </w:pPr>
      <w:r w:rsidRPr="00424860">
        <w:continuationSeparator/>
      </w:r>
    </w:p>
  </w:endnote>
  <w:endnote w:type="continuationNotice" w:id="1">
    <w:p w14:paraId="2095991F" w14:textId="77777777" w:rsidR="002E7E78" w:rsidRPr="00424860" w:rsidRDefault="002E7E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259140"/>
      <w:docPartObj>
        <w:docPartGallery w:val="Page Numbers (Bottom of Page)"/>
        <w:docPartUnique/>
      </w:docPartObj>
    </w:sdtPr>
    <w:sdtEndPr>
      <w:rPr>
        <w:noProof/>
      </w:rPr>
    </w:sdtEndPr>
    <w:sdtContent>
      <w:p w14:paraId="3F3F0772" w14:textId="4D4F015C" w:rsidR="001C3C5D" w:rsidRDefault="001C3C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0FB77C" w14:textId="77777777" w:rsidR="001C3C5D" w:rsidRDefault="001C3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8B427" w14:textId="77777777" w:rsidR="002E7E78" w:rsidRPr="00424860" w:rsidRDefault="002E7E78" w:rsidP="00357C66">
      <w:pPr>
        <w:spacing w:after="0" w:line="240" w:lineRule="auto"/>
      </w:pPr>
      <w:r w:rsidRPr="00424860">
        <w:separator/>
      </w:r>
    </w:p>
  </w:footnote>
  <w:footnote w:type="continuationSeparator" w:id="0">
    <w:p w14:paraId="7652D7E3" w14:textId="77777777" w:rsidR="002E7E78" w:rsidRPr="00424860" w:rsidRDefault="002E7E78" w:rsidP="00357C66">
      <w:pPr>
        <w:spacing w:after="0" w:line="240" w:lineRule="auto"/>
      </w:pPr>
      <w:r w:rsidRPr="00424860">
        <w:continuationSeparator/>
      </w:r>
    </w:p>
  </w:footnote>
  <w:footnote w:type="continuationNotice" w:id="1">
    <w:p w14:paraId="6B291C70" w14:textId="77777777" w:rsidR="002E7E78" w:rsidRPr="00424860" w:rsidRDefault="002E7E7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EF0674"/>
    <w:multiLevelType w:val="hybridMultilevel"/>
    <w:tmpl w:val="99DC0E14"/>
    <w:lvl w:ilvl="0" w:tplc="8EB65BEE">
      <w:start w:val="1"/>
      <w:numFmt w:val="bullet"/>
      <w:lvlText w:val=""/>
      <w:lvlJc w:val="left"/>
      <w:pPr>
        <w:ind w:left="720" w:hanging="360"/>
      </w:pPr>
      <w:rPr>
        <w:rFonts w:ascii="Symbol" w:hAnsi="Symbol" w:hint="default"/>
      </w:rPr>
    </w:lvl>
    <w:lvl w:ilvl="1" w:tplc="3C48E8BA">
      <w:start w:val="1"/>
      <w:numFmt w:val="bullet"/>
      <w:lvlText w:val="o"/>
      <w:lvlJc w:val="left"/>
      <w:pPr>
        <w:ind w:left="1440" w:hanging="360"/>
      </w:pPr>
      <w:rPr>
        <w:rFonts w:ascii="Courier New" w:hAnsi="Courier New" w:hint="default"/>
      </w:rPr>
    </w:lvl>
    <w:lvl w:ilvl="2" w:tplc="D65E7368">
      <w:start w:val="1"/>
      <w:numFmt w:val="bullet"/>
      <w:lvlText w:val=""/>
      <w:lvlJc w:val="left"/>
      <w:pPr>
        <w:ind w:left="2160" w:hanging="360"/>
      </w:pPr>
      <w:rPr>
        <w:rFonts w:ascii="Wingdings" w:hAnsi="Wingdings" w:hint="default"/>
      </w:rPr>
    </w:lvl>
    <w:lvl w:ilvl="3" w:tplc="DD62A4DC">
      <w:start w:val="1"/>
      <w:numFmt w:val="bullet"/>
      <w:lvlText w:val=""/>
      <w:lvlJc w:val="left"/>
      <w:pPr>
        <w:ind w:left="2880" w:hanging="360"/>
      </w:pPr>
      <w:rPr>
        <w:rFonts w:ascii="Symbol" w:hAnsi="Symbol" w:hint="default"/>
      </w:rPr>
    </w:lvl>
    <w:lvl w:ilvl="4" w:tplc="044417CC">
      <w:start w:val="1"/>
      <w:numFmt w:val="bullet"/>
      <w:lvlText w:val="o"/>
      <w:lvlJc w:val="left"/>
      <w:pPr>
        <w:ind w:left="3600" w:hanging="360"/>
      </w:pPr>
      <w:rPr>
        <w:rFonts w:ascii="Courier New" w:hAnsi="Courier New" w:hint="default"/>
      </w:rPr>
    </w:lvl>
    <w:lvl w:ilvl="5" w:tplc="71F429BE">
      <w:start w:val="1"/>
      <w:numFmt w:val="bullet"/>
      <w:lvlText w:val=""/>
      <w:lvlJc w:val="left"/>
      <w:pPr>
        <w:ind w:left="4320" w:hanging="360"/>
      </w:pPr>
      <w:rPr>
        <w:rFonts w:ascii="Wingdings" w:hAnsi="Wingdings" w:hint="default"/>
      </w:rPr>
    </w:lvl>
    <w:lvl w:ilvl="6" w:tplc="CAAE3312">
      <w:start w:val="1"/>
      <w:numFmt w:val="bullet"/>
      <w:lvlText w:val=""/>
      <w:lvlJc w:val="left"/>
      <w:pPr>
        <w:ind w:left="5040" w:hanging="360"/>
      </w:pPr>
      <w:rPr>
        <w:rFonts w:ascii="Symbol" w:hAnsi="Symbol" w:hint="default"/>
      </w:rPr>
    </w:lvl>
    <w:lvl w:ilvl="7" w:tplc="9A7E4594">
      <w:start w:val="1"/>
      <w:numFmt w:val="bullet"/>
      <w:lvlText w:val="o"/>
      <w:lvlJc w:val="left"/>
      <w:pPr>
        <w:ind w:left="5760" w:hanging="360"/>
      </w:pPr>
      <w:rPr>
        <w:rFonts w:ascii="Courier New" w:hAnsi="Courier New" w:hint="default"/>
      </w:rPr>
    </w:lvl>
    <w:lvl w:ilvl="8" w:tplc="9FDC449A">
      <w:start w:val="1"/>
      <w:numFmt w:val="bullet"/>
      <w:lvlText w:val=""/>
      <w:lvlJc w:val="left"/>
      <w:pPr>
        <w:ind w:left="6480" w:hanging="360"/>
      </w:pPr>
      <w:rPr>
        <w:rFonts w:ascii="Wingdings" w:hAnsi="Wingdings" w:hint="default"/>
      </w:rPr>
    </w:lvl>
  </w:abstractNum>
  <w:abstractNum w:abstractNumId="12" w15:restartNumberingAfterBreak="0">
    <w:nsid w:val="1D7B365A"/>
    <w:multiLevelType w:val="hybridMultilevel"/>
    <w:tmpl w:val="AA28447C"/>
    <w:lvl w:ilvl="0" w:tplc="160E626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876A2"/>
    <w:multiLevelType w:val="hybridMultilevel"/>
    <w:tmpl w:val="F0209CB6"/>
    <w:lvl w:ilvl="0" w:tplc="972E5C64">
      <w:start w:val="1"/>
      <w:numFmt w:val="bullet"/>
      <w:lvlText w:val=""/>
      <w:lvlJc w:val="left"/>
      <w:pPr>
        <w:ind w:left="720" w:hanging="360"/>
      </w:pPr>
      <w:rPr>
        <w:rFonts w:ascii="Symbol" w:hAnsi="Symbol" w:hint="default"/>
      </w:rPr>
    </w:lvl>
    <w:lvl w:ilvl="1" w:tplc="C44E92AA">
      <w:start w:val="1"/>
      <w:numFmt w:val="bullet"/>
      <w:lvlText w:val="o"/>
      <w:lvlJc w:val="left"/>
      <w:pPr>
        <w:ind w:left="1440" w:hanging="360"/>
      </w:pPr>
      <w:rPr>
        <w:rFonts w:ascii="Courier New" w:hAnsi="Courier New" w:hint="default"/>
      </w:rPr>
    </w:lvl>
    <w:lvl w:ilvl="2" w:tplc="2F761E5C">
      <w:start w:val="1"/>
      <w:numFmt w:val="bullet"/>
      <w:lvlText w:val=""/>
      <w:lvlJc w:val="left"/>
      <w:pPr>
        <w:ind w:left="2160" w:hanging="360"/>
      </w:pPr>
      <w:rPr>
        <w:rFonts w:ascii="Wingdings" w:hAnsi="Wingdings" w:hint="default"/>
      </w:rPr>
    </w:lvl>
    <w:lvl w:ilvl="3" w:tplc="FFBC5A56">
      <w:start w:val="1"/>
      <w:numFmt w:val="bullet"/>
      <w:lvlText w:val=""/>
      <w:lvlJc w:val="left"/>
      <w:pPr>
        <w:ind w:left="2880" w:hanging="360"/>
      </w:pPr>
      <w:rPr>
        <w:rFonts w:ascii="Symbol" w:hAnsi="Symbol" w:hint="default"/>
      </w:rPr>
    </w:lvl>
    <w:lvl w:ilvl="4" w:tplc="03F2C636">
      <w:start w:val="1"/>
      <w:numFmt w:val="bullet"/>
      <w:lvlText w:val="o"/>
      <w:lvlJc w:val="left"/>
      <w:pPr>
        <w:ind w:left="3600" w:hanging="360"/>
      </w:pPr>
      <w:rPr>
        <w:rFonts w:ascii="Courier New" w:hAnsi="Courier New" w:hint="default"/>
      </w:rPr>
    </w:lvl>
    <w:lvl w:ilvl="5" w:tplc="8E9425BA">
      <w:start w:val="1"/>
      <w:numFmt w:val="bullet"/>
      <w:lvlText w:val=""/>
      <w:lvlJc w:val="left"/>
      <w:pPr>
        <w:ind w:left="4320" w:hanging="360"/>
      </w:pPr>
      <w:rPr>
        <w:rFonts w:ascii="Wingdings" w:hAnsi="Wingdings" w:hint="default"/>
      </w:rPr>
    </w:lvl>
    <w:lvl w:ilvl="6" w:tplc="D7F6A51A">
      <w:start w:val="1"/>
      <w:numFmt w:val="bullet"/>
      <w:lvlText w:val=""/>
      <w:lvlJc w:val="left"/>
      <w:pPr>
        <w:ind w:left="5040" w:hanging="360"/>
      </w:pPr>
      <w:rPr>
        <w:rFonts w:ascii="Symbol" w:hAnsi="Symbol" w:hint="default"/>
      </w:rPr>
    </w:lvl>
    <w:lvl w:ilvl="7" w:tplc="60004F66">
      <w:start w:val="1"/>
      <w:numFmt w:val="bullet"/>
      <w:lvlText w:val="o"/>
      <w:lvlJc w:val="left"/>
      <w:pPr>
        <w:ind w:left="5760" w:hanging="360"/>
      </w:pPr>
      <w:rPr>
        <w:rFonts w:ascii="Courier New" w:hAnsi="Courier New" w:hint="default"/>
      </w:rPr>
    </w:lvl>
    <w:lvl w:ilvl="8" w:tplc="7E40D2BE">
      <w:start w:val="1"/>
      <w:numFmt w:val="bullet"/>
      <w:lvlText w:val=""/>
      <w:lvlJc w:val="left"/>
      <w:pPr>
        <w:ind w:left="6480" w:hanging="360"/>
      </w:pPr>
      <w:rPr>
        <w:rFonts w:ascii="Wingdings" w:hAnsi="Wingdings" w:hint="default"/>
      </w:rPr>
    </w:lvl>
  </w:abstractNum>
  <w:abstractNum w:abstractNumId="14" w15:restartNumberingAfterBreak="0">
    <w:nsid w:val="439163A3"/>
    <w:multiLevelType w:val="hybridMultilevel"/>
    <w:tmpl w:val="825C82DE"/>
    <w:lvl w:ilvl="0" w:tplc="16062638">
      <w:start w:val="1"/>
      <w:numFmt w:val="bullet"/>
      <w:lvlText w:val=""/>
      <w:lvlJc w:val="left"/>
      <w:pPr>
        <w:ind w:left="720" w:hanging="360"/>
      </w:pPr>
      <w:rPr>
        <w:rFonts w:ascii="Symbol" w:hAnsi="Symbol" w:hint="default"/>
      </w:rPr>
    </w:lvl>
    <w:lvl w:ilvl="1" w:tplc="8D02E96E">
      <w:start w:val="1"/>
      <w:numFmt w:val="bullet"/>
      <w:lvlText w:val="o"/>
      <w:lvlJc w:val="left"/>
      <w:pPr>
        <w:ind w:left="1440" w:hanging="360"/>
      </w:pPr>
      <w:rPr>
        <w:rFonts w:ascii="Courier New" w:hAnsi="Courier New" w:hint="default"/>
      </w:rPr>
    </w:lvl>
    <w:lvl w:ilvl="2" w:tplc="B180F068">
      <w:start w:val="1"/>
      <w:numFmt w:val="bullet"/>
      <w:lvlText w:val=""/>
      <w:lvlJc w:val="left"/>
      <w:pPr>
        <w:ind w:left="2160" w:hanging="360"/>
      </w:pPr>
      <w:rPr>
        <w:rFonts w:ascii="Wingdings" w:hAnsi="Wingdings" w:hint="default"/>
      </w:rPr>
    </w:lvl>
    <w:lvl w:ilvl="3" w:tplc="4E9E8452">
      <w:start w:val="1"/>
      <w:numFmt w:val="bullet"/>
      <w:lvlText w:val=""/>
      <w:lvlJc w:val="left"/>
      <w:pPr>
        <w:ind w:left="2880" w:hanging="360"/>
      </w:pPr>
      <w:rPr>
        <w:rFonts w:ascii="Symbol" w:hAnsi="Symbol" w:hint="default"/>
      </w:rPr>
    </w:lvl>
    <w:lvl w:ilvl="4" w:tplc="AE906E90">
      <w:start w:val="1"/>
      <w:numFmt w:val="bullet"/>
      <w:lvlText w:val="o"/>
      <w:lvlJc w:val="left"/>
      <w:pPr>
        <w:ind w:left="3600" w:hanging="360"/>
      </w:pPr>
      <w:rPr>
        <w:rFonts w:ascii="Courier New" w:hAnsi="Courier New" w:hint="default"/>
      </w:rPr>
    </w:lvl>
    <w:lvl w:ilvl="5" w:tplc="E9760720">
      <w:start w:val="1"/>
      <w:numFmt w:val="bullet"/>
      <w:lvlText w:val=""/>
      <w:lvlJc w:val="left"/>
      <w:pPr>
        <w:ind w:left="4320" w:hanging="360"/>
      </w:pPr>
      <w:rPr>
        <w:rFonts w:ascii="Wingdings" w:hAnsi="Wingdings" w:hint="default"/>
      </w:rPr>
    </w:lvl>
    <w:lvl w:ilvl="6" w:tplc="C98EE664">
      <w:start w:val="1"/>
      <w:numFmt w:val="bullet"/>
      <w:lvlText w:val=""/>
      <w:lvlJc w:val="left"/>
      <w:pPr>
        <w:ind w:left="5040" w:hanging="360"/>
      </w:pPr>
      <w:rPr>
        <w:rFonts w:ascii="Symbol" w:hAnsi="Symbol" w:hint="default"/>
      </w:rPr>
    </w:lvl>
    <w:lvl w:ilvl="7" w:tplc="483EF7AA">
      <w:start w:val="1"/>
      <w:numFmt w:val="bullet"/>
      <w:lvlText w:val="o"/>
      <w:lvlJc w:val="left"/>
      <w:pPr>
        <w:ind w:left="5760" w:hanging="360"/>
      </w:pPr>
      <w:rPr>
        <w:rFonts w:ascii="Courier New" w:hAnsi="Courier New" w:hint="default"/>
      </w:rPr>
    </w:lvl>
    <w:lvl w:ilvl="8" w:tplc="FB4419BC">
      <w:start w:val="1"/>
      <w:numFmt w:val="bullet"/>
      <w:lvlText w:val=""/>
      <w:lvlJc w:val="left"/>
      <w:pPr>
        <w:ind w:left="6480" w:hanging="360"/>
      </w:pPr>
      <w:rPr>
        <w:rFonts w:ascii="Wingdings" w:hAnsi="Wingdings" w:hint="default"/>
      </w:rPr>
    </w:lvl>
  </w:abstractNum>
  <w:abstractNum w:abstractNumId="15" w15:restartNumberingAfterBreak="0">
    <w:nsid w:val="45BF7B8F"/>
    <w:multiLevelType w:val="hybridMultilevel"/>
    <w:tmpl w:val="FFFFFFFF"/>
    <w:lvl w:ilvl="0" w:tplc="EE221056">
      <w:start w:val="1"/>
      <w:numFmt w:val="bullet"/>
      <w:lvlText w:val=""/>
      <w:lvlJc w:val="left"/>
      <w:pPr>
        <w:ind w:left="720" w:hanging="360"/>
      </w:pPr>
      <w:rPr>
        <w:rFonts w:ascii="Symbol" w:hAnsi="Symbol" w:hint="default"/>
      </w:rPr>
    </w:lvl>
    <w:lvl w:ilvl="1" w:tplc="EFF89C68">
      <w:start w:val="1"/>
      <w:numFmt w:val="bullet"/>
      <w:lvlText w:val="o"/>
      <w:lvlJc w:val="left"/>
      <w:pPr>
        <w:ind w:left="1440" w:hanging="360"/>
      </w:pPr>
      <w:rPr>
        <w:rFonts w:ascii="Courier New" w:hAnsi="Courier New" w:hint="default"/>
      </w:rPr>
    </w:lvl>
    <w:lvl w:ilvl="2" w:tplc="F2C63EB8">
      <w:start w:val="1"/>
      <w:numFmt w:val="bullet"/>
      <w:lvlText w:val=""/>
      <w:lvlJc w:val="left"/>
      <w:pPr>
        <w:ind w:left="2160" w:hanging="360"/>
      </w:pPr>
      <w:rPr>
        <w:rFonts w:ascii="Wingdings" w:hAnsi="Wingdings" w:hint="default"/>
      </w:rPr>
    </w:lvl>
    <w:lvl w:ilvl="3" w:tplc="7F02F610">
      <w:start w:val="1"/>
      <w:numFmt w:val="bullet"/>
      <w:lvlText w:val=""/>
      <w:lvlJc w:val="left"/>
      <w:pPr>
        <w:ind w:left="2880" w:hanging="360"/>
      </w:pPr>
      <w:rPr>
        <w:rFonts w:ascii="Symbol" w:hAnsi="Symbol" w:hint="default"/>
      </w:rPr>
    </w:lvl>
    <w:lvl w:ilvl="4" w:tplc="6BD076A6">
      <w:start w:val="1"/>
      <w:numFmt w:val="bullet"/>
      <w:lvlText w:val="o"/>
      <w:lvlJc w:val="left"/>
      <w:pPr>
        <w:ind w:left="3600" w:hanging="360"/>
      </w:pPr>
      <w:rPr>
        <w:rFonts w:ascii="Courier New" w:hAnsi="Courier New" w:hint="default"/>
      </w:rPr>
    </w:lvl>
    <w:lvl w:ilvl="5" w:tplc="369C6DFE">
      <w:start w:val="1"/>
      <w:numFmt w:val="bullet"/>
      <w:lvlText w:val=""/>
      <w:lvlJc w:val="left"/>
      <w:pPr>
        <w:ind w:left="4320" w:hanging="360"/>
      </w:pPr>
      <w:rPr>
        <w:rFonts w:ascii="Wingdings" w:hAnsi="Wingdings" w:hint="default"/>
      </w:rPr>
    </w:lvl>
    <w:lvl w:ilvl="6" w:tplc="350436A6">
      <w:start w:val="1"/>
      <w:numFmt w:val="bullet"/>
      <w:lvlText w:val=""/>
      <w:lvlJc w:val="left"/>
      <w:pPr>
        <w:ind w:left="5040" w:hanging="360"/>
      </w:pPr>
      <w:rPr>
        <w:rFonts w:ascii="Symbol" w:hAnsi="Symbol" w:hint="default"/>
      </w:rPr>
    </w:lvl>
    <w:lvl w:ilvl="7" w:tplc="02ACE85E">
      <w:start w:val="1"/>
      <w:numFmt w:val="bullet"/>
      <w:lvlText w:val="o"/>
      <w:lvlJc w:val="left"/>
      <w:pPr>
        <w:ind w:left="5760" w:hanging="360"/>
      </w:pPr>
      <w:rPr>
        <w:rFonts w:ascii="Courier New" w:hAnsi="Courier New" w:hint="default"/>
      </w:rPr>
    </w:lvl>
    <w:lvl w:ilvl="8" w:tplc="21EE2158">
      <w:start w:val="1"/>
      <w:numFmt w:val="bullet"/>
      <w:lvlText w:val=""/>
      <w:lvlJc w:val="left"/>
      <w:pPr>
        <w:ind w:left="6480" w:hanging="360"/>
      </w:pPr>
      <w:rPr>
        <w:rFonts w:ascii="Wingdings" w:hAnsi="Wingdings" w:hint="default"/>
      </w:rPr>
    </w:lvl>
  </w:abstractNum>
  <w:abstractNum w:abstractNumId="16" w15:restartNumberingAfterBreak="0">
    <w:nsid w:val="6489306C"/>
    <w:multiLevelType w:val="hybridMultilevel"/>
    <w:tmpl w:val="53EC0784"/>
    <w:lvl w:ilvl="0" w:tplc="02D6452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0739BC"/>
    <w:multiLevelType w:val="hybridMultilevel"/>
    <w:tmpl w:val="CC9055B0"/>
    <w:lvl w:ilvl="0" w:tplc="B29809FE">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45204776">
    <w:abstractNumId w:val="15"/>
  </w:num>
  <w:num w:numId="2" w16cid:durableId="1423145423">
    <w:abstractNumId w:val="10"/>
  </w:num>
  <w:num w:numId="3" w16cid:durableId="485628723">
    <w:abstractNumId w:val="0"/>
  </w:num>
  <w:num w:numId="4" w16cid:durableId="925771248">
    <w:abstractNumId w:val="1"/>
  </w:num>
  <w:num w:numId="5" w16cid:durableId="1714384998">
    <w:abstractNumId w:val="2"/>
  </w:num>
  <w:num w:numId="6" w16cid:durableId="1055852840">
    <w:abstractNumId w:val="3"/>
  </w:num>
  <w:num w:numId="7" w16cid:durableId="48767638">
    <w:abstractNumId w:val="4"/>
  </w:num>
  <w:num w:numId="8" w16cid:durableId="362872952">
    <w:abstractNumId w:val="5"/>
  </w:num>
  <w:num w:numId="9" w16cid:durableId="1245460010">
    <w:abstractNumId w:val="6"/>
  </w:num>
  <w:num w:numId="10" w16cid:durableId="375813286">
    <w:abstractNumId w:val="7"/>
  </w:num>
  <w:num w:numId="11" w16cid:durableId="1688361521">
    <w:abstractNumId w:val="8"/>
  </w:num>
  <w:num w:numId="12" w16cid:durableId="185943541">
    <w:abstractNumId w:val="9"/>
  </w:num>
  <w:num w:numId="13" w16cid:durableId="1361469649">
    <w:abstractNumId w:val="18"/>
  </w:num>
  <w:num w:numId="14" w16cid:durableId="300038206">
    <w:abstractNumId w:val="13"/>
  </w:num>
  <w:num w:numId="15" w16cid:durableId="2032603924">
    <w:abstractNumId w:val="14"/>
  </w:num>
  <w:num w:numId="16" w16cid:durableId="226692328">
    <w:abstractNumId w:val="11"/>
  </w:num>
  <w:num w:numId="17" w16cid:durableId="887762748">
    <w:abstractNumId w:val="16"/>
  </w:num>
  <w:num w:numId="18" w16cid:durableId="1246692242">
    <w:abstractNumId w:val="17"/>
  </w:num>
  <w:num w:numId="19" w16cid:durableId="11497904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DKpBQBFHodqLgAAAA=="/>
    <w:docVar w:name="dgnword-docGUID" w:val="{A07B2754-2779-42CD-BFA0-4EEE53DFCA25}"/>
    <w:docVar w:name="dgnword-eventsink" w:val="2767313421968"/>
  </w:docVars>
  <w:rsids>
    <w:rsidRoot w:val="00375AEC"/>
    <w:rsid w:val="00000277"/>
    <w:rsid w:val="000010E9"/>
    <w:rsid w:val="000015AA"/>
    <w:rsid w:val="00001B82"/>
    <w:rsid w:val="00001E24"/>
    <w:rsid w:val="00002828"/>
    <w:rsid w:val="00002B26"/>
    <w:rsid w:val="00002D70"/>
    <w:rsid w:val="00002DDA"/>
    <w:rsid w:val="00002E69"/>
    <w:rsid w:val="000038A3"/>
    <w:rsid w:val="00003D20"/>
    <w:rsid w:val="00003D45"/>
    <w:rsid w:val="00003F8A"/>
    <w:rsid w:val="000048EF"/>
    <w:rsid w:val="00004C27"/>
    <w:rsid w:val="00005136"/>
    <w:rsid w:val="000068A7"/>
    <w:rsid w:val="00006B83"/>
    <w:rsid w:val="00006D87"/>
    <w:rsid w:val="00006E90"/>
    <w:rsid w:val="00006FDF"/>
    <w:rsid w:val="000074FD"/>
    <w:rsid w:val="00007605"/>
    <w:rsid w:val="000077B7"/>
    <w:rsid w:val="0001072E"/>
    <w:rsid w:val="000108B7"/>
    <w:rsid w:val="00010AF0"/>
    <w:rsid w:val="00010B56"/>
    <w:rsid w:val="00010EC6"/>
    <w:rsid w:val="00011074"/>
    <w:rsid w:val="00011404"/>
    <w:rsid w:val="00011EB2"/>
    <w:rsid w:val="00012815"/>
    <w:rsid w:val="00012EB9"/>
    <w:rsid w:val="00013702"/>
    <w:rsid w:val="000141D6"/>
    <w:rsid w:val="00014909"/>
    <w:rsid w:val="0001498A"/>
    <w:rsid w:val="00015233"/>
    <w:rsid w:val="00015B8B"/>
    <w:rsid w:val="0001653C"/>
    <w:rsid w:val="0001659B"/>
    <w:rsid w:val="000165D8"/>
    <w:rsid w:val="0001695E"/>
    <w:rsid w:val="00016D35"/>
    <w:rsid w:val="000171A2"/>
    <w:rsid w:val="00017B03"/>
    <w:rsid w:val="0002005A"/>
    <w:rsid w:val="000202A3"/>
    <w:rsid w:val="00020708"/>
    <w:rsid w:val="00020721"/>
    <w:rsid w:val="000209C3"/>
    <w:rsid w:val="000211FB"/>
    <w:rsid w:val="00021465"/>
    <w:rsid w:val="00021543"/>
    <w:rsid w:val="00021B09"/>
    <w:rsid w:val="00021B7D"/>
    <w:rsid w:val="00021CD4"/>
    <w:rsid w:val="00021D95"/>
    <w:rsid w:val="00022208"/>
    <w:rsid w:val="000223E5"/>
    <w:rsid w:val="00022489"/>
    <w:rsid w:val="000225F9"/>
    <w:rsid w:val="000228A1"/>
    <w:rsid w:val="00023505"/>
    <w:rsid w:val="00023C12"/>
    <w:rsid w:val="00023C63"/>
    <w:rsid w:val="00023F3A"/>
    <w:rsid w:val="00024799"/>
    <w:rsid w:val="00024B68"/>
    <w:rsid w:val="000253BC"/>
    <w:rsid w:val="0002582E"/>
    <w:rsid w:val="00025871"/>
    <w:rsid w:val="0002616C"/>
    <w:rsid w:val="000265E6"/>
    <w:rsid w:val="0003033B"/>
    <w:rsid w:val="000314CE"/>
    <w:rsid w:val="0003188D"/>
    <w:rsid w:val="00031D25"/>
    <w:rsid w:val="00032242"/>
    <w:rsid w:val="000322A0"/>
    <w:rsid w:val="000322CC"/>
    <w:rsid w:val="00032303"/>
    <w:rsid w:val="000324A9"/>
    <w:rsid w:val="0003265C"/>
    <w:rsid w:val="00032B99"/>
    <w:rsid w:val="000331F6"/>
    <w:rsid w:val="00033334"/>
    <w:rsid w:val="00033E43"/>
    <w:rsid w:val="00035108"/>
    <w:rsid w:val="0003564C"/>
    <w:rsid w:val="00035D15"/>
    <w:rsid w:val="00035F6B"/>
    <w:rsid w:val="000368FA"/>
    <w:rsid w:val="00036B5C"/>
    <w:rsid w:val="0003736B"/>
    <w:rsid w:val="00037664"/>
    <w:rsid w:val="0003777C"/>
    <w:rsid w:val="000378AE"/>
    <w:rsid w:val="00037E2E"/>
    <w:rsid w:val="000407A0"/>
    <w:rsid w:val="000409C0"/>
    <w:rsid w:val="000409F8"/>
    <w:rsid w:val="00040BF9"/>
    <w:rsid w:val="00041305"/>
    <w:rsid w:val="0004154A"/>
    <w:rsid w:val="00041A66"/>
    <w:rsid w:val="00041CD8"/>
    <w:rsid w:val="00041D91"/>
    <w:rsid w:val="000421BE"/>
    <w:rsid w:val="00043946"/>
    <w:rsid w:val="00044759"/>
    <w:rsid w:val="00044A49"/>
    <w:rsid w:val="00044A82"/>
    <w:rsid w:val="00044E81"/>
    <w:rsid w:val="0004586B"/>
    <w:rsid w:val="00045F15"/>
    <w:rsid w:val="0004616F"/>
    <w:rsid w:val="0004637C"/>
    <w:rsid w:val="0004703C"/>
    <w:rsid w:val="0004752D"/>
    <w:rsid w:val="00047C13"/>
    <w:rsid w:val="00047CDE"/>
    <w:rsid w:val="000503E0"/>
    <w:rsid w:val="00050455"/>
    <w:rsid w:val="000505D2"/>
    <w:rsid w:val="00050819"/>
    <w:rsid w:val="00050B90"/>
    <w:rsid w:val="00051547"/>
    <w:rsid w:val="000517E2"/>
    <w:rsid w:val="00051A1B"/>
    <w:rsid w:val="00051A1F"/>
    <w:rsid w:val="0005246D"/>
    <w:rsid w:val="000528E5"/>
    <w:rsid w:val="00052CAC"/>
    <w:rsid w:val="00052EE4"/>
    <w:rsid w:val="000531E3"/>
    <w:rsid w:val="000536BC"/>
    <w:rsid w:val="0005377E"/>
    <w:rsid w:val="0005381D"/>
    <w:rsid w:val="00053A44"/>
    <w:rsid w:val="00053BB5"/>
    <w:rsid w:val="00054C8A"/>
    <w:rsid w:val="00055135"/>
    <w:rsid w:val="00055E0F"/>
    <w:rsid w:val="00056174"/>
    <w:rsid w:val="00056794"/>
    <w:rsid w:val="000567FE"/>
    <w:rsid w:val="00056BAE"/>
    <w:rsid w:val="00057673"/>
    <w:rsid w:val="000578C3"/>
    <w:rsid w:val="000578F9"/>
    <w:rsid w:val="000604A3"/>
    <w:rsid w:val="00060A2E"/>
    <w:rsid w:val="00060C40"/>
    <w:rsid w:val="000611F0"/>
    <w:rsid w:val="00061250"/>
    <w:rsid w:val="00061289"/>
    <w:rsid w:val="000617D8"/>
    <w:rsid w:val="00061EC5"/>
    <w:rsid w:val="0006265B"/>
    <w:rsid w:val="00062B05"/>
    <w:rsid w:val="00062F12"/>
    <w:rsid w:val="00063028"/>
    <w:rsid w:val="000630DC"/>
    <w:rsid w:val="00063368"/>
    <w:rsid w:val="00063F2B"/>
    <w:rsid w:val="000653C2"/>
    <w:rsid w:val="00065718"/>
    <w:rsid w:val="00065932"/>
    <w:rsid w:val="0006677C"/>
    <w:rsid w:val="000670B0"/>
    <w:rsid w:val="0007005E"/>
    <w:rsid w:val="00071631"/>
    <w:rsid w:val="0007172F"/>
    <w:rsid w:val="00071C32"/>
    <w:rsid w:val="00071F02"/>
    <w:rsid w:val="00071FFD"/>
    <w:rsid w:val="0007217F"/>
    <w:rsid w:val="00072452"/>
    <w:rsid w:val="000727FE"/>
    <w:rsid w:val="0007357E"/>
    <w:rsid w:val="000739E0"/>
    <w:rsid w:val="00074878"/>
    <w:rsid w:val="00074ABC"/>
    <w:rsid w:val="00074D39"/>
    <w:rsid w:val="000751FE"/>
    <w:rsid w:val="00075458"/>
    <w:rsid w:val="000755CC"/>
    <w:rsid w:val="000755FD"/>
    <w:rsid w:val="00075A2D"/>
    <w:rsid w:val="00076252"/>
    <w:rsid w:val="000765F2"/>
    <w:rsid w:val="00076BDC"/>
    <w:rsid w:val="00076FCF"/>
    <w:rsid w:val="00077630"/>
    <w:rsid w:val="00077718"/>
    <w:rsid w:val="00077AEA"/>
    <w:rsid w:val="00077E80"/>
    <w:rsid w:val="00080352"/>
    <w:rsid w:val="0008049F"/>
    <w:rsid w:val="00080972"/>
    <w:rsid w:val="000815E8"/>
    <w:rsid w:val="00081A47"/>
    <w:rsid w:val="00081E77"/>
    <w:rsid w:val="0008255D"/>
    <w:rsid w:val="000826D7"/>
    <w:rsid w:val="00082DB5"/>
    <w:rsid w:val="000830B5"/>
    <w:rsid w:val="0008350B"/>
    <w:rsid w:val="0008391C"/>
    <w:rsid w:val="00083B1B"/>
    <w:rsid w:val="0008447D"/>
    <w:rsid w:val="00084974"/>
    <w:rsid w:val="00084A75"/>
    <w:rsid w:val="00084D1E"/>
    <w:rsid w:val="0008502F"/>
    <w:rsid w:val="00085133"/>
    <w:rsid w:val="00085172"/>
    <w:rsid w:val="00085B74"/>
    <w:rsid w:val="00085F29"/>
    <w:rsid w:val="00086225"/>
    <w:rsid w:val="00086247"/>
    <w:rsid w:val="0008649C"/>
    <w:rsid w:val="0008692A"/>
    <w:rsid w:val="00087318"/>
    <w:rsid w:val="000873E0"/>
    <w:rsid w:val="00087E3D"/>
    <w:rsid w:val="000905D6"/>
    <w:rsid w:val="00090621"/>
    <w:rsid w:val="00090E88"/>
    <w:rsid w:val="000915B8"/>
    <w:rsid w:val="000917FB"/>
    <w:rsid w:val="000927D0"/>
    <w:rsid w:val="00092EC2"/>
    <w:rsid w:val="00094557"/>
    <w:rsid w:val="00094774"/>
    <w:rsid w:val="00094D3A"/>
    <w:rsid w:val="000950DA"/>
    <w:rsid w:val="00095412"/>
    <w:rsid w:val="0009541B"/>
    <w:rsid w:val="00095900"/>
    <w:rsid w:val="0009600B"/>
    <w:rsid w:val="0009615E"/>
    <w:rsid w:val="0009645C"/>
    <w:rsid w:val="00096A5F"/>
    <w:rsid w:val="00096A76"/>
    <w:rsid w:val="0009701F"/>
    <w:rsid w:val="000972E2"/>
    <w:rsid w:val="00097375"/>
    <w:rsid w:val="000975B8"/>
    <w:rsid w:val="000A0014"/>
    <w:rsid w:val="000A02A7"/>
    <w:rsid w:val="000A05D7"/>
    <w:rsid w:val="000A05EE"/>
    <w:rsid w:val="000A0742"/>
    <w:rsid w:val="000A07D8"/>
    <w:rsid w:val="000A0A1B"/>
    <w:rsid w:val="000A1B5E"/>
    <w:rsid w:val="000A1D97"/>
    <w:rsid w:val="000A1DF1"/>
    <w:rsid w:val="000A2387"/>
    <w:rsid w:val="000A2B47"/>
    <w:rsid w:val="000A2E1A"/>
    <w:rsid w:val="000A3125"/>
    <w:rsid w:val="000A3A99"/>
    <w:rsid w:val="000A3DFE"/>
    <w:rsid w:val="000A3F17"/>
    <w:rsid w:val="000A3F1D"/>
    <w:rsid w:val="000A3F47"/>
    <w:rsid w:val="000A3FBA"/>
    <w:rsid w:val="000A4108"/>
    <w:rsid w:val="000A4285"/>
    <w:rsid w:val="000A46A1"/>
    <w:rsid w:val="000A4B47"/>
    <w:rsid w:val="000A51E5"/>
    <w:rsid w:val="000A554C"/>
    <w:rsid w:val="000A5B54"/>
    <w:rsid w:val="000A5B61"/>
    <w:rsid w:val="000A5F6D"/>
    <w:rsid w:val="000A5FE3"/>
    <w:rsid w:val="000A6040"/>
    <w:rsid w:val="000A6284"/>
    <w:rsid w:val="000A6D15"/>
    <w:rsid w:val="000A6F5A"/>
    <w:rsid w:val="000A72B8"/>
    <w:rsid w:val="000A7A63"/>
    <w:rsid w:val="000A7B26"/>
    <w:rsid w:val="000A7CA8"/>
    <w:rsid w:val="000A7D3B"/>
    <w:rsid w:val="000A7EEC"/>
    <w:rsid w:val="000B0800"/>
    <w:rsid w:val="000B0AC8"/>
    <w:rsid w:val="000B13DD"/>
    <w:rsid w:val="000B15D1"/>
    <w:rsid w:val="000B1943"/>
    <w:rsid w:val="000B26F0"/>
    <w:rsid w:val="000B2F2D"/>
    <w:rsid w:val="000B3116"/>
    <w:rsid w:val="000B37C5"/>
    <w:rsid w:val="000B3ADC"/>
    <w:rsid w:val="000B409D"/>
    <w:rsid w:val="000B4BAD"/>
    <w:rsid w:val="000B4D75"/>
    <w:rsid w:val="000B4E37"/>
    <w:rsid w:val="000B5CA1"/>
    <w:rsid w:val="000B5D37"/>
    <w:rsid w:val="000B5F65"/>
    <w:rsid w:val="000B5FDC"/>
    <w:rsid w:val="000B6963"/>
    <w:rsid w:val="000B6B5C"/>
    <w:rsid w:val="000B7487"/>
    <w:rsid w:val="000B764E"/>
    <w:rsid w:val="000B7A26"/>
    <w:rsid w:val="000B7A2E"/>
    <w:rsid w:val="000B7A65"/>
    <w:rsid w:val="000B7EE5"/>
    <w:rsid w:val="000B7EFC"/>
    <w:rsid w:val="000C063B"/>
    <w:rsid w:val="000C07E2"/>
    <w:rsid w:val="000C0BCB"/>
    <w:rsid w:val="000C0E52"/>
    <w:rsid w:val="000C132D"/>
    <w:rsid w:val="000C13FA"/>
    <w:rsid w:val="000C1D41"/>
    <w:rsid w:val="000C239D"/>
    <w:rsid w:val="000C26F7"/>
    <w:rsid w:val="000C29C5"/>
    <w:rsid w:val="000C2E36"/>
    <w:rsid w:val="000C30E0"/>
    <w:rsid w:val="000C434B"/>
    <w:rsid w:val="000C4360"/>
    <w:rsid w:val="000C44C1"/>
    <w:rsid w:val="000C49C1"/>
    <w:rsid w:val="000C4EC5"/>
    <w:rsid w:val="000C50EE"/>
    <w:rsid w:val="000C537E"/>
    <w:rsid w:val="000C57A1"/>
    <w:rsid w:val="000C590E"/>
    <w:rsid w:val="000C5CAC"/>
    <w:rsid w:val="000C6C4C"/>
    <w:rsid w:val="000D0C1E"/>
    <w:rsid w:val="000D19B8"/>
    <w:rsid w:val="000D27D2"/>
    <w:rsid w:val="000D287A"/>
    <w:rsid w:val="000D3947"/>
    <w:rsid w:val="000D3B01"/>
    <w:rsid w:val="000D440D"/>
    <w:rsid w:val="000D53A4"/>
    <w:rsid w:val="000D545B"/>
    <w:rsid w:val="000D5828"/>
    <w:rsid w:val="000D5858"/>
    <w:rsid w:val="000D5F6E"/>
    <w:rsid w:val="000D6395"/>
    <w:rsid w:val="000D642C"/>
    <w:rsid w:val="000D6952"/>
    <w:rsid w:val="000D6D40"/>
    <w:rsid w:val="000D6EBB"/>
    <w:rsid w:val="000D6F2F"/>
    <w:rsid w:val="000D734C"/>
    <w:rsid w:val="000D7460"/>
    <w:rsid w:val="000D7506"/>
    <w:rsid w:val="000D7614"/>
    <w:rsid w:val="000D7B7F"/>
    <w:rsid w:val="000E0193"/>
    <w:rsid w:val="000E0629"/>
    <w:rsid w:val="000E0A4A"/>
    <w:rsid w:val="000E0ADF"/>
    <w:rsid w:val="000E0BCC"/>
    <w:rsid w:val="000E0CFE"/>
    <w:rsid w:val="000E1016"/>
    <w:rsid w:val="000E1B46"/>
    <w:rsid w:val="000E1BDD"/>
    <w:rsid w:val="000E2300"/>
    <w:rsid w:val="000E2B5D"/>
    <w:rsid w:val="000E2F4B"/>
    <w:rsid w:val="000E37EE"/>
    <w:rsid w:val="000E45C4"/>
    <w:rsid w:val="000E4827"/>
    <w:rsid w:val="000E4992"/>
    <w:rsid w:val="000E4C75"/>
    <w:rsid w:val="000E5028"/>
    <w:rsid w:val="000E545F"/>
    <w:rsid w:val="000E546E"/>
    <w:rsid w:val="000E5649"/>
    <w:rsid w:val="000E59F9"/>
    <w:rsid w:val="000E5A8C"/>
    <w:rsid w:val="000E5B29"/>
    <w:rsid w:val="000E7077"/>
    <w:rsid w:val="000E76B9"/>
    <w:rsid w:val="000E791E"/>
    <w:rsid w:val="000E7A65"/>
    <w:rsid w:val="000E7B8F"/>
    <w:rsid w:val="000F0101"/>
    <w:rsid w:val="000F0565"/>
    <w:rsid w:val="000F08D0"/>
    <w:rsid w:val="000F10D5"/>
    <w:rsid w:val="000F14C6"/>
    <w:rsid w:val="000F1DEF"/>
    <w:rsid w:val="000F245B"/>
    <w:rsid w:val="000F24FB"/>
    <w:rsid w:val="000F2AD1"/>
    <w:rsid w:val="000F31E8"/>
    <w:rsid w:val="000F36C7"/>
    <w:rsid w:val="000F3791"/>
    <w:rsid w:val="000F3AC2"/>
    <w:rsid w:val="000F3BD9"/>
    <w:rsid w:val="000F3CD1"/>
    <w:rsid w:val="000F3F23"/>
    <w:rsid w:val="000F4132"/>
    <w:rsid w:val="000F4281"/>
    <w:rsid w:val="000F46C8"/>
    <w:rsid w:val="000F5099"/>
    <w:rsid w:val="000F52F1"/>
    <w:rsid w:val="000F53F4"/>
    <w:rsid w:val="000F56CB"/>
    <w:rsid w:val="000F5F70"/>
    <w:rsid w:val="000F6450"/>
    <w:rsid w:val="000F6783"/>
    <w:rsid w:val="000F6BBD"/>
    <w:rsid w:val="00100305"/>
    <w:rsid w:val="0010036D"/>
    <w:rsid w:val="00100468"/>
    <w:rsid w:val="001004BE"/>
    <w:rsid w:val="001017A4"/>
    <w:rsid w:val="00101D61"/>
    <w:rsid w:val="00103F90"/>
    <w:rsid w:val="00104263"/>
    <w:rsid w:val="00104384"/>
    <w:rsid w:val="001043DD"/>
    <w:rsid w:val="00104A12"/>
    <w:rsid w:val="00105515"/>
    <w:rsid w:val="00106324"/>
    <w:rsid w:val="0010637B"/>
    <w:rsid w:val="00106490"/>
    <w:rsid w:val="00106611"/>
    <w:rsid w:val="0010698C"/>
    <w:rsid w:val="00106EAD"/>
    <w:rsid w:val="00107066"/>
    <w:rsid w:val="00107791"/>
    <w:rsid w:val="001101CA"/>
    <w:rsid w:val="00110884"/>
    <w:rsid w:val="001110D2"/>
    <w:rsid w:val="00111133"/>
    <w:rsid w:val="00111370"/>
    <w:rsid w:val="00112B78"/>
    <w:rsid w:val="00112F49"/>
    <w:rsid w:val="0011307E"/>
    <w:rsid w:val="0011389C"/>
    <w:rsid w:val="00113A68"/>
    <w:rsid w:val="00113E49"/>
    <w:rsid w:val="00113ECF"/>
    <w:rsid w:val="00113F4D"/>
    <w:rsid w:val="001141BC"/>
    <w:rsid w:val="00114624"/>
    <w:rsid w:val="00114B10"/>
    <w:rsid w:val="00116435"/>
    <w:rsid w:val="001165CE"/>
    <w:rsid w:val="00116BE9"/>
    <w:rsid w:val="00117058"/>
    <w:rsid w:val="00117646"/>
    <w:rsid w:val="00117B58"/>
    <w:rsid w:val="00117C0A"/>
    <w:rsid w:val="00117F59"/>
    <w:rsid w:val="0012033C"/>
    <w:rsid w:val="001203A1"/>
    <w:rsid w:val="00120AE1"/>
    <w:rsid w:val="00121792"/>
    <w:rsid w:val="00121872"/>
    <w:rsid w:val="00121B64"/>
    <w:rsid w:val="00121FC9"/>
    <w:rsid w:val="0012221C"/>
    <w:rsid w:val="0012266A"/>
    <w:rsid w:val="00122BBF"/>
    <w:rsid w:val="00122FFC"/>
    <w:rsid w:val="001238E6"/>
    <w:rsid w:val="001244D2"/>
    <w:rsid w:val="00125475"/>
    <w:rsid w:val="00125483"/>
    <w:rsid w:val="00125C19"/>
    <w:rsid w:val="00126888"/>
    <w:rsid w:val="001269FC"/>
    <w:rsid w:val="00126ABD"/>
    <w:rsid w:val="00126AF5"/>
    <w:rsid w:val="00126D2F"/>
    <w:rsid w:val="00126E54"/>
    <w:rsid w:val="00126EB9"/>
    <w:rsid w:val="0012721D"/>
    <w:rsid w:val="001274DE"/>
    <w:rsid w:val="00127616"/>
    <w:rsid w:val="00127ABA"/>
    <w:rsid w:val="001300A1"/>
    <w:rsid w:val="00130292"/>
    <w:rsid w:val="0013035F"/>
    <w:rsid w:val="0013048D"/>
    <w:rsid w:val="00130534"/>
    <w:rsid w:val="001311AE"/>
    <w:rsid w:val="001314CD"/>
    <w:rsid w:val="00131627"/>
    <w:rsid w:val="00131BB5"/>
    <w:rsid w:val="00132CF5"/>
    <w:rsid w:val="001333EB"/>
    <w:rsid w:val="00133A50"/>
    <w:rsid w:val="00133F2B"/>
    <w:rsid w:val="00134191"/>
    <w:rsid w:val="00134438"/>
    <w:rsid w:val="00134507"/>
    <w:rsid w:val="001347C2"/>
    <w:rsid w:val="00134FE6"/>
    <w:rsid w:val="00135C6A"/>
    <w:rsid w:val="001364B8"/>
    <w:rsid w:val="00136558"/>
    <w:rsid w:val="001377AA"/>
    <w:rsid w:val="00137876"/>
    <w:rsid w:val="00137EDC"/>
    <w:rsid w:val="001405A3"/>
    <w:rsid w:val="001408F5"/>
    <w:rsid w:val="00140D5B"/>
    <w:rsid w:val="00141BE6"/>
    <w:rsid w:val="00143407"/>
    <w:rsid w:val="0014351B"/>
    <w:rsid w:val="00143778"/>
    <w:rsid w:val="00143B92"/>
    <w:rsid w:val="00143D73"/>
    <w:rsid w:val="0014430C"/>
    <w:rsid w:val="00144794"/>
    <w:rsid w:val="00145BA3"/>
    <w:rsid w:val="0014607C"/>
    <w:rsid w:val="001465C5"/>
    <w:rsid w:val="001466A6"/>
    <w:rsid w:val="00146728"/>
    <w:rsid w:val="00146FF7"/>
    <w:rsid w:val="00147273"/>
    <w:rsid w:val="001473B8"/>
    <w:rsid w:val="001478CD"/>
    <w:rsid w:val="00150919"/>
    <w:rsid w:val="00150A90"/>
    <w:rsid w:val="00150E88"/>
    <w:rsid w:val="00150F79"/>
    <w:rsid w:val="001511F0"/>
    <w:rsid w:val="001512AE"/>
    <w:rsid w:val="00151BBB"/>
    <w:rsid w:val="00151EE9"/>
    <w:rsid w:val="00151F28"/>
    <w:rsid w:val="001521D0"/>
    <w:rsid w:val="001526E5"/>
    <w:rsid w:val="001527B9"/>
    <w:rsid w:val="00152A6D"/>
    <w:rsid w:val="00152A7C"/>
    <w:rsid w:val="00152E6E"/>
    <w:rsid w:val="00153630"/>
    <w:rsid w:val="001536D0"/>
    <w:rsid w:val="00153815"/>
    <w:rsid w:val="00153AD3"/>
    <w:rsid w:val="0015422C"/>
    <w:rsid w:val="001543DC"/>
    <w:rsid w:val="001546E1"/>
    <w:rsid w:val="0015488E"/>
    <w:rsid w:val="00154F56"/>
    <w:rsid w:val="001552F4"/>
    <w:rsid w:val="001553C2"/>
    <w:rsid w:val="00155526"/>
    <w:rsid w:val="00155623"/>
    <w:rsid w:val="001557EA"/>
    <w:rsid w:val="00155DE6"/>
    <w:rsid w:val="001563F0"/>
    <w:rsid w:val="001566B7"/>
    <w:rsid w:val="00157418"/>
    <w:rsid w:val="00157DE0"/>
    <w:rsid w:val="00160FDA"/>
    <w:rsid w:val="0016142B"/>
    <w:rsid w:val="001614C8"/>
    <w:rsid w:val="00161A95"/>
    <w:rsid w:val="00161B58"/>
    <w:rsid w:val="001625A3"/>
    <w:rsid w:val="00162677"/>
    <w:rsid w:val="00162DDB"/>
    <w:rsid w:val="00162E73"/>
    <w:rsid w:val="001631A3"/>
    <w:rsid w:val="00163331"/>
    <w:rsid w:val="00163685"/>
    <w:rsid w:val="00163D65"/>
    <w:rsid w:val="00163DEB"/>
    <w:rsid w:val="00163EE3"/>
    <w:rsid w:val="00164073"/>
    <w:rsid w:val="001642A6"/>
    <w:rsid w:val="001656A5"/>
    <w:rsid w:val="00165C97"/>
    <w:rsid w:val="00165F08"/>
    <w:rsid w:val="00165F50"/>
    <w:rsid w:val="001665D1"/>
    <w:rsid w:val="00166694"/>
    <w:rsid w:val="00166E9C"/>
    <w:rsid w:val="001675B4"/>
    <w:rsid w:val="001677DF"/>
    <w:rsid w:val="001678C4"/>
    <w:rsid w:val="00167A30"/>
    <w:rsid w:val="00167CBF"/>
    <w:rsid w:val="00167D28"/>
    <w:rsid w:val="001709DB"/>
    <w:rsid w:val="00170E7E"/>
    <w:rsid w:val="001712D8"/>
    <w:rsid w:val="00171BB2"/>
    <w:rsid w:val="001729C8"/>
    <w:rsid w:val="00172A44"/>
    <w:rsid w:val="00172AFA"/>
    <w:rsid w:val="001732DA"/>
    <w:rsid w:val="00173371"/>
    <w:rsid w:val="001733C0"/>
    <w:rsid w:val="001734AA"/>
    <w:rsid w:val="00173575"/>
    <w:rsid w:val="0017385F"/>
    <w:rsid w:val="001741B6"/>
    <w:rsid w:val="00174778"/>
    <w:rsid w:val="0017496D"/>
    <w:rsid w:val="0017504C"/>
    <w:rsid w:val="00175494"/>
    <w:rsid w:val="001756F2"/>
    <w:rsid w:val="001757E8"/>
    <w:rsid w:val="00175AF1"/>
    <w:rsid w:val="00175B1E"/>
    <w:rsid w:val="00175B5B"/>
    <w:rsid w:val="00176309"/>
    <w:rsid w:val="00176634"/>
    <w:rsid w:val="0017681F"/>
    <w:rsid w:val="0017685D"/>
    <w:rsid w:val="00176DB5"/>
    <w:rsid w:val="0017712A"/>
    <w:rsid w:val="00177B0A"/>
    <w:rsid w:val="001802D0"/>
    <w:rsid w:val="00180ED4"/>
    <w:rsid w:val="00181335"/>
    <w:rsid w:val="00181AE6"/>
    <w:rsid w:val="001820A5"/>
    <w:rsid w:val="00182282"/>
    <w:rsid w:val="001827DF"/>
    <w:rsid w:val="00182CD3"/>
    <w:rsid w:val="00183136"/>
    <w:rsid w:val="00183773"/>
    <w:rsid w:val="001841FC"/>
    <w:rsid w:val="00184CA6"/>
    <w:rsid w:val="00184E41"/>
    <w:rsid w:val="00184E46"/>
    <w:rsid w:val="00184E92"/>
    <w:rsid w:val="00184F42"/>
    <w:rsid w:val="00186133"/>
    <w:rsid w:val="001865B6"/>
    <w:rsid w:val="0018713E"/>
    <w:rsid w:val="00187467"/>
    <w:rsid w:val="001877F2"/>
    <w:rsid w:val="001879CE"/>
    <w:rsid w:val="00190561"/>
    <w:rsid w:val="00190623"/>
    <w:rsid w:val="0019062D"/>
    <w:rsid w:val="00190673"/>
    <w:rsid w:val="00190719"/>
    <w:rsid w:val="00190DBD"/>
    <w:rsid w:val="001915EE"/>
    <w:rsid w:val="0019190F"/>
    <w:rsid w:val="00191D81"/>
    <w:rsid w:val="00191F21"/>
    <w:rsid w:val="0019264E"/>
    <w:rsid w:val="00192692"/>
    <w:rsid w:val="001926B1"/>
    <w:rsid w:val="0019313D"/>
    <w:rsid w:val="00193404"/>
    <w:rsid w:val="00193466"/>
    <w:rsid w:val="001939F1"/>
    <w:rsid w:val="001941DA"/>
    <w:rsid w:val="0019456F"/>
    <w:rsid w:val="00194729"/>
    <w:rsid w:val="00194ACE"/>
    <w:rsid w:val="00194BFB"/>
    <w:rsid w:val="00194F1C"/>
    <w:rsid w:val="001957CF"/>
    <w:rsid w:val="00195C30"/>
    <w:rsid w:val="00195FA1"/>
    <w:rsid w:val="0019641C"/>
    <w:rsid w:val="00196940"/>
    <w:rsid w:val="00196A29"/>
    <w:rsid w:val="0019756A"/>
    <w:rsid w:val="00197872"/>
    <w:rsid w:val="00197CAA"/>
    <w:rsid w:val="00197F20"/>
    <w:rsid w:val="00197F9B"/>
    <w:rsid w:val="001A0372"/>
    <w:rsid w:val="001A03CB"/>
    <w:rsid w:val="001A073A"/>
    <w:rsid w:val="001A099A"/>
    <w:rsid w:val="001A1FD7"/>
    <w:rsid w:val="001A2471"/>
    <w:rsid w:val="001A2576"/>
    <w:rsid w:val="001A2C4C"/>
    <w:rsid w:val="001A3ADC"/>
    <w:rsid w:val="001A3C7C"/>
    <w:rsid w:val="001A3FB3"/>
    <w:rsid w:val="001A4289"/>
    <w:rsid w:val="001A4309"/>
    <w:rsid w:val="001A48BB"/>
    <w:rsid w:val="001A4EAF"/>
    <w:rsid w:val="001A52A7"/>
    <w:rsid w:val="001A56ED"/>
    <w:rsid w:val="001A5C7E"/>
    <w:rsid w:val="001A5CE5"/>
    <w:rsid w:val="001A5F3A"/>
    <w:rsid w:val="001A65B5"/>
    <w:rsid w:val="001A6857"/>
    <w:rsid w:val="001A68B1"/>
    <w:rsid w:val="001A6C8C"/>
    <w:rsid w:val="001A6CE7"/>
    <w:rsid w:val="001A6E5E"/>
    <w:rsid w:val="001A6E94"/>
    <w:rsid w:val="001A719C"/>
    <w:rsid w:val="001A7494"/>
    <w:rsid w:val="001A7B32"/>
    <w:rsid w:val="001B0403"/>
    <w:rsid w:val="001B0543"/>
    <w:rsid w:val="001B058C"/>
    <w:rsid w:val="001B07F5"/>
    <w:rsid w:val="001B1481"/>
    <w:rsid w:val="001B15B9"/>
    <w:rsid w:val="001B1C22"/>
    <w:rsid w:val="001B1F0A"/>
    <w:rsid w:val="001B2050"/>
    <w:rsid w:val="001B2068"/>
    <w:rsid w:val="001B35ED"/>
    <w:rsid w:val="001B3725"/>
    <w:rsid w:val="001B3857"/>
    <w:rsid w:val="001B397B"/>
    <w:rsid w:val="001B3CE6"/>
    <w:rsid w:val="001B3F42"/>
    <w:rsid w:val="001B3F54"/>
    <w:rsid w:val="001B40EC"/>
    <w:rsid w:val="001B4F94"/>
    <w:rsid w:val="001B52EC"/>
    <w:rsid w:val="001B544F"/>
    <w:rsid w:val="001B553D"/>
    <w:rsid w:val="001B5C2D"/>
    <w:rsid w:val="001B5E73"/>
    <w:rsid w:val="001B60F6"/>
    <w:rsid w:val="001B69AA"/>
    <w:rsid w:val="001B6AB9"/>
    <w:rsid w:val="001B754A"/>
    <w:rsid w:val="001B7630"/>
    <w:rsid w:val="001B76BC"/>
    <w:rsid w:val="001B7EEB"/>
    <w:rsid w:val="001C015C"/>
    <w:rsid w:val="001C01FF"/>
    <w:rsid w:val="001C09D3"/>
    <w:rsid w:val="001C1197"/>
    <w:rsid w:val="001C119D"/>
    <w:rsid w:val="001C1388"/>
    <w:rsid w:val="001C1A50"/>
    <w:rsid w:val="001C1C05"/>
    <w:rsid w:val="001C1CE7"/>
    <w:rsid w:val="001C2CFF"/>
    <w:rsid w:val="001C38AF"/>
    <w:rsid w:val="001C3C5D"/>
    <w:rsid w:val="001C460F"/>
    <w:rsid w:val="001C4C61"/>
    <w:rsid w:val="001C5609"/>
    <w:rsid w:val="001C574F"/>
    <w:rsid w:val="001C5B73"/>
    <w:rsid w:val="001C5EE1"/>
    <w:rsid w:val="001C67E6"/>
    <w:rsid w:val="001C691E"/>
    <w:rsid w:val="001C6B6E"/>
    <w:rsid w:val="001C6CFA"/>
    <w:rsid w:val="001C711B"/>
    <w:rsid w:val="001C7120"/>
    <w:rsid w:val="001D00F8"/>
    <w:rsid w:val="001D021C"/>
    <w:rsid w:val="001D02C4"/>
    <w:rsid w:val="001D16A7"/>
    <w:rsid w:val="001D1C68"/>
    <w:rsid w:val="001D1DDF"/>
    <w:rsid w:val="001D23D0"/>
    <w:rsid w:val="001D2DE3"/>
    <w:rsid w:val="001D3490"/>
    <w:rsid w:val="001D356D"/>
    <w:rsid w:val="001D360A"/>
    <w:rsid w:val="001D439F"/>
    <w:rsid w:val="001D44D8"/>
    <w:rsid w:val="001D4BCA"/>
    <w:rsid w:val="001D53CE"/>
    <w:rsid w:val="001D56C7"/>
    <w:rsid w:val="001D5D09"/>
    <w:rsid w:val="001D5F5E"/>
    <w:rsid w:val="001D6031"/>
    <w:rsid w:val="001D70A2"/>
    <w:rsid w:val="001D7396"/>
    <w:rsid w:val="001D7563"/>
    <w:rsid w:val="001E0638"/>
    <w:rsid w:val="001E0F01"/>
    <w:rsid w:val="001E106F"/>
    <w:rsid w:val="001E175D"/>
    <w:rsid w:val="001E176E"/>
    <w:rsid w:val="001E2516"/>
    <w:rsid w:val="001E25EB"/>
    <w:rsid w:val="001E2A47"/>
    <w:rsid w:val="001E2E33"/>
    <w:rsid w:val="001E3977"/>
    <w:rsid w:val="001E3F00"/>
    <w:rsid w:val="001E41B5"/>
    <w:rsid w:val="001E41BE"/>
    <w:rsid w:val="001E454D"/>
    <w:rsid w:val="001E4AAF"/>
    <w:rsid w:val="001E53BE"/>
    <w:rsid w:val="001E5873"/>
    <w:rsid w:val="001E5E0F"/>
    <w:rsid w:val="001E5EB3"/>
    <w:rsid w:val="001E6776"/>
    <w:rsid w:val="001E677D"/>
    <w:rsid w:val="001E68B5"/>
    <w:rsid w:val="001E68BB"/>
    <w:rsid w:val="001E6BF6"/>
    <w:rsid w:val="001E6D5E"/>
    <w:rsid w:val="001F02C4"/>
    <w:rsid w:val="001F0346"/>
    <w:rsid w:val="001F0CC3"/>
    <w:rsid w:val="001F0D6F"/>
    <w:rsid w:val="001F0E18"/>
    <w:rsid w:val="001F0ED3"/>
    <w:rsid w:val="001F134A"/>
    <w:rsid w:val="001F2162"/>
    <w:rsid w:val="001F22FA"/>
    <w:rsid w:val="001F2838"/>
    <w:rsid w:val="001F2C35"/>
    <w:rsid w:val="001F37F5"/>
    <w:rsid w:val="001F38AC"/>
    <w:rsid w:val="001F4775"/>
    <w:rsid w:val="001F4E6C"/>
    <w:rsid w:val="001F5054"/>
    <w:rsid w:val="001F61CD"/>
    <w:rsid w:val="001F6453"/>
    <w:rsid w:val="001F7584"/>
    <w:rsid w:val="001F7AB9"/>
    <w:rsid w:val="001F7DCC"/>
    <w:rsid w:val="00200050"/>
    <w:rsid w:val="00200194"/>
    <w:rsid w:val="002001C3"/>
    <w:rsid w:val="00200779"/>
    <w:rsid w:val="00200E6C"/>
    <w:rsid w:val="002012F8"/>
    <w:rsid w:val="002018C6"/>
    <w:rsid w:val="00201B9D"/>
    <w:rsid w:val="00201EA7"/>
    <w:rsid w:val="002022C0"/>
    <w:rsid w:val="0020282F"/>
    <w:rsid w:val="0020294F"/>
    <w:rsid w:val="00202A8A"/>
    <w:rsid w:val="002035FC"/>
    <w:rsid w:val="00203FE8"/>
    <w:rsid w:val="00204979"/>
    <w:rsid w:val="00205286"/>
    <w:rsid w:val="002058E5"/>
    <w:rsid w:val="00205D3A"/>
    <w:rsid w:val="00205E67"/>
    <w:rsid w:val="00205EB5"/>
    <w:rsid w:val="002068CD"/>
    <w:rsid w:val="00206A1A"/>
    <w:rsid w:val="00206B04"/>
    <w:rsid w:val="00206E7C"/>
    <w:rsid w:val="00207073"/>
    <w:rsid w:val="00207925"/>
    <w:rsid w:val="00207D8B"/>
    <w:rsid w:val="00210C3B"/>
    <w:rsid w:val="0021104E"/>
    <w:rsid w:val="00211062"/>
    <w:rsid w:val="00211088"/>
    <w:rsid w:val="00211ACD"/>
    <w:rsid w:val="00211BDB"/>
    <w:rsid w:val="00211FF8"/>
    <w:rsid w:val="00212187"/>
    <w:rsid w:val="002124C8"/>
    <w:rsid w:val="00212A30"/>
    <w:rsid w:val="00212FBD"/>
    <w:rsid w:val="00213577"/>
    <w:rsid w:val="002135D8"/>
    <w:rsid w:val="00213904"/>
    <w:rsid w:val="00213A43"/>
    <w:rsid w:val="0021413F"/>
    <w:rsid w:val="0021467E"/>
    <w:rsid w:val="00214ED2"/>
    <w:rsid w:val="0021547E"/>
    <w:rsid w:val="00215DE2"/>
    <w:rsid w:val="002167E5"/>
    <w:rsid w:val="00216B61"/>
    <w:rsid w:val="00217BEE"/>
    <w:rsid w:val="0022022E"/>
    <w:rsid w:val="00220910"/>
    <w:rsid w:val="00220B8D"/>
    <w:rsid w:val="00220E40"/>
    <w:rsid w:val="0022146D"/>
    <w:rsid w:val="002218FA"/>
    <w:rsid w:val="00222023"/>
    <w:rsid w:val="00222688"/>
    <w:rsid w:val="00222CBF"/>
    <w:rsid w:val="00222E6F"/>
    <w:rsid w:val="00222F42"/>
    <w:rsid w:val="0022339D"/>
    <w:rsid w:val="00223560"/>
    <w:rsid w:val="0022366A"/>
    <w:rsid w:val="00223CAD"/>
    <w:rsid w:val="00223CDD"/>
    <w:rsid w:val="00223FB8"/>
    <w:rsid w:val="002247D8"/>
    <w:rsid w:val="002247DA"/>
    <w:rsid w:val="00224C08"/>
    <w:rsid w:val="002252AD"/>
    <w:rsid w:val="002254FA"/>
    <w:rsid w:val="00226100"/>
    <w:rsid w:val="00226132"/>
    <w:rsid w:val="002261CC"/>
    <w:rsid w:val="0022624A"/>
    <w:rsid w:val="0022690D"/>
    <w:rsid w:val="002269FE"/>
    <w:rsid w:val="00226E1C"/>
    <w:rsid w:val="002277EF"/>
    <w:rsid w:val="00227D1E"/>
    <w:rsid w:val="00227FC8"/>
    <w:rsid w:val="00230F5A"/>
    <w:rsid w:val="002317BF"/>
    <w:rsid w:val="00231D13"/>
    <w:rsid w:val="00231E59"/>
    <w:rsid w:val="00232021"/>
    <w:rsid w:val="00232105"/>
    <w:rsid w:val="00232709"/>
    <w:rsid w:val="00232D20"/>
    <w:rsid w:val="002331A6"/>
    <w:rsid w:val="00233CD7"/>
    <w:rsid w:val="0023414E"/>
    <w:rsid w:val="002346FA"/>
    <w:rsid w:val="00234E55"/>
    <w:rsid w:val="00235913"/>
    <w:rsid w:val="00235AB8"/>
    <w:rsid w:val="00235C73"/>
    <w:rsid w:val="00235D30"/>
    <w:rsid w:val="00236A54"/>
    <w:rsid w:val="00237174"/>
    <w:rsid w:val="00237995"/>
    <w:rsid w:val="00237D15"/>
    <w:rsid w:val="00240249"/>
    <w:rsid w:val="0024048B"/>
    <w:rsid w:val="002404BC"/>
    <w:rsid w:val="00240F58"/>
    <w:rsid w:val="002418D3"/>
    <w:rsid w:val="00241DB8"/>
    <w:rsid w:val="00241F76"/>
    <w:rsid w:val="002420B5"/>
    <w:rsid w:val="00242C22"/>
    <w:rsid w:val="00242E89"/>
    <w:rsid w:val="00243260"/>
    <w:rsid w:val="002432E0"/>
    <w:rsid w:val="002436F4"/>
    <w:rsid w:val="00243701"/>
    <w:rsid w:val="002437A8"/>
    <w:rsid w:val="00243848"/>
    <w:rsid w:val="00243C38"/>
    <w:rsid w:val="00243F1C"/>
    <w:rsid w:val="00244755"/>
    <w:rsid w:val="00244C6A"/>
    <w:rsid w:val="00244D41"/>
    <w:rsid w:val="00244FA2"/>
    <w:rsid w:val="002459D4"/>
    <w:rsid w:val="00245AC6"/>
    <w:rsid w:val="002460FB"/>
    <w:rsid w:val="00246E40"/>
    <w:rsid w:val="002475B1"/>
    <w:rsid w:val="002478FF"/>
    <w:rsid w:val="00247E80"/>
    <w:rsid w:val="00250EAE"/>
    <w:rsid w:val="00251613"/>
    <w:rsid w:val="00251856"/>
    <w:rsid w:val="0025197F"/>
    <w:rsid w:val="002519F2"/>
    <w:rsid w:val="00251A22"/>
    <w:rsid w:val="00251B17"/>
    <w:rsid w:val="00251E05"/>
    <w:rsid w:val="00252328"/>
    <w:rsid w:val="002530EF"/>
    <w:rsid w:val="0025342A"/>
    <w:rsid w:val="00253E7C"/>
    <w:rsid w:val="00254744"/>
    <w:rsid w:val="00254765"/>
    <w:rsid w:val="00254F20"/>
    <w:rsid w:val="00255427"/>
    <w:rsid w:val="0025569B"/>
    <w:rsid w:val="002556BA"/>
    <w:rsid w:val="00256BE8"/>
    <w:rsid w:val="00256FBA"/>
    <w:rsid w:val="00257C53"/>
    <w:rsid w:val="002608BC"/>
    <w:rsid w:val="00261695"/>
    <w:rsid w:val="00262450"/>
    <w:rsid w:val="002624D7"/>
    <w:rsid w:val="0026283D"/>
    <w:rsid w:val="00262911"/>
    <w:rsid w:val="00262F95"/>
    <w:rsid w:val="002630F0"/>
    <w:rsid w:val="00263109"/>
    <w:rsid w:val="00263656"/>
    <w:rsid w:val="002640D8"/>
    <w:rsid w:val="0026429F"/>
    <w:rsid w:val="00264594"/>
    <w:rsid w:val="00264AE8"/>
    <w:rsid w:val="00264F7E"/>
    <w:rsid w:val="00265B33"/>
    <w:rsid w:val="00265B54"/>
    <w:rsid w:val="00265C0B"/>
    <w:rsid w:val="00265C57"/>
    <w:rsid w:val="00265CE4"/>
    <w:rsid w:val="00266632"/>
    <w:rsid w:val="0026734E"/>
    <w:rsid w:val="00270024"/>
    <w:rsid w:val="0027012B"/>
    <w:rsid w:val="002703FE"/>
    <w:rsid w:val="00270556"/>
    <w:rsid w:val="002708BE"/>
    <w:rsid w:val="002708D7"/>
    <w:rsid w:val="00270970"/>
    <w:rsid w:val="00270C22"/>
    <w:rsid w:val="002718D4"/>
    <w:rsid w:val="00271B32"/>
    <w:rsid w:val="002720F9"/>
    <w:rsid w:val="00272431"/>
    <w:rsid w:val="0027245C"/>
    <w:rsid w:val="002725E6"/>
    <w:rsid w:val="00272F94"/>
    <w:rsid w:val="002730EE"/>
    <w:rsid w:val="002733B7"/>
    <w:rsid w:val="002734C5"/>
    <w:rsid w:val="00273B4D"/>
    <w:rsid w:val="002740F5"/>
    <w:rsid w:val="00274686"/>
    <w:rsid w:val="00275579"/>
    <w:rsid w:val="0027559F"/>
    <w:rsid w:val="00275AC6"/>
    <w:rsid w:val="00275DF0"/>
    <w:rsid w:val="00275E3F"/>
    <w:rsid w:val="002760B4"/>
    <w:rsid w:val="002765CA"/>
    <w:rsid w:val="002776F3"/>
    <w:rsid w:val="00277ED1"/>
    <w:rsid w:val="0028024D"/>
    <w:rsid w:val="00280BC9"/>
    <w:rsid w:val="00280D7C"/>
    <w:rsid w:val="0028131F"/>
    <w:rsid w:val="0028145D"/>
    <w:rsid w:val="002814C2"/>
    <w:rsid w:val="00281C69"/>
    <w:rsid w:val="00281E59"/>
    <w:rsid w:val="002829F2"/>
    <w:rsid w:val="002829F9"/>
    <w:rsid w:val="0028356F"/>
    <w:rsid w:val="00283B80"/>
    <w:rsid w:val="00283EDA"/>
    <w:rsid w:val="00284166"/>
    <w:rsid w:val="00284214"/>
    <w:rsid w:val="002843B9"/>
    <w:rsid w:val="002844BC"/>
    <w:rsid w:val="002847BD"/>
    <w:rsid w:val="00284821"/>
    <w:rsid w:val="002852B2"/>
    <w:rsid w:val="002858C8"/>
    <w:rsid w:val="00285F2F"/>
    <w:rsid w:val="00285F3C"/>
    <w:rsid w:val="00287956"/>
    <w:rsid w:val="00287DB9"/>
    <w:rsid w:val="00290B19"/>
    <w:rsid w:val="00291A50"/>
    <w:rsid w:val="00291DAA"/>
    <w:rsid w:val="00292518"/>
    <w:rsid w:val="00292E2D"/>
    <w:rsid w:val="002933DA"/>
    <w:rsid w:val="002936DC"/>
    <w:rsid w:val="002941F6"/>
    <w:rsid w:val="00294380"/>
    <w:rsid w:val="00295405"/>
    <w:rsid w:val="00295734"/>
    <w:rsid w:val="00295956"/>
    <w:rsid w:val="00295983"/>
    <w:rsid w:val="00295BB1"/>
    <w:rsid w:val="00296383"/>
    <w:rsid w:val="002963FD"/>
    <w:rsid w:val="002970ED"/>
    <w:rsid w:val="0029741E"/>
    <w:rsid w:val="002976D6"/>
    <w:rsid w:val="002978D1"/>
    <w:rsid w:val="002A0344"/>
    <w:rsid w:val="002A0C1E"/>
    <w:rsid w:val="002A0FA6"/>
    <w:rsid w:val="002A1C29"/>
    <w:rsid w:val="002A22E4"/>
    <w:rsid w:val="002A2915"/>
    <w:rsid w:val="002A2A70"/>
    <w:rsid w:val="002A2FBF"/>
    <w:rsid w:val="002A3127"/>
    <w:rsid w:val="002A32B7"/>
    <w:rsid w:val="002A3648"/>
    <w:rsid w:val="002A3699"/>
    <w:rsid w:val="002A467F"/>
    <w:rsid w:val="002A48A7"/>
    <w:rsid w:val="002A48D2"/>
    <w:rsid w:val="002A4A02"/>
    <w:rsid w:val="002A4AF0"/>
    <w:rsid w:val="002A50CE"/>
    <w:rsid w:val="002A5194"/>
    <w:rsid w:val="002A52ED"/>
    <w:rsid w:val="002A532D"/>
    <w:rsid w:val="002A5A65"/>
    <w:rsid w:val="002A5C09"/>
    <w:rsid w:val="002A5E2F"/>
    <w:rsid w:val="002A6103"/>
    <w:rsid w:val="002A62B9"/>
    <w:rsid w:val="002A645D"/>
    <w:rsid w:val="002A667E"/>
    <w:rsid w:val="002A6CD4"/>
    <w:rsid w:val="002A6D8E"/>
    <w:rsid w:val="002A6F17"/>
    <w:rsid w:val="002A7669"/>
    <w:rsid w:val="002A7CC1"/>
    <w:rsid w:val="002B051C"/>
    <w:rsid w:val="002B0C5E"/>
    <w:rsid w:val="002B1264"/>
    <w:rsid w:val="002B1C21"/>
    <w:rsid w:val="002B2051"/>
    <w:rsid w:val="002B27D7"/>
    <w:rsid w:val="002B28CC"/>
    <w:rsid w:val="002B2D01"/>
    <w:rsid w:val="002B33F2"/>
    <w:rsid w:val="002B348A"/>
    <w:rsid w:val="002B3DAA"/>
    <w:rsid w:val="002B3EFB"/>
    <w:rsid w:val="002B436A"/>
    <w:rsid w:val="002B48CC"/>
    <w:rsid w:val="002B4DCB"/>
    <w:rsid w:val="002B6051"/>
    <w:rsid w:val="002B61A2"/>
    <w:rsid w:val="002B6785"/>
    <w:rsid w:val="002B68A8"/>
    <w:rsid w:val="002B71F1"/>
    <w:rsid w:val="002B73B3"/>
    <w:rsid w:val="002B7951"/>
    <w:rsid w:val="002C032C"/>
    <w:rsid w:val="002C1AFF"/>
    <w:rsid w:val="002C1CA1"/>
    <w:rsid w:val="002C1DE7"/>
    <w:rsid w:val="002C1FF6"/>
    <w:rsid w:val="002C2039"/>
    <w:rsid w:val="002C3DD3"/>
    <w:rsid w:val="002C4349"/>
    <w:rsid w:val="002C4FFA"/>
    <w:rsid w:val="002C5669"/>
    <w:rsid w:val="002C5797"/>
    <w:rsid w:val="002C6023"/>
    <w:rsid w:val="002C70C9"/>
    <w:rsid w:val="002C7F06"/>
    <w:rsid w:val="002D037C"/>
    <w:rsid w:val="002D0475"/>
    <w:rsid w:val="002D0E62"/>
    <w:rsid w:val="002D1379"/>
    <w:rsid w:val="002D1606"/>
    <w:rsid w:val="002D1AE3"/>
    <w:rsid w:val="002D2549"/>
    <w:rsid w:val="002D2C02"/>
    <w:rsid w:val="002D2FDD"/>
    <w:rsid w:val="002D2FEF"/>
    <w:rsid w:val="002D409E"/>
    <w:rsid w:val="002D40CA"/>
    <w:rsid w:val="002D4B79"/>
    <w:rsid w:val="002D5203"/>
    <w:rsid w:val="002D5C0E"/>
    <w:rsid w:val="002D5E58"/>
    <w:rsid w:val="002D600D"/>
    <w:rsid w:val="002D6473"/>
    <w:rsid w:val="002D66A5"/>
    <w:rsid w:val="002D6E8A"/>
    <w:rsid w:val="002D711E"/>
    <w:rsid w:val="002D7EB6"/>
    <w:rsid w:val="002D7ED5"/>
    <w:rsid w:val="002D7FF8"/>
    <w:rsid w:val="002E00D0"/>
    <w:rsid w:val="002E04B2"/>
    <w:rsid w:val="002E12C9"/>
    <w:rsid w:val="002E1E60"/>
    <w:rsid w:val="002E259B"/>
    <w:rsid w:val="002E270B"/>
    <w:rsid w:val="002E272D"/>
    <w:rsid w:val="002E35DB"/>
    <w:rsid w:val="002E3BF0"/>
    <w:rsid w:val="002E3CD5"/>
    <w:rsid w:val="002E4826"/>
    <w:rsid w:val="002E488D"/>
    <w:rsid w:val="002E4BB2"/>
    <w:rsid w:val="002E5120"/>
    <w:rsid w:val="002E5639"/>
    <w:rsid w:val="002E5708"/>
    <w:rsid w:val="002E628F"/>
    <w:rsid w:val="002E658F"/>
    <w:rsid w:val="002E6A96"/>
    <w:rsid w:val="002E6DCF"/>
    <w:rsid w:val="002E6DE2"/>
    <w:rsid w:val="002E7E24"/>
    <w:rsid w:val="002E7E78"/>
    <w:rsid w:val="002F0807"/>
    <w:rsid w:val="002F0E0C"/>
    <w:rsid w:val="002F1602"/>
    <w:rsid w:val="002F171C"/>
    <w:rsid w:val="002F1B86"/>
    <w:rsid w:val="002F1B97"/>
    <w:rsid w:val="002F26D8"/>
    <w:rsid w:val="002F303D"/>
    <w:rsid w:val="002F3145"/>
    <w:rsid w:val="002F3261"/>
    <w:rsid w:val="002F452E"/>
    <w:rsid w:val="002F4534"/>
    <w:rsid w:val="002F4B00"/>
    <w:rsid w:val="002F4F58"/>
    <w:rsid w:val="002F59E8"/>
    <w:rsid w:val="002F5EF3"/>
    <w:rsid w:val="002F5F6E"/>
    <w:rsid w:val="002F729D"/>
    <w:rsid w:val="002F7BFC"/>
    <w:rsid w:val="002F7C7E"/>
    <w:rsid w:val="002F7EB8"/>
    <w:rsid w:val="003000CE"/>
    <w:rsid w:val="00300138"/>
    <w:rsid w:val="003001F1"/>
    <w:rsid w:val="003012B8"/>
    <w:rsid w:val="003012E9"/>
    <w:rsid w:val="0030134E"/>
    <w:rsid w:val="00301787"/>
    <w:rsid w:val="00301D24"/>
    <w:rsid w:val="00302731"/>
    <w:rsid w:val="0030288B"/>
    <w:rsid w:val="00303A6F"/>
    <w:rsid w:val="003043EF"/>
    <w:rsid w:val="00304861"/>
    <w:rsid w:val="00304B4E"/>
    <w:rsid w:val="00304EC1"/>
    <w:rsid w:val="00305AA2"/>
    <w:rsid w:val="00305EF2"/>
    <w:rsid w:val="00307184"/>
    <w:rsid w:val="00307739"/>
    <w:rsid w:val="00307B87"/>
    <w:rsid w:val="00307C83"/>
    <w:rsid w:val="003106BC"/>
    <w:rsid w:val="00310832"/>
    <w:rsid w:val="003109DE"/>
    <w:rsid w:val="00310A01"/>
    <w:rsid w:val="00310C1F"/>
    <w:rsid w:val="00310D3C"/>
    <w:rsid w:val="00310DD2"/>
    <w:rsid w:val="00311FCB"/>
    <w:rsid w:val="0031217A"/>
    <w:rsid w:val="00312B2F"/>
    <w:rsid w:val="00312CBC"/>
    <w:rsid w:val="0031313C"/>
    <w:rsid w:val="00313163"/>
    <w:rsid w:val="00313A2F"/>
    <w:rsid w:val="00313DF4"/>
    <w:rsid w:val="00313F16"/>
    <w:rsid w:val="00314F14"/>
    <w:rsid w:val="00314F38"/>
    <w:rsid w:val="00315EAA"/>
    <w:rsid w:val="0031603D"/>
    <w:rsid w:val="00316058"/>
    <w:rsid w:val="0031643A"/>
    <w:rsid w:val="00316942"/>
    <w:rsid w:val="00316D45"/>
    <w:rsid w:val="00316D94"/>
    <w:rsid w:val="00316EA6"/>
    <w:rsid w:val="00317902"/>
    <w:rsid w:val="00317CD0"/>
    <w:rsid w:val="00317CDC"/>
    <w:rsid w:val="00317D49"/>
    <w:rsid w:val="0032013A"/>
    <w:rsid w:val="00320458"/>
    <w:rsid w:val="003205B4"/>
    <w:rsid w:val="0032075F"/>
    <w:rsid w:val="00321691"/>
    <w:rsid w:val="00322242"/>
    <w:rsid w:val="0032232F"/>
    <w:rsid w:val="003223D6"/>
    <w:rsid w:val="00322472"/>
    <w:rsid w:val="00322B84"/>
    <w:rsid w:val="00322F81"/>
    <w:rsid w:val="00323623"/>
    <w:rsid w:val="0032410D"/>
    <w:rsid w:val="00324296"/>
    <w:rsid w:val="0032463A"/>
    <w:rsid w:val="00325962"/>
    <w:rsid w:val="00325B4D"/>
    <w:rsid w:val="00325FED"/>
    <w:rsid w:val="003267B9"/>
    <w:rsid w:val="00326852"/>
    <w:rsid w:val="00326CBB"/>
    <w:rsid w:val="00327234"/>
    <w:rsid w:val="00330752"/>
    <w:rsid w:val="0033110A"/>
    <w:rsid w:val="00331445"/>
    <w:rsid w:val="00331918"/>
    <w:rsid w:val="0033192A"/>
    <w:rsid w:val="00331B6C"/>
    <w:rsid w:val="00331B6E"/>
    <w:rsid w:val="00331F9F"/>
    <w:rsid w:val="00331FB9"/>
    <w:rsid w:val="003326D7"/>
    <w:rsid w:val="00332D2B"/>
    <w:rsid w:val="0033376E"/>
    <w:rsid w:val="00333A57"/>
    <w:rsid w:val="00333BBD"/>
    <w:rsid w:val="00333C67"/>
    <w:rsid w:val="003344B1"/>
    <w:rsid w:val="003344B8"/>
    <w:rsid w:val="0033465A"/>
    <w:rsid w:val="00334EE0"/>
    <w:rsid w:val="00335140"/>
    <w:rsid w:val="003352AC"/>
    <w:rsid w:val="0033537C"/>
    <w:rsid w:val="003358B9"/>
    <w:rsid w:val="00335D94"/>
    <w:rsid w:val="00335E03"/>
    <w:rsid w:val="00335FCF"/>
    <w:rsid w:val="00336662"/>
    <w:rsid w:val="00336C91"/>
    <w:rsid w:val="00336D1C"/>
    <w:rsid w:val="00337289"/>
    <w:rsid w:val="00337864"/>
    <w:rsid w:val="00337A93"/>
    <w:rsid w:val="00337F87"/>
    <w:rsid w:val="003403E2"/>
    <w:rsid w:val="00340737"/>
    <w:rsid w:val="00341A20"/>
    <w:rsid w:val="003423AA"/>
    <w:rsid w:val="00342815"/>
    <w:rsid w:val="003428EE"/>
    <w:rsid w:val="00342B71"/>
    <w:rsid w:val="00342BBE"/>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0F3A"/>
    <w:rsid w:val="00351D6F"/>
    <w:rsid w:val="00351F0F"/>
    <w:rsid w:val="00352949"/>
    <w:rsid w:val="003534FB"/>
    <w:rsid w:val="0035355D"/>
    <w:rsid w:val="0035374A"/>
    <w:rsid w:val="00353EAA"/>
    <w:rsid w:val="00353F8C"/>
    <w:rsid w:val="0035403D"/>
    <w:rsid w:val="00355059"/>
    <w:rsid w:val="003552F2"/>
    <w:rsid w:val="00355B23"/>
    <w:rsid w:val="00355FB8"/>
    <w:rsid w:val="00356551"/>
    <w:rsid w:val="00356F91"/>
    <w:rsid w:val="003575B2"/>
    <w:rsid w:val="00357713"/>
    <w:rsid w:val="00357C66"/>
    <w:rsid w:val="00360514"/>
    <w:rsid w:val="003606FF"/>
    <w:rsid w:val="00360B45"/>
    <w:rsid w:val="00360EAF"/>
    <w:rsid w:val="003619D8"/>
    <w:rsid w:val="0036225D"/>
    <w:rsid w:val="0036369C"/>
    <w:rsid w:val="00363929"/>
    <w:rsid w:val="00363DE2"/>
    <w:rsid w:val="00364311"/>
    <w:rsid w:val="00364460"/>
    <w:rsid w:val="003668F5"/>
    <w:rsid w:val="00366E4F"/>
    <w:rsid w:val="003675B8"/>
    <w:rsid w:val="00367863"/>
    <w:rsid w:val="00367E58"/>
    <w:rsid w:val="0037035C"/>
    <w:rsid w:val="00370471"/>
    <w:rsid w:val="00370DFF"/>
    <w:rsid w:val="00370F2C"/>
    <w:rsid w:val="00371226"/>
    <w:rsid w:val="00372009"/>
    <w:rsid w:val="00372538"/>
    <w:rsid w:val="00372C39"/>
    <w:rsid w:val="00372E8D"/>
    <w:rsid w:val="003740AE"/>
    <w:rsid w:val="003743BB"/>
    <w:rsid w:val="00374589"/>
    <w:rsid w:val="00374C61"/>
    <w:rsid w:val="003751EE"/>
    <w:rsid w:val="003754EE"/>
    <w:rsid w:val="0037553E"/>
    <w:rsid w:val="00375571"/>
    <w:rsid w:val="00375AEC"/>
    <w:rsid w:val="00375CC1"/>
    <w:rsid w:val="00375CD4"/>
    <w:rsid w:val="00375F88"/>
    <w:rsid w:val="0037696A"/>
    <w:rsid w:val="00376A48"/>
    <w:rsid w:val="00376B1C"/>
    <w:rsid w:val="003770A3"/>
    <w:rsid w:val="003772BC"/>
    <w:rsid w:val="00377899"/>
    <w:rsid w:val="00377C2D"/>
    <w:rsid w:val="003804F0"/>
    <w:rsid w:val="00380F8A"/>
    <w:rsid w:val="003811F2"/>
    <w:rsid w:val="003819D0"/>
    <w:rsid w:val="003823FE"/>
    <w:rsid w:val="0038249F"/>
    <w:rsid w:val="00382679"/>
    <w:rsid w:val="0038271D"/>
    <w:rsid w:val="00382E50"/>
    <w:rsid w:val="00383861"/>
    <w:rsid w:val="003839CA"/>
    <w:rsid w:val="00383BD4"/>
    <w:rsid w:val="00383C06"/>
    <w:rsid w:val="003840FC"/>
    <w:rsid w:val="00384613"/>
    <w:rsid w:val="00384FAC"/>
    <w:rsid w:val="0038523A"/>
    <w:rsid w:val="003852FD"/>
    <w:rsid w:val="003862DA"/>
    <w:rsid w:val="00386545"/>
    <w:rsid w:val="00386BE7"/>
    <w:rsid w:val="00386DA3"/>
    <w:rsid w:val="00386FBF"/>
    <w:rsid w:val="00387917"/>
    <w:rsid w:val="00387DA9"/>
    <w:rsid w:val="00387FCF"/>
    <w:rsid w:val="00390191"/>
    <w:rsid w:val="00390422"/>
    <w:rsid w:val="00390609"/>
    <w:rsid w:val="0039096C"/>
    <w:rsid w:val="00390A02"/>
    <w:rsid w:val="00390A3F"/>
    <w:rsid w:val="00390D1F"/>
    <w:rsid w:val="0039120E"/>
    <w:rsid w:val="00391B27"/>
    <w:rsid w:val="00391CE5"/>
    <w:rsid w:val="00391D68"/>
    <w:rsid w:val="00391DA1"/>
    <w:rsid w:val="003938D3"/>
    <w:rsid w:val="00393FA2"/>
    <w:rsid w:val="0039429F"/>
    <w:rsid w:val="0039462B"/>
    <w:rsid w:val="0039477B"/>
    <w:rsid w:val="00394A6D"/>
    <w:rsid w:val="00394AF5"/>
    <w:rsid w:val="00395310"/>
    <w:rsid w:val="00395439"/>
    <w:rsid w:val="00395D31"/>
    <w:rsid w:val="00395E96"/>
    <w:rsid w:val="00395FC3"/>
    <w:rsid w:val="0039673B"/>
    <w:rsid w:val="0039685C"/>
    <w:rsid w:val="00396A98"/>
    <w:rsid w:val="003970AA"/>
    <w:rsid w:val="00397A36"/>
    <w:rsid w:val="00397AE7"/>
    <w:rsid w:val="00397B5B"/>
    <w:rsid w:val="003A07BD"/>
    <w:rsid w:val="003A0977"/>
    <w:rsid w:val="003A151A"/>
    <w:rsid w:val="003A1649"/>
    <w:rsid w:val="003A1A1C"/>
    <w:rsid w:val="003A1F79"/>
    <w:rsid w:val="003A1F82"/>
    <w:rsid w:val="003A3E0F"/>
    <w:rsid w:val="003A408D"/>
    <w:rsid w:val="003A40C8"/>
    <w:rsid w:val="003A4B66"/>
    <w:rsid w:val="003A5070"/>
    <w:rsid w:val="003A51C3"/>
    <w:rsid w:val="003A53D8"/>
    <w:rsid w:val="003A5675"/>
    <w:rsid w:val="003A5FF2"/>
    <w:rsid w:val="003A6365"/>
    <w:rsid w:val="003A6996"/>
    <w:rsid w:val="003A7DE7"/>
    <w:rsid w:val="003B02B0"/>
    <w:rsid w:val="003B0480"/>
    <w:rsid w:val="003B0690"/>
    <w:rsid w:val="003B083D"/>
    <w:rsid w:val="003B0B2C"/>
    <w:rsid w:val="003B0BE8"/>
    <w:rsid w:val="003B19B9"/>
    <w:rsid w:val="003B1CD4"/>
    <w:rsid w:val="003B247B"/>
    <w:rsid w:val="003B25FA"/>
    <w:rsid w:val="003B2720"/>
    <w:rsid w:val="003B288D"/>
    <w:rsid w:val="003B2EDE"/>
    <w:rsid w:val="003B3401"/>
    <w:rsid w:val="003B38B1"/>
    <w:rsid w:val="003B38E4"/>
    <w:rsid w:val="003B4733"/>
    <w:rsid w:val="003B4DF4"/>
    <w:rsid w:val="003B4E95"/>
    <w:rsid w:val="003B5019"/>
    <w:rsid w:val="003B5646"/>
    <w:rsid w:val="003B589E"/>
    <w:rsid w:val="003B5A5B"/>
    <w:rsid w:val="003B5F57"/>
    <w:rsid w:val="003B66AA"/>
    <w:rsid w:val="003B6831"/>
    <w:rsid w:val="003B6B3B"/>
    <w:rsid w:val="003B769F"/>
    <w:rsid w:val="003B7AB1"/>
    <w:rsid w:val="003B7F1A"/>
    <w:rsid w:val="003B7FA3"/>
    <w:rsid w:val="003C035E"/>
    <w:rsid w:val="003C0400"/>
    <w:rsid w:val="003C0C4D"/>
    <w:rsid w:val="003C114E"/>
    <w:rsid w:val="003C1253"/>
    <w:rsid w:val="003C229E"/>
    <w:rsid w:val="003C2826"/>
    <w:rsid w:val="003C2AFC"/>
    <w:rsid w:val="003C2DE3"/>
    <w:rsid w:val="003C32D0"/>
    <w:rsid w:val="003C3E2A"/>
    <w:rsid w:val="003C4056"/>
    <w:rsid w:val="003C4084"/>
    <w:rsid w:val="003C4228"/>
    <w:rsid w:val="003C4727"/>
    <w:rsid w:val="003C47F2"/>
    <w:rsid w:val="003C4E15"/>
    <w:rsid w:val="003C53D6"/>
    <w:rsid w:val="003C5864"/>
    <w:rsid w:val="003C5D66"/>
    <w:rsid w:val="003C5F31"/>
    <w:rsid w:val="003C620B"/>
    <w:rsid w:val="003C6432"/>
    <w:rsid w:val="003C64F5"/>
    <w:rsid w:val="003C69DB"/>
    <w:rsid w:val="003C6F2E"/>
    <w:rsid w:val="003C723D"/>
    <w:rsid w:val="003C740C"/>
    <w:rsid w:val="003C780E"/>
    <w:rsid w:val="003C7C09"/>
    <w:rsid w:val="003C7D6B"/>
    <w:rsid w:val="003D0984"/>
    <w:rsid w:val="003D0D2B"/>
    <w:rsid w:val="003D1A8B"/>
    <w:rsid w:val="003D1CB2"/>
    <w:rsid w:val="003D1F5B"/>
    <w:rsid w:val="003D2AE2"/>
    <w:rsid w:val="003D2B79"/>
    <w:rsid w:val="003D2BE3"/>
    <w:rsid w:val="003D308E"/>
    <w:rsid w:val="003D3293"/>
    <w:rsid w:val="003D3493"/>
    <w:rsid w:val="003D34F7"/>
    <w:rsid w:val="003D3F7D"/>
    <w:rsid w:val="003D4894"/>
    <w:rsid w:val="003D4EEE"/>
    <w:rsid w:val="003D4F6B"/>
    <w:rsid w:val="003D4FFB"/>
    <w:rsid w:val="003D551A"/>
    <w:rsid w:val="003D567C"/>
    <w:rsid w:val="003D59A9"/>
    <w:rsid w:val="003D5A5C"/>
    <w:rsid w:val="003D5DD8"/>
    <w:rsid w:val="003D5FBF"/>
    <w:rsid w:val="003D61B0"/>
    <w:rsid w:val="003D6267"/>
    <w:rsid w:val="003D64BB"/>
    <w:rsid w:val="003D7E2D"/>
    <w:rsid w:val="003E0727"/>
    <w:rsid w:val="003E0C18"/>
    <w:rsid w:val="003E0E60"/>
    <w:rsid w:val="003E14EE"/>
    <w:rsid w:val="003E192B"/>
    <w:rsid w:val="003E1F6F"/>
    <w:rsid w:val="003E1F97"/>
    <w:rsid w:val="003E1FCE"/>
    <w:rsid w:val="003E2256"/>
    <w:rsid w:val="003E2C0B"/>
    <w:rsid w:val="003E2CBA"/>
    <w:rsid w:val="003E2DA1"/>
    <w:rsid w:val="003E317D"/>
    <w:rsid w:val="003E4282"/>
    <w:rsid w:val="003E49FF"/>
    <w:rsid w:val="003E4E30"/>
    <w:rsid w:val="003E4E69"/>
    <w:rsid w:val="003E52CE"/>
    <w:rsid w:val="003E547A"/>
    <w:rsid w:val="003E5918"/>
    <w:rsid w:val="003E5DDC"/>
    <w:rsid w:val="003E5E6C"/>
    <w:rsid w:val="003E6A91"/>
    <w:rsid w:val="003E6EE4"/>
    <w:rsid w:val="003E7D36"/>
    <w:rsid w:val="003F0385"/>
    <w:rsid w:val="003F07A0"/>
    <w:rsid w:val="003F09B4"/>
    <w:rsid w:val="003F0B1D"/>
    <w:rsid w:val="003F0C43"/>
    <w:rsid w:val="003F0CE4"/>
    <w:rsid w:val="003F0E49"/>
    <w:rsid w:val="003F1269"/>
    <w:rsid w:val="003F142F"/>
    <w:rsid w:val="003F143B"/>
    <w:rsid w:val="003F1D62"/>
    <w:rsid w:val="003F1D92"/>
    <w:rsid w:val="003F201B"/>
    <w:rsid w:val="003F2D61"/>
    <w:rsid w:val="003F307E"/>
    <w:rsid w:val="003F3A55"/>
    <w:rsid w:val="003F4778"/>
    <w:rsid w:val="003F48AA"/>
    <w:rsid w:val="003F493C"/>
    <w:rsid w:val="003F4E3B"/>
    <w:rsid w:val="003F4E77"/>
    <w:rsid w:val="003F5C1A"/>
    <w:rsid w:val="003F5EDB"/>
    <w:rsid w:val="003F5F5F"/>
    <w:rsid w:val="003F5F75"/>
    <w:rsid w:val="003F60FB"/>
    <w:rsid w:val="003F61F3"/>
    <w:rsid w:val="003F6BB6"/>
    <w:rsid w:val="003F6E70"/>
    <w:rsid w:val="003F6F32"/>
    <w:rsid w:val="003F7D15"/>
    <w:rsid w:val="003F7DB0"/>
    <w:rsid w:val="003F7EE4"/>
    <w:rsid w:val="003F7F1B"/>
    <w:rsid w:val="00400209"/>
    <w:rsid w:val="00400349"/>
    <w:rsid w:val="00400B25"/>
    <w:rsid w:val="00400BC5"/>
    <w:rsid w:val="00400F8F"/>
    <w:rsid w:val="004014F7"/>
    <w:rsid w:val="00401756"/>
    <w:rsid w:val="004024C2"/>
    <w:rsid w:val="00402C37"/>
    <w:rsid w:val="00403410"/>
    <w:rsid w:val="004046C2"/>
    <w:rsid w:val="00404B9B"/>
    <w:rsid w:val="00404E7F"/>
    <w:rsid w:val="00405107"/>
    <w:rsid w:val="0040566F"/>
    <w:rsid w:val="004056AF"/>
    <w:rsid w:val="0040581A"/>
    <w:rsid w:val="00406109"/>
    <w:rsid w:val="00406A11"/>
    <w:rsid w:val="00406A66"/>
    <w:rsid w:val="00406B83"/>
    <w:rsid w:val="00406DDA"/>
    <w:rsid w:val="0040706E"/>
    <w:rsid w:val="0040748A"/>
    <w:rsid w:val="004076EE"/>
    <w:rsid w:val="00407DF4"/>
    <w:rsid w:val="004100E6"/>
    <w:rsid w:val="0041048D"/>
    <w:rsid w:val="0041054C"/>
    <w:rsid w:val="004107E4"/>
    <w:rsid w:val="00410C58"/>
    <w:rsid w:val="00411809"/>
    <w:rsid w:val="00413C9B"/>
    <w:rsid w:val="00414BD0"/>
    <w:rsid w:val="00414CD8"/>
    <w:rsid w:val="00414E14"/>
    <w:rsid w:val="00415C5A"/>
    <w:rsid w:val="004168BD"/>
    <w:rsid w:val="00416B1F"/>
    <w:rsid w:val="00417147"/>
    <w:rsid w:val="0041755B"/>
    <w:rsid w:val="00417B81"/>
    <w:rsid w:val="004201C2"/>
    <w:rsid w:val="0042047E"/>
    <w:rsid w:val="004208E0"/>
    <w:rsid w:val="00420EE5"/>
    <w:rsid w:val="0042128C"/>
    <w:rsid w:val="00421ABD"/>
    <w:rsid w:val="0042202C"/>
    <w:rsid w:val="00422236"/>
    <w:rsid w:val="00422F1E"/>
    <w:rsid w:val="00423B90"/>
    <w:rsid w:val="004245F1"/>
    <w:rsid w:val="00424860"/>
    <w:rsid w:val="004257CE"/>
    <w:rsid w:val="00425DA2"/>
    <w:rsid w:val="0042610F"/>
    <w:rsid w:val="00426266"/>
    <w:rsid w:val="004269BF"/>
    <w:rsid w:val="00426D32"/>
    <w:rsid w:val="00426F54"/>
    <w:rsid w:val="00426FB0"/>
    <w:rsid w:val="00427117"/>
    <w:rsid w:val="0042748D"/>
    <w:rsid w:val="004274D4"/>
    <w:rsid w:val="004275FB"/>
    <w:rsid w:val="00427976"/>
    <w:rsid w:val="00427BF6"/>
    <w:rsid w:val="0043064A"/>
    <w:rsid w:val="004308DD"/>
    <w:rsid w:val="00430B50"/>
    <w:rsid w:val="0043146D"/>
    <w:rsid w:val="00431580"/>
    <w:rsid w:val="00432432"/>
    <w:rsid w:val="0043248D"/>
    <w:rsid w:val="00432AED"/>
    <w:rsid w:val="0043327C"/>
    <w:rsid w:val="0043362D"/>
    <w:rsid w:val="00433B87"/>
    <w:rsid w:val="00433F3B"/>
    <w:rsid w:val="0043430B"/>
    <w:rsid w:val="00434AA3"/>
    <w:rsid w:val="00434E1C"/>
    <w:rsid w:val="00435229"/>
    <w:rsid w:val="0043568E"/>
    <w:rsid w:val="00435747"/>
    <w:rsid w:val="00435B6F"/>
    <w:rsid w:val="00435D4A"/>
    <w:rsid w:val="00435FD5"/>
    <w:rsid w:val="004360CF"/>
    <w:rsid w:val="00436496"/>
    <w:rsid w:val="00436805"/>
    <w:rsid w:val="00436D32"/>
    <w:rsid w:val="004370A4"/>
    <w:rsid w:val="004404C0"/>
    <w:rsid w:val="004422F5"/>
    <w:rsid w:val="00442639"/>
    <w:rsid w:val="00442F47"/>
    <w:rsid w:val="00443223"/>
    <w:rsid w:val="004432B8"/>
    <w:rsid w:val="00443431"/>
    <w:rsid w:val="00443703"/>
    <w:rsid w:val="00443B39"/>
    <w:rsid w:val="00443CD9"/>
    <w:rsid w:val="00444110"/>
    <w:rsid w:val="004447B1"/>
    <w:rsid w:val="00444F1D"/>
    <w:rsid w:val="004457CA"/>
    <w:rsid w:val="00446888"/>
    <w:rsid w:val="00446B19"/>
    <w:rsid w:val="00446C50"/>
    <w:rsid w:val="00446D1C"/>
    <w:rsid w:val="00446EFF"/>
    <w:rsid w:val="00446F9A"/>
    <w:rsid w:val="00447134"/>
    <w:rsid w:val="004472B0"/>
    <w:rsid w:val="00447900"/>
    <w:rsid w:val="00447CF5"/>
    <w:rsid w:val="0045012D"/>
    <w:rsid w:val="0045014F"/>
    <w:rsid w:val="004502AB"/>
    <w:rsid w:val="00450842"/>
    <w:rsid w:val="00450D56"/>
    <w:rsid w:val="004510F8"/>
    <w:rsid w:val="00451916"/>
    <w:rsid w:val="00451E1D"/>
    <w:rsid w:val="00452C62"/>
    <w:rsid w:val="0045320F"/>
    <w:rsid w:val="0045357A"/>
    <w:rsid w:val="00454260"/>
    <w:rsid w:val="00454352"/>
    <w:rsid w:val="004544E5"/>
    <w:rsid w:val="00454525"/>
    <w:rsid w:val="00454758"/>
    <w:rsid w:val="00454ADF"/>
    <w:rsid w:val="0045520F"/>
    <w:rsid w:val="0045532F"/>
    <w:rsid w:val="004553CD"/>
    <w:rsid w:val="00455648"/>
    <w:rsid w:val="00457231"/>
    <w:rsid w:val="00457315"/>
    <w:rsid w:val="00457580"/>
    <w:rsid w:val="00457877"/>
    <w:rsid w:val="00460BDB"/>
    <w:rsid w:val="00460D85"/>
    <w:rsid w:val="004615FE"/>
    <w:rsid w:val="00461608"/>
    <w:rsid w:val="00461BD9"/>
    <w:rsid w:val="00461D99"/>
    <w:rsid w:val="004620DB"/>
    <w:rsid w:val="0046231D"/>
    <w:rsid w:val="0046275A"/>
    <w:rsid w:val="00462BEA"/>
    <w:rsid w:val="00462F03"/>
    <w:rsid w:val="00463461"/>
    <w:rsid w:val="00463548"/>
    <w:rsid w:val="004635D3"/>
    <w:rsid w:val="00463863"/>
    <w:rsid w:val="00464330"/>
    <w:rsid w:val="004644A5"/>
    <w:rsid w:val="00464563"/>
    <w:rsid w:val="00464615"/>
    <w:rsid w:val="00464672"/>
    <w:rsid w:val="0046467F"/>
    <w:rsid w:val="00465108"/>
    <w:rsid w:val="00465B86"/>
    <w:rsid w:val="0046619C"/>
    <w:rsid w:val="00466215"/>
    <w:rsid w:val="00466ACE"/>
    <w:rsid w:val="00466C4D"/>
    <w:rsid w:val="004672D0"/>
    <w:rsid w:val="004674E5"/>
    <w:rsid w:val="00467619"/>
    <w:rsid w:val="00467E4A"/>
    <w:rsid w:val="00470838"/>
    <w:rsid w:val="00470F8F"/>
    <w:rsid w:val="004713B3"/>
    <w:rsid w:val="00472014"/>
    <w:rsid w:val="00472320"/>
    <w:rsid w:val="00473045"/>
    <w:rsid w:val="00473934"/>
    <w:rsid w:val="00474592"/>
    <w:rsid w:val="0047482A"/>
    <w:rsid w:val="00475038"/>
    <w:rsid w:val="00475485"/>
    <w:rsid w:val="00475C11"/>
    <w:rsid w:val="004770BA"/>
    <w:rsid w:val="00477150"/>
    <w:rsid w:val="0047753D"/>
    <w:rsid w:val="004775AA"/>
    <w:rsid w:val="004776AF"/>
    <w:rsid w:val="00477801"/>
    <w:rsid w:val="00477EF4"/>
    <w:rsid w:val="00480B1E"/>
    <w:rsid w:val="0048127F"/>
    <w:rsid w:val="00481370"/>
    <w:rsid w:val="004818FB"/>
    <w:rsid w:val="00481A18"/>
    <w:rsid w:val="00481A1C"/>
    <w:rsid w:val="00481BBF"/>
    <w:rsid w:val="00481C22"/>
    <w:rsid w:val="00481C64"/>
    <w:rsid w:val="0048241C"/>
    <w:rsid w:val="004824C1"/>
    <w:rsid w:val="00482FDB"/>
    <w:rsid w:val="004835AE"/>
    <w:rsid w:val="00483666"/>
    <w:rsid w:val="0048373D"/>
    <w:rsid w:val="00483CF7"/>
    <w:rsid w:val="00483D16"/>
    <w:rsid w:val="00484154"/>
    <w:rsid w:val="0048535D"/>
    <w:rsid w:val="00485B2D"/>
    <w:rsid w:val="00485C40"/>
    <w:rsid w:val="00486320"/>
    <w:rsid w:val="00486340"/>
    <w:rsid w:val="00486775"/>
    <w:rsid w:val="00486831"/>
    <w:rsid w:val="0048761A"/>
    <w:rsid w:val="0048764D"/>
    <w:rsid w:val="00487ACF"/>
    <w:rsid w:val="00487F8A"/>
    <w:rsid w:val="0049011F"/>
    <w:rsid w:val="0049101E"/>
    <w:rsid w:val="00491497"/>
    <w:rsid w:val="00491C79"/>
    <w:rsid w:val="00491DEB"/>
    <w:rsid w:val="00492582"/>
    <w:rsid w:val="004939E9"/>
    <w:rsid w:val="004944D5"/>
    <w:rsid w:val="00494A58"/>
    <w:rsid w:val="00494B7B"/>
    <w:rsid w:val="00495EB9"/>
    <w:rsid w:val="0049617F"/>
    <w:rsid w:val="004962AC"/>
    <w:rsid w:val="00497627"/>
    <w:rsid w:val="0049779B"/>
    <w:rsid w:val="004977DA"/>
    <w:rsid w:val="004A00F2"/>
    <w:rsid w:val="004A059F"/>
    <w:rsid w:val="004A0A0E"/>
    <w:rsid w:val="004A0E74"/>
    <w:rsid w:val="004A0F50"/>
    <w:rsid w:val="004A1281"/>
    <w:rsid w:val="004A208C"/>
    <w:rsid w:val="004A21BF"/>
    <w:rsid w:val="004A2674"/>
    <w:rsid w:val="004A2905"/>
    <w:rsid w:val="004A2A22"/>
    <w:rsid w:val="004A2C9B"/>
    <w:rsid w:val="004A36BA"/>
    <w:rsid w:val="004A39AA"/>
    <w:rsid w:val="004A3CC1"/>
    <w:rsid w:val="004A3DDC"/>
    <w:rsid w:val="004A45EF"/>
    <w:rsid w:val="004A4784"/>
    <w:rsid w:val="004A4F5D"/>
    <w:rsid w:val="004A4FD7"/>
    <w:rsid w:val="004A546F"/>
    <w:rsid w:val="004A5945"/>
    <w:rsid w:val="004A5C21"/>
    <w:rsid w:val="004A62AA"/>
    <w:rsid w:val="004A6397"/>
    <w:rsid w:val="004A6AA9"/>
    <w:rsid w:val="004A6C26"/>
    <w:rsid w:val="004A7100"/>
    <w:rsid w:val="004A7BDA"/>
    <w:rsid w:val="004B0068"/>
    <w:rsid w:val="004B0DB8"/>
    <w:rsid w:val="004B112B"/>
    <w:rsid w:val="004B11EC"/>
    <w:rsid w:val="004B25E9"/>
    <w:rsid w:val="004B270D"/>
    <w:rsid w:val="004B285B"/>
    <w:rsid w:val="004B328C"/>
    <w:rsid w:val="004B32B8"/>
    <w:rsid w:val="004B397E"/>
    <w:rsid w:val="004B3F6D"/>
    <w:rsid w:val="004B3FFF"/>
    <w:rsid w:val="004B4384"/>
    <w:rsid w:val="004B4476"/>
    <w:rsid w:val="004B4529"/>
    <w:rsid w:val="004B4ABB"/>
    <w:rsid w:val="004B4FEF"/>
    <w:rsid w:val="004B5045"/>
    <w:rsid w:val="004B5208"/>
    <w:rsid w:val="004B5581"/>
    <w:rsid w:val="004B56C1"/>
    <w:rsid w:val="004B5982"/>
    <w:rsid w:val="004B5ADC"/>
    <w:rsid w:val="004B6132"/>
    <w:rsid w:val="004B656B"/>
    <w:rsid w:val="004B6575"/>
    <w:rsid w:val="004B763F"/>
    <w:rsid w:val="004B76B4"/>
    <w:rsid w:val="004B77CB"/>
    <w:rsid w:val="004B7BD6"/>
    <w:rsid w:val="004C003A"/>
    <w:rsid w:val="004C0128"/>
    <w:rsid w:val="004C03AE"/>
    <w:rsid w:val="004C0F97"/>
    <w:rsid w:val="004C159C"/>
    <w:rsid w:val="004C16E7"/>
    <w:rsid w:val="004C172A"/>
    <w:rsid w:val="004C1F17"/>
    <w:rsid w:val="004C20BA"/>
    <w:rsid w:val="004C258A"/>
    <w:rsid w:val="004C2731"/>
    <w:rsid w:val="004C30F2"/>
    <w:rsid w:val="004C31BB"/>
    <w:rsid w:val="004C37C0"/>
    <w:rsid w:val="004C3D85"/>
    <w:rsid w:val="004C4061"/>
    <w:rsid w:val="004C41C6"/>
    <w:rsid w:val="004C438A"/>
    <w:rsid w:val="004C4722"/>
    <w:rsid w:val="004C4F7B"/>
    <w:rsid w:val="004C5389"/>
    <w:rsid w:val="004C5506"/>
    <w:rsid w:val="004C57A6"/>
    <w:rsid w:val="004C59D5"/>
    <w:rsid w:val="004C638F"/>
    <w:rsid w:val="004C696B"/>
    <w:rsid w:val="004C6AA1"/>
    <w:rsid w:val="004C6FF4"/>
    <w:rsid w:val="004C7426"/>
    <w:rsid w:val="004C7AF7"/>
    <w:rsid w:val="004D00AF"/>
    <w:rsid w:val="004D00DF"/>
    <w:rsid w:val="004D02CE"/>
    <w:rsid w:val="004D0628"/>
    <w:rsid w:val="004D0F65"/>
    <w:rsid w:val="004D0FB1"/>
    <w:rsid w:val="004D18C7"/>
    <w:rsid w:val="004D27A6"/>
    <w:rsid w:val="004D36E0"/>
    <w:rsid w:val="004D3EF3"/>
    <w:rsid w:val="004D4370"/>
    <w:rsid w:val="004D4698"/>
    <w:rsid w:val="004D48B8"/>
    <w:rsid w:val="004D48D5"/>
    <w:rsid w:val="004D4974"/>
    <w:rsid w:val="004D4B4B"/>
    <w:rsid w:val="004D4B97"/>
    <w:rsid w:val="004D52D8"/>
    <w:rsid w:val="004D54CD"/>
    <w:rsid w:val="004D5DED"/>
    <w:rsid w:val="004D5E43"/>
    <w:rsid w:val="004D60FE"/>
    <w:rsid w:val="004D6494"/>
    <w:rsid w:val="004D68C1"/>
    <w:rsid w:val="004D68E8"/>
    <w:rsid w:val="004D714E"/>
    <w:rsid w:val="004D7294"/>
    <w:rsid w:val="004D7FD4"/>
    <w:rsid w:val="004E053F"/>
    <w:rsid w:val="004E069D"/>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707"/>
    <w:rsid w:val="004F0A2A"/>
    <w:rsid w:val="004F0BA3"/>
    <w:rsid w:val="004F0F8F"/>
    <w:rsid w:val="004F11D6"/>
    <w:rsid w:val="004F1B26"/>
    <w:rsid w:val="004F36E3"/>
    <w:rsid w:val="004F3A3A"/>
    <w:rsid w:val="004F4029"/>
    <w:rsid w:val="004F41B2"/>
    <w:rsid w:val="004F47BA"/>
    <w:rsid w:val="004F4FFF"/>
    <w:rsid w:val="004F5DB2"/>
    <w:rsid w:val="004F6062"/>
    <w:rsid w:val="004F60AB"/>
    <w:rsid w:val="004F691C"/>
    <w:rsid w:val="004F6B3B"/>
    <w:rsid w:val="004F736C"/>
    <w:rsid w:val="004F7426"/>
    <w:rsid w:val="004F7557"/>
    <w:rsid w:val="004F77B0"/>
    <w:rsid w:val="00500005"/>
    <w:rsid w:val="005008F0"/>
    <w:rsid w:val="00500B6A"/>
    <w:rsid w:val="005010C9"/>
    <w:rsid w:val="005011C0"/>
    <w:rsid w:val="0050155E"/>
    <w:rsid w:val="00503F45"/>
    <w:rsid w:val="0050440D"/>
    <w:rsid w:val="005046DE"/>
    <w:rsid w:val="00504803"/>
    <w:rsid w:val="00504BBB"/>
    <w:rsid w:val="00504F10"/>
    <w:rsid w:val="00504FF4"/>
    <w:rsid w:val="00505681"/>
    <w:rsid w:val="00505E4A"/>
    <w:rsid w:val="00506D0D"/>
    <w:rsid w:val="00506DA1"/>
    <w:rsid w:val="00507020"/>
    <w:rsid w:val="0051129E"/>
    <w:rsid w:val="00511826"/>
    <w:rsid w:val="005118B0"/>
    <w:rsid w:val="00511B30"/>
    <w:rsid w:val="00511F6A"/>
    <w:rsid w:val="00511FA4"/>
    <w:rsid w:val="00511FE2"/>
    <w:rsid w:val="0051208E"/>
    <w:rsid w:val="005121F7"/>
    <w:rsid w:val="00512206"/>
    <w:rsid w:val="0051272A"/>
    <w:rsid w:val="00512B8B"/>
    <w:rsid w:val="00512C31"/>
    <w:rsid w:val="00512C57"/>
    <w:rsid w:val="00513724"/>
    <w:rsid w:val="00513936"/>
    <w:rsid w:val="00514153"/>
    <w:rsid w:val="005144BF"/>
    <w:rsid w:val="00514997"/>
    <w:rsid w:val="00514AEC"/>
    <w:rsid w:val="00514EC5"/>
    <w:rsid w:val="0051519D"/>
    <w:rsid w:val="00515278"/>
    <w:rsid w:val="00515403"/>
    <w:rsid w:val="005159CE"/>
    <w:rsid w:val="00515D3A"/>
    <w:rsid w:val="005160AA"/>
    <w:rsid w:val="00516910"/>
    <w:rsid w:val="0051697F"/>
    <w:rsid w:val="00516A8E"/>
    <w:rsid w:val="00516AE8"/>
    <w:rsid w:val="00516F01"/>
    <w:rsid w:val="00517151"/>
    <w:rsid w:val="00517833"/>
    <w:rsid w:val="00517C1F"/>
    <w:rsid w:val="00517CE1"/>
    <w:rsid w:val="00520028"/>
    <w:rsid w:val="00520072"/>
    <w:rsid w:val="00520195"/>
    <w:rsid w:val="00520464"/>
    <w:rsid w:val="005204F4"/>
    <w:rsid w:val="005204FF"/>
    <w:rsid w:val="00520A56"/>
    <w:rsid w:val="00520D8F"/>
    <w:rsid w:val="00521004"/>
    <w:rsid w:val="005210C8"/>
    <w:rsid w:val="0052136B"/>
    <w:rsid w:val="00521431"/>
    <w:rsid w:val="00521883"/>
    <w:rsid w:val="00522052"/>
    <w:rsid w:val="005220A2"/>
    <w:rsid w:val="005221CD"/>
    <w:rsid w:val="0052269B"/>
    <w:rsid w:val="00522C54"/>
    <w:rsid w:val="00522D20"/>
    <w:rsid w:val="00522F78"/>
    <w:rsid w:val="00523D6B"/>
    <w:rsid w:val="0052438C"/>
    <w:rsid w:val="00524743"/>
    <w:rsid w:val="00524866"/>
    <w:rsid w:val="005249B2"/>
    <w:rsid w:val="00524DF6"/>
    <w:rsid w:val="005253C4"/>
    <w:rsid w:val="005256AE"/>
    <w:rsid w:val="00525CC2"/>
    <w:rsid w:val="00525E89"/>
    <w:rsid w:val="00525F6C"/>
    <w:rsid w:val="00526061"/>
    <w:rsid w:val="0052657A"/>
    <w:rsid w:val="00526776"/>
    <w:rsid w:val="00527A2D"/>
    <w:rsid w:val="0052B203"/>
    <w:rsid w:val="00530424"/>
    <w:rsid w:val="00530B6E"/>
    <w:rsid w:val="00531735"/>
    <w:rsid w:val="00531E78"/>
    <w:rsid w:val="00531EB4"/>
    <w:rsid w:val="00531F14"/>
    <w:rsid w:val="0053257B"/>
    <w:rsid w:val="005327E9"/>
    <w:rsid w:val="00533D63"/>
    <w:rsid w:val="00534783"/>
    <w:rsid w:val="00535089"/>
    <w:rsid w:val="00535962"/>
    <w:rsid w:val="0053663D"/>
    <w:rsid w:val="0053686F"/>
    <w:rsid w:val="00536EAD"/>
    <w:rsid w:val="005373D0"/>
    <w:rsid w:val="0053758C"/>
    <w:rsid w:val="005376B0"/>
    <w:rsid w:val="00537C06"/>
    <w:rsid w:val="005405B0"/>
    <w:rsid w:val="005405BC"/>
    <w:rsid w:val="00540753"/>
    <w:rsid w:val="00540B4A"/>
    <w:rsid w:val="00540CBB"/>
    <w:rsid w:val="00541236"/>
    <w:rsid w:val="0054178A"/>
    <w:rsid w:val="00541C24"/>
    <w:rsid w:val="0054276E"/>
    <w:rsid w:val="00542B09"/>
    <w:rsid w:val="00542F06"/>
    <w:rsid w:val="005449C0"/>
    <w:rsid w:val="005449CD"/>
    <w:rsid w:val="00544CB0"/>
    <w:rsid w:val="00545B79"/>
    <w:rsid w:val="00546112"/>
    <w:rsid w:val="00546413"/>
    <w:rsid w:val="0054777E"/>
    <w:rsid w:val="00547D73"/>
    <w:rsid w:val="00547F33"/>
    <w:rsid w:val="00550550"/>
    <w:rsid w:val="005507DE"/>
    <w:rsid w:val="00550E5B"/>
    <w:rsid w:val="00551534"/>
    <w:rsid w:val="00551B09"/>
    <w:rsid w:val="00551BDA"/>
    <w:rsid w:val="00552936"/>
    <w:rsid w:val="00552A2A"/>
    <w:rsid w:val="00552DDC"/>
    <w:rsid w:val="005534A5"/>
    <w:rsid w:val="00553CEB"/>
    <w:rsid w:val="00553E02"/>
    <w:rsid w:val="00553E08"/>
    <w:rsid w:val="00554620"/>
    <w:rsid w:val="00555C69"/>
    <w:rsid w:val="00555F45"/>
    <w:rsid w:val="005560D0"/>
    <w:rsid w:val="0055615F"/>
    <w:rsid w:val="00556F6B"/>
    <w:rsid w:val="00557117"/>
    <w:rsid w:val="005571CA"/>
    <w:rsid w:val="00557831"/>
    <w:rsid w:val="0056120C"/>
    <w:rsid w:val="005618B0"/>
    <w:rsid w:val="005618B1"/>
    <w:rsid w:val="00561BEA"/>
    <w:rsid w:val="00561E0A"/>
    <w:rsid w:val="00561EF7"/>
    <w:rsid w:val="005625F0"/>
    <w:rsid w:val="00562689"/>
    <w:rsid w:val="00562D56"/>
    <w:rsid w:val="00563A2B"/>
    <w:rsid w:val="00563C6C"/>
    <w:rsid w:val="00563D90"/>
    <w:rsid w:val="00563E43"/>
    <w:rsid w:val="00564672"/>
    <w:rsid w:val="005649DC"/>
    <w:rsid w:val="00564AF5"/>
    <w:rsid w:val="00564C25"/>
    <w:rsid w:val="005652B9"/>
    <w:rsid w:val="00566061"/>
    <w:rsid w:val="005663B9"/>
    <w:rsid w:val="0056686E"/>
    <w:rsid w:val="00566BEA"/>
    <w:rsid w:val="0056771A"/>
    <w:rsid w:val="005704A0"/>
    <w:rsid w:val="00571145"/>
    <w:rsid w:val="005712F9"/>
    <w:rsid w:val="00571AC7"/>
    <w:rsid w:val="00571F31"/>
    <w:rsid w:val="00572119"/>
    <w:rsid w:val="0057212E"/>
    <w:rsid w:val="00572760"/>
    <w:rsid w:val="00574184"/>
    <w:rsid w:val="00574295"/>
    <w:rsid w:val="005747BF"/>
    <w:rsid w:val="00574FDC"/>
    <w:rsid w:val="0057573A"/>
    <w:rsid w:val="00575ADD"/>
    <w:rsid w:val="00575F96"/>
    <w:rsid w:val="00576A39"/>
    <w:rsid w:val="00576B56"/>
    <w:rsid w:val="005773CE"/>
    <w:rsid w:val="0058025D"/>
    <w:rsid w:val="005802AA"/>
    <w:rsid w:val="00580944"/>
    <w:rsid w:val="0058172E"/>
    <w:rsid w:val="005821F7"/>
    <w:rsid w:val="00582400"/>
    <w:rsid w:val="00582B57"/>
    <w:rsid w:val="00583579"/>
    <w:rsid w:val="00583865"/>
    <w:rsid w:val="00583969"/>
    <w:rsid w:val="00583ECA"/>
    <w:rsid w:val="00583F81"/>
    <w:rsid w:val="005840EA"/>
    <w:rsid w:val="00584F9A"/>
    <w:rsid w:val="005851AF"/>
    <w:rsid w:val="005852CD"/>
    <w:rsid w:val="00585439"/>
    <w:rsid w:val="00585AD7"/>
    <w:rsid w:val="00585BE8"/>
    <w:rsid w:val="00585DC6"/>
    <w:rsid w:val="00586165"/>
    <w:rsid w:val="00586918"/>
    <w:rsid w:val="00586B70"/>
    <w:rsid w:val="00586FA7"/>
    <w:rsid w:val="00586FF3"/>
    <w:rsid w:val="005872F1"/>
    <w:rsid w:val="005878B3"/>
    <w:rsid w:val="00587FAD"/>
    <w:rsid w:val="00590581"/>
    <w:rsid w:val="005907D7"/>
    <w:rsid w:val="00590846"/>
    <w:rsid w:val="00590B24"/>
    <w:rsid w:val="0059127F"/>
    <w:rsid w:val="005918DC"/>
    <w:rsid w:val="005919B5"/>
    <w:rsid w:val="005925C0"/>
    <w:rsid w:val="00592C75"/>
    <w:rsid w:val="005934D1"/>
    <w:rsid w:val="00593744"/>
    <w:rsid w:val="00594A3F"/>
    <w:rsid w:val="00594E13"/>
    <w:rsid w:val="005953EE"/>
    <w:rsid w:val="005956B9"/>
    <w:rsid w:val="005958D7"/>
    <w:rsid w:val="005958FC"/>
    <w:rsid w:val="00597043"/>
    <w:rsid w:val="005974F6"/>
    <w:rsid w:val="0059751D"/>
    <w:rsid w:val="005A0DD9"/>
    <w:rsid w:val="005A100B"/>
    <w:rsid w:val="005A16CF"/>
    <w:rsid w:val="005A177E"/>
    <w:rsid w:val="005A2033"/>
    <w:rsid w:val="005A2274"/>
    <w:rsid w:val="005A23C4"/>
    <w:rsid w:val="005A2568"/>
    <w:rsid w:val="005A2F45"/>
    <w:rsid w:val="005A31D8"/>
    <w:rsid w:val="005A36B8"/>
    <w:rsid w:val="005A383B"/>
    <w:rsid w:val="005A433F"/>
    <w:rsid w:val="005A479D"/>
    <w:rsid w:val="005A57A6"/>
    <w:rsid w:val="005A590E"/>
    <w:rsid w:val="005A5A10"/>
    <w:rsid w:val="005A5D92"/>
    <w:rsid w:val="005A5E2F"/>
    <w:rsid w:val="005A61FF"/>
    <w:rsid w:val="005A6307"/>
    <w:rsid w:val="005A6EFF"/>
    <w:rsid w:val="005A79D7"/>
    <w:rsid w:val="005A7A5D"/>
    <w:rsid w:val="005B01F5"/>
    <w:rsid w:val="005B0251"/>
    <w:rsid w:val="005B0A52"/>
    <w:rsid w:val="005B1434"/>
    <w:rsid w:val="005B16BB"/>
    <w:rsid w:val="005B16FE"/>
    <w:rsid w:val="005B1904"/>
    <w:rsid w:val="005B25F5"/>
    <w:rsid w:val="005B296F"/>
    <w:rsid w:val="005B29BA"/>
    <w:rsid w:val="005B323C"/>
    <w:rsid w:val="005B3ABA"/>
    <w:rsid w:val="005B43B5"/>
    <w:rsid w:val="005B5505"/>
    <w:rsid w:val="005B581A"/>
    <w:rsid w:val="005B5851"/>
    <w:rsid w:val="005B5D5A"/>
    <w:rsid w:val="005B6057"/>
    <w:rsid w:val="005B618D"/>
    <w:rsid w:val="005B7319"/>
    <w:rsid w:val="005B7A97"/>
    <w:rsid w:val="005B7AD9"/>
    <w:rsid w:val="005B7F5E"/>
    <w:rsid w:val="005C070A"/>
    <w:rsid w:val="005C07C3"/>
    <w:rsid w:val="005C0ACE"/>
    <w:rsid w:val="005C0BDC"/>
    <w:rsid w:val="005C130E"/>
    <w:rsid w:val="005C19D7"/>
    <w:rsid w:val="005C2065"/>
    <w:rsid w:val="005C215E"/>
    <w:rsid w:val="005C23EE"/>
    <w:rsid w:val="005C2FFA"/>
    <w:rsid w:val="005C3393"/>
    <w:rsid w:val="005C33AB"/>
    <w:rsid w:val="005C3702"/>
    <w:rsid w:val="005C385B"/>
    <w:rsid w:val="005C3CE0"/>
    <w:rsid w:val="005C3D36"/>
    <w:rsid w:val="005C44D7"/>
    <w:rsid w:val="005C4691"/>
    <w:rsid w:val="005C47F7"/>
    <w:rsid w:val="005C525F"/>
    <w:rsid w:val="005C527F"/>
    <w:rsid w:val="005C5680"/>
    <w:rsid w:val="005C5E90"/>
    <w:rsid w:val="005C621B"/>
    <w:rsid w:val="005C639F"/>
    <w:rsid w:val="005C6695"/>
    <w:rsid w:val="005C6BCE"/>
    <w:rsid w:val="005C714E"/>
    <w:rsid w:val="005C7505"/>
    <w:rsid w:val="005C76E1"/>
    <w:rsid w:val="005D09BB"/>
    <w:rsid w:val="005D220E"/>
    <w:rsid w:val="005D24E7"/>
    <w:rsid w:val="005D2CE9"/>
    <w:rsid w:val="005D2D41"/>
    <w:rsid w:val="005D32A4"/>
    <w:rsid w:val="005D3456"/>
    <w:rsid w:val="005D3B74"/>
    <w:rsid w:val="005D3BF4"/>
    <w:rsid w:val="005D3DAC"/>
    <w:rsid w:val="005D4545"/>
    <w:rsid w:val="005D4C81"/>
    <w:rsid w:val="005D5722"/>
    <w:rsid w:val="005D5741"/>
    <w:rsid w:val="005D5755"/>
    <w:rsid w:val="005D5F32"/>
    <w:rsid w:val="005D6043"/>
    <w:rsid w:val="005D6467"/>
    <w:rsid w:val="005D6500"/>
    <w:rsid w:val="005D69C2"/>
    <w:rsid w:val="005D70A7"/>
    <w:rsid w:val="005D70DF"/>
    <w:rsid w:val="005D79B7"/>
    <w:rsid w:val="005D7A33"/>
    <w:rsid w:val="005D7D6F"/>
    <w:rsid w:val="005D7F2F"/>
    <w:rsid w:val="005E12BA"/>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E7B3B"/>
    <w:rsid w:val="005F0769"/>
    <w:rsid w:val="005F083E"/>
    <w:rsid w:val="005F09C0"/>
    <w:rsid w:val="005F0A6D"/>
    <w:rsid w:val="005F0D4E"/>
    <w:rsid w:val="005F0E70"/>
    <w:rsid w:val="005F139C"/>
    <w:rsid w:val="005F172A"/>
    <w:rsid w:val="005F177C"/>
    <w:rsid w:val="005F17ED"/>
    <w:rsid w:val="005F18B0"/>
    <w:rsid w:val="005F18C3"/>
    <w:rsid w:val="005F18E3"/>
    <w:rsid w:val="005F2524"/>
    <w:rsid w:val="005F2693"/>
    <w:rsid w:val="005F3678"/>
    <w:rsid w:val="005F3806"/>
    <w:rsid w:val="005F38A6"/>
    <w:rsid w:val="005F3B54"/>
    <w:rsid w:val="005F3FBB"/>
    <w:rsid w:val="005F4514"/>
    <w:rsid w:val="005F48AA"/>
    <w:rsid w:val="005F4DA6"/>
    <w:rsid w:val="005F583C"/>
    <w:rsid w:val="005F5DDC"/>
    <w:rsid w:val="005F5DDF"/>
    <w:rsid w:val="005F6308"/>
    <w:rsid w:val="005F675B"/>
    <w:rsid w:val="005F68D4"/>
    <w:rsid w:val="005F69EE"/>
    <w:rsid w:val="005F6A28"/>
    <w:rsid w:val="005F6B31"/>
    <w:rsid w:val="005F7298"/>
    <w:rsid w:val="005F72EC"/>
    <w:rsid w:val="005F7E95"/>
    <w:rsid w:val="0060053F"/>
    <w:rsid w:val="0060102D"/>
    <w:rsid w:val="006015A1"/>
    <w:rsid w:val="00601A48"/>
    <w:rsid w:val="006025B8"/>
    <w:rsid w:val="00602E72"/>
    <w:rsid w:val="006038A7"/>
    <w:rsid w:val="00603B52"/>
    <w:rsid w:val="0060413D"/>
    <w:rsid w:val="00604182"/>
    <w:rsid w:val="00604552"/>
    <w:rsid w:val="0060486F"/>
    <w:rsid w:val="006049AA"/>
    <w:rsid w:val="00604C09"/>
    <w:rsid w:val="0060588A"/>
    <w:rsid w:val="00606647"/>
    <w:rsid w:val="006068B0"/>
    <w:rsid w:val="00606ACA"/>
    <w:rsid w:val="006071B1"/>
    <w:rsid w:val="0060773B"/>
    <w:rsid w:val="00607818"/>
    <w:rsid w:val="00607D6B"/>
    <w:rsid w:val="006104F0"/>
    <w:rsid w:val="00610968"/>
    <w:rsid w:val="00611167"/>
    <w:rsid w:val="00611727"/>
    <w:rsid w:val="00611B24"/>
    <w:rsid w:val="0061284B"/>
    <w:rsid w:val="00613155"/>
    <w:rsid w:val="00613168"/>
    <w:rsid w:val="0061337D"/>
    <w:rsid w:val="0061356A"/>
    <w:rsid w:val="0061444C"/>
    <w:rsid w:val="00614813"/>
    <w:rsid w:val="0061489C"/>
    <w:rsid w:val="00614F12"/>
    <w:rsid w:val="00615775"/>
    <w:rsid w:val="00615B33"/>
    <w:rsid w:val="006160CC"/>
    <w:rsid w:val="006165DB"/>
    <w:rsid w:val="0061673F"/>
    <w:rsid w:val="00616CBD"/>
    <w:rsid w:val="00616FA7"/>
    <w:rsid w:val="006173C1"/>
    <w:rsid w:val="00617F38"/>
    <w:rsid w:val="0062001A"/>
    <w:rsid w:val="0062113A"/>
    <w:rsid w:val="006216B3"/>
    <w:rsid w:val="00621855"/>
    <w:rsid w:val="006221ED"/>
    <w:rsid w:val="006223FD"/>
    <w:rsid w:val="00622CB6"/>
    <w:rsid w:val="0062379F"/>
    <w:rsid w:val="00623A73"/>
    <w:rsid w:val="00624494"/>
    <w:rsid w:val="0062452F"/>
    <w:rsid w:val="00624995"/>
    <w:rsid w:val="00624A47"/>
    <w:rsid w:val="00625C38"/>
    <w:rsid w:val="00625DE0"/>
    <w:rsid w:val="006268ED"/>
    <w:rsid w:val="00626C14"/>
    <w:rsid w:val="00627751"/>
    <w:rsid w:val="006277C5"/>
    <w:rsid w:val="00627DF4"/>
    <w:rsid w:val="006300BA"/>
    <w:rsid w:val="00630518"/>
    <w:rsid w:val="00631388"/>
    <w:rsid w:val="00631E0E"/>
    <w:rsid w:val="006326CC"/>
    <w:rsid w:val="00632798"/>
    <w:rsid w:val="00633FFB"/>
    <w:rsid w:val="0063429B"/>
    <w:rsid w:val="00634924"/>
    <w:rsid w:val="00634A52"/>
    <w:rsid w:val="00634A6C"/>
    <w:rsid w:val="00635042"/>
    <w:rsid w:val="006351D0"/>
    <w:rsid w:val="006352F8"/>
    <w:rsid w:val="006355FE"/>
    <w:rsid w:val="00635AE8"/>
    <w:rsid w:val="00635D95"/>
    <w:rsid w:val="00635E63"/>
    <w:rsid w:val="00635ED4"/>
    <w:rsid w:val="006363C0"/>
    <w:rsid w:val="006367AD"/>
    <w:rsid w:val="006368E5"/>
    <w:rsid w:val="00636DE8"/>
    <w:rsid w:val="00637176"/>
    <w:rsid w:val="00637F93"/>
    <w:rsid w:val="0064054F"/>
    <w:rsid w:val="00640709"/>
    <w:rsid w:val="00640BCA"/>
    <w:rsid w:val="00640EB0"/>
    <w:rsid w:val="00640F0F"/>
    <w:rsid w:val="00641F0A"/>
    <w:rsid w:val="00641F77"/>
    <w:rsid w:val="00642367"/>
    <w:rsid w:val="0064258B"/>
    <w:rsid w:val="00642A3A"/>
    <w:rsid w:val="00642AC0"/>
    <w:rsid w:val="00643005"/>
    <w:rsid w:val="00643084"/>
    <w:rsid w:val="0064309A"/>
    <w:rsid w:val="00643618"/>
    <w:rsid w:val="00643B33"/>
    <w:rsid w:val="00643F91"/>
    <w:rsid w:val="00643FB2"/>
    <w:rsid w:val="00643FE4"/>
    <w:rsid w:val="0064424B"/>
    <w:rsid w:val="006442CA"/>
    <w:rsid w:val="00644A90"/>
    <w:rsid w:val="00644F86"/>
    <w:rsid w:val="006452AB"/>
    <w:rsid w:val="00645F98"/>
    <w:rsid w:val="00645FBA"/>
    <w:rsid w:val="00646297"/>
    <w:rsid w:val="006463B8"/>
    <w:rsid w:val="00646759"/>
    <w:rsid w:val="006467C6"/>
    <w:rsid w:val="00646886"/>
    <w:rsid w:val="00646992"/>
    <w:rsid w:val="00646B57"/>
    <w:rsid w:val="0064755D"/>
    <w:rsid w:val="006478A6"/>
    <w:rsid w:val="00647ABD"/>
    <w:rsid w:val="00647AE8"/>
    <w:rsid w:val="00647C93"/>
    <w:rsid w:val="00647F63"/>
    <w:rsid w:val="00650517"/>
    <w:rsid w:val="006505EF"/>
    <w:rsid w:val="00650CFA"/>
    <w:rsid w:val="00650F75"/>
    <w:rsid w:val="00651994"/>
    <w:rsid w:val="00651D59"/>
    <w:rsid w:val="00651F37"/>
    <w:rsid w:val="006524AA"/>
    <w:rsid w:val="0065251D"/>
    <w:rsid w:val="006525BE"/>
    <w:rsid w:val="00652B90"/>
    <w:rsid w:val="00652D08"/>
    <w:rsid w:val="00652DCB"/>
    <w:rsid w:val="00652E5A"/>
    <w:rsid w:val="00653026"/>
    <w:rsid w:val="006541F3"/>
    <w:rsid w:val="00654222"/>
    <w:rsid w:val="006559AD"/>
    <w:rsid w:val="00655D2B"/>
    <w:rsid w:val="00656A35"/>
    <w:rsid w:val="00656C7D"/>
    <w:rsid w:val="00656E61"/>
    <w:rsid w:val="00660319"/>
    <w:rsid w:val="00660A51"/>
    <w:rsid w:val="0066180E"/>
    <w:rsid w:val="006618CC"/>
    <w:rsid w:val="00661D0B"/>
    <w:rsid w:val="00662488"/>
    <w:rsid w:val="00662839"/>
    <w:rsid w:val="00662D00"/>
    <w:rsid w:val="00664260"/>
    <w:rsid w:val="00664658"/>
    <w:rsid w:val="006648DA"/>
    <w:rsid w:val="00664931"/>
    <w:rsid w:val="00664A65"/>
    <w:rsid w:val="00665511"/>
    <w:rsid w:val="00665769"/>
    <w:rsid w:val="00665C6C"/>
    <w:rsid w:val="00666B21"/>
    <w:rsid w:val="0066734B"/>
    <w:rsid w:val="0066779C"/>
    <w:rsid w:val="006702FC"/>
    <w:rsid w:val="006713DD"/>
    <w:rsid w:val="00671F15"/>
    <w:rsid w:val="006721E2"/>
    <w:rsid w:val="00672652"/>
    <w:rsid w:val="00672B8D"/>
    <w:rsid w:val="00673740"/>
    <w:rsid w:val="00674633"/>
    <w:rsid w:val="00674CA2"/>
    <w:rsid w:val="00675143"/>
    <w:rsid w:val="00676AF2"/>
    <w:rsid w:val="00676B0A"/>
    <w:rsid w:val="00676BE9"/>
    <w:rsid w:val="00676ED9"/>
    <w:rsid w:val="00677294"/>
    <w:rsid w:val="006778CC"/>
    <w:rsid w:val="00680F82"/>
    <w:rsid w:val="0068143E"/>
    <w:rsid w:val="0068183E"/>
    <w:rsid w:val="00681B0D"/>
    <w:rsid w:val="00681C7E"/>
    <w:rsid w:val="00682521"/>
    <w:rsid w:val="006833AB"/>
    <w:rsid w:val="00683433"/>
    <w:rsid w:val="006835D0"/>
    <w:rsid w:val="00683617"/>
    <w:rsid w:val="0068402E"/>
    <w:rsid w:val="00684429"/>
    <w:rsid w:val="00684C34"/>
    <w:rsid w:val="00684F20"/>
    <w:rsid w:val="0068523A"/>
    <w:rsid w:val="0068531D"/>
    <w:rsid w:val="00685C90"/>
    <w:rsid w:val="00686690"/>
    <w:rsid w:val="00686F7E"/>
    <w:rsid w:val="006875AC"/>
    <w:rsid w:val="006877EE"/>
    <w:rsid w:val="00687AFF"/>
    <w:rsid w:val="00690512"/>
    <w:rsid w:val="00690B3F"/>
    <w:rsid w:val="006916B4"/>
    <w:rsid w:val="00691AA1"/>
    <w:rsid w:val="00692048"/>
    <w:rsid w:val="00692C04"/>
    <w:rsid w:val="00692F39"/>
    <w:rsid w:val="00693550"/>
    <w:rsid w:val="00693E64"/>
    <w:rsid w:val="00693FEA"/>
    <w:rsid w:val="00694CE4"/>
    <w:rsid w:val="00694EFF"/>
    <w:rsid w:val="00694F16"/>
    <w:rsid w:val="00695AE0"/>
    <w:rsid w:val="0069660E"/>
    <w:rsid w:val="006968C0"/>
    <w:rsid w:val="00697065"/>
    <w:rsid w:val="00697141"/>
    <w:rsid w:val="006973DE"/>
    <w:rsid w:val="00697835"/>
    <w:rsid w:val="006978AE"/>
    <w:rsid w:val="006A07FD"/>
    <w:rsid w:val="006A16A7"/>
    <w:rsid w:val="006A1E91"/>
    <w:rsid w:val="006A22B4"/>
    <w:rsid w:val="006A24BA"/>
    <w:rsid w:val="006A2F75"/>
    <w:rsid w:val="006A304E"/>
    <w:rsid w:val="006A32BB"/>
    <w:rsid w:val="006A3B8B"/>
    <w:rsid w:val="006A410B"/>
    <w:rsid w:val="006A4960"/>
    <w:rsid w:val="006A6140"/>
    <w:rsid w:val="006A6789"/>
    <w:rsid w:val="006A69B6"/>
    <w:rsid w:val="006A791A"/>
    <w:rsid w:val="006A79B4"/>
    <w:rsid w:val="006A7CA8"/>
    <w:rsid w:val="006A7FCB"/>
    <w:rsid w:val="006B011A"/>
    <w:rsid w:val="006B0581"/>
    <w:rsid w:val="006B1D56"/>
    <w:rsid w:val="006B2771"/>
    <w:rsid w:val="006B28BF"/>
    <w:rsid w:val="006B293B"/>
    <w:rsid w:val="006B2D28"/>
    <w:rsid w:val="006B2DEA"/>
    <w:rsid w:val="006B2FC9"/>
    <w:rsid w:val="006B34ED"/>
    <w:rsid w:val="006B360B"/>
    <w:rsid w:val="006B376B"/>
    <w:rsid w:val="006B3D6C"/>
    <w:rsid w:val="006B5570"/>
    <w:rsid w:val="006B5660"/>
    <w:rsid w:val="006B56A7"/>
    <w:rsid w:val="006B5D1A"/>
    <w:rsid w:val="006B6926"/>
    <w:rsid w:val="006B6C46"/>
    <w:rsid w:val="006B6D9F"/>
    <w:rsid w:val="006B7262"/>
    <w:rsid w:val="006B741A"/>
    <w:rsid w:val="006B7943"/>
    <w:rsid w:val="006B795B"/>
    <w:rsid w:val="006B7D48"/>
    <w:rsid w:val="006B7F30"/>
    <w:rsid w:val="006C01C6"/>
    <w:rsid w:val="006C0346"/>
    <w:rsid w:val="006C09DB"/>
    <w:rsid w:val="006C0CDD"/>
    <w:rsid w:val="006C14B4"/>
    <w:rsid w:val="006C1833"/>
    <w:rsid w:val="006C2066"/>
    <w:rsid w:val="006C210D"/>
    <w:rsid w:val="006C23EF"/>
    <w:rsid w:val="006C2BC5"/>
    <w:rsid w:val="006C2C37"/>
    <w:rsid w:val="006C32F0"/>
    <w:rsid w:val="006C33F9"/>
    <w:rsid w:val="006C3A66"/>
    <w:rsid w:val="006C3D8A"/>
    <w:rsid w:val="006C4512"/>
    <w:rsid w:val="006C4E0C"/>
    <w:rsid w:val="006C50BA"/>
    <w:rsid w:val="006C5194"/>
    <w:rsid w:val="006C594B"/>
    <w:rsid w:val="006C59A5"/>
    <w:rsid w:val="006C5A76"/>
    <w:rsid w:val="006C5C10"/>
    <w:rsid w:val="006C5FC7"/>
    <w:rsid w:val="006C604B"/>
    <w:rsid w:val="006C6769"/>
    <w:rsid w:val="006C7461"/>
    <w:rsid w:val="006C7D17"/>
    <w:rsid w:val="006D03ED"/>
    <w:rsid w:val="006D0441"/>
    <w:rsid w:val="006D0A86"/>
    <w:rsid w:val="006D0AC6"/>
    <w:rsid w:val="006D0B71"/>
    <w:rsid w:val="006D0B8A"/>
    <w:rsid w:val="006D0D6A"/>
    <w:rsid w:val="006D0FE0"/>
    <w:rsid w:val="006D123D"/>
    <w:rsid w:val="006D2686"/>
    <w:rsid w:val="006D2BF9"/>
    <w:rsid w:val="006D2E19"/>
    <w:rsid w:val="006D33B7"/>
    <w:rsid w:val="006D3453"/>
    <w:rsid w:val="006D36B8"/>
    <w:rsid w:val="006D4100"/>
    <w:rsid w:val="006D41AE"/>
    <w:rsid w:val="006D5126"/>
    <w:rsid w:val="006D514F"/>
    <w:rsid w:val="006D525F"/>
    <w:rsid w:val="006D5D39"/>
    <w:rsid w:val="006D6D36"/>
    <w:rsid w:val="006D70FB"/>
    <w:rsid w:val="006D71A7"/>
    <w:rsid w:val="006D7BD1"/>
    <w:rsid w:val="006E046A"/>
    <w:rsid w:val="006E0C3C"/>
    <w:rsid w:val="006E125F"/>
    <w:rsid w:val="006E19FA"/>
    <w:rsid w:val="006E25FD"/>
    <w:rsid w:val="006E2F97"/>
    <w:rsid w:val="006E31FD"/>
    <w:rsid w:val="006E3DF3"/>
    <w:rsid w:val="006E42AC"/>
    <w:rsid w:val="006E4E56"/>
    <w:rsid w:val="006E50F9"/>
    <w:rsid w:val="006E55AC"/>
    <w:rsid w:val="006E5A1C"/>
    <w:rsid w:val="006E5B31"/>
    <w:rsid w:val="006E5F0B"/>
    <w:rsid w:val="006E6BA0"/>
    <w:rsid w:val="006E7918"/>
    <w:rsid w:val="006E7970"/>
    <w:rsid w:val="006F0161"/>
    <w:rsid w:val="006F087C"/>
    <w:rsid w:val="006F0CF0"/>
    <w:rsid w:val="006F110E"/>
    <w:rsid w:val="006F13FF"/>
    <w:rsid w:val="006F146A"/>
    <w:rsid w:val="006F1833"/>
    <w:rsid w:val="006F1A88"/>
    <w:rsid w:val="006F1B10"/>
    <w:rsid w:val="006F285D"/>
    <w:rsid w:val="006F344B"/>
    <w:rsid w:val="006F3515"/>
    <w:rsid w:val="006F3A23"/>
    <w:rsid w:val="006F3C05"/>
    <w:rsid w:val="006F3CF6"/>
    <w:rsid w:val="006F3E16"/>
    <w:rsid w:val="006F3EC5"/>
    <w:rsid w:val="006F428C"/>
    <w:rsid w:val="006F4B42"/>
    <w:rsid w:val="006F5731"/>
    <w:rsid w:val="006F5982"/>
    <w:rsid w:val="006F5CAB"/>
    <w:rsid w:val="006F61F0"/>
    <w:rsid w:val="00700D17"/>
    <w:rsid w:val="00701A51"/>
    <w:rsid w:val="00701EB0"/>
    <w:rsid w:val="00701F70"/>
    <w:rsid w:val="007023B0"/>
    <w:rsid w:val="007029E0"/>
    <w:rsid w:val="0070322D"/>
    <w:rsid w:val="00703680"/>
    <w:rsid w:val="00703AA1"/>
    <w:rsid w:val="00703EDC"/>
    <w:rsid w:val="007043F6"/>
    <w:rsid w:val="00704526"/>
    <w:rsid w:val="007047C0"/>
    <w:rsid w:val="00704C4F"/>
    <w:rsid w:val="0070570A"/>
    <w:rsid w:val="007059E6"/>
    <w:rsid w:val="00705A7C"/>
    <w:rsid w:val="00706004"/>
    <w:rsid w:val="00706F42"/>
    <w:rsid w:val="0070757D"/>
    <w:rsid w:val="0070795C"/>
    <w:rsid w:val="00707D69"/>
    <w:rsid w:val="00707EDE"/>
    <w:rsid w:val="00710303"/>
    <w:rsid w:val="00710AEB"/>
    <w:rsid w:val="007110C5"/>
    <w:rsid w:val="00711418"/>
    <w:rsid w:val="00711515"/>
    <w:rsid w:val="00711656"/>
    <w:rsid w:val="0071210D"/>
    <w:rsid w:val="00712374"/>
    <w:rsid w:val="00712737"/>
    <w:rsid w:val="00712BF2"/>
    <w:rsid w:val="007130AD"/>
    <w:rsid w:val="007134E0"/>
    <w:rsid w:val="00713966"/>
    <w:rsid w:val="007139CC"/>
    <w:rsid w:val="00713B08"/>
    <w:rsid w:val="00713B40"/>
    <w:rsid w:val="00713BB4"/>
    <w:rsid w:val="00713D3F"/>
    <w:rsid w:val="007143CF"/>
    <w:rsid w:val="00714728"/>
    <w:rsid w:val="00714899"/>
    <w:rsid w:val="00714CF3"/>
    <w:rsid w:val="00714DC7"/>
    <w:rsid w:val="00715391"/>
    <w:rsid w:val="00715470"/>
    <w:rsid w:val="007155EA"/>
    <w:rsid w:val="00715E1A"/>
    <w:rsid w:val="00716358"/>
    <w:rsid w:val="00716990"/>
    <w:rsid w:val="0071743A"/>
    <w:rsid w:val="00717499"/>
    <w:rsid w:val="00717C04"/>
    <w:rsid w:val="00717D96"/>
    <w:rsid w:val="00717E12"/>
    <w:rsid w:val="007200F8"/>
    <w:rsid w:val="00720160"/>
    <w:rsid w:val="00720172"/>
    <w:rsid w:val="0072064A"/>
    <w:rsid w:val="007210DF"/>
    <w:rsid w:val="007215C7"/>
    <w:rsid w:val="007216D2"/>
    <w:rsid w:val="007216F2"/>
    <w:rsid w:val="00722180"/>
    <w:rsid w:val="00722240"/>
    <w:rsid w:val="007222FB"/>
    <w:rsid w:val="00722539"/>
    <w:rsid w:val="007231E8"/>
    <w:rsid w:val="00723401"/>
    <w:rsid w:val="0072369D"/>
    <w:rsid w:val="00723B9A"/>
    <w:rsid w:val="00723C69"/>
    <w:rsid w:val="007241C4"/>
    <w:rsid w:val="0072439A"/>
    <w:rsid w:val="00725453"/>
    <w:rsid w:val="0072557A"/>
    <w:rsid w:val="007255A9"/>
    <w:rsid w:val="00725D61"/>
    <w:rsid w:val="00725FB7"/>
    <w:rsid w:val="007264FA"/>
    <w:rsid w:val="007265DA"/>
    <w:rsid w:val="00726B68"/>
    <w:rsid w:val="00726C96"/>
    <w:rsid w:val="00726FB7"/>
    <w:rsid w:val="007270E0"/>
    <w:rsid w:val="007273AA"/>
    <w:rsid w:val="00727D7C"/>
    <w:rsid w:val="00727F43"/>
    <w:rsid w:val="00730964"/>
    <w:rsid w:val="00730BE8"/>
    <w:rsid w:val="00730C50"/>
    <w:rsid w:val="00731CC3"/>
    <w:rsid w:val="00732076"/>
    <w:rsid w:val="007323F3"/>
    <w:rsid w:val="00732BE1"/>
    <w:rsid w:val="00733170"/>
    <w:rsid w:val="00733CB8"/>
    <w:rsid w:val="00733D57"/>
    <w:rsid w:val="00734113"/>
    <w:rsid w:val="0073424E"/>
    <w:rsid w:val="00734DD0"/>
    <w:rsid w:val="00734EF7"/>
    <w:rsid w:val="0073509D"/>
    <w:rsid w:val="00735558"/>
    <w:rsid w:val="007366B7"/>
    <w:rsid w:val="00736A0C"/>
    <w:rsid w:val="00736FBC"/>
    <w:rsid w:val="00737688"/>
    <w:rsid w:val="0073775A"/>
    <w:rsid w:val="00740101"/>
    <w:rsid w:val="007406F4"/>
    <w:rsid w:val="00740CAC"/>
    <w:rsid w:val="00740FAE"/>
    <w:rsid w:val="00741505"/>
    <w:rsid w:val="00741506"/>
    <w:rsid w:val="00742678"/>
    <w:rsid w:val="007426FC"/>
    <w:rsid w:val="007428F1"/>
    <w:rsid w:val="007428FD"/>
    <w:rsid w:val="00742B20"/>
    <w:rsid w:val="00742C20"/>
    <w:rsid w:val="007431EE"/>
    <w:rsid w:val="007445FA"/>
    <w:rsid w:val="00744652"/>
    <w:rsid w:val="0074465A"/>
    <w:rsid w:val="007449D5"/>
    <w:rsid w:val="00745306"/>
    <w:rsid w:val="00746150"/>
    <w:rsid w:val="007461BF"/>
    <w:rsid w:val="00746B7A"/>
    <w:rsid w:val="00746E2C"/>
    <w:rsid w:val="00747378"/>
    <w:rsid w:val="00747653"/>
    <w:rsid w:val="00747DC7"/>
    <w:rsid w:val="007504EA"/>
    <w:rsid w:val="00750585"/>
    <w:rsid w:val="007507D5"/>
    <w:rsid w:val="00750FDE"/>
    <w:rsid w:val="00751D64"/>
    <w:rsid w:val="00752349"/>
    <w:rsid w:val="00752663"/>
    <w:rsid w:val="00752C0D"/>
    <w:rsid w:val="00752E40"/>
    <w:rsid w:val="00752E7E"/>
    <w:rsid w:val="007533EF"/>
    <w:rsid w:val="00753AA0"/>
    <w:rsid w:val="00753D76"/>
    <w:rsid w:val="00755A01"/>
    <w:rsid w:val="007560EB"/>
    <w:rsid w:val="00756EB5"/>
    <w:rsid w:val="00756F1C"/>
    <w:rsid w:val="00757868"/>
    <w:rsid w:val="00757B53"/>
    <w:rsid w:val="00757EFE"/>
    <w:rsid w:val="00757F7E"/>
    <w:rsid w:val="00760861"/>
    <w:rsid w:val="007608C7"/>
    <w:rsid w:val="007608FF"/>
    <w:rsid w:val="00760C2F"/>
    <w:rsid w:val="00760CCE"/>
    <w:rsid w:val="007614A8"/>
    <w:rsid w:val="00761F96"/>
    <w:rsid w:val="007625E7"/>
    <w:rsid w:val="00762EE2"/>
    <w:rsid w:val="007630CB"/>
    <w:rsid w:val="007632E3"/>
    <w:rsid w:val="00763613"/>
    <w:rsid w:val="00763914"/>
    <w:rsid w:val="00763B87"/>
    <w:rsid w:val="00764096"/>
    <w:rsid w:val="00764484"/>
    <w:rsid w:val="00764511"/>
    <w:rsid w:val="007646C5"/>
    <w:rsid w:val="00764D62"/>
    <w:rsid w:val="00764DD5"/>
    <w:rsid w:val="007660CB"/>
    <w:rsid w:val="007661DB"/>
    <w:rsid w:val="007663ED"/>
    <w:rsid w:val="0076656F"/>
    <w:rsid w:val="007667B2"/>
    <w:rsid w:val="00766982"/>
    <w:rsid w:val="00766AF2"/>
    <w:rsid w:val="00766D09"/>
    <w:rsid w:val="00766E55"/>
    <w:rsid w:val="0076748C"/>
    <w:rsid w:val="00767D2D"/>
    <w:rsid w:val="00767FA0"/>
    <w:rsid w:val="0077027F"/>
    <w:rsid w:val="0077086E"/>
    <w:rsid w:val="00770B71"/>
    <w:rsid w:val="00770C4D"/>
    <w:rsid w:val="00770FFF"/>
    <w:rsid w:val="00771268"/>
    <w:rsid w:val="0077139B"/>
    <w:rsid w:val="007716C9"/>
    <w:rsid w:val="00771D0A"/>
    <w:rsid w:val="007741C5"/>
    <w:rsid w:val="00775012"/>
    <w:rsid w:val="00775B14"/>
    <w:rsid w:val="00775C39"/>
    <w:rsid w:val="00775E73"/>
    <w:rsid w:val="007762EC"/>
    <w:rsid w:val="007765FA"/>
    <w:rsid w:val="007767AF"/>
    <w:rsid w:val="00777271"/>
    <w:rsid w:val="00777C46"/>
    <w:rsid w:val="00777C4E"/>
    <w:rsid w:val="00780F6E"/>
    <w:rsid w:val="00782053"/>
    <w:rsid w:val="0078233E"/>
    <w:rsid w:val="00782425"/>
    <w:rsid w:val="00782B81"/>
    <w:rsid w:val="00782BD8"/>
    <w:rsid w:val="00782F59"/>
    <w:rsid w:val="00783347"/>
    <w:rsid w:val="00783C62"/>
    <w:rsid w:val="00784A42"/>
    <w:rsid w:val="00784D09"/>
    <w:rsid w:val="00784D39"/>
    <w:rsid w:val="0078538B"/>
    <w:rsid w:val="00786220"/>
    <w:rsid w:val="00786512"/>
    <w:rsid w:val="007869CA"/>
    <w:rsid w:val="00786A61"/>
    <w:rsid w:val="00786A98"/>
    <w:rsid w:val="00787281"/>
    <w:rsid w:val="0078792D"/>
    <w:rsid w:val="00787A32"/>
    <w:rsid w:val="00787D3A"/>
    <w:rsid w:val="00790143"/>
    <w:rsid w:val="00790301"/>
    <w:rsid w:val="007909E5"/>
    <w:rsid w:val="00790D05"/>
    <w:rsid w:val="00790DD0"/>
    <w:rsid w:val="00790FFA"/>
    <w:rsid w:val="00791106"/>
    <w:rsid w:val="00791977"/>
    <w:rsid w:val="00791990"/>
    <w:rsid w:val="0079239B"/>
    <w:rsid w:val="007925B9"/>
    <w:rsid w:val="00792923"/>
    <w:rsid w:val="00792F02"/>
    <w:rsid w:val="00793025"/>
    <w:rsid w:val="00793D0F"/>
    <w:rsid w:val="00793E4C"/>
    <w:rsid w:val="00794006"/>
    <w:rsid w:val="00794933"/>
    <w:rsid w:val="007949C1"/>
    <w:rsid w:val="00794E92"/>
    <w:rsid w:val="00795160"/>
    <w:rsid w:val="0079519F"/>
    <w:rsid w:val="007955B7"/>
    <w:rsid w:val="0079560D"/>
    <w:rsid w:val="00795756"/>
    <w:rsid w:val="00795CD0"/>
    <w:rsid w:val="00795E97"/>
    <w:rsid w:val="007966D4"/>
    <w:rsid w:val="00797290"/>
    <w:rsid w:val="0079744B"/>
    <w:rsid w:val="007979C7"/>
    <w:rsid w:val="007A0715"/>
    <w:rsid w:val="007A12C6"/>
    <w:rsid w:val="007A14B0"/>
    <w:rsid w:val="007A1836"/>
    <w:rsid w:val="007A194F"/>
    <w:rsid w:val="007A1AAA"/>
    <w:rsid w:val="007A1DEA"/>
    <w:rsid w:val="007A23BF"/>
    <w:rsid w:val="007A27A5"/>
    <w:rsid w:val="007A2B28"/>
    <w:rsid w:val="007A2F63"/>
    <w:rsid w:val="007A3194"/>
    <w:rsid w:val="007A4034"/>
    <w:rsid w:val="007A4AD3"/>
    <w:rsid w:val="007A515D"/>
    <w:rsid w:val="007A6325"/>
    <w:rsid w:val="007A6C23"/>
    <w:rsid w:val="007A7765"/>
    <w:rsid w:val="007B06FC"/>
    <w:rsid w:val="007B074F"/>
    <w:rsid w:val="007B0A9E"/>
    <w:rsid w:val="007B0EFB"/>
    <w:rsid w:val="007B11C5"/>
    <w:rsid w:val="007B1591"/>
    <w:rsid w:val="007B1986"/>
    <w:rsid w:val="007B1AA0"/>
    <w:rsid w:val="007B1FC1"/>
    <w:rsid w:val="007B284F"/>
    <w:rsid w:val="007B2A59"/>
    <w:rsid w:val="007B2AA8"/>
    <w:rsid w:val="007B2AAC"/>
    <w:rsid w:val="007B2BFF"/>
    <w:rsid w:val="007B2F67"/>
    <w:rsid w:val="007B32AE"/>
    <w:rsid w:val="007B362E"/>
    <w:rsid w:val="007B3E7A"/>
    <w:rsid w:val="007B41D4"/>
    <w:rsid w:val="007B44DD"/>
    <w:rsid w:val="007B467A"/>
    <w:rsid w:val="007B49EF"/>
    <w:rsid w:val="007B4C5C"/>
    <w:rsid w:val="007B4F33"/>
    <w:rsid w:val="007B4F50"/>
    <w:rsid w:val="007B5BF8"/>
    <w:rsid w:val="007B5C65"/>
    <w:rsid w:val="007B5E29"/>
    <w:rsid w:val="007B7044"/>
    <w:rsid w:val="007B7809"/>
    <w:rsid w:val="007B797B"/>
    <w:rsid w:val="007B7FDB"/>
    <w:rsid w:val="007C0039"/>
    <w:rsid w:val="007C080C"/>
    <w:rsid w:val="007C08C5"/>
    <w:rsid w:val="007C09EA"/>
    <w:rsid w:val="007C1B06"/>
    <w:rsid w:val="007C1DD5"/>
    <w:rsid w:val="007C1E5B"/>
    <w:rsid w:val="007C21E9"/>
    <w:rsid w:val="007C23B4"/>
    <w:rsid w:val="007C3319"/>
    <w:rsid w:val="007C348F"/>
    <w:rsid w:val="007C36EF"/>
    <w:rsid w:val="007C3819"/>
    <w:rsid w:val="007C38B0"/>
    <w:rsid w:val="007C41F3"/>
    <w:rsid w:val="007C47A0"/>
    <w:rsid w:val="007C4836"/>
    <w:rsid w:val="007C487C"/>
    <w:rsid w:val="007C4CBE"/>
    <w:rsid w:val="007C4E2F"/>
    <w:rsid w:val="007C506A"/>
    <w:rsid w:val="007C50E2"/>
    <w:rsid w:val="007C5737"/>
    <w:rsid w:val="007C5AC2"/>
    <w:rsid w:val="007C6463"/>
    <w:rsid w:val="007C6E97"/>
    <w:rsid w:val="007C7425"/>
    <w:rsid w:val="007C7E21"/>
    <w:rsid w:val="007D0596"/>
    <w:rsid w:val="007D0996"/>
    <w:rsid w:val="007D0AE3"/>
    <w:rsid w:val="007D0E6C"/>
    <w:rsid w:val="007D1000"/>
    <w:rsid w:val="007D1097"/>
    <w:rsid w:val="007D160E"/>
    <w:rsid w:val="007D174C"/>
    <w:rsid w:val="007D20E6"/>
    <w:rsid w:val="007D25CC"/>
    <w:rsid w:val="007D25D1"/>
    <w:rsid w:val="007D2EC7"/>
    <w:rsid w:val="007D3138"/>
    <w:rsid w:val="007D31AD"/>
    <w:rsid w:val="007D4323"/>
    <w:rsid w:val="007D509B"/>
    <w:rsid w:val="007D51A4"/>
    <w:rsid w:val="007D618A"/>
    <w:rsid w:val="007D695E"/>
    <w:rsid w:val="007D6B4F"/>
    <w:rsid w:val="007D6C74"/>
    <w:rsid w:val="007D7322"/>
    <w:rsid w:val="007D7629"/>
    <w:rsid w:val="007D7C69"/>
    <w:rsid w:val="007E0470"/>
    <w:rsid w:val="007E048B"/>
    <w:rsid w:val="007E09DA"/>
    <w:rsid w:val="007E15BA"/>
    <w:rsid w:val="007E19F1"/>
    <w:rsid w:val="007E263E"/>
    <w:rsid w:val="007E2730"/>
    <w:rsid w:val="007E3125"/>
    <w:rsid w:val="007E359D"/>
    <w:rsid w:val="007E3947"/>
    <w:rsid w:val="007E3C9A"/>
    <w:rsid w:val="007E56E3"/>
    <w:rsid w:val="007E5B50"/>
    <w:rsid w:val="007E5B9F"/>
    <w:rsid w:val="007E5CA8"/>
    <w:rsid w:val="007E674D"/>
    <w:rsid w:val="007E6CA0"/>
    <w:rsid w:val="007E75BE"/>
    <w:rsid w:val="007E7874"/>
    <w:rsid w:val="007E7B69"/>
    <w:rsid w:val="007E7C36"/>
    <w:rsid w:val="007E7CDB"/>
    <w:rsid w:val="007F083A"/>
    <w:rsid w:val="007F0B7F"/>
    <w:rsid w:val="007F185C"/>
    <w:rsid w:val="007F20C3"/>
    <w:rsid w:val="007F2212"/>
    <w:rsid w:val="007F2F52"/>
    <w:rsid w:val="007F302E"/>
    <w:rsid w:val="007F313F"/>
    <w:rsid w:val="007F345F"/>
    <w:rsid w:val="007F3A3D"/>
    <w:rsid w:val="007F3EF5"/>
    <w:rsid w:val="007F3FEA"/>
    <w:rsid w:val="007F403E"/>
    <w:rsid w:val="007F4641"/>
    <w:rsid w:val="007F4695"/>
    <w:rsid w:val="007F46B4"/>
    <w:rsid w:val="007F4E04"/>
    <w:rsid w:val="007F52DF"/>
    <w:rsid w:val="007F5A19"/>
    <w:rsid w:val="007F62A8"/>
    <w:rsid w:val="007F698C"/>
    <w:rsid w:val="007F69E5"/>
    <w:rsid w:val="007F6D5A"/>
    <w:rsid w:val="007F6DA2"/>
    <w:rsid w:val="007F7406"/>
    <w:rsid w:val="007F7C6A"/>
    <w:rsid w:val="00800EC2"/>
    <w:rsid w:val="00800F43"/>
    <w:rsid w:val="008014A3"/>
    <w:rsid w:val="00801653"/>
    <w:rsid w:val="00801CE2"/>
    <w:rsid w:val="008023F7"/>
    <w:rsid w:val="00802587"/>
    <w:rsid w:val="008027D0"/>
    <w:rsid w:val="00802815"/>
    <w:rsid w:val="00802E6F"/>
    <w:rsid w:val="00802FC5"/>
    <w:rsid w:val="0080329F"/>
    <w:rsid w:val="00803837"/>
    <w:rsid w:val="00803A41"/>
    <w:rsid w:val="00803CD6"/>
    <w:rsid w:val="00804CA3"/>
    <w:rsid w:val="00805B6A"/>
    <w:rsid w:val="00805E65"/>
    <w:rsid w:val="0080610F"/>
    <w:rsid w:val="008066DF"/>
    <w:rsid w:val="0080729C"/>
    <w:rsid w:val="008079E5"/>
    <w:rsid w:val="00807B9A"/>
    <w:rsid w:val="00807C4C"/>
    <w:rsid w:val="0081006F"/>
    <w:rsid w:val="00810576"/>
    <w:rsid w:val="00810785"/>
    <w:rsid w:val="008108C6"/>
    <w:rsid w:val="00810A29"/>
    <w:rsid w:val="00811415"/>
    <w:rsid w:val="00811446"/>
    <w:rsid w:val="00811BD7"/>
    <w:rsid w:val="00812357"/>
    <w:rsid w:val="00812FC6"/>
    <w:rsid w:val="0081314B"/>
    <w:rsid w:val="00813A1D"/>
    <w:rsid w:val="00813F4F"/>
    <w:rsid w:val="00813FD2"/>
    <w:rsid w:val="00814A7F"/>
    <w:rsid w:val="00814E63"/>
    <w:rsid w:val="00815593"/>
    <w:rsid w:val="008155C6"/>
    <w:rsid w:val="00815664"/>
    <w:rsid w:val="008156BC"/>
    <w:rsid w:val="0081585E"/>
    <w:rsid w:val="00815986"/>
    <w:rsid w:val="00816013"/>
    <w:rsid w:val="008161E8"/>
    <w:rsid w:val="00816CB0"/>
    <w:rsid w:val="00817359"/>
    <w:rsid w:val="00817B4C"/>
    <w:rsid w:val="00817D5C"/>
    <w:rsid w:val="008205EC"/>
    <w:rsid w:val="0082065B"/>
    <w:rsid w:val="008207BD"/>
    <w:rsid w:val="00820B00"/>
    <w:rsid w:val="008211D2"/>
    <w:rsid w:val="00821424"/>
    <w:rsid w:val="00821441"/>
    <w:rsid w:val="008216A2"/>
    <w:rsid w:val="00821849"/>
    <w:rsid w:val="008221A3"/>
    <w:rsid w:val="0082250C"/>
    <w:rsid w:val="008227B1"/>
    <w:rsid w:val="00822D0F"/>
    <w:rsid w:val="00822EE4"/>
    <w:rsid w:val="00823275"/>
    <w:rsid w:val="00823CC9"/>
    <w:rsid w:val="00824007"/>
    <w:rsid w:val="00824ACB"/>
    <w:rsid w:val="00824C2A"/>
    <w:rsid w:val="00825319"/>
    <w:rsid w:val="008257C4"/>
    <w:rsid w:val="00825D73"/>
    <w:rsid w:val="00825D76"/>
    <w:rsid w:val="00825EEB"/>
    <w:rsid w:val="00825FAD"/>
    <w:rsid w:val="00826221"/>
    <w:rsid w:val="00826695"/>
    <w:rsid w:val="0082718A"/>
    <w:rsid w:val="008277CA"/>
    <w:rsid w:val="00827E79"/>
    <w:rsid w:val="00827EF0"/>
    <w:rsid w:val="0083009C"/>
    <w:rsid w:val="0083035E"/>
    <w:rsid w:val="00830E8F"/>
    <w:rsid w:val="00832472"/>
    <w:rsid w:val="008324AD"/>
    <w:rsid w:val="0083255C"/>
    <w:rsid w:val="00832850"/>
    <w:rsid w:val="00833028"/>
    <w:rsid w:val="00833154"/>
    <w:rsid w:val="00833203"/>
    <w:rsid w:val="0083389D"/>
    <w:rsid w:val="00833B4B"/>
    <w:rsid w:val="00833E3E"/>
    <w:rsid w:val="00833EA4"/>
    <w:rsid w:val="00834CB0"/>
    <w:rsid w:val="0083528C"/>
    <w:rsid w:val="0083555F"/>
    <w:rsid w:val="00835B86"/>
    <w:rsid w:val="00835D9D"/>
    <w:rsid w:val="008362DE"/>
    <w:rsid w:val="00836FFE"/>
    <w:rsid w:val="008376F8"/>
    <w:rsid w:val="00837EDC"/>
    <w:rsid w:val="008402F9"/>
    <w:rsid w:val="0084040F"/>
    <w:rsid w:val="008417AA"/>
    <w:rsid w:val="0084191E"/>
    <w:rsid w:val="00842112"/>
    <w:rsid w:val="008423FC"/>
    <w:rsid w:val="00842415"/>
    <w:rsid w:val="00842E4A"/>
    <w:rsid w:val="00843381"/>
    <w:rsid w:val="008434FB"/>
    <w:rsid w:val="008439A7"/>
    <w:rsid w:val="00843AD9"/>
    <w:rsid w:val="00843D05"/>
    <w:rsid w:val="00843E8C"/>
    <w:rsid w:val="00844190"/>
    <w:rsid w:val="00845118"/>
    <w:rsid w:val="0084566B"/>
    <w:rsid w:val="008461B0"/>
    <w:rsid w:val="008465DC"/>
    <w:rsid w:val="00846A16"/>
    <w:rsid w:val="00847364"/>
    <w:rsid w:val="0084772A"/>
    <w:rsid w:val="00847CE2"/>
    <w:rsid w:val="00850187"/>
    <w:rsid w:val="00850291"/>
    <w:rsid w:val="00850309"/>
    <w:rsid w:val="008503DB"/>
    <w:rsid w:val="008503E0"/>
    <w:rsid w:val="008504DE"/>
    <w:rsid w:val="00850611"/>
    <w:rsid w:val="0085063F"/>
    <w:rsid w:val="00850D71"/>
    <w:rsid w:val="008512FF"/>
    <w:rsid w:val="008513B6"/>
    <w:rsid w:val="008515C0"/>
    <w:rsid w:val="0085236C"/>
    <w:rsid w:val="00852404"/>
    <w:rsid w:val="0085241D"/>
    <w:rsid w:val="00852DC5"/>
    <w:rsid w:val="00852DCA"/>
    <w:rsid w:val="00853038"/>
    <w:rsid w:val="0085354E"/>
    <w:rsid w:val="00853CC6"/>
    <w:rsid w:val="00853D73"/>
    <w:rsid w:val="00853F16"/>
    <w:rsid w:val="00853FBD"/>
    <w:rsid w:val="00853FC6"/>
    <w:rsid w:val="008547CC"/>
    <w:rsid w:val="00855314"/>
    <w:rsid w:val="0085575A"/>
    <w:rsid w:val="00856163"/>
    <w:rsid w:val="00856181"/>
    <w:rsid w:val="0085669A"/>
    <w:rsid w:val="0085680B"/>
    <w:rsid w:val="00856B59"/>
    <w:rsid w:val="008576AE"/>
    <w:rsid w:val="00857753"/>
    <w:rsid w:val="00857A71"/>
    <w:rsid w:val="00860843"/>
    <w:rsid w:val="008609AE"/>
    <w:rsid w:val="00861349"/>
    <w:rsid w:val="0086276E"/>
    <w:rsid w:val="00862E26"/>
    <w:rsid w:val="00862FF3"/>
    <w:rsid w:val="0086415D"/>
    <w:rsid w:val="008649D6"/>
    <w:rsid w:val="00864B17"/>
    <w:rsid w:val="0086542F"/>
    <w:rsid w:val="00865E76"/>
    <w:rsid w:val="00866747"/>
    <w:rsid w:val="0086767C"/>
    <w:rsid w:val="008679A4"/>
    <w:rsid w:val="00870737"/>
    <w:rsid w:val="00870AFF"/>
    <w:rsid w:val="00871C13"/>
    <w:rsid w:val="00872198"/>
    <w:rsid w:val="0087277D"/>
    <w:rsid w:val="00873343"/>
    <w:rsid w:val="008735C4"/>
    <w:rsid w:val="008748A8"/>
    <w:rsid w:val="00874EC4"/>
    <w:rsid w:val="00874EDA"/>
    <w:rsid w:val="008750D2"/>
    <w:rsid w:val="0087573E"/>
    <w:rsid w:val="008757F8"/>
    <w:rsid w:val="00875A2F"/>
    <w:rsid w:val="00875DD4"/>
    <w:rsid w:val="0087633E"/>
    <w:rsid w:val="00876523"/>
    <w:rsid w:val="00876D20"/>
    <w:rsid w:val="00876F92"/>
    <w:rsid w:val="008774AC"/>
    <w:rsid w:val="00877C5B"/>
    <w:rsid w:val="0088073B"/>
    <w:rsid w:val="00880B35"/>
    <w:rsid w:val="00880FAB"/>
    <w:rsid w:val="008811FB"/>
    <w:rsid w:val="0088126E"/>
    <w:rsid w:val="008816B1"/>
    <w:rsid w:val="00881899"/>
    <w:rsid w:val="008819C7"/>
    <w:rsid w:val="0088224D"/>
    <w:rsid w:val="0088263F"/>
    <w:rsid w:val="00882691"/>
    <w:rsid w:val="00882952"/>
    <w:rsid w:val="00882D87"/>
    <w:rsid w:val="00883275"/>
    <w:rsid w:val="0088361B"/>
    <w:rsid w:val="0088373F"/>
    <w:rsid w:val="008837EF"/>
    <w:rsid w:val="008839AC"/>
    <w:rsid w:val="00884417"/>
    <w:rsid w:val="008851F5"/>
    <w:rsid w:val="008854EB"/>
    <w:rsid w:val="00885545"/>
    <w:rsid w:val="00885908"/>
    <w:rsid w:val="00886027"/>
    <w:rsid w:val="008874FE"/>
    <w:rsid w:val="008879BD"/>
    <w:rsid w:val="00887AAA"/>
    <w:rsid w:val="00887D08"/>
    <w:rsid w:val="00890467"/>
    <w:rsid w:val="008907AA"/>
    <w:rsid w:val="00891261"/>
    <w:rsid w:val="008914E1"/>
    <w:rsid w:val="00891566"/>
    <w:rsid w:val="00891661"/>
    <w:rsid w:val="00891913"/>
    <w:rsid w:val="00891EEC"/>
    <w:rsid w:val="0089227C"/>
    <w:rsid w:val="00892888"/>
    <w:rsid w:val="008928BE"/>
    <w:rsid w:val="0089325E"/>
    <w:rsid w:val="00893406"/>
    <w:rsid w:val="00893D17"/>
    <w:rsid w:val="00894443"/>
    <w:rsid w:val="0089453C"/>
    <w:rsid w:val="008946F0"/>
    <w:rsid w:val="0089479D"/>
    <w:rsid w:val="00894AE0"/>
    <w:rsid w:val="00894D8C"/>
    <w:rsid w:val="00895FB3"/>
    <w:rsid w:val="00896FEC"/>
    <w:rsid w:val="00897D64"/>
    <w:rsid w:val="008A0296"/>
    <w:rsid w:val="008A096E"/>
    <w:rsid w:val="008A09E2"/>
    <w:rsid w:val="008A0A0B"/>
    <w:rsid w:val="008A0FA1"/>
    <w:rsid w:val="008A13B0"/>
    <w:rsid w:val="008A16DE"/>
    <w:rsid w:val="008A1834"/>
    <w:rsid w:val="008A1901"/>
    <w:rsid w:val="008A231F"/>
    <w:rsid w:val="008A2369"/>
    <w:rsid w:val="008A26A2"/>
    <w:rsid w:val="008A2922"/>
    <w:rsid w:val="008A2EE7"/>
    <w:rsid w:val="008A3195"/>
    <w:rsid w:val="008A3558"/>
    <w:rsid w:val="008A37F9"/>
    <w:rsid w:val="008A3A0B"/>
    <w:rsid w:val="008A3C21"/>
    <w:rsid w:val="008A51C3"/>
    <w:rsid w:val="008A5602"/>
    <w:rsid w:val="008A5920"/>
    <w:rsid w:val="008A5BB9"/>
    <w:rsid w:val="008A5D8F"/>
    <w:rsid w:val="008A6D44"/>
    <w:rsid w:val="008A6D4D"/>
    <w:rsid w:val="008A6F00"/>
    <w:rsid w:val="008A721F"/>
    <w:rsid w:val="008A7D79"/>
    <w:rsid w:val="008B048E"/>
    <w:rsid w:val="008B0561"/>
    <w:rsid w:val="008B0A46"/>
    <w:rsid w:val="008B0B92"/>
    <w:rsid w:val="008B1353"/>
    <w:rsid w:val="008B185E"/>
    <w:rsid w:val="008B1BF9"/>
    <w:rsid w:val="008B1D69"/>
    <w:rsid w:val="008B242F"/>
    <w:rsid w:val="008B2B8D"/>
    <w:rsid w:val="008B4181"/>
    <w:rsid w:val="008B4210"/>
    <w:rsid w:val="008B49AC"/>
    <w:rsid w:val="008B4B63"/>
    <w:rsid w:val="008B4BCB"/>
    <w:rsid w:val="008B4DF3"/>
    <w:rsid w:val="008B4EB6"/>
    <w:rsid w:val="008B51C9"/>
    <w:rsid w:val="008B5E8A"/>
    <w:rsid w:val="008B62C3"/>
    <w:rsid w:val="008B66AD"/>
    <w:rsid w:val="008B6B9D"/>
    <w:rsid w:val="008B6D41"/>
    <w:rsid w:val="008B6E39"/>
    <w:rsid w:val="008B7015"/>
    <w:rsid w:val="008B7631"/>
    <w:rsid w:val="008B77F0"/>
    <w:rsid w:val="008B7B12"/>
    <w:rsid w:val="008C05A9"/>
    <w:rsid w:val="008C0AAE"/>
    <w:rsid w:val="008C105A"/>
    <w:rsid w:val="008C1A05"/>
    <w:rsid w:val="008C1C64"/>
    <w:rsid w:val="008C1D65"/>
    <w:rsid w:val="008C1E87"/>
    <w:rsid w:val="008C219A"/>
    <w:rsid w:val="008C26C5"/>
    <w:rsid w:val="008C27A6"/>
    <w:rsid w:val="008C3E04"/>
    <w:rsid w:val="008C52C0"/>
    <w:rsid w:val="008C551D"/>
    <w:rsid w:val="008C5729"/>
    <w:rsid w:val="008C5869"/>
    <w:rsid w:val="008C5DD2"/>
    <w:rsid w:val="008C5F98"/>
    <w:rsid w:val="008C6941"/>
    <w:rsid w:val="008C7143"/>
    <w:rsid w:val="008C7220"/>
    <w:rsid w:val="008C780B"/>
    <w:rsid w:val="008C7BB4"/>
    <w:rsid w:val="008C7C0D"/>
    <w:rsid w:val="008D00C0"/>
    <w:rsid w:val="008D02AC"/>
    <w:rsid w:val="008D0836"/>
    <w:rsid w:val="008D0E4B"/>
    <w:rsid w:val="008D0E5D"/>
    <w:rsid w:val="008D11E5"/>
    <w:rsid w:val="008D132D"/>
    <w:rsid w:val="008D1405"/>
    <w:rsid w:val="008D2730"/>
    <w:rsid w:val="008D2975"/>
    <w:rsid w:val="008D2A72"/>
    <w:rsid w:val="008D2CBC"/>
    <w:rsid w:val="008D2FBB"/>
    <w:rsid w:val="008D312F"/>
    <w:rsid w:val="008D3D9D"/>
    <w:rsid w:val="008D4D1A"/>
    <w:rsid w:val="008D522D"/>
    <w:rsid w:val="008D5D7C"/>
    <w:rsid w:val="008D653A"/>
    <w:rsid w:val="008D6627"/>
    <w:rsid w:val="008D79FF"/>
    <w:rsid w:val="008D7B19"/>
    <w:rsid w:val="008D7D20"/>
    <w:rsid w:val="008E0238"/>
    <w:rsid w:val="008E02B1"/>
    <w:rsid w:val="008E042F"/>
    <w:rsid w:val="008E08A6"/>
    <w:rsid w:val="008E09AE"/>
    <w:rsid w:val="008E0E30"/>
    <w:rsid w:val="008E103C"/>
    <w:rsid w:val="008E14BA"/>
    <w:rsid w:val="008E163E"/>
    <w:rsid w:val="008E183E"/>
    <w:rsid w:val="008E261C"/>
    <w:rsid w:val="008E2CB4"/>
    <w:rsid w:val="008E3279"/>
    <w:rsid w:val="008E3864"/>
    <w:rsid w:val="008E3B0F"/>
    <w:rsid w:val="008E3FFC"/>
    <w:rsid w:val="008E4E15"/>
    <w:rsid w:val="008E5070"/>
    <w:rsid w:val="008E51CD"/>
    <w:rsid w:val="008E55F7"/>
    <w:rsid w:val="008E573C"/>
    <w:rsid w:val="008E5927"/>
    <w:rsid w:val="008E5983"/>
    <w:rsid w:val="008E5A24"/>
    <w:rsid w:val="008E6C43"/>
    <w:rsid w:val="008E73FD"/>
    <w:rsid w:val="008F00DF"/>
    <w:rsid w:val="008F059F"/>
    <w:rsid w:val="008F09BA"/>
    <w:rsid w:val="008F0A4B"/>
    <w:rsid w:val="008F11D9"/>
    <w:rsid w:val="008F11FE"/>
    <w:rsid w:val="008F2069"/>
    <w:rsid w:val="008F248B"/>
    <w:rsid w:val="008F259D"/>
    <w:rsid w:val="008F2632"/>
    <w:rsid w:val="008F2805"/>
    <w:rsid w:val="008F3135"/>
    <w:rsid w:val="008F343F"/>
    <w:rsid w:val="008F3563"/>
    <w:rsid w:val="008F375C"/>
    <w:rsid w:val="008F38E6"/>
    <w:rsid w:val="008F390F"/>
    <w:rsid w:val="008F39B8"/>
    <w:rsid w:val="008F3DC8"/>
    <w:rsid w:val="008F3F97"/>
    <w:rsid w:val="008F46C5"/>
    <w:rsid w:val="008F5524"/>
    <w:rsid w:val="008F55D6"/>
    <w:rsid w:val="008F58DD"/>
    <w:rsid w:val="008F596E"/>
    <w:rsid w:val="008F5D05"/>
    <w:rsid w:val="008F6ABC"/>
    <w:rsid w:val="008F6B4F"/>
    <w:rsid w:val="008F72C9"/>
    <w:rsid w:val="008F763A"/>
    <w:rsid w:val="008F7729"/>
    <w:rsid w:val="008F78E4"/>
    <w:rsid w:val="008F7D85"/>
    <w:rsid w:val="008F7E2E"/>
    <w:rsid w:val="00900B35"/>
    <w:rsid w:val="0090121D"/>
    <w:rsid w:val="00901329"/>
    <w:rsid w:val="009018DC"/>
    <w:rsid w:val="00901E29"/>
    <w:rsid w:val="009025BC"/>
    <w:rsid w:val="0090298C"/>
    <w:rsid w:val="00902B07"/>
    <w:rsid w:val="00902BF1"/>
    <w:rsid w:val="00902DC2"/>
    <w:rsid w:val="00902F22"/>
    <w:rsid w:val="00903312"/>
    <w:rsid w:val="00903506"/>
    <w:rsid w:val="00903903"/>
    <w:rsid w:val="00903E6A"/>
    <w:rsid w:val="00904559"/>
    <w:rsid w:val="0090459F"/>
    <w:rsid w:val="00904F29"/>
    <w:rsid w:val="00905043"/>
    <w:rsid w:val="009054A8"/>
    <w:rsid w:val="009054CF"/>
    <w:rsid w:val="00905C84"/>
    <w:rsid w:val="00905EA4"/>
    <w:rsid w:val="009062F0"/>
    <w:rsid w:val="0090673A"/>
    <w:rsid w:val="00910ECE"/>
    <w:rsid w:val="0091103D"/>
    <w:rsid w:val="009112E8"/>
    <w:rsid w:val="00911623"/>
    <w:rsid w:val="00911972"/>
    <w:rsid w:val="00912120"/>
    <w:rsid w:val="009123C6"/>
    <w:rsid w:val="009128CB"/>
    <w:rsid w:val="00912B43"/>
    <w:rsid w:val="00912B44"/>
    <w:rsid w:val="0091313D"/>
    <w:rsid w:val="0091379F"/>
    <w:rsid w:val="009139A3"/>
    <w:rsid w:val="00914AD4"/>
    <w:rsid w:val="00915270"/>
    <w:rsid w:val="009152D0"/>
    <w:rsid w:val="009153E7"/>
    <w:rsid w:val="00915AC6"/>
    <w:rsid w:val="00915D14"/>
    <w:rsid w:val="00916859"/>
    <w:rsid w:val="00916E1C"/>
    <w:rsid w:val="009177F9"/>
    <w:rsid w:val="0091798F"/>
    <w:rsid w:val="00920205"/>
    <w:rsid w:val="0092042E"/>
    <w:rsid w:val="00920438"/>
    <w:rsid w:val="00920FA4"/>
    <w:rsid w:val="009214E0"/>
    <w:rsid w:val="00921528"/>
    <w:rsid w:val="009216A4"/>
    <w:rsid w:val="00921F86"/>
    <w:rsid w:val="00921FFB"/>
    <w:rsid w:val="00922143"/>
    <w:rsid w:val="00922464"/>
    <w:rsid w:val="00922960"/>
    <w:rsid w:val="00923295"/>
    <w:rsid w:val="009233DD"/>
    <w:rsid w:val="0092357C"/>
    <w:rsid w:val="00925271"/>
    <w:rsid w:val="009255F5"/>
    <w:rsid w:val="0092592C"/>
    <w:rsid w:val="00925C3E"/>
    <w:rsid w:val="00925E4A"/>
    <w:rsid w:val="00926603"/>
    <w:rsid w:val="009267D7"/>
    <w:rsid w:val="009279A7"/>
    <w:rsid w:val="00927B1B"/>
    <w:rsid w:val="00927FAC"/>
    <w:rsid w:val="0093002E"/>
    <w:rsid w:val="009306C5"/>
    <w:rsid w:val="009306F2"/>
    <w:rsid w:val="009308AA"/>
    <w:rsid w:val="00930B30"/>
    <w:rsid w:val="00930E41"/>
    <w:rsid w:val="0093133F"/>
    <w:rsid w:val="009313C3"/>
    <w:rsid w:val="009313E3"/>
    <w:rsid w:val="00931A09"/>
    <w:rsid w:val="009324DC"/>
    <w:rsid w:val="009324E3"/>
    <w:rsid w:val="00933892"/>
    <w:rsid w:val="00933D67"/>
    <w:rsid w:val="00933DD9"/>
    <w:rsid w:val="00933EFB"/>
    <w:rsid w:val="00934273"/>
    <w:rsid w:val="009350DB"/>
    <w:rsid w:val="00935408"/>
    <w:rsid w:val="00935436"/>
    <w:rsid w:val="009359DD"/>
    <w:rsid w:val="00935E97"/>
    <w:rsid w:val="00935F88"/>
    <w:rsid w:val="009365DD"/>
    <w:rsid w:val="00936685"/>
    <w:rsid w:val="00936B5B"/>
    <w:rsid w:val="00936BA5"/>
    <w:rsid w:val="00936FC1"/>
    <w:rsid w:val="00937164"/>
    <w:rsid w:val="00940108"/>
    <w:rsid w:val="00940586"/>
    <w:rsid w:val="00940632"/>
    <w:rsid w:val="0094067B"/>
    <w:rsid w:val="00941437"/>
    <w:rsid w:val="00941447"/>
    <w:rsid w:val="00941520"/>
    <w:rsid w:val="009415AD"/>
    <w:rsid w:val="00941861"/>
    <w:rsid w:val="00941E95"/>
    <w:rsid w:val="0094249C"/>
    <w:rsid w:val="009425EE"/>
    <w:rsid w:val="00942605"/>
    <w:rsid w:val="0094264C"/>
    <w:rsid w:val="0094294B"/>
    <w:rsid w:val="009429DE"/>
    <w:rsid w:val="00942A40"/>
    <w:rsid w:val="00942A8F"/>
    <w:rsid w:val="00942B36"/>
    <w:rsid w:val="00942E38"/>
    <w:rsid w:val="00943186"/>
    <w:rsid w:val="00943396"/>
    <w:rsid w:val="009433E7"/>
    <w:rsid w:val="009439EF"/>
    <w:rsid w:val="00943A01"/>
    <w:rsid w:val="00943DB7"/>
    <w:rsid w:val="009440AF"/>
    <w:rsid w:val="009443BF"/>
    <w:rsid w:val="0094480F"/>
    <w:rsid w:val="00944CBF"/>
    <w:rsid w:val="0094553F"/>
    <w:rsid w:val="0094555F"/>
    <w:rsid w:val="0094561F"/>
    <w:rsid w:val="00946564"/>
    <w:rsid w:val="00946764"/>
    <w:rsid w:val="00946C3E"/>
    <w:rsid w:val="0094798B"/>
    <w:rsid w:val="00947A30"/>
    <w:rsid w:val="00947CE9"/>
    <w:rsid w:val="00947EF0"/>
    <w:rsid w:val="00950158"/>
    <w:rsid w:val="009504EC"/>
    <w:rsid w:val="00950561"/>
    <w:rsid w:val="00950737"/>
    <w:rsid w:val="009507ED"/>
    <w:rsid w:val="00951923"/>
    <w:rsid w:val="00951CEF"/>
    <w:rsid w:val="009526FE"/>
    <w:rsid w:val="0095378D"/>
    <w:rsid w:val="00953CF8"/>
    <w:rsid w:val="00954163"/>
    <w:rsid w:val="00954528"/>
    <w:rsid w:val="009546A4"/>
    <w:rsid w:val="00954852"/>
    <w:rsid w:val="00954EF2"/>
    <w:rsid w:val="00955073"/>
    <w:rsid w:val="009563C9"/>
    <w:rsid w:val="00956DFD"/>
    <w:rsid w:val="0095738F"/>
    <w:rsid w:val="00957759"/>
    <w:rsid w:val="00960212"/>
    <w:rsid w:val="0096022C"/>
    <w:rsid w:val="00960DCE"/>
    <w:rsid w:val="00960E4A"/>
    <w:rsid w:val="00960EF3"/>
    <w:rsid w:val="00961115"/>
    <w:rsid w:val="0096118D"/>
    <w:rsid w:val="00961343"/>
    <w:rsid w:val="009616CC"/>
    <w:rsid w:val="0096232D"/>
    <w:rsid w:val="00962813"/>
    <w:rsid w:val="00962C2E"/>
    <w:rsid w:val="00962FB2"/>
    <w:rsid w:val="009630D6"/>
    <w:rsid w:val="0096331F"/>
    <w:rsid w:val="0096333F"/>
    <w:rsid w:val="00963D01"/>
    <w:rsid w:val="00964252"/>
    <w:rsid w:val="0096460B"/>
    <w:rsid w:val="00965CDC"/>
    <w:rsid w:val="009660AC"/>
    <w:rsid w:val="0096621A"/>
    <w:rsid w:val="009668F4"/>
    <w:rsid w:val="00966998"/>
    <w:rsid w:val="00966BCD"/>
    <w:rsid w:val="00966E5B"/>
    <w:rsid w:val="00967705"/>
    <w:rsid w:val="00967B3A"/>
    <w:rsid w:val="0097002B"/>
    <w:rsid w:val="00970090"/>
    <w:rsid w:val="0097057B"/>
    <w:rsid w:val="0097066A"/>
    <w:rsid w:val="00970AAC"/>
    <w:rsid w:val="00970D78"/>
    <w:rsid w:val="00970D9F"/>
    <w:rsid w:val="00970E03"/>
    <w:rsid w:val="009712F6"/>
    <w:rsid w:val="00971910"/>
    <w:rsid w:val="009719BB"/>
    <w:rsid w:val="00971C8F"/>
    <w:rsid w:val="00971E2A"/>
    <w:rsid w:val="00972077"/>
    <w:rsid w:val="009727B9"/>
    <w:rsid w:val="00972B6D"/>
    <w:rsid w:val="009739EB"/>
    <w:rsid w:val="00973EA5"/>
    <w:rsid w:val="0097464C"/>
    <w:rsid w:val="00974CCD"/>
    <w:rsid w:val="00974CF7"/>
    <w:rsid w:val="00974D9B"/>
    <w:rsid w:val="00975ADC"/>
    <w:rsid w:val="00975FDF"/>
    <w:rsid w:val="00975FE3"/>
    <w:rsid w:val="00976390"/>
    <w:rsid w:val="009763D3"/>
    <w:rsid w:val="009764A1"/>
    <w:rsid w:val="009768C4"/>
    <w:rsid w:val="00976A20"/>
    <w:rsid w:val="00976B1C"/>
    <w:rsid w:val="00976F5E"/>
    <w:rsid w:val="00977050"/>
    <w:rsid w:val="00977724"/>
    <w:rsid w:val="00977D08"/>
    <w:rsid w:val="009800E6"/>
    <w:rsid w:val="009807C0"/>
    <w:rsid w:val="00980B92"/>
    <w:rsid w:val="00981762"/>
    <w:rsid w:val="00981D27"/>
    <w:rsid w:val="00981DD8"/>
    <w:rsid w:val="00981E74"/>
    <w:rsid w:val="0098212E"/>
    <w:rsid w:val="0098244D"/>
    <w:rsid w:val="009826C9"/>
    <w:rsid w:val="00982E18"/>
    <w:rsid w:val="00982FE2"/>
    <w:rsid w:val="00983604"/>
    <w:rsid w:val="00983BB3"/>
    <w:rsid w:val="00983BB4"/>
    <w:rsid w:val="009850D0"/>
    <w:rsid w:val="009850DD"/>
    <w:rsid w:val="00985264"/>
    <w:rsid w:val="00985864"/>
    <w:rsid w:val="00986327"/>
    <w:rsid w:val="009864BF"/>
    <w:rsid w:val="009867A9"/>
    <w:rsid w:val="00986C77"/>
    <w:rsid w:val="0098723A"/>
    <w:rsid w:val="00987722"/>
    <w:rsid w:val="00990B00"/>
    <w:rsid w:val="00990B18"/>
    <w:rsid w:val="00990C3F"/>
    <w:rsid w:val="00991218"/>
    <w:rsid w:val="009919FC"/>
    <w:rsid w:val="009925CE"/>
    <w:rsid w:val="009926F7"/>
    <w:rsid w:val="00992AC6"/>
    <w:rsid w:val="00993288"/>
    <w:rsid w:val="0099394E"/>
    <w:rsid w:val="00993BDC"/>
    <w:rsid w:val="00993EE8"/>
    <w:rsid w:val="00993FEC"/>
    <w:rsid w:val="009940B0"/>
    <w:rsid w:val="00994403"/>
    <w:rsid w:val="00994455"/>
    <w:rsid w:val="00994953"/>
    <w:rsid w:val="009949C6"/>
    <w:rsid w:val="00994C32"/>
    <w:rsid w:val="00994C3B"/>
    <w:rsid w:val="00994C63"/>
    <w:rsid w:val="0099567F"/>
    <w:rsid w:val="009969D4"/>
    <w:rsid w:val="00996C97"/>
    <w:rsid w:val="00997299"/>
    <w:rsid w:val="00997BE6"/>
    <w:rsid w:val="00997CC1"/>
    <w:rsid w:val="00997FE2"/>
    <w:rsid w:val="009A0FE6"/>
    <w:rsid w:val="009A1336"/>
    <w:rsid w:val="009A13B8"/>
    <w:rsid w:val="009A17EA"/>
    <w:rsid w:val="009A278D"/>
    <w:rsid w:val="009A2B07"/>
    <w:rsid w:val="009A2BC5"/>
    <w:rsid w:val="009A2E0D"/>
    <w:rsid w:val="009A2FD1"/>
    <w:rsid w:val="009A30CD"/>
    <w:rsid w:val="009A43A6"/>
    <w:rsid w:val="009A4754"/>
    <w:rsid w:val="009A475E"/>
    <w:rsid w:val="009A499D"/>
    <w:rsid w:val="009A4C99"/>
    <w:rsid w:val="009A4D56"/>
    <w:rsid w:val="009A50A2"/>
    <w:rsid w:val="009A53E6"/>
    <w:rsid w:val="009A5E47"/>
    <w:rsid w:val="009A5F71"/>
    <w:rsid w:val="009A61A8"/>
    <w:rsid w:val="009A62E3"/>
    <w:rsid w:val="009A6EE2"/>
    <w:rsid w:val="009A7732"/>
    <w:rsid w:val="009A7E02"/>
    <w:rsid w:val="009A7ECC"/>
    <w:rsid w:val="009A7F7B"/>
    <w:rsid w:val="009AC586"/>
    <w:rsid w:val="009B08F1"/>
    <w:rsid w:val="009B0BBF"/>
    <w:rsid w:val="009B0C88"/>
    <w:rsid w:val="009B0E5F"/>
    <w:rsid w:val="009B1068"/>
    <w:rsid w:val="009B1645"/>
    <w:rsid w:val="009B21FB"/>
    <w:rsid w:val="009B3027"/>
    <w:rsid w:val="009B3237"/>
    <w:rsid w:val="009B374E"/>
    <w:rsid w:val="009B39E9"/>
    <w:rsid w:val="009B3A5F"/>
    <w:rsid w:val="009B3C1C"/>
    <w:rsid w:val="009B3E40"/>
    <w:rsid w:val="009B4698"/>
    <w:rsid w:val="009B4C6B"/>
    <w:rsid w:val="009B4E7C"/>
    <w:rsid w:val="009B576F"/>
    <w:rsid w:val="009B5C13"/>
    <w:rsid w:val="009B68FB"/>
    <w:rsid w:val="009B6A5A"/>
    <w:rsid w:val="009B7900"/>
    <w:rsid w:val="009B7CFF"/>
    <w:rsid w:val="009C021C"/>
    <w:rsid w:val="009C028C"/>
    <w:rsid w:val="009C0359"/>
    <w:rsid w:val="009C0522"/>
    <w:rsid w:val="009C06B4"/>
    <w:rsid w:val="009C0BE7"/>
    <w:rsid w:val="009C1B86"/>
    <w:rsid w:val="009C21EE"/>
    <w:rsid w:val="009C3CDA"/>
    <w:rsid w:val="009C3DA9"/>
    <w:rsid w:val="009C3DCA"/>
    <w:rsid w:val="009C421F"/>
    <w:rsid w:val="009C43E8"/>
    <w:rsid w:val="009C49A6"/>
    <w:rsid w:val="009C4D5E"/>
    <w:rsid w:val="009C4E19"/>
    <w:rsid w:val="009C4F2F"/>
    <w:rsid w:val="009C5836"/>
    <w:rsid w:val="009C5934"/>
    <w:rsid w:val="009C6053"/>
    <w:rsid w:val="009C635E"/>
    <w:rsid w:val="009C644E"/>
    <w:rsid w:val="009C6EF3"/>
    <w:rsid w:val="009C7037"/>
    <w:rsid w:val="009C714D"/>
    <w:rsid w:val="009C73B6"/>
    <w:rsid w:val="009C7911"/>
    <w:rsid w:val="009C7D21"/>
    <w:rsid w:val="009D0C96"/>
    <w:rsid w:val="009D0F2E"/>
    <w:rsid w:val="009D10BB"/>
    <w:rsid w:val="009D1D79"/>
    <w:rsid w:val="009D21A8"/>
    <w:rsid w:val="009D25C3"/>
    <w:rsid w:val="009D267B"/>
    <w:rsid w:val="009D2A23"/>
    <w:rsid w:val="009D2D73"/>
    <w:rsid w:val="009D3133"/>
    <w:rsid w:val="009D3191"/>
    <w:rsid w:val="009D36AA"/>
    <w:rsid w:val="009D4234"/>
    <w:rsid w:val="009D428C"/>
    <w:rsid w:val="009D47E7"/>
    <w:rsid w:val="009D4A05"/>
    <w:rsid w:val="009D4ABA"/>
    <w:rsid w:val="009D575B"/>
    <w:rsid w:val="009D5874"/>
    <w:rsid w:val="009D61A0"/>
    <w:rsid w:val="009D6D2B"/>
    <w:rsid w:val="009D700A"/>
    <w:rsid w:val="009D751A"/>
    <w:rsid w:val="009D774A"/>
    <w:rsid w:val="009E1F1A"/>
    <w:rsid w:val="009E25E9"/>
    <w:rsid w:val="009E35BD"/>
    <w:rsid w:val="009E3C6E"/>
    <w:rsid w:val="009E3CCD"/>
    <w:rsid w:val="009E3EE4"/>
    <w:rsid w:val="009E435C"/>
    <w:rsid w:val="009E437C"/>
    <w:rsid w:val="009E4932"/>
    <w:rsid w:val="009E4C20"/>
    <w:rsid w:val="009E4CC5"/>
    <w:rsid w:val="009E52B6"/>
    <w:rsid w:val="009E5450"/>
    <w:rsid w:val="009E5483"/>
    <w:rsid w:val="009E598F"/>
    <w:rsid w:val="009E67B1"/>
    <w:rsid w:val="009E6B88"/>
    <w:rsid w:val="009E6F36"/>
    <w:rsid w:val="009E7436"/>
    <w:rsid w:val="009E771E"/>
    <w:rsid w:val="009E7AF5"/>
    <w:rsid w:val="009F00C4"/>
    <w:rsid w:val="009F0135"/>
    <w:rsid w:val="009F0143"/>
    <w:rsid w:val="009F0A2B"/>
    <w:rsid w:val="009F0D6E"/>
    <w:rsid w:val="009F0EE6"/>
    <w:rsid w:val="009F1504"/>
    <w:rsid w:val="009F194C"/>
    <w:rsid w:val="009F197C"/>
    <w:rsid w:val="009F1B5C"/>
    <w:rsid w:val="009F1F92"/>
    <w:rsid w:val="009F20B2"/>
    <w:rsid w:val="009F2399"/>
    <w:rsid w:val="009F23AE"/>
    <w:rsid w:val="009F27F7"/>
    <w:rsid w:val="009F306D"/>
    <w:rsid w:val="009F4166"/>
    <w:rsid w:val="009F4A2D"/>
    <w:rsid w:val="009F50F8"/>
    <w:rsid w:val="009F5369"/>
    <w:rsid w:val="009F5C1D"/>
    <w:rsid w:val="009F5E1B"/>
    <w:rsid w:val="009F5F60"/>
    <w:rsid w:val="009F5F85"/>
    <w:rsid w:val="009F62DD"/>
    <w:rsid w:val="009F6637"/>
    <w:rsid w:val="009F6756"/>
    <w:rsid w:val="00A001A5"/>
    <w:rsid w:val="00A00832"/>
    <w:rsid w:val="00A00A73"/>
    <w:rsid w:val="00A00BBF"/>
    <w:rsid w:val="00A01612"/>
    <w:rsid w:val="00A01948"/>
    <w:rsid w:val="00A0208F"/>
    <w:rsid w:val="00A02223"/>
    <w:rsid w:val="00A026D9"/>
    <w:rsid w:val="00A02881"/>
    <w:rsid w:val="00A02A46"/>
    <w:rsid w:val="00A02C72"/>
    <w:rsid w:val="00A0379E"/>
    <w:rsid w:val="00A03B54"/>
    <w:rsid w:val="00A03DDE"/>
    <w:rsid w:val="00A041D5"/>
    <w:rsid w:val="00A049B9"/>
    <w:rsid w:val="00A04D48"/>
    <w:rsid w:val="00A04E0D"/>
    <w:rsid w:val="00A05F0D"/>
    <w:rsid w:val="00A06389"/>
    <w:rsid w:val="00A0723E"/>
    <w:rsid w:val="00A07BEA"/>
    <w:rsid w:val="00A07E16"/>
    <w:rsid w:val="00A107CC"/>
    <w:rsid w:val="00A10AA6"/>
    <w:rsid w:val="00A11C79"/>
    <w:rsid w:val="00A12208"/>
    <w:rsid w:val="00A1250A"/>
    <w:rsid w:val="00A12AB0"/>
    <w:rsid w:val="00A12E9F"/>
    <w:rsid w:val="00A130C6"/>
    <w:rsid w:val="00A13550"/>
    <w:rsid w:val="00A13554"/>
    <w:rsid w:val="00A1397B"/>
    <w:rsid w:val="00A13F9E"/>
    <w:rsid w:val="00A14775"/>
    <w:rsid w:val="00A14867"/>
    <w:rsid w:val="00A1497D"/>
    <w:rsid w:val="00A14CA8"/>
    <w:rsid w:val="00A15FEB"/>
    <w:rsid w:val="00A162E2"/>
    <w:rsid w:val="00A16749"/>
    <w:rsid w:val="00A16A17"/>
    <w:rsid w:val="00A16D11"/>
    <w:rsid w:val="00A16E12"/>
    <w:rsid w:val="00A1748B"/>
    <w:rsid w:val="00A17CFF"/>
    <w:rsid w:val="00A207CB"/>
    <w:rsid w:val="00A211F5"/>
    <w:rsid w:val="00A21826"/>
    <w:rsid w:val="00A218F7"/>
    <w:rsid w:val="00A2340C"/>
    <w:rsid w:val="00A23C2D"/>
    <w:rsid w:val="00A23EC8"/>
    <w:rsid w:val="00A244A3"/>
    <w:rsid w:val="00A246B5"/>
    <w:rsid w:val="00A2503A"/>
    <w:rsid w:val="00A25259"/>
    <w:rsid w:val="00A254B6"/>
    <w:rsid w:val="00A25553"/>
    <w:rsid w:val="00A258D5"/>
    <w:rsid w:val="00A261E1"/>
    <w:rsid w:val="00A26A38"/>
    <w:rsid w:val="00A26BD0"/>
    <w:rsid w:val="00A27692"/>
    <w:rsid w:val="00A27D56"/>
    <w:rsid w:val="00A3052E"/>
    <w:rsid w:val="00A30AF1"/>
    <w:rsid w:val="00A310C3"/>
    <w:rsid w:val="00A31C65"/>
    <w:rsid w:val="00A334D2"/>
    <w:rsid w:val="00A33A85"/>
    <w:rsid w:val="00A33F27"/>
    <w:rsid w:val="00A34BCE"/>
    <w:rsid w:val="00A34E83"/>
    <w:rsid w:val="00A356AD"/>
    <w:rsid w:val="00A35717"/>
    <w:rsid w:val="00A35CB2"/>
    <w:rsid w:val="00A35DAF"/>
    <w:rsid w:val="00A35E32"/>
    <w:rsid w:val="00A36040"/>
    <w:rsid w:val="00A3608F"/>
    <w:rsid w:val="00A36376"/>
    <w:rsid w:val="00A363C5"/>
    <w:rsid w:val="00A363C9"/>
    <w:rsid w:val="00A3647A"/>
    <w:rsid w:val="00A36BB3"/>
    <w:rsid w:val="00A36E77"/>
    <w:rsid w:val="00A37879"/>
    <w:rsid w:val="00A37926"/>
    <w:rsid w:val="00A403A9"/>
    <w:rsid w:val="00A406F5"/>
    <w:rsid w:val="00A40E4D"/>
    <w:rsid w:val="00A40F58"/>
    <w:rsid w:val="00A4160E"/>
    <w:rsid w:val="00A41777"/>
    <w:rsid w:val="00A417D3"/>
    <w:rsid w:val="00A41BA6"/>
    <w:rsid w:val="00A41BFF"/>
    <w:rsid w:val="00A42294"/>
    <w:rsid w:val="00A427F8"/>
    <w:rsid w:val="00A42E04"/>
    <w:rsid w:val="00A42E7F"/>
    <w:rsid w:val="00A438C5"/>
    <w:rsid w:val="00A45125"/>
    <w:rsid w:val="00A451DC"/>
    <w:rsid w:val="00A45B29"/>
    <w:rsid w:val="00A45F29"/>
    <w:rsid w:val="00A461F9"/>
    <w:rsid w:val="00A46A52"/>
    <w:rsid w:val="00A46E36"/>
    <w:rsid w:val="00A470D1"/>
    <w:rsid w:val="00A47306"/>
    <w:rsid w:val="00A474AC"/>
    <w:rsid w:val="00A4759D"/>
    <w:rsid w:val="00A479ED"/>
    <w:rsid w:val="00A47A21"/>
    <w:rsid w:val="00A47B7B"/>
    <w:rsid w:val="00A47C3A"/>
    <w:rsid w:val="00A50329"/>
    <w:rsid w:val="00A50534"/>
    <w:rsid w:val="00A5058A"/>
    <w:rsid w:val="00A5079C"/>
    <w:rsid w:val="00A50B25"/>
    <w:rsid w:val="00A50CD1"/>
    <w:rsid w:val="00A50FD7"/>
    <w:rsid w:val="00A5111A"/>
    <w:rsid w:val="00A51475"/>
    <w:rsid w:val="00A516C7"/>
    <w:rsid w:val="00A5230C"/>
    <w:rsid w:val="00A52855"/>
    <w:rsid w:val="00A52CD5"/>
    <w:rsid w:val="00A52E7A"/>
    <w:rsid w:val="00A52F1D"/>
    <w:rsid w:val="00A53052"/>
    <w:rsid w:val="00A533FA"/>
    <w:rsid w:val="00A535C9"/>
    <w:rsid w:val="00A53929"/>
    <w:rsid w:val="00A54222"/>
    <w:rsid w:val="00A54814"/>
    <w:rsid w:val="00A55DCF"/>
    <w:rsid w:val="00A5610E"/>
    <w:rsid w:val="00A5621B"/>
    <w:rsid w:val="00A572D6"/>
    <w:rsid w:val="00A5793D"/>
    <w:rsid w:val="00A57D93"/>
    <w:rsid w:val="00A57E88"/>
    <w:rsid w:val="00A60B0A"/>
    <w:rsid w:val="00A61166"/>
    <w:rsid w:val="00A61260"/>
    <w:rsid w:val="00A614A0"/>
    <w:rsid w:val="00A6154F"/>
    <w:rsid w:val="00A616A0"/>
    <w:rsid w:val="00A61905"/>
    <w:rsid w:val="00A61A7F"/>
    <w:rsid w:val="00A623BA"/>
    <w:rsid w:val="00A62853"/>
    <w:rsid w:val="00A64580"/>
    <w:rsid w:val="00A64EFF"/>
    <w:rsid w:val="00A65740"/>
    <w:rsid w:val="00A65814"/>
    <w:rsid w:val="00A6699C"/>
    <w:rsid w:val="00A66C50"/>
    <w:rsid w:val="00A67092"/>
    <w:rsid w:val="00A67345"/>
    <w:rsid w:val="00A67AA8"/>
    <w:rsid w:val="00A67D53"/>
    <w:rsid w:val="00A708C4"/>
    <w:rsid w:val="00A70D19"/>
    <w:rsid w:val="00A718E9"/>
    <w:rsid w:val="00A72594"/>
    <w:rsid w:val="00A727D0"/>
    <w:rsid w:val="00A727DD"/>
    <w:rsid w:val="00A72E1A"/>
    <w:rsid w:val="00A73ADA"/>
    <w:rsid w:val="00A74139"/>
    <w:rsid w:val="00A747AC"/>
    <w:rsid w:val="00A75013"/>
    <w:rsid w:val="00A751DF"/>
    <w:rsid w:val="00A75208"/>
    <w:rsid w:val="00A7535B"/>
    <w:rsid w:val="00A7541C"/>
    <w:rsid w:val="00A760AA"/>
    <w:rsid w:val="00A7613C"/>
    <w:rsid w:val="00A76430"/>
    <w:rsid w:val="00A767C5"/>
    <w:rsid w:val="00A76CE2"/>
    <w:rsid w:val="00A771D8"/>
    <w:rsid w:val="00A7722D"/>
    <w:rsid w:val="00A77BC2"/>
    <w:rsid w:val="00A77EB1"/>
    <w:rsid w:val="00A77EDA"/>
    <w:rsid w:val="00A80062"/>
    <w:rsid w:val="00A809DF"/>
    <w:rsid w:val="00A80D61"/>
    <w:rsid w:val="00A8106E"/>
    <w:rsid w:val="00A8117C"/>
    <w:rsid w:val="00A81368"/>
    <w:rsid w:val="00A815C5"/>
    <w:rsid w:val="00A81667"/>
    <w:rsid w:val="00A816D9"/>
    <w:rsid w:val="00A8173F"/>
    <w:rsid w:val="00A81DC9"/>
    <w:rsid w:val="00A821C5"/>
    <w:rsid w:val="00A82831"/>
    <w:rsid w:val="00A82A57"/>
    <w:rsid w:val="00A82AD0"/>
    <w:rsid w:val="00A830CA"/>
    <w:rsid w:val="00A8324B"/>
    <w:rsid w:val="00A835B5"/>
    <w:rsid w:val="00A835BB"/>
    <w:rsid w:val="00A840E6"/>
    <w:rsid w:val="00A84210"/>
    <w:rsid w:val="00A84311"/>
    <w:rsid w:val="00A84488"/>
    <w:rsid w:val="00A84957"/>
    <w:rsid w:val="00A84C1D"/>
    <w:rsid w:val="00A84FBF"/>
    <w:rsid w:val="00A85AF1"/>
    <w:rsid w:val="00A85F9F"/>
    <w:rsid w:val="00A860CE"/>
    <w:rsid w:val="00A8627A"/>
    <w:rsid w:val="00A86461"/>
    <w:rsid w:val="00A86509"/>
    <w:rsid w:val="00A86DAF"/>
    <w:rsid w:val="00A86DFF"/>
    <w:rsid w:val="00A86E62"/>
    <w:rsid w:val="00A87A2D"/>
    <w:rsid w:val="00A87F01"/>
    <w:rsid w:val="00A90097"/>
    <w:rsid w:val="00A90736"/>
    <w:rsid w:val="00A90AD4"/>
    <w:rsid w:val="00A90AF0"/>
    <w:rsid w:val="00A92019"/>
    <w:rsid w:val="00A921E7"/>
    <w:rsid w:val="00A9224D"/>
    <w:rsid w:val="00A92B91"/>
    <w:rsid w:val="00A92E82"/>
    <w:rsid w:val="00A92EC9"/>
    <w:rsid w:val="00A93BF2"/>
    <w:rsid w:val="00A93CAD"/>
    <w:rsid w:val="00A9469E"/>
    <w:rsid w:val="00A947ED"/>
    <w:rsid w:val="00A94E09"/>
    <w:rsid w:val="00A94E7C"/>
    <w:rsid w:val="00A95333"/>
    <w:rsid w:val="00A95EB7"/>
    <w:rsid w:val="00A9634F"/>
    <w:rsid w:val="00A964CA"/>
    <w:rsid w:val="00A9664E"/>
    <w:rsid w:val="00A96BE4"/>
    <w:rsid w:val="00A97440"/>
    <w:rsid w:val="00A979AD"/>
    <w:rsid w:val="00A97C34"/>
    <w:rsid w:val="00AA0215"/>
    <w:rsid w:val="00AA0947"/>
    <w:rsid w:val="00AA0D63"/>
    <w:rsid w:val="00AA15F0"/>
    <w:rsid w:val="00AA1EB8"/>
    <w:rsid w:val="00AA2083"/>
    <w:rsid w:val="00AA25B4"/>
    <w:rsid w:val="00AA2752"/>
    <w:rsid w:val="00AA2B80"/>
    <w:rsid w:val="00AA2EFD"/>
    <w:rsid w:val="00AA38BB"/>
    <w:rsid w:val="00AA3920"/>
    <w:rsid w:val="00AA3BAC"/>
    <w:rsid w:val="00AA3D8E"/>
    <w:rsid w:val="00AA3EFA"/>
    <w:rsid w:val="00AA4020"/>
    <w:rsid w:val="00AA407C"/>
    <w:rsid w:val="00AA4F5F"/>
    <w:rsid w:val="00AA512E"/>
    <w:rsid w:val="00AA51B8"/>
    <w:rsid w:val="00AA5239"/>
    <w:rsid w:val="00AA5259"/>
    <w:rsid w:val="00AA52F8"/>
    <w:rsid w:val="00AA64FE"/>
    <w:rsid w:val="00AA657A"/>
    <w:rsid w:val="00AA68E5"/>
    <w:rsid w:val="00AA6B6F"/>
    <w:rsid w:val="00AA6CB7"/>
    <w:rsid w:val="00AA6D8C"/>
    <w:rsid w:val="00AA705C"/>
    <w:rsid w:val="00AA70CA"/>
    <w:rsid w:val="00AA7A03"/>
    <w:rsid w:val="00AA7F45"/>
    <w:rsid w:val="00AB0555"/>
    <w:rsid w:val="00AB0606"/>
    <w:rsid w:val="00AB0992"/>
    <w:rsid w:val="00AB1052"/>
    <w:rsid w:val="00AB1264"/>
    <w:rsid w:val="00AB183A"/>
    <w:rsid w:val="00AB1BE3"/>
    <w:rsid w:val="00AB1D32"/>
    <w:rsid w:val="00AB25D5"/>
    <w:rsid w:val="00AB344C"/>
    <w:rsid w:val="00AB3800"/>
    <w:rsid w:val="00AB3D2C"/>
    <w:rsid w:val="00AB3D41"/>
    <w:rsid w:val="00AB444D"/>
    <w:rsid w:val="00AB4BCC"/>
    <w:rsid w:val="00AB4CCA"/>
    <w:rsid w:val="00AB536F"/>
    <w:rsid w:val="00AB563F"/>
    <w:rsid w:val="00AB5C19"/>
    <w:rsid w:val="00AB6395"/>
    <w:rsid w:val="00AB6E8D"/>
    <w:rsid w:val="00AB71D3"/>
    <w:rsid w:val="00AB7495"/>
    <w:rsid w:val="00AB7687"/>
    <w:rsid w:val="00AB76E1"/>
    <w:rsid w:val="00AB77D5"/>
    <w:rsid w:val="00AB7CA8"/>
    <w:rsid w:val="00AB7FAC"/>
    <w:rsid w:val="00AC0633"/>
    <w:rsid w:val="00AC0AE9"/>
    <w:rsid w:val="00AC0D23"/>
    <w:rsid w:val="00AC0F2D"/>
    <w:rsid w:val="00AC18F5"/>
    <w:rsid w:val="00AC1A24"/>
    <w:rsid w:val="00AC1BE4"/>
    <w:rsid w:val="00AC1CAD"/>
    <w:rsid w:val="00AC1E2D"/>
    <w:rsid w:val="00AC2658"/>
    <w:rsid w:val="00AC2862"/>
    <w:rsid w:val="00AC2FA5"/>
    <w:rsid w:val="00AC388E"/>
    <w:rsid w:val="00AC3B0C"/>
    <w:rsid w:val="00AC3B40"/>
    <w:rsid w:val="00AC3F71"/>
    <w:rsid w:val="00AC3FC1"/>
    <w:rsid w:val="00AC4135"/>
    <w:rsid w:val="00AC48CA"/>
    <w:rsid w:val="00AC53F3"/>
    <w:rsid w:val="00AC598B"/>
    <w:rsid w:val="00AC5A57"/>
    <w:rsid w:val="00AC628C"/>
    <w:rsid w:val="00AC65D5"/>
    <w:rsid w:val="00AC6649"/>
    <w:rsid w:val="00AC68E1"/>
    <w:rsid w:val="00AC6AD3"/>
    <w:rsid w:val="00AC6E73"/>
    <w:rsid w:val="00AC7170"/>
    <w:rsid w:val="00AC77EB"/>
    <w:rsid w:val="00AC7B8B"/>
    <w:rsid w:val="00AC7FBE"/>
    <w:rsid w:val="00AD086D"/>
    <w:rsid w:val="00AD0965"/>
    <w:rsid w:val="00AD1263"/>
    <w:rsid w:val="00AD1655"/>
    <w:rsid w:val="00AD1EF9"/>
    <w:rsid w:val="00AD28F6"/>
    <w:rsid w:val="00AD2F44"/>
    <w:rsid w:val="00AD37ED"/>
    <w:rsid w:val="00AD3DAB"/>
    <w:rsid w:val="00AD4EE4"/>
    <w:rsid w:val="00AD5235"/>
    <w:rsid w:val="00AD52C0"/>
    <w:rsid w:val="00AD54D0"/>
    <w:rsid w:val="00AD5551"/>
    <w:rsid w:val="00AD593B"/>
    <w:rsid w:val="00AD5FCC"/>
    <w:rsid w:val="00AD697C"/>
    <w:rsid w:val="00AD718E"/>
    <w:rsid w:val="00AD756D"/>
    <w:rsid w:val="00AD7947"/>
    <w:rsid w:val="00AD7DDD"/>
    <w:rsid w:val="00AD7E1C"/>
    <w:rsid w:val="00AD7F15"/>
    <w:rsid w:val="00AE00D1"/>
    <w:rsid w:val="00AE02F9"/>
    <w:rsid w:val="00AE0743"/>
    <w:rsid w:val="00AE0933"/>
    <w:rsid w:val="00AE0AD1"/>
    <w:rsid w:val="00AE1B05"/>
    <w:rsid w:val="00AE2ABC"/>
    <w:rsid w:val="00AE2EE9"/>
    <w:rsid w:val="00AE343E"/>
    <w:rsid w:val="00AE396C"/>
    <w:rsid w:val="00AE3C21"/>
    <w:rsid w:val="00AE3FBC"/>
    <w:rsid w:val="00AE536D"/>
    <w:rsid w:val="00AE556E"/>
    <w:rsid w:val="00AE55BE"/>
    <w:rsid w:val="00AE5842"/>
    <w:rsid w:val="00AE5D3F"/>
    <w:rsid w:val="00AE6056"/>
    <w:rsid w:val="00AE6066"/>
    <w:rsid w:val="00AE61DA"/>
    <w:rsid w:val="00AE6644"/>
    <w:rsid w:val="00AE71FB"/>
    <w:rsid w:val="00AE79F7"/>
    <w:rsid w:val="00AE7B49"/>
    <w:rsid w:val="00AF048C"/>
    <w:rsid w:val="00AF050A"/>
    <w:rsid w:val="00AF0F80"/>
    <w:rsid w:val="00AF17DD"/>
    <w:rsid w:val="00AF1C3E"/>
    <w:rsid w:val="00AF24CD"/>
    <w:rsid w:val="00AF29D8"/>
    <w:rsid w:val="00AF32C1"/>
    <w:rsid w:val="00AF35A8"/>
    <w:rsid w:val="00AF3677"/>
    <w:rsid w:val="00AF3B38"/>
    <w:rsid w:val="00AF3E86"/>
    <w:rsid w:val="00AF3F3E"/>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EA3"/>
    <w:rsid w:val="00AF7FF2"/>
    <w:rsid w:val="00B00232"/>
    <w:rsid w:val="00B00C32"/>
    <w:rsid w:val="00B01009"/>
    <w:rsid w:val="00B01097"/>
    <w:rsid w:val="00B0161D"/>
    <w:rsid w:val="00B016B9"/>
    <w:rsid w:val="00B016BD"/>
    <w:rsid w:val="00B0221B"/>
    <w:rsid w:val="00B0244E"/>
    <w:rsid w:val="00B0376F"/>
    <w:rsid w:val="00B03CDD"/>
    <w:rsid w:val="00B03D52"/>
    <w:rsid w:val="00B040AC"/>
    <w:rsid w:val="00B0414E"/>
    <w:rsid w:val="00B04152"/>
    <w:rsid w:val="00B043C9"/>
    <w:rsid w:val="00B04560"/>
    <w:rsid w:val="00B04A1A"/>
    <w:rsid w:val="00B0560B"/>
    <w:rsid w:val="00B05AF5"/>
    <w:rsid w:val="00B05F1F"/>
    <w:rsid w:val="00B05F95"/>
    <w:rsid w:val="00B06409"/>
    <w:rsid w:val="00B067A8"/>
    <w:rsid w:val="00B06860"/>
    <w:rsid w:val="00B06D24"/>
    <w:rsid w:val="00B06D89"/>
    <w:rsid w:val="00B06ED2"/>
    <w:rsid w:val="00B07103"/>
    <w:rsid w:val="00B073A5"/>
    <w:rsid w:val="00B07C4C"/>
    <w:rsid w:val="00B07CD9"/>
    <w:rsid w:val="00B100CD"/>
    <w:rsid w:val="00B11708"/>
    <w:rsid w:val="00B117C3"/>
    <w:rsid w:val="00B1205C"/>
    <w:rsid w:val="00B127D3"/>
    <w:rsid w:val="00B13156"/>
    <w:rsid w:val="00B132E1"/>
    <w:rsid w:val="00B1396C"/>
    <w:rsid w:val="00B13B6B"/>
    <w:rsid w:val="00B13BD7"/>
    <w:rsid w:val="00B13D9B"/>
    <w:rsid w:val="00B1407A"/>
    <w:rsid w:val="00B140A4"/>
    <w:rsid w:val="00B14458"/>
    <w:rsid w:val="00B1473F"/>
    <w:rsid w:val="00B15A28"/>
    <w:rsid w:val="00B171E4"/>
    <w:rsid w:val="00B17B46"/>
    <w:rsid w:val="00B2086C"/>
    <w:rsid w:val="00B20E4C"/>
    <w:rsid w:val="00B20E81"/>
    <w:rsid w:val="00B20E9A"/>
    <w:rsid w:val="00B21F11"/>
    <w:rsid w:val="00B22FC2"/>
    <w:rsid w:val="00B24127"/>
    <w:rsid w:val="00B24283"/>
    <w:rsid w:val="00B249E0"/>
    <w:rsid w:val="00B24A49"/>
    <w:rsid w:val="00B24B72"/>
    <w:rsid w:val="00B24D2C"/>
    <w:rsid w:val="00B253CB"/>
    <w:rsid w:val="00B25D55"/>
    <w:rsid w:val="00B25FC9"/>
    <w:rsid w:val="00B25FF9"/>
    <w:rsid w:val="00B26D02"/>
    <w:rsid w:val="00B273B7"/>
    <w:rsid w:val="00B27A58"/>
    <w:rsid w:val="00B27D30"/>
    <w:rsid w:val="00B27DD3"/>
    <w:rsid w:val="00B30442"/>
    <w:rsid w:val="00B30562"/>
    <w:rsid w:val="00B30B97"/>
    <w:rsid w:val="00B30BE2"/>
    <w:rsid w:val="00B30DAD"/>
    <w:rsid w:val="00B31065"/>
    <w:rsid w:val="00B312AD"/>
    <w:rsid w:val="00B3152B"/>
    <w:rsid w:val="00B31767"/>
    <w:rsid w:val="00B317D6"/>
    <w:rsid w:val="00B321F5"/>
    <w:rsid w:val="00B3240B"/>
    <w:rsid w:val="00B32A54"/>
    <w:rsid w:val="00B3314E"/>
    <w:rsid w:val="00B33843"/>
    <w:rsid w:val="00B33CC3"/>
    <w:rsid w:val="00B34312"/>
    <w:rsid w:val="00B344FD"/>
    <w:rsid w:val="00B34648"/>
    <w:rsid w:val="00B34B2F"/>
    <w:rsid w:val="00B34CFB"/>
    <w:rsid w:val="00B34DE7"/>
    <w:rsid w:val="00B34EB9"/>
    <w:rsid w:val="00B352CB"/>
    <w:rsid w:val="00B355EC"/>
    <w:rsid w:val="00B36292"/>
    <w:rsid w:val="00B36738"/>
    <w:rsid w:val="00B379F5"/>
    <w:rsid w:val="00B37B7E"/>
    <w:rsid w:val="00B37D66"/>
    <w:rsid w:val="00B37E09"/>
    <w:rsid w:val="00B4073C"/>
    <w:rsid w:val="00B40F65"/>
    <w:rsid w:val="00B41815"/>
    <w:rsid w:val="00B41D1E"/>
    <w:rsid w:val="00B41F34"/>
    <w:rsid w:val="00B4203C"/>
    <w:rsid w:val="00B42879"/>
    <w:rsid w:val="00B42F4B"/>
    <w:rsid w:val="00B43350"/>
    <w:rsid w:val="00B4344B"/>
    <w:rsid w:val="00B435C7"/>
    <w:rsid w:val="00B437E6"/>
    <w:rsid w:val="00B44392"/>
    <w:rsid w:val="00B44786"/>
    <w:rsid w:val="00B449DA"/>
    <w:rsid w:val="00B44B49"/>
    <w:rsid w:val="00B44FD8"/>
    <w:rsid w:val="00B451D4"/>
    <w:rsid w:val="00B451F8"/>
    <w:rsid w:val="00B45324"/>
    <w:rsid w:val="00B4579D"/>
    <w:rsid w:val="00B45A09"/>
    <w:rsid w:val="00B45BEF"/>
    <w:rsid w:val="00B45EF5"/>
    <w:rsid w:val="00B46158"/>
    <w:rsid w:val="00B463A7"/>
    <w:rsid w:val="00B463CF"/>
    <w:rsid w:val="00B467F5"/>
    <w:rsid w:val="00B46E38"/>
    <w:rsid w:val="00B47366"/>
    <w:rsid w:val="00B47513"/>
    <w:rsid w:val="00B4764C"/>
    <w:rsid w:val="00B47786"/>
    <w:rsid w:val="00B50740"/>
    <w:rsid w:val="00B512B1"/>
    <w:rsid w:val="00B51D36"/>
    <w:rsid w:val="00B51F2D"/>
    <w:rsid w:val="00B52C5D"/>
    <w:rsid w:val="00B52EB2"/>
    <w:rsid w:val="00B5307D"/>
    <w:rsid w:val="00B532D9"/>
    <w:rsid w:val="00B53BB3"/>
    <w:rsid w:val="00B53D86"/>
    <w:rsid w:val="00B53F81"/>
    <w:rsid w:val="00B53FF9"/>
    <w:rsid w:val="00B545C9"/>
    <w:rsid w:val="00B54BAA"/>
    <w:rsid w:val="00B54EF5"/>
    <w:rsid w:val="00B5526F"/>
    <w:rsid w:val="00B55FE9"/>
    <w:rsid w:val="00B56020"/>
    <w:rsid w:val="00B5606D"/>
    <w:rsid w:val="00B564C8"/>
    <w:rsid w:val="00B565CD"/>
    <w:rsid w:val="00B569C5"/>
    <w:rsid w:val="00B56B1F"/>
    <w:rsid w:val="00B57502"/>
    <w:rsid w:val="00B57D36"/>
    <w:rsid w:val="00B601D5"/>
    <w:rsid w:val="00B6074E"/>
    <w:rsid w:val="00B60760"/>
    <w:rsid w:val="00B60A0F"/>
    <w:rsid w:val="00B6122F"/>
    <w:rsid w:val="00B612CF"/>
    <w:rsid w:val="00B612D2"/>
    <w:rsid w:val="00B6136D"/>
    <w:rsid w:val="00B616C5"/>
    <w:rsid w:val="00B6187F"/>
    <w:rsid w:val="00B6192E"/>
    <w:rsid w:val="00B6198B"/>
    <w:rsid w:val="00B61B2E"/>
    <w:rsid w:val="00B624C2"/>
    <w:rsid w:val="00B62DD9"/>
    <w:rsid w:val="00B62E9C"/>
    <w:rsid w:val="00B63275"/>
    <w:rsid w:val="00B6372F"/>
    <w:rsid w:val="00B63CEB"/>
    <w:rsid w:val="00B63D70"/>
    <w:rsid w:val="00B64A54"/>
    <w:rsid w:val="00B64AB0"/>
    <w:rsid w:val="00B64B57"/>
    <w:rsid w:val="00B64CF3"/>
    <w:rsid w:val="00B64E75"/>
    <w:rsid w:val="00B651F8"/>
    <w:rsid w:val="00B6557F"/>
    <w:rsid w:val="00B65782"/>
    <w:rsid w:val="00B66387"/>
    <w:rsid w:val="00B6704A"/>
    <w:rsid w:val="00B671CE"/>
    <w:rsid w:val="00B6780C"/>
    <w:rsid w:val="00B67BBD"/>
    <w:rsid w:val="00B67D6E"/>
    <w:rsid w:val="00B67E8B"/>
    <w:rsid w:val="00B700C4"/>
    <w:rsid w:val="00B704F6"/>
    <w:rsid w:val="00B70EA7"/>
    <w:rsid w:val="00B7147D"/>
    <w:rsid w:val="00B71A95"/>
    <w:rsid w:val="00B71EF8"/>
    <w:rsid w:val="00B71F11"/>
    <w:rsid w:val="00B7277D"/>
    <w:rsid w:val="00B72FA0"/>
    <w:rsid w:val="00B732F3"/>
    <w:rsid w:val="00B73C89"/>
    <w:rsid w:val="00B73ED6"/>
    <w:rsid w:val="00B7458F"/>
    <w:rsid w:val="00B746B7"/>
    <w:rsid w:val="00B74F0A"/>
    <w:rsid w:val="00B75577"/>
    <w:rsid w:val="00B756EF"/>
    <w:rsid w:val="00B75F04"/>
    <w:rsid w:val="00B7638E"/>
    <w:rsid w:val="00B764B8"/>
    <w:rsid w:val="00B76CC3"/>
    <w:rsid w:val="00B76DEC"/>
    <w:rsid w:val="00B773E7"/>
    <w:rsid w:val="00B80023"/>
    <w:rsid w:val="00B80476"/>
    <w:rsid w:val="00B8082A"/>
    <w:rsid w:val="00B80C9E"/>
    <w:rsid w:val="00B81346"/>
    <w:rsid w:val="00B81576"/>
    <w:rsid w:val="00B8163F"/>
    <w:rsid w:val="00B8166D"/>
    <w:rsid w:val="00B81DF8"/>
    <w:rsid w:val="00B82560"/>
    <w:rsid w:val="00B828AE"/>
    <w:rsid w:val="00B82C63"/>
    <w:rsid w:val="00B830F3"/>
    <w:rsid w:val="00B831EF"/>
    <w:rsid w:val="00B835A4"/>
    <w:rsid w:val="00B8375F"/>
    <w:rsid w:val="00B83980"/>
    <w:rsid w:val="00B83CB2"/>
    <w:rsid w:val="00B83F6C"/>
    <w:rsid w:val="00B85654"/>
    <w:rsid w:val="00B85A3E"/>
    <w:rsid w:val="00B86B36"/>
    <w:rsid w:val="00B86CCF"/>
    <w:rsid w:val="00B86CDB"/>
    <w:rsid w:val="00B87266"/>
    <w:rsid w:val="00B87508"/>
    <w:rsid w:val="00B875E0"/>
    <w:rsid w:val="00B87F04"/>
    <w:rsid w:val="00B90053"/>
    <w:rsid w:val="00B90353"/>
    <w:rsid w:val="00B90763"/>
    <w:rsid w:val="00B908E3"/>
    <w:rsid w:val="00B90E13"/>
    <w:rsid w:val="00B91000"/>
    <w:rsid w:val="00B914FB"/>
    <w:rsid w:val="00B917BA"/>
    <w:rsid w:val="00B91C36"/>
    <w:rsid w:val="00B91EE0"/>
    <w:rsid w:val="00B92501"/>
    <w:rsid w:val="00B925B7"/>
    <w:rsid w:val="00B92B7E"/>
    <w:rsid w:val="00B93304"/>
    <w:rsid w:val="00B939C5"/>
    <w:rsid w:val="00B93ADA"/>
    <w:rsid w:val="00B93B47"/>
    <w:rsid w:val="00B93F66"/>
    <w:rsid w:val="00B94096"/>
    <w:rsid w:val="00B94601"/>
    <w:rsid w:val="00B9494F"/>
    <w:rsid w:val="00B9496D"/>
    <w:rsid w:val="00B952AE"/>
    <w:rsid w:val="00B95731"/>
    <w:rsid w:val="00B96B38"/>
    <w:rsid w:val="00B97491"/>
    <w:rsid w:val="00B9799F"/>
    <w:rsid w:val="00B97A6B"/>
    <w:rsid w:val="00BA038F"/>
    <w:rsid w:val="00BA0428"/>
    <w:rsid w:val="00BA04B9"/>
    <w:rsid w:val="00BA0B0A"/>
    <w:rsid w:val="00BA0C69"/>
    <w:rsid w:val="00BA0E9B"/>
    <w:rsid w:val="00BA2876"/>
    <w:rsid w:val="00BA2B6E"/>
    <w:rsid w:val="00BA2EB0"/>
    <w:rsid w:val="00BA4480"/>
    <w:rsid w:val="00BA5A73"/>
    <w:rsid w:val="00BA5C73"/>
    <w:rsid w:val="00BA5F00"/>
    <w:rsid w:val="00BA6178"/>
    <w:rsid w:val="00BA6D80"/>
    <w:rsid w:val="00BA6E22"/>
    <w:rsid w:val="00BA6EE7"/>
    <w:rsid w:val="00BA7539"/>
    <w:rsid w:val="00BA76D7"/>
    <w:rsid w:val="00BA76E3"/>
    <w:rsid w:val="00BA7AF4"/>
    <w:rsid w:val="00BB0A78"/>
    <w:rsid w:val="00BB1143"/>
    <w:rsid w:val="00BB19E7"/>
    <w:rsid w:val="00BB1D5B"/>
    <w:rsid w:val="00BB1F94"/>
    <w:rsid w:val="00BB22AE"/>
    <w:rsid w:val="00BB2BEC"/>
    <w:rsid w:val="00BB373D"/>
    <w:rsid w:val="00BB4793"/>
    <w:rsid w:val="00BB49F4"/>
    <w:rsid w:val="00BB5474"/>
    <w:rsid w:val="00BB5BB6"/>
    <w:rsid w:val="00BB5FC2"/>
    <w:rsid w:val="00BB65D9"/>
    <w:rsid w:val="00BB6839"/>
    <w:rsid w:val="00BB6B01"/>
    <w:rsid w:val="00BB7351"/>
    <w:rsid w:val="00BB7759"/>
    <w:rsid w:val="00BB7A44"/>
    <w:rsid w:val="00BB7FF0"/>
    <w:rsid w:val="00BC0336"/>
    <w:rsid w:val="00BC0D24"/>
    <w:rsid w:val="00BC100C"/>
    <w:rsid w:val="00BC100E"/>
    <w:rsid w:val="00BC1367"/>
    <w:rsid w:val="00BC1C06"/>
    <w:rsid w:val="00BC2099"/>
    <w:rsid w:val="00BC2FB6"/>
    <w:rsid w:val="00BC30ED"/>
    <w:rsid w:val="00BC3232"/>
    <w:rsid w:val="00BC3734"/>
    <w:rsid w:val="00BC3D27"/>
    <w:rsid w:val="00BC57CD"/>
    <w:rsid w:val="00BC5ACC"/>
    <w:rsid w:val="00BC5F94"/>
    <w:rsid w:val="00BC61FC"/>
    <w:rsid w:val="00BC648E"/>
    <w:rsid w:val="00BC6D1F"/>
    <w:rsid w:val="00BC6DAB"/>
    <w:rsid w:val="00BC731F"/>
    <w:rsid w:val="00BC76ED"/>
    <w:rsid w:val="00BC77F3"/>
    <w:rsid w:val="00BC7D6D"/>
    <w:rsid w:val="00BC7F05"/>
    <w:rsid w:val="00BC7F3B"/>
    <w:rsid w:val="00BC7FDD"/>
    <w:rsid w:val="00BD0145"/>
    <w:rsid w:val="00BD0187"/>
    <w:rsid w:val="00BD04E7"/>
    <w:rsid w:val="00BD0BF3"/>
    <w:rsid w:val="00BD0CB1"/>
    <w:rsid w:val="00BD150C"/>
    <w:rsid w:val="00BD1576"/>
    <w:rsid w:val="00BD17AD"/>
    <w:rsid w:val="00BD1D6D"/>
    <w:rsid w:val="00BD1DBB"/>
    <w:rsid w:val="00BD2127"/>
    <w:rsid w:val="00BD226F"/>
    <w:rsid w:val="00BD237E"/>
    <w:rsid w:val="00BD2CCC"/>
    <w:rsid w:val="00BD2EC2"/>
    <w:rsid w:val="00BD2ED8"/>
    <w:rsid w:val="00BD3150"/>
    <w:rsid w:val="00BD3493"/>
    <w:rsid w:val="00BD3E1B"/>
    <w:rsid w:val="00BD53DA"/>
    <w:rsid w:val="00BD5B46"/>
    <w:rsid w:val="00BD62CB"/>
    <w:rsid w:val="00BD65F1"/>
    <w:rsid w:val="00BD671F"/>
    <w:rsid w:val="00BD6912"/>
    <w:rsid w:val="00BD6B53"/>
    <w:rsid w:val="00BD7042"/>
    <w:rsid w:val="00BD75DC"/>
    <w:rsid w:val="00BD770E"/>
    <w:rsid w:val="00BD7A4C"/>
    <w:rsid w:val="00BD7C8A"/>
    <w:rsid w:val="00BE073A"/>
    <w:rsid w:val="00BE0BA7"/>
    <w:rsid w:val="00BE0CD0"/>
    <w:rsid w:val="00BE0FE2"/>
    <w:rsid w:val="00BE11E0"/>
    <w:rsid w:val="00BE1226"/>
    <w:rsid w:val="00BE17F2"/>
    <w:rsid w:val="00BE310D"/>
    <w:rsid w:val="00BE33EC"/>
    <w:rsid w:val="00BE41EE"/>
    <w:rsid w:val="00BE45C8"/>
    <w:rsid w:val="00BE4666"/>
    <w:rsid w:val="00BE5114"/>
    <w:rsid w:val="00BE5CD3"/>
    <w:rsid w:val="00BE6E5A"/>
    <w:rsid w:val="00BE707A"/>
    <w:rsid w:val="00BE72C8"/>
    <w:rsid w:val="00BE7B61"/>
    <w:rsid w:val="00BF03A7"/>
    <w:rsid w:val="00BF0AF9"/>
    <w:rsid w:val="00BF0BF8"/>
    <w:rsid w:val="00BF0DDC"/>
    <w:rsid w:val="00BF0EC5"/>
    <w:rsid w:val="00BF1243"/>
    <w:rsid w:val="00BF24A1"/>
    <w:rsid w:val="00BF2719"/>
    <w:rsid w:val="00BF34F9"/>
    <w:rsid w:val="00BF3BE2"/>
    <w:rsid w:val="00BF3EB1"/>
    <w:rsid w:val="00BF4BCD"/>
    <w:rsid w:val="00BF4C3B"/>
    <w:rsid w:val="00BF56B2"/>
    <w:rsid w:val="00BF5A92"/>
    <w:rsid w:val="00BF5F83"/>
    <w:rsid w:val="00BF60F9"/>
    <w:rsid w:val="00BF65F7"/>
    <w:rsid w:val="00BF66AE"/>
    <w:rsid w:val="00BF6E00"/>
    <w:rsid w:val="00BF74B4"/>
    <w:rsid w:val="00BF765A"/>
    <w:rsid w:val="00BF7B7C"/>
    <w:rsid w:val="00BF7CD7"/>
    <w:rsid w:val="00C002B6"/>
    <w:rsid w:val="00C00BB2"/>
    <w:rsid w:val="00C014F7"/>
    <w:rsid w:val="00C01868"/>
    <w:rsid w:val="00C0243B"/>
    <w:rsid w:val="00C02762"/>
    <w:rsid w:val="00C029FC"/>
    <w:rsid w:val="00C02ACC"/>
    <w:rsid w:val="00C02BA8"/>
    <w:rsid w:val="00C02EDA"/>
    <w:rsid w:val="00C030B5"/>
    <w:rsid w:val="00C03338"/>
    <w:rsid w:val="00C034C5"/>
    <w:rsid w:val="00C03F2F"/>
    <w:rsid w:val="00C040DD"/>
    <w:rsid w:val="00C04673"/>
    <w:rsid w:val="00C04B07"/>
    <w:rsid w:val="00C05303"/>
    <w:rsid w:val="00C054C5"/>
    <w:rsid w:val="00C0630A"/>
    <w:rsid w:val="00C06329"/>
    <w:rsid w:val="00C0639F"/>
    <w:rsid w:val="00C068D0"/>
    <w:rsid w:val="00C0726A"/>
    <w:rsid w:val="00C07334"/>
    <w:rsid w:val="00C07603"/>
    <w:rsid w:val="00C076D8"/>
    <w:rsid w:val="00C078F6"/>
    <w:rsid w:val="00C07A30"/>
    <w:rsid w:val="00C10385"/>
    <w:rsid w:val="00C10A2C"/>
    <w:rsid w:val="00C10DA8"/>
    <w:rsid w:val="00C114B9"/>
    <w:rsid w:val="00C115B2"/>
    <w:rsid w:val="00C11911"/>
    <w:rsid w:val="00C119DC"/>
    <w:rsid w:val="00C11A18"/>
    <w:rsid w:val="00C11BE6"/>
    <w:rsid w:val="00C11E5D"/>
    <w:rsid w:val="00C130D1"/>
    <w:rsid w:val="00C13C94"/>
    <w:rsid w:val="00C13E18"/>
    <w:rsid w:val="00C14220"/>
    <w:rsid w:val="00C14F28"/>
    <w:rsid w:val="00C150FB"/>
    <w:rsid w:val="00C158DB"/>
    <w:rsid w:val="00C15E71"/>
    <w:rsid w:val="00C16398"/>
    <w:rsid w:val="00C171D0"/>
    <w:rsid w:val="00C177E2"/>
    <w:rsid w:val="00C179DA"/>
    <w:rsid w:val="00C17B5F"/>
    <w:rsid w:val="00C17C7E"/>
    <w:rsid w:val="00C20718"/>
    <w:rsid w:val="00C20812"/>
    <w:rsid w:val="00C20968"/>
    <w:rsid w:val="00C20AC0"/>
    <w:rsid w:val="00C20BB9"/>
    <w:rsid w:val="00C20EAC"/>
    <w:rsid w:val="00C21544"/>
    <w:rsid w:val="00C21891"/>
    <w:rsid w:val="00C2209D"/>
    <w:rsid w:val="00C2211E"/>
    <w:rsid w:val="00C22720"/>
    <w:rsid w:val="00C22817"/>
    <w:rsid w:val="00C235C1"/>
    <w:rsid w:val="00C2399E"/>
    <w:rsid w:val="00C23A23"/>
    <w:rsid w:val="00C2490C"/>
    <w:rsid w:val="00C249F9"/>
    <w:rsid w:val="00C24AF9"/>
    <w:rsid w:val="00C24D62"/>
    <w:rsid w:val="00C259EA"/>
    <w:rsid w:val="00C25C44"/>
    <w:rsid w:val="00C267E1"/>
    <w:rsid w:val="00C26A3E"/>
    <w:rsid w:val="00C26AB5"/>
    <w:rsid w:val="00C27BC8"/>
    <w:rsid w:val="00C27DC3"/>
    <w:rsid w:val="00C30072"/>
    <w:rsid w:val="00C30741"/>
    <w:rsid w:val="00C31307"/>
    <w:rsid w:val="00C31898"/>
    <w:rsid w:val="00C319D6"/>
    <w:rsid w:val="00C32128"/>
    <w:rsid w:val="00C3272B"/>
    <w:rsid w:val="00C32F98"/>
    <w:rsid w:val="00C330E3"/>
    <w:rsid w:val="00C33A77"/>
    <w:rsid w:val="00C3405A"/>
    <w:rsid w:val="00C341B5"/>
    <w:rsid w:val="00C343AA"/>
    <w:rsid w:val="00C3483D"/>
    <w:rsid w:val="00C34C1F"/>
    <w:rsid w:val="00C3505C"/>
    <w:rsid w:val="00C35A6F"/>
    <w:rsid w:val="00C35BE9"/>
    <w:rsid w:val="00C35CBC"/>
    <w:rsid w:val="00C35E8B"/>
    <w:rsid w:val="00C3600E"/>
    <w:rsid w:val="00C363CC"/>
    <w:rsid w:val="00C3672F"/>
    <w:rsid w:val="00C36868"/>
    <w:rsid w:val="00C37804"/>
    <w:rsid w:val="00C4010E"/>
    <w:rsid w:val="00C40148"/>
    <w:rsid w:val="00C407BA"/>
    <w:rsid w:val="00C4081B"/>
    <w:rsid w:val="00C41129"/>
    <w:rsid w:val="00C422CF"/>
    <w:rsid w:val="00C428C6"/>
    <w:rsid w:val="00C42A88"/>
    <w:rsid w:val="00C42D04"/>
    <w:rsid w:val="00C4325A"/>
    <w:rsid w:val="00C4368D"/>
    <w:rsid w:val="00C436C0"/>
    <w:rsid w:val="00C437F0"/>
    <w:rsid w:val="00C446D7"/>
    <w:rsid w:val="00C447BC"/>
    <w:rsid w:val="00C44984"/>
    <w:rsid w:val="00C45041"/>
    <w:rsid w:val="00C45E92"/>
    <w:rsid w:val="00C46BC3"/>
    <w:rsid w:val="00C46E87"/>
    <w:rsid w:val="00C4777C"/>
    <w:rsid w:val="00C5065F"/>
    <w:rsid w:val="00C509BF"/>
    <w:rsid w:val="00C50D55"/>
    <w:rsid w:val="00C5105C"/>
    <w:rsid w:val="00C517B9"/>
    <w:rsid w:val="00C51EA3"/>
    <w:rsid w:val="00C52424"/>
    <w:rsid w:val="00C52C96"/>
    <w:rsid w:val="00C539BB"/>
    <w:rsid w:val="00C53C3F"/>
    <w:rsid w:val="00C53E58"/>
    <w:rsid w:val="00C53F02"/>
    <w:rsid w:val="00C541F5"/>
    <w:rsid w:val="00C54971"/>
    <w:rsid w:val="00C5507E"/>
    <w:rsid w:val="00C552A9"/>
    <w:rsid w:val="00C556FF"/>
    <w:rsid w:val="00C5595A"/>
    <w:rsid w:val="00C55C81"/>
    <w:rsid w:val="00C55D18"/>
    <w:rsid w:val="00C55FC6"/>
    <w:rsid w:val="00C564DA"/>
    <w:rsid w:val="00C56552"/>
    <w:rsid w:val="00C565C8"/>
    <w:rsid w:val="00C56F44"/>
    <w:rsid w:val="00C57090"/>
    <w:rsid w:val="00C570A3"/>
    <w:rsid w:val="00C5713B"/>
    <w:rsid w:val="00C57379"/>
    <w:rsid w:val="00C573E7"/>
    <w:rsid w:val="00C5791C"/>
    <w:rsid w:val="00C57969"/>
    <w:rsid w:val="00C57D30"/>
    <w:rsid w:val="00C57EA6"/>
    <w:rsid w:val="00C60095"/>
    <w:rsid w:val="00C60564"/>
    <w:rsid w:val="00C6087D"/>
    <w:rsid w:val="00C6092C"/>
    <w:rsid w:val="00C60D4C"/>
    <w:rsid w:val="00C60D6B"/>
    <w:rsid w:val="00C61442"/>
    <w:rsid w:val="00C61A17"/>
    <w:rsid w:val="00C61C9B"/>
    <w:rsid w:val="00C61FAB"/>
    <w:rsid w:val="00C62BCF"/>
    <w:rsid w:val="00C632F4"/>
    <w:rsid w:val="00C6368B"/>
    <w:rsid w:val="00C6368E"/>
    <w:rsid w:val="00C63BCC"/>
    <w:rsid w:val="00C63CA1"/>
    <w:rsid w:val="00C650C5"/>
    <w:rsid w:val="00C657C9"/>
    <w:rsid w:val="00C66B69"/>
    <w:rsid w:val="00C67D44"/>
    <w:rsid w:val="00C7043D"/>
    <w:rsid w:val="00C70A74"/>
    <w:rsid w:val="00C7110B"/>
    <w:rsid w:val="00C71689"/>
    <w:rsid w:val="00C71C24"/>
    <w:rsid w:val="00C72067"/>
    <w:rsid w:val="00C7258F"/>
    <w:rsid w:val="00C72A6B"/>
    <w:rsid w:val="00C72F3B"/>
    <w:rsid w:val="00C7328D"/>
    <w:rsid w:val="00C73A20"/>
    <w:rsid w:val="00C73D9A"/>
    <w:rsid w:val="00C73E6F"/>
    <w:rsid w:val="00C73F10"/>
    <w:rsid w:val="00C74096"/>
    <w:rsid w:val="00C74499"/>
    <w:rsid w:val="00C7451D"/>
    <w:rsid w:val="00C74790"/>
    <w:rsid w:val="00C74C94"/>
    <w:rsid w:val="00C750B0"/>
    <w:rsid w:val="00C759BE"/>
    <w:rsid w:val="00C759E6"/>
    <w:rsid w:val="00C75B40"/>
    <w:rsid w:val="00C75DF6"/>
    <w:rsid w:val="00C7646B"/>
    <w:rsid w:val="00C7680E"/>
    <w:rsid w:val="00C76C47"/>
    <w:rsid w:val="00C76C65"/>
    <w:rsid w:val="00C7737F"/>
    <w:rsid w:val="00C809E0"/>
    <w:rsid w:val="00C80AA3"/>
    <w:rsid w:val="00C81669"/>
    <w:rsid w:val="00C824DB"/>
    <w:rsid w:val="00C82C90"/>
    <w:rsid w:val="00C82CA2"/>
    <w:rsid w:val="00C83432"/>
    <w:rsid w:val="00C83639"/>
    <w:rsid w:val="00C83B7C"/>
    <w:rsid w:val="00C83BF1"/>
    <w:rsid w:val="00C83D1E"/>
    <w:rsid w:val="00C8475E"/>
    <w:rsid w:val="00C84E32"/>
    <w:rsid w:val="00C855B2"/>
    <w:rsid w:val="00C85A10"/>
    <w:rsid w:val="00C85E6B"/>
    <w:rsid w:val="00C85F26"/>
    <w:rsid w:val="00C873A5"/>
    <w:rsid w:val="00C87877"/>
    <w:rsid w:val="00C878BB"/>
    <w:rsid w:val="00C87BC1"/>
    <w:rsid w:val="00C903DD"/>
    <w:rsid w:val="00C90565"/>
    <w:rsid w:val="00C90645"/>
    <w:rsid w:val="00C9078A"/>
    <w:rsid w:val="00C90928"/>
    <w:rsid w:val="00C90CDA"/>
    <w:rsid w:val="00C9171F"/>
    <w:rsid w:val="00C91878"/>
    <w:rsid w:val="00C91A41"/>
    <w:rsid w:val="00C92348"/>
    <w:rsid w:val="00C92EFC"/>
    <w:rsid w:val="00C93AA0"/>
    <w:rsid w:val="00C94207"/>
    <w:rsid w:val="00C94870"/>
    <w:rsid w:val="00C94888"/>
    <w:rsid w:val="00C94AAB"/>
    <w:rsid w:val="00C94D84"/>
    <w:rsid w:val="00C94F84"/>
    <w:rsid w:val="00C950B3"/>
    <w:rsid w:val="00C95419"/>
    <w:rsid w:val="00C95452"/>
    <w:rsid w:val="00C95511"/>
    <w:rsid w:val="00C956E3"/>
    <w:rsid w:val="00C957CD"/>
    <w:rsid w:val="00C966C2"/>
    <w:rsid w:val="00C967AD"/>
    <w:rsid w:val="00C9701C"/>
    <w:rsid w:val="00CA0880"/>
    <w:rsid w:val="00CA0B4B"/>
    <w:rsid w:val="00CA0E84"/>
    <w:rsid w:val="00CA13FC"/>
    <w:rsid w:val="00CA1A0E"/>
    <w:rsid w:val="00CA2427"/>
    <w:rsid w:val="00CA35DA"/>
    <w:rsid w:val="00CA3844"/>
    <w:rsid w:val="00CA39EB"/>
    <w:rsid w:val="00CA3CC0"/>
    <w:rsid w:val="00CA3EDF"/>
    <w:rsid w:val="00CA45C2"/>
    <w:rsid w:val="00CA4AE6"/>
    <w:rsid w:val="00CA4D6A"/>
    <w:rsid w:val="00CA4FE1"/>
    <w:rsid w:val="00CA5C07"/>
    <w:rsid w:val="00CA6426"/>
    <w:rsid w:val="00CA65A9"/>
    <w:rsid w:val="00CA68DA"/>
    <w:rsid w:val="00CA6A64"/>
    <w:rsid w:val="00CA7281"/>
    <w:rsid w:val="00CA77DB"/>
    <w:rsid w:val="00CA7857"/>
    <w:rsid w:val="00CA7E0C"/>
    <w:rsid w:val="00CB0665"/>
    <w:rsid w:val="00CB0734"/>
    <w:rsid w:val="00CB0CCE"/>
    <w:rsid w:val="00CB0FA0"/>
    <w:rsid w:val="00CB1240"/>
    <w:rsid w:val="00CB17E3"/>
    <w:rsid w:val="00CB1CF9"/>
    <w:rsid w:val="00CB1FD9"/>
    <w:rsid w:val="00CB247E"/>
    <w:rsid w:val="00CB2A71"/>
    <w:rsid w:val="00CB2EB3"/>
    <w:rsid w:val="00CB306C"/>
    <w:rsid w:val="00CB3959"/>
    <w:rsid w:val="00CB3D38"/>
    <w:rsid w:val="00CB405E"/>
    <w:rsid w:val="00CB46F4"/>
    <w:rsid w:val="00CB4B6E"/>
    <w:rsid w:val="00CB4B87"/>
    <w:rsid w:val="00CB5C21"/>
    <w:rsid w:val="00CB6264"/>
    <w:rsid w:val="00CB640B"/>
    <w:rsid w:val="00CB663A"/>
    <w:rsid w:val="00CB6816"/>
    <w:rsid w:val="00CB6F7C"/>
    <w:rsid w:val="00CB72B0"/>
    <w:rsid w:val="00CB7426"/>
    <w:rsid w:val="00CB7D11"/>
    <w:rsid w:val="00CB7E7B"/>
    <w:rsid w:val="00CC009B"/>
    <w:rsid w:val="00CC0A16"/>
    <w:rsid w:val="00CC0B26"/>
    <w:rsid w:val="00CC0CA9"/>
    <w:rsid w:val="00CC0F87"/>
    <w:rsid w:val="00CC0F8F"/>
    <w:rsid w:val="00CC0FB6"/>
    <w:rsid w:val="00CC1641"/>
    <w:rsid w:val="00CC1D80"/>
    <w:rsid w:val="00CC1DBE"/>
    <w:rsid w:val="00CC1E4B"/>
    <w:rsid w:val="00CC2172"/>
    <w:rsid w:val="00CC21A7"/>
    <w:rsid w:val="00CC2823"/>
    <w:rsid w:val="00CC2C34"/>
    <w:rsid w:val="00CC38D4"/>
    <w:rsid w:val="00CC3D5E"/>
    <w:rsid w:val="00CC3E5B"/>
    <w:rsid w:val="00CC493C"/>
    <w:rsid w:val="00CC4A73"/>
    <w:rsid w:val="00CC4AAE"/>
    <w:rsid w:val="00CC4EA7"/>
    <w:rsid w:val="00CC4F76"/>
    <w:rsid w:val="00CC520B"/>
    <w:rsid w:val="00CC581D"/>
    <w:rsid w:val="00CC629F"/>
    <w:rsid w:val="00CC68E7"/>
    <w:rsid w:val="00CC6A0A"/>
    <w:rsid w:val="00CC6B53"/>
    <w:rsid w:val="00CC6C27"/>
    <w:rsid w:val="00CC6D75"/>
    <w:rsid w:val="00CC7474"/>
    <w:rsid w:val="00CD04F6"/>
    <w:rsid w:val="00CD088D"/>
    <w:rsid w:val="00CD11B7"/>
    <w:rsid w:val="00CD15A0"/>
    <w:rsid w:val="00CD1994"/>
    <w:rsid w:val="00CD1ADB"/>
    <w:rsid w:val="00CD1F9C"/>
    <w:rsid w:val="00CD20A9"/>
    <w:rsid w:val="00CD25B0"/>
    <w:rsid w:val="00CD3F2A"/>
    <w:rsid w:val="00CD47B0"/>
    <w:rsid w:val="00CD4D89"/>
    <w:rsid w:val="00CD5B60"/>
    <w:rsid w:val="00CD6146"/>
    <w:rsid w:val="00CD65B5"/>
    <w:rsid w:val="00CD7174"/>
    <w:rsid w:val="00CD7175"/>
    <w:rsid w:val="00CD71CA"/>
    <w:rsid w:val="00CE02AE"/>
    <w:rsid w:val="00CE02E7"/>
    <w:rsid w:val="00CE0320"/>
    <w:rsid w:val="00CE1D87"/>
    <w:rsid w:val="00CE1D95"/>
    <w:rsid w:val="00CE282A"/>
    <w:rsid w:val="00CE2931"/>
    <w:rsid w:val="00CE2AFC"/>
    <w:rsid w:val="00CE2F9D"/>
    <w:rsid w:val="00CE34A8"/>
    <w:rsid w:val="00CE3583"/>
    <w:rsid w:val="00CE3E73"/>
    <w:rsid w:val="00CE404F"/>
    <w:rsid w:val="00CE42D4"/>
    <w:rsid w:val="00CE4E17"/>
    <w:rsid w:val="00CE5091"/>
    <w:rsid w:val="00CE5250"/>
    <w:rsid w:val="00CE5E28"/>
    <w:rsid w:val="00CE5FB7"/>
    <w:rsid w:val="00CE6D4C"/>
    <w:rsid w:val="00CE6F59"/>
    <w:rsid w:val="00CE7848"/>
    <w:rsid w:val="00CE7A4D"/>
    <w:rsid w:val="00CE7C85"/>
    <w:rsid w:val="00CE7E38"/>
    <w:rsid w:val="00CF0193"/>
    <w:rsid w:val="00CF02C1"/>
    <w:rsid w:val="00CF050D"/>
    <w:rsid w:val="00CF0B40"/>
    <w:rsid w:val="00CF105B"/>
    <w:rsid w:val="00CF1766"/>
    <w:rsid w:val="00CF19C6"/>
    <w:rsid w:val="00CF20EC"/>
    <w:rsid w:val="00CF2960"/>
    <w:rsid w:val="00CF29ED"/>
    <w:rsid w:val="00CF32E5"/>
    <w:rsid w:val="00CF344C"/>
    <w:rsid w:val="00CF3ACE"/>
    <w:rsid w:val="00CF3F64"/>
    <w:rsid w:val="00CF419C"/>
    <w:rsid w:val="00CF45C5"/>
    <w:rsid w:val="00CF5052"/>
    <w:rsid w:val="00CF50B1"/>
    <w:rsid w:val="00CF62F7"/>
    <w:rsid w:val="00CF63F7"/>
    <w:rsid w:val="00CF6F43"/>
    <w:rsid w:val="00CF730A"/>
    <w:rsid w:val="00CF7565"/>
    <w:rsid w:val="00CF7CD5"/>
    <w:rsid w:val="00CF7FB3"/>
    <w:rsid w:val="00D00222"/>
    <w:rsid w:val="00D00C08"/>
    <w:rsid w:val="00D00CAF"/>
    <w:rsid w:val="00D00FBC"/>
    <w:rsid w:val="00D01320"/>
    <w:rsid w:val="00D019C8"/>
    <w:rsid w:val="00D01BB4"/>
    <w:rsid w:val="00D01BB7"/>
    <w:rsid w:val="00D0207A"/>
    <w:rsid w:val="00D020C0"/>
    <w:rsid w:val="00D02256"/>
    <w:rsid w:val="00D022FE"/>
    <w:rsid w:val="00D030C2"/>
    <w:rsid w:val="00D033B6"/>
    <w:rsid w:val="00D03952"/>
    <w:rsid w:val="00D044C7"/>
    <w:rsid w:val="00D046F2"/>
    <w:rsid w:val="00D046FE"/>
    <w:rsid w:val="00D0480C"/>
    <w:rsid w:val="00D04FF1"/>
    <w:rsid w:val="00D051DA"/>
    <w:rsid w:val="00D0547A"/>
    <w:rsid w:val="00D05532"/>
    <w:rsid w:val="00D05D71"/>
    <w:rsid w:val="00D060D7"/>
    <w:rsid w:val="00D06148"/>
    <w:rsid w:val="00D066F3"/>
    <w:rsid w:val="00D06740"/>
    <w:rsid w:val="00D06F8D"/>
    <w:rsid w:val="00D06FCF"/>
    <w:rsid w:val="00D07200"/>
    <w:rsid w:val="00D073A0"/>
    <w:rsid w:val="00D07478"/>
    <w:rsid w:val="00D07626"/>
    <w:rsid w:val="00D07B5A"/>
    <w:rsid w:val="00D07F70"/>
    <w:rsid w:val="00D101DA"/>
    <w:rsid w:val="00D102E7"/>
    <w:rsid w:val="00D10571"/>
    <w:rsid w:val="00D1091F"/>
    <w:rsid w:val="00D10D4A"/>
    <w:rsid w:val="00D10F92"/>
    <w:rsid w:val="00D11151"/>
    <w:rsid w:val="00D114E3"/>
    <w:rsid w:val="00D11709"/>
    <w:rsid w:val="00D11AAF"/>
    <w:rsid w:val="00D11AE2"/>
    <w:rsid w:val="00D11BE3"/>
    <w:rsid w:val="00D1216E"/>
    <w:rsid w:val="00D12236"/>
    <w:rsid w:val="00D128A7"/>
    <w:rsid w:val="00D12E73"/>
    <w:rsid w:val="00D13241"/>
    <w:rsid w:val="00D137E5"/>
    <w:rsid w:val="00D1391C"/>
    <w:rsid w:val="00D139F2"/>
    <w:rsid w:val="00D148EC"/>
    <w:rsid w:val="00D14BF1"/>
    <w:rsid w:val="00D14CCF"/>
    <w:rsid w:val="00D14D4C"/>
    <w:rsid w:val="00D14DD0"/>
    <w:rsid w:val="00D15169"/>
    <w:rsid w:val="00D1579F"/>
    <w:rsid w:val="00D157D1"/>
    <w:rsid w:val="00D170D7"/>
    <w:rsid w:val="00D1788D"/>
    <w:rsid w:val="00D203C5"/>
    <w:rsid w:val="00D20A01"/>
    <w:rsid w:val="00D20A92"/>
    <w:rsid w:val="00D20FC1"/>
    <w:rsid w:val="00D21213"/>
    <w:rsid w:val="00D212D9"/>
    <w:rsid w:val="00D21532"/>
    <w:rsid w:val="00D21D89"/>
    <w:rsid w:val="00D2251A"/>
    <w:rsid w:val="00D22AF6"/>
    <w:rsid w:val="00D22E9B"/>
    <w:rsid w:val="00D22F53"/>
    <w:rsid w:val="00D22F63"/>
    <w:rsid w:val="00D23FCE"/>
    <w:rsid w:val="00D24E6D"/>
    <w:rsid w:val="00D25212"/>
    <w:rsid w:val="00D25261"/>
    <w:rsid w:val="00D25541"/>
    <w:rsid w:val="00D25DF0"/>
    <w:rsid w:val="00D261A9"/>
    <w:rsid w:val="00D262DA"/>
    <w:rsid w:val="00D26380"/>
    <w:rsid w:val="00D264E1"/>
    <w:rsid w:val="00D26A96"/>
    <w:rsid w:val="00D26D38"/>
    <w:rsid w:val="00D2733D"/>
    <w:rsid w:val="00D27462"/>
    <w:rsid w:val="00D27BCE"/>
    <w:rsid w:val="00D30525"/>
    <w:rsid w:val="00D3072A"/>
    <w:rsid w:val="00D30D8B"/>
    <w:rsid w:val="00D31ADB"/>
    <w:rsid w:val="00D31B64"/>
    <w:rsid w:val="00D31EA6"/>
    <w:rsid w:val="00D3222E"/>
    <w:rsid w:val="00D334A5"/>
    <w:rsid w:val="00D33CBD"/>
    <w:rsid w:val="00D343E9"/>
    <w:rsid w:val="00D34411"/>
    <w:rsid w:val="00D34E78"/>
    <w:rsid w:val="00D34F4D"/>
    <w:rsid w:val="00D35833"/>
    <w:rsid w:val="00D35A07"/>
    <w:rsid w:val="00D35BB0"/>
    <w:rsid w:val="00D36950"/>
    <w:rsid w:val="00D37133"/>
    <w:rsid w:val="00D37273"/>
    <w:rsid w:val="00D376F5"/>
    <w:rsid w:val="00D400C1"/>
    <w:rsid w:val="00D4048F"/>
    <w:rsid w:val="00D405FE"/>
    <w:rsid w:val="00D416E7"/>
    <w:rsid w:val="00D417BB"/>
    <w:rsid w:val="00D41F8A"/>
    <w:rsid w:val="00D42361"/>
    <w:rsid w:val="00D4256A"/>
    <w:rsid w:val="00D428C1"/>
    <w:rsid w:val="00D42B83"/>
    <w:rsid w:val="00D42EFE"/>
    <w:rsid w:val="00D43192"/>
    <w:rsid w:val="00D43807"/>
    <w:rsid w:val="00D43BFF"/>
    <w:rsid w:val="00D43EB2"/>
    <w:rsid w:val="00D43F48"/>
    <w:rsid w:val="00D443E3"/>
    <w:rsid w:val="00D448CD"/>
    <w:rsid w:val="00D44B35"/>
    <w:rsid w:val="00D44E5C"/>
    <w:rsid w:val="00D45291"/>
    <w:rsid w:val="00D45444"/>
    <w:rsid w:val="00D45AF4"/>
    <w:rsid w:val="00D45EC6"/>
    <w:rsid w:val="00D463D9"/>
    <w:rsid w:val="00D46566"/>
    <w:rsid w:val="00D4673E"/>
    <w:rsid w:val="00D46A1A"/>
    <w:rsid w:val="00D46B2B"/>
    <w:rsid w:val="00D474D9"/>
    <w:rsid w:val="00D47535"/>
    <w:rsid w:val="00D47868"/>
    <w:rsid w:val="00D47E97"/>
    <w:rsid w:val="00D47FDE"/>
    <w:rsid w:val="00D50560"/>
    <w:rsid w:val="00D50865"/>
    <w:rsid w:val="00D50A49"/>
    <w:rsid w:val="00D5100F"/>
    <w:rsid w:val="00D51041"/>
    <w:rsid w:val="00D517FA"/>
    <w:rsid w:val="00D5257B"/>
    <w:rsid w:val="00D52B26"/>
    <w:rsid w:val="00D52CA0"/>
    <w:rsid w:val="00D52CB7"/>
    <w:rsid w:val="00D52EEE"/>
    <w:rsid w:val="00D53421"/>
    <w:rsid w:val="00D534FB"/>
    <w:rsid w:val="00D537EE"/>
    <w:rsid w:val="00D5386A"/>
    <w:rsid w:val="00D538A0"/>
    <w:rsid w:val="00D53998"/>
    <w:rsid w:val="00D53CC2"/>
    <w:rsid w:val="00D548AD"/>
    <w:rsid w:val="00D5504E"/>
    <w:rsid w:val="00D55297"/>
    <w:rsid w:val="00D553BF"/>
    <w:rsid w:val="00D55956"/>
    <w:rsid w:val="00D55D4B"/>
    <w:rsid w:val="00D56F5C"/>
    <w:rsid w:val="00D57032"/>
    <w:rsid w:val="00D57827"/>
    <w:rsid w:val="00D57CBE"/>
    <w:rsid w:val="00D57CDF"/>
    <w:rsid w:val="00D57FF4"/>
    <w:rsid w:val="00D603AB"/>
    <w:rsid w:val="00D607A5"/>
    <w:rsid w:val="00D60988"/>
    <w:rsid w:val="00D60C95"/>
    <w:rsid w:val="00D62C45"/>
    <w:rsid w:val="00D62D24"/>
    <w:rsid w:val="00D63A69"/>
    <w:rsid w:val="00D63C1C"/>
    <w:rsid w:val="00D64324"/>
    <w:rsid w:val="00D645BF"/>
    <w:rsid w:val="00D6467A"/>
    <w:rsid w:val="00D64AF9"/>
    <w:rsid w:val="00D64E13"/>
    <w:rsid w:val="00D65136"/>
    <w:rsid w:val="00D65DA8"/>
    <w:rsid w:val="00D664D7"/>
    <w:rsid w:val="00D666C2"/>
    <w:rsid w:val="00D668E7"/>
    <w:rsid w:val="00D6695B"/>
    <w:rsid w:val="00D66E73"/>
    <w:rsid w:val="00D66E9D"/>
    <w:rsid w:val="00D673C5"/>
    <w:rsid w:val="00D67B92"/>
    <w:rsid w:val="00D70126"/>
    <w:rsid w:val="00D70AB4"/>
    <w:rsid w:val="00D70CF5"/>
    <w:rsid w:val="00D71228"/>
    <w:rsid w:val="00D713AD"/>
    <w:rsid w:val="00D7167B"/>
    <w:rsid w:val="00D71802"/>
    <w:rsid w:val="00D719D4"/>
    <w:rsid w:val="00D72193"/>
    <w:rsid w:val="00D72914"/>
    <w:rsid w:val="00D72972"/>
    <w:rsid w:val="00D73182"/>
    <w:rsid w:val="00D731E5"/>
    <w:rsid w:val="00D73386"/>
    <w:rsid w:val="00D73A39"/>
    <w:rsid w:val="00D74C6C"/>
    <w:rsid w:val="00D74DB1"/>
    <w:rsid w:val="00D75075"/>
    <w:rsid w:val="00D75200"/>
    <w:rsid w:val="00D752E9"/>
    <w:rsid w:val="00D75C53"/>
    <w:rsid w:val="00D762C7"/>
    <w:rsid w:val="00D764C3"/>
    <w:rsid w:val="00D7678F"/>
    <w:rsid w:val="00D76941"/>
    <w:rsid w:val="00D76F31"/>
    <w:rsid w:val="00D76FF4"/>
    <w:rsid w:val="00D770FB"/>
    <w:rsid w:val="00D77430"/>
    <w:rsid w:val="00D776CA"/>
    <w:rsid w:val="00D777BD"/>
    <w:rsid w:val="00D77BAE"/>
    <w:rsid w:val="00D81202"/>
    <w:rsid w:val="00D8132A"/>
    <w:rsid w:val="00D813E9"/>
    <w:rsid w:val="00D8152D"/>
    <w:rsid w:val="00D81E95"/>
    <w:rsid w:val="00D81EEB"/>
    <w:rsid w:val="00D8211A"/>
    <w:rsid w:val="00D82536"/>
    <w:rsid w:val="00D82B67"/>
    <w:rsid w:val="00D82C7E"/>
    <w:rsid w:val="00D82DAA"/>
    <w:rsid w:val="00D82F2D"/>
    <w:rsid w:val="00D83C02"/>
    <w:rsid w:val="00D8411C"/>
    <w:rsid w:val="00D84888"/>
    <w:rsid w:val="00D848FD"/>
    <w:rsid w:val="00D84A01"/>
    <w:rsid w:val="00D84C96"/>
    <w:rsid w:val="00D852E9"/>
    <w:rsid w:val="00D85511"/>
    <w:rsid w:val="00D8553A"/>
    <w:rsid w:val="00D85B6C"/>
    <w:rsid w:val="00D85CD8"/>
    <w:rsid w:val="00D86115"/>
    <w:rsid w:val="00D8626B"/>
    <w:rsid w:val="00D8655E"/>
    <w:rsid w:val="00D86B1A"/>
    <w:rsid w:val="00D86CD0"/>
    <w:rsid w:val="00D87FC4"/>
    <w:rsid w:val="00D91CC3"/>
    <w:rsid w:val="00D91D35"/>
    <w:rsid w:val="00D91E63"/>
    <w:rsid w:val="00D923C4"/>
    <w:rsid w:val="00D93242"/>
    <w:rsid w:val="00D932BA"/>
    <w:rsid w:val="00D93871"/>
    <w:rsid w:val="00D940AA"/>
    <w:rsid w:val="00D945C8"/>
    <w:rsid w:val="00D94AC9"/>
    <w:rsid w:val="00D94DC8"/>
    <w:rsid w:val="00D95072"/>
    <w:rsid w:val="00D95336"/>
    <w:rsid w:val="00D9540E"/>
    <w:rsid w:val="00D957FA"/>
    <w:rsid w:val="00D95A8B"/>
    <w:rsid w:val="00D976A9"/>
    <w:rsid w:val="00D9786A"/>
    <w:rsid w:val="00D978F2"/>
    <w:rsid w:val="00D97D04"/>
    <w:rsid w:val="00D97D3E"/>
    <w:rsid w:val="00D97EEC"/>
    <w:rsid w:val="00DA0058"/>
    <w:rsid w:val="00DA11A4"/>
    <w:rsid w:val="00DA1347"/>
    <w:rsid w:val="00DA15CC"/>
    <w:rsid w:val="00DA1867"/>
    <w:rsid w:val="00DA1ADB"/>
    <w:rsid w:val="00DA1D74"/>
    <w:rsid w:val="00DA27CA"/>
    <w:rsid w:val="00DA2C16"/>
    <w:rsid w:val="00DA2D1B"/>
    <w:rsid w:val="00DA305A"/>
    <w:rsid w:val="00DA3638"/>
    <w:rsid w:val="00DA3A1B"/>
    <w:rsid w:val="00DA3B18"/>
    <w:rsid w:val="00DA42A4"/>
    <w:rsid w:val="00DA4BA0"/>
    <w:rsid w:val="00DA5C77"/>
    <w:rsid w:val="00DA5E99"/>
    <w:rsid w:val="00DA628D"/>
    <w:rsid w:val="00DA6826"/>
    <w:rsid w:val="00DA6845"/>
    <w:rsid w:val="00DA689C"/>
    <w:rsid w:val="00DA77B4"/>
    <w:rsid w:val="00DA7B6B"/>
    <w:rsid w:val="00DB01FE"/>
    <w:rsid w:val="00DB051F"/>
    <w:rsid w:val="00DB05F4"/>
    <w:rsid w:val="00DB0C74"/>
    <w:rsid w:val="00DB125D"/>
    <w:rsid w:val="00DB176F"/>
    <w:rsid w:val="00DB209E"/>
    <w:rsid w:val="00DB2EEA"/>
    <w:rsid w:val="00DB32AD"/>
    <w:rsid w:val="00DB33C9"/>
    <w:rsid w:val="00DB33EB"/>
    <w:rsid w:val="00DB395F"/>
    <w:rsid w:val="00DB3C9A"/>
    <w:rsid w:val="00DB3F40"/>
    <w:rsid w:val="00DB4FFE"/>
    <w:rsid w:val="00DB544A"/>
    <w:rsid w:val="00DB55E7"/>
    <w:rsid w:val="00DB5879"/>
    <w:rsid w:val="00DB5C50"/>
    <w:rsid w:val="00DB75A0"/>
    <w:rsid w:val="00DB7736"/>
    <w:rsid w:val="00DB7978"/>
    <w:rsid w:val="00DB7B1C"/>
    <w:rsid w:val="00DC099B"/>
    <w:rsid w:val="00DC0A4C"/>
    <w:rsid w:val="00DC0E29"/>
    <w:rsid w:val="00DC0EC9"/>
    <w:rsid w:val="00DC18BC"/>
    <w:rsid w:val="00DC18EB"/>
    <w:rsid w:val="00DC19F4"/>
    <w:rsid w:val="00DC20B0"/>
    <w:rsid w:val="00DC2925"/>
    <w:rsid w:val="00DC2FB9"/>
    <w:rsid w:val="00DC3CC2"/>
    <w:rsid w:val="00DC480B"/>
    <w:rsid w:val="00DC4BE2"/>
    <w:rsid w:val="00DC5048"/>
    <w:rsid w:val="00DC5406"/>
    <w:rsid w:val="00DC5767"/>
    <w:rsid w:val="00DC5E25"/>
    <w:rsid w:val="00DC6247"/>
    <w:rsid w:val="00DC6915"/>
    <w:rsid w:val="00DC6B44"/>
    <w:rsid w:val="00DC6D6F"/>
    <w:rsid w:val="00DC75F9"/>
    <w:rsid w:val="00DC787E"/>
    <w:rsid w:val="00DD0FF8"/>
    <w:rsid w:val="00DD1434"/>
    <w:rsid w:val="00DD159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246"/>
    <w:rsid w:val="00DD737B"/>
    <w:rsid w:val="00DD7749"/>
    <w:rsid w:val="00DD7A50"/>
    <w:rsid w:val="00DD7C1C"/>
    <w:rsid w:val="00DD7CA7"/>
    <w:rsid w:val="00DE001F"/>
    <w:rsid w:val="00DE0603"/>
    <w:rsid w:val="00DE06F5"/>
    <w:rsid w:val="00DE0E39"/>
    <w:rsid w:val="00DE175F"/>
    <w:rsid w:val="00DE2235"/>
    <w:rsid w:val="00DE2512"/>
    <w:rsid w:val="00DE2CA2"/>
    <w:rsid w:val="00DE32C2"/>
    <w:rsid w:val="00DE32CC"/>
    <w:rsid w:val="00DE369E"/>
    <w:rsid w:val="00DE41F5"/>
    <w:rsid w:val="00DE46D0"/>
    <w:rsid w:val="00DE5139"/>
    <w:rsid w:val="00DE588F"/>
    <w:rsid w:val="00DE6450"/>
    <w:rsid w:val="00DE6FDA"/>
    <w:rsid w:val="00DE715F"/>
    <w:rsid w:val="00DE76DE"/>
    <w:rsid w:val="00DE775D"/>
    <w:rsid w:val="00DE77AD"/>
    <w:rsid w:val="00DF0C26"/>
    <w:rsid w:val="00DF11A9"/>
    <w:rsid w:val="00DF146E"/>
    <w:rsid w:val="00DF1653"/>
    <w:rsid w:val="00DF1DFD"/>
    <w:rsid w:val="00DF2939"/>
    <w:rsid w:val="00DF3CDE"/>
    <w:rsid w:val="00DF42D8"/>
    <w:rsid w:val="00DF4DBA"/>
    <w:rsid w:val="00DF4E43"/>
    <w:rsid w:val="00DF53D7"/>
    <w:rsid w:val="00DF6051"/>
    <w:rsid w:val="00DF6139"/>
    <w:rsid w:val="00DF6B0B"/>
    <w:rsid w:val="00DF6BA0"/>
    <w:rsid w:val="00DF6C67"/>
    <w:rsid w:val="00DF6DC1"/>
    <w:rsid w:val="00DF7677"/>
    <w:rsid w:val="00DF7943"/>
    <w:rsid w:val="00DF7AD4"/>
    <w:rsid w:val="00DF7B5F"/>
    <w:rsid w:val="00E002DB"/>
    <w:rsid w:val="00E005B0"/>
    <w:rsid w:val="00E00817"/>
    <w:rsid w:val="00E00866"/>
    <w:rsid w:val="00E01021"/>
    <w:rsid w:val="00E011C1"/>
    <w:rsid w:val="00E01907"/>
    <w:rsid w:val="00E01B54"/>
    <w:rsid w:val="00E01F9E"/>
    <w:rsid w:val="00E0253F"/>
    <w:rsid w:val="00E02A8D"/>
    <w:rsid w:val="00E02CD6"/>
    <w:rsid w:val="00E02E69"/>
    <w:rsid w:val="00E03378"/>
    <w:rsid w:val="00E03860"/>
    <w:rsid w:val="00E03A73"/>
    <w:rsid w:val="00E0404F"/>
    <w:rsid w:val="00E043EF"/>
    <w:rsid w:val="00E04C5D"/>
    <w:rsid w:val="00E052AF"/>
    <w:rsid w:val="00E05C70"/>
    <w:rsid w:val="00E05C72"/>
    <w:rsid w:val="00E061A3"/>
    <w:rsid w:val="00E06424"/>
    <w:rsid w:val="00E064FA"/>
    <w:rsid w:val="00E06603"/>
    <w:rsid w:val="00E06886"/>
    <w:rsid w:val="00E06AE7"/>
    <w:rsid w:val="00E07251"/>
    <w:rsid w:val="00E073DC"/>
    <w:rsid w:val="00E07C6E"/>
    <w:rsid w:val="00E07CAC"/>
    <w:rsid w:val="00E07DF6"/>
    <w:rsid w:val="00E07E62"/>
    <w:rsid w:val="00E101F6"/>
    <w:rsid w:val="00E10506"/>
    <w:rsid w:val="00E106CB"/>
    <w:rsid w:val="00E10BC6"/>
    <w:rsid w:val="00E10CC0"/>
    <w:rsid w:val="00E110B0"/>
    <w:rsid w:val="00E110DA"/>
    <w:rsid w:val="00E11417"/>
    <w:rsid w:val="00E11CE7"/>
    <w:rsid w:val="00E11E3F"/>
    <w:rsid w:val="00E11FB6"/>
    <w:rsid w:val="00E120D9"/>
    <w:rsid w:val="00E124A5"/>
    <w:rsid w:val="00E1275D"/>
    <w:rsid w:val="00E13261"/>
    <w:rsid w:val="00E13E04"/>
    <w:rsid w:val="00E13FB1"/>
    <w:rsid w:val="00E14060"/>
    <w:rsid w:val="00E143B8"/>
    <w:rsid w:val="00E14643"/>
    <w:rsid w:val="00E14A18"/>
    <w:rsid w:val="00E14BD3"/>
    <w:rsid w:val="00E15475"/>
    <w:rsid w:val="00E159C2"/>
    <w:rsid w:val="00E165D3"/>
    <w:rsid w:val="00E16687"/>
    <w:rsid w:val="00E16C8E"/>
    <w:rsid w:val="00E1794C"/>
    <w:rsid w:val="00E20978"/>
    <w:rsid w:val="00E21081"/>
    <w:rsid w:val="00E2176E"/>
    <w:rsid w:val="00E21916"/>
    <w:rsid w:val="00E21979"/>
    <w:rsid w:val="00E229F5"/>
    <w:rsid w:val="00E230ED"/>
    <w:rsid w:val="00E23E27"/>
    <w:rsid w:val="00E23ECE"/>
    <w:rsid w:val="00E23F58"/>
    <w:rsid w:val="00E23F98"/>
    <w:rsid w:val="00E24430"/>
    <w:rsid w:val="00E246B6"/>
    <w:rsid w:val="00E2521F"/>
    <w:rsid w:val="00E252B4"/>
    <w:rsid w:val="00E25668"/>
    <w:rsid w:val="00E25F4A"/>
    <w:rsid w:val="00E260F5"/>
    <w:rsid w:val="00E263D1"/>
    <w:rsid w:val="00E264F5"/>
    <w:rsid w:val="00E26528"/>
    <w:rsid w:val="00E265BB"/>
    <w:rsid w:val="00E269D0"/>
    <w:rsid w:val="00E26F22"/>
    <w:rsid w:val="00E27210"/>
    <w:rsid w:val="00E272B4"/>
    <w:rsid w:val="00E27421"/>
    <w:rsid w:val="00E2752A"/>
    <w:rsid w:val="00E278D4"/>
    <w:rsid w:val="00E27A45"/>
    <w:rsid w:val="00E3029E"/>
    <w:rsid w:val="00E30580"/>
    <w:rsid w:val="00E3091C"/>
    <w:rsid w:val="00E30C9A"/>
    <w:rsid w:val="00E316BA"/>
    <w:rsid w:val="00E318E3"/>
    <w:rsid w:val="00E31B04"/>
    <w:rsid w:val="00E31F0C"/>
    <w:rsid w:val="00E32805"/>
    <w:rsid w:val="00E332E5"/>
    <w:rsid w:val="00E338E2"/>
    <w:rsid w:val="00E33F0A"/>
    <w:rsid w:val="00E33F0E"/>
    <w:rsid w:val="00E3427C"/>
    <w:rsid w:val="00E342EA"/>
    <w:rsid w:val="00E3467C"/>
    <w:rsid w:val="00E3488F"/>
    <w:rsid w:val="00E3507F"/>
    <w:rsid w:val="00E350C0"/>
    <w:rsid w:val="00E35176"/>
    <w:rsid w:val="00E356FA"/>
    <w:rsid w:val="00E36766"/>
    <w:rsid w:val="00E37CED"/>
    <w:rsid w:val="00E4053E"/>
    <w:rsid w:val="00E40872"/>
    <w:rsid w:val="00E40E56"/>
    <w:rsid w:val="00E41076"/>
    <w:rsid w:val="00E41B81"/>
    <w:rsid w:val="00E41B8F"/>
    <w:rsid w:val="00E4204B"/>
    <w:rsid w:val="00E43140"/>
    <w:rsid w:val="00E431A0"/>
    <w:rsid w:val="00E439E2"/>
    <w:rsid w:val="00E43C0E"/>
    <w:rsid w:val="00E43FB9"/>
    <w:rsid w:val="00E44C28"/>
    <w:rsid w:val="00E4561B"/>
    <w:rsid w:val="00E45A0B"/>
    <w:rsid w:val="00E45ABA"/>
    <w:rsid w:val="00E45FCC"/>
    <w:rsid w:val="00E46120"/>
    <w:rsid w:val="00E46914"/>
    <w:rsid w:val="00E46F70"/>
    <w:rsid w:val="00E46F95"/>
    <w:rsid w:val="00E47094"/>
    <w:rsid w:val="00E47347"/>
    <w:rsid w:val="00E473BE"/>
    <w:rsid w:val="00E474B9"/>
    <w:rsid w:val="00E47B7B"/>
    <w:rsid w:val="00E47EC9"/>
    <w:rsid w:val="00E47EF8"/>
    <w:rsid w:val="00E5029F"/>
    <w:rsid w:val="00E5089E"/>
    <w:rsid w:val="00E50B6A"/>
    <w:rsid w:val="00E5172A"/>
    <w:rsid w:val="00E518A7"/>
    <w:rsid w:val="00E51A11"/>
    <w:rsid w:val="00E529CE"/>
    <w:rsid w:val="00E530AE"/>
    <w:rsid w:val="00E5340C"/>
    <w:rsid w:val="00E53541"/>
    <w:rsid w:val="00E53692"/>
    <w:rsid w:val="00E54090"/>
    <w:rsid w:val="00E546BC"/>
    <w:rsid w:val="00E54E2B"/>
    <w:rsid w:val="00E54F23"/>
    <w:rsid w:val="00E55504"/>
    <w:rsid w:val="00E55589"/>
    <w:rsid w:val="00E55746"/>
    <w:rsid w:val="00E55AD6"/>
    <w:rsid w:val="00E55FA6"/>
    <w:rsid w:val="00E5665A"/>
    <w:rsid w:val="00E56A5A"/>
    <w:rsid w:val="00E5713C"/>
    <w:rsid w:val="00E57785"/>
    <w:rsid w:val="00E57A33"/>
    <w:rsid w:val="00E57B5C"/>
    <w:rsid w:val="00E608F1"/>
    <w:rsid w:val="00E60DD0"/>
    <w:rsid w:val="00E60EE6"/>
    <w:rsid w:val="00E6117B"/>
    <w:rsid w:val="00E61A42"/>
    <w:rsid w:val="00E61D8E"/>
    <w:rsid w:val="00E624EF"/>
    <w:rsid w:val="00E62A9F"/>
    <w:rsid w:val="00E62C9A"/>
    <w:rsid w:val="00E6353B"/>
    <w:rsid w:val="00E6356C"/>
    <w:rsid w:val="00E63595"/>
    <w:rsid w:val="00E63921"/>
    <w:rsid w:val="00E64233"/>
    <w:rsid w:val="00E64888"/>
    <w:rsid w:val="00E649AE"/>
    <w:rsid w:val="00E650EB"/>
    <w:rsid w:val="00E65C27"/>
    <w:rsid w:val="00E66D34"/>
    <w:rsid w:val="00E671E7"/>
    <w:rsid w:val="00E67437"/>
    <w:rsid w:val="00E67769"/>
    <w:rsid w:val="00E6777C"/>
    <w:rsid w:val="00E679A9"/>
    <w:rsid w:val="00E70D4F"/>
    <w:rsid w:val="00E70DAE"/>
    <w:rsid w:val="00E70DF7"/>
    <w:rsid w:val="00E70FD5"/>
    <w:rsid w:val="00E71676"/>
    <w:rsid w:val="00E71EC6"/>
    <w:rsid w:val="00E723CC"/>
    <w:rsid w:val="00E729CD"/>
    <w:rsid w:val="00E72A2A"/>
    <w:rsid w:val="00E731A4"/>
    <w:rsid w:val="00E731E9"/>
    <w:rsid w:val="00E733D5"/>
    <w:rsid w:val="00E7351B"/>
    <w:rsid w:val="00E73A04"/>
    <w:rsid w:val="00E73F56"/>
    <w:rsid w:val="00E7405C"/>
    <w:rsid w:val="00E7419A"/>
    <w:rsid w:val="00E745EA"/>
    <w:rsid w:val="00E749E0"/>
    <w:rsid w:val="00E7542E"/>
    <w:rsid w:val="00E75AD9"/>
    <w:rsid w:val="00E75D3A"/>
    <w:rsid w:val="00E75E07"/>
    <w:rsid w:val="00E76C6D"/>
    <w:rsid w:val="00E7704E"/>
    <w:rsid w:val="00E77844"/>
    <w:rsid w:val="00E77A9D"/>
    <w:rsid w:val="00E77ECD"/>
    <w:rsid w:val="00E8073C"/>
    <w:rsid w:val="00E8112C"/>
    <w:rsid w:val="00E81FCD"/>
    <w:rsid w:val="00E82038"/>
    <w:rsid w:val="00E820B8"/>
    <w:rsid w:val="00E821E6"/>
    <w:rsid w:val="00E822ED"/>
    <w:rsid w:val="00E83038"/>
    <w:rsid w:val="00E831E3"/>
    <w:rsid w:val="00E839A9"/>
    <w:rsid w:val="00E844C6"/>
    <w:rsid w:val="00E845D2"/>
    <w:rsid w:val="00E84CE5"/>
    <w:rsid w:val="00E84DA1"/>
    <w:rsid w:val="00E850F5"/>
    <w:rsid w:val="00E860DB"/>
    <w:rsid w:val="00E8629F"/>
    <w:rsid w:val="00E8695B"/>
    <w:rsid w:val="00E8754F"/>
    <w:rsid w:val="00E87753"/>
    <w:rsid w:val="00E9016C"/>
    <w:rsid w:val="00E9031D"/>
    <w:rsid w:val="00E9035C"/>
    <w:rsid w:val="00E9076D"/>
    <w:rsid w:val="00E907DF"/>
    <w:rsid w:val="00E9080A"/>
    <w:rsid w:val="00E90B9D"/>
    <w:rsid w:val="00E90BEB"/>
    <w:rsid w:val="00E90DE9"/>
    <w:rsid w:val="00E90FE4"/>
    <w:rsid w:val="00E91295"/>
    <w:rsid w:val="00E91350"/>
    <w:rsid w:val="00E917CD"/>
    <w:rsid w:val="00E91A3A"/>
    <w:rsid w:val="00E91BAD"/>
    <w:rsid w:val="00E91F47"/>
    <w:rsid w:val="00E92366"/>
    <w:rsid w:val="00E92714"/>
    <w:rsid w:val="00E929BF"/>
    <w:rsid w:val="00E929E6"/>
    <w:rsid w:val="00E92F0B"/>
    <w:rsid w:val="00E932B5"/>
    <w:rsid w:val="00E934A7"/>
    <w:rsid w:val="00E94194"/>
    <w:rsid w:val="00E94382"/>
    <w:rsid w:val="00E9441F"/>
    <w:rsid w:val="00E9445C"/>
    <w:rsid w:val="00E944EA"/>
    <w:rsid w:val="00E94CA2"/>
    <w:rsid w:val="00E94D1D"/>
    <w:rsid w:val="00E94F39"/>
    <w:rsid w:val="00E9560D"/>
    <w:rsid w:val="00E9596E"/>
    <w:rsid w:val="00E959EC"/>
    <w:rsid w:val="00E95EA3"/>
    <w:rsid w:val="00E96A1C"/>
    <w:rsid w:val="00E96C81"/>
    <w:rsid w:val="00E96CE0"/>
    <w:rsid w:val="00E970F7"/>
    <w:rsid w:val="00E9712E"/>
    <w:rsid w:val="00EA0B81"/>
    <w:rsid w:val="00EA0F05"/>
    <w:rsid w:val="00EA12D4"/>
    <w:rsid w:val="00EA1491"/>
    <w:rsid w:val="00EA1548"/>
    <w:rsid w:val="00EA21C2"/>
    <w:rsid w:val="00EA284A"/>
    <w:rsid w:val="00EA2C5F"/>
    <w:rsid w:val="00EA392F"/>
    <w:rsid w:val="00EA3D5C"/>
    <w:rsid w:val="00EA3F2E"/>
    <w:rsid w:val="00EA4640"/>
    <w:rsid w:val="00EA4C0C"/>
    <w:rsid w:val="00EA4CDD"/>
    <w:rsid w:val="00EA4D2B"/>
    <w:rsid w:val="00EA4DF2"/>
    <w:rsid w:val="00EA5C07"/>
    <w:rsid w:val="00EA5CB0"/>
    <w:rsid w:val="00EA5CB9"/>
    <w:rsid w:val="00EA5E34"/>
    <w:rsid w:val="00EA6A97"/>
    <w:rsid w:val="00EA6E0A"/>
    <w:rsid w:val="00EA6EC8"/>
    <w:rsid w:val="00EA73A0"/>
    <w:rsid w:val="00EA7473"/>
    <w:rsid w:val="00EA7869"/>
    <w:rsid w:val="00EA7CC6"/>
    <w:rsid w:val="00EB0358"/>
    <w:rsid w:val="00EB082D"/>
    <w:rsid w:val="00EB1E8D"/>
    <w:rsid w:val="00EB23C9"/>
    <w:rsid w:val="00EB24B1"/>
    <w:rsid w:val="00EB2C8C"/>
    <w:rsid w:val="00EB2F9E"/>
    <w:rsid w:val="00EB44F9"/>
    <w:rsid w:val="00EB586F"/>
    <w:rsid w:val="00EB5C36"/>
    <w:rsid w:val="00EB698B"/>
    <w:rsid w:val="00EB723A"/>
    <w:rsid w:val="00EB73AD"/>
    <w:rsid w:val="00EB784F"/>
    <w:rsid w:val="00EB7F1C"/>
    <w:rsid w:val="00EC0006"/>
    <w:rsid w:val="00EC07BE"/>
    <w:rsid w:val="00EC0964"/>
    <w:rsid w:val="00EC0E3A"/>
    <w:rsid w:val="00EC0EF0"/>
    <w:rsid w:val="00EC11C8"/>
    <w:rsid w:val="00EC16AB"/>
    <w:rsid w:val="00EC16B7"/>
    <w:rsid w:val="00EC1C6E"/>
    <w:rsid w:val="00EC2144"/>
    <w:rsid w:val="00EC22E6"/>
    <w:rsid w:val="00EC2306"/>
    <w:rsid w:val="00EC243A"/>
    <w:rsid w:val="00EC251E"/>
    <w:rsid w:val="00EC30E8"/>
    <w:rsid w:val="00EC402C"/>
    <w:rsid w:val="00EC440B"/>
    <w:rsid w:val="00EC44F7"/>
    <w:rsid w:val="00EC48E3"/>
    <w:rsid w:val="00EC4983"/>
    <w:rsid w:val="00EC5027"/>
    <w:rsid w:val="00EC5106"/>
    <w:rsid w:val="00EC51F9"/>
    <w:rsid w:val="00EC5AF1"/>
    <w:rsid w:val="00EC617D"/>
    <w:rsid w:val="00EC6999"/>
    <w:rsid w:val="00EC6C6F"/>
    <w:rsid w:val="00EC702A"/>
    <w:rsid w:val="00EC72C2"/>
    <w:rsid w:val="00EC77D9"/>
    <w:rsid w:val="00EC7C82"/>
    <w:rsid w:val="00EC7F40"/>
    <w:rsid w:val="00ED0499"/>
    <w:rsid w:val="00ED0759"/>
    <w:rsid w:val="00ED0C12"/>
    <w:rsid w:val="00ED0F73"/>
    <w:rsid w:val="00ED1326"/>
    <w:rsid w:val="00ED154C"/>
    <w:rsid w:val="00ED15DB"/>
    <w:rsid w:val="00ED1E9E"/>
    <w:rsid w:val="00ED20FD"/>
    <w:rsid w:val="00ED2F8E"/>
    <w:rsid w:val="00ED2FB5"/>
    <w:rsid w:val="00ED3378"/>
    <w:rsid w:val="00ED3ADF"/>
    <w:rsid w:val="00ED42EA"/>
    <w:rsid w:val="00ED4535"/>
    <w:rsid w:val="00ED4BCD"/>
    <w:rsid w:val="00ED4D3B"/>
    <w:rsid w:val="00ED5486"/>
    <w:rsid w:val="00ED549C"/>
    <w:rsid w:val="00ED5ABF"/>
    <w:rsid w:val="00ED5F49"/>
    <w:rsid w:val="00ED5FD7"/>
    <w:rsid w:val="00ED6471"/>
    <w:rsid w:val="00ED6707"/>
    <w:rsid w:val="00ED6D05"/>
    <w:rsid w:val="00ED746E"/>
    <w:rsid w:val="00ED791A"/>
    <w:rsid w:val="00ED7B13"/>
    <w:rsid w:val="00ED7C58"/>
    <w:rsid w:val="00EE0DD9"/>
    <w:rsid w:val="00EE1929"/>
    <w:rsid w:val="00EE1BBB"/>
    <w:rsid w:val="00EE1C7C"/>
    <w:rsid w:val="00EE1CAB"/>
    <w:rsid w:val="00EE2128"/>
    <w:rsid w:val="00EE21D2"/>
    <w:rsid w:val="00EE2801"/>
    <w:rsid w:val="00EE2A41"/>
    <w:rsid w:val="00EE2E8F"/>
    <w:rsid w:val="00EE445E"/>
    <w:rsid w:val="00EE46F3"/>
    <w:rsid w:val="00EE4875"/>
    <w:rsid w:val="00EE566D"/>
    <w:rsid w:val="00EE59C5"/>
    <w:rsid w:val="00EE6735"/>
    <w:rsid w:val="00EE69FC"/>
    <w:rsid w:val="00EE6F47"/>
    <w:rsid w:val="00EE6F6A"/>
    <w:rsid w:val="00EE6F9E"/>
    <w:rsid w:val="00EF0B9B"/>
    <w:rsid w:val="00EF0E91"/>
    <w:rsid w:val="00EF0E92"/>
    <w:rsid w:val="00EF13E0"/>
    <w:rsid w:val="00EF16B4"/>
    <w:rsid w:val="00EF1770"/>
    <w:rsid w:val="00EF1B1A"/>
    <w:rsid w:val="00EF222D"/>
    <w:rsid w:val="00EF23A4"/>
    <w:rsid w:val="00EF2DD2"/>
    <w:rsid w:val="00EF2DD5"/>
    <w:rsid w:val="00EF3346"/>
    <w:rsid w:val="00EF3717"/>
    <w:rsid w:val="00EF3904"/>
    <w:rsid w:val="00EF4453"/>
    <w:rsid w:val="00EF46CA"/>
    <w:rsid w:val="00EF4A3C"/>
    <w:rsid w:val="00EF4BED"/>
    <w:rsid w:val="00EF531C"/>
    <w:rsid w:val="00EF5333"/>
    <w:rsid w:val="00EF57E7"/>
    <w:rsid w:val="00EF70D3"/>
    <w:rsid w:val="00EF7D3B"/>
    <w:rsid w:val="00F00B3D"/>
    <w:rsid w:val="00F00C6C"/>
    <w:rsid w:val="00F011B5"/>
    <w:rsid w:val="00F0141C"/>
    <w:rsid w:val="00F0170F"/>
    <w:rsid w:val="00F017B8"/>
    <w:rsid w:val="00F01D64"/>
    <w:rsid w:val="00F01FDD"/>
    <w:rsid w:val="00F02975"/>
    <w:rsid w:val="00F02DBB"/>
    <w:rsid w:val="00F0345D"/>
    <w:rsid w:val="00F03748"/>
    <w:rsid w:val="00F05165"/>
    <w:rsid w:val="00F05639"/>
    <w:rsid w:val="00F0596E"/>
    <w:rsid w:val="00F06343"/>
    <w:rsid w:val="00F0687E"/>
    <w:rsid w:val="00F06988"/>
    <w:rsid w:val="00F0711E"/>
    <w:rsid w:val="00F0742A"/>
    <w:rsid w:val="00F074F4"/>
    <w:rsid w:val="00F07610"/>
    <w:rsid w:val="00F07D26"/>
    <w:rsid w:val="00F10532"/>
    <w:rsid w:val="00F11E38"/>
    <w:rsid w:val="00F123BE"/>
    <w:rsid w:val="00F1277C"/>
    <w:rsid w:val="00F12975"/>
    <w:rsid w:val="00F12E4A"/>
    <w:rsid w:val="00F13168"/>
    <w:rsid w:val="00F13243"/>
    <w:rsid w:val="00F132ED"/>
    <w:rsid w:val="00F133BC"/>
    <w:rsid w:val="00F135B5"/>
    <w:rsid w:val="00F13813"/>
    <w:rsid w:val="00F14009"/>
    <w:rsid w:val="00F14383"/>
    <w:rsid w:val="00F144A5"/>
    <w:rsid w:val="00F14808"/>
    <w:rsid w:val="00F14CE3"/>
    <w:rsid w:val="00F14E13"/>
    <w:rsid w:val="00F158B3"/>
    <w:rsid w:val="00F15A03"/>
    <w:rsid w:val="00F1631E"/>
    <w:rsid w:val="00F165B7"/>
    <w:rsid w:val="00F166B4"/>
    <w:rsid w:val="00F16FEC"/>
    <w:rsid w:val="00F1739A"/>
    <w:rsid w:val="00F17702"/>
    <w:rsid w:val="00F17CAE"/>
    <w:rsid w:val="00F17DB6"/>
    <w:rsid w:val="00F201C7"/>
    <w:rsid w:val="00F2103E"/>
    <w:rsid w:val="00F21129"/>
    <w:rsid w:val="00F214D9"/>
    <w:rsid w:val="00F21681"/>
    <w:rsid w:val="00F216BB"/>
    <w:rsid w:val="00F21C92"/>
    <w:rsid w:val="00F21EF4"/>
    <w:rsid w:val="00F221D8"/>
    <w:rsid w:val="00F22CD0"/>
    <w:rsid w:val="00F22E70"/>
    <w:rsid w:val="00F23095"/>
    <w:rsid w:val="00F23219"/>
    <w:rsid w:val="00F2325D"/>
    <w:rsid w:val="00F23936"/>
    <w:rsid w:val="00F23B2C"/>
    <w:rsid w:val="00F23C44"/>
    <w:rsid w:val="00F24454"/>
    <w:rsid w:val="00F2445D"/>
    <w:rsid w:val="00F24919"/>
    <w:rsid w:val="00F24B0F"/>
    <w:rsid w:val="00F25613"/>
    <w:rsid w:val="00F25A16"/>
    <w:rsid w:val="00F2693D"/>
    <w:rsid w:val="00F26A7E"/>
    <w:rsid w:val="00F271D8"/>
    <w:rsid w:val="00F27416"/>
    <w:rsid w:val="00F2760D"/>
    <w:rsid w:val="00F307E7"/>
    <w:rsid w:val="00F314F6"/>
    <w:rsid w:val="00F31809"/>
    <w:rsid w:val="00F31FE1"/>
    <w:rsid w:val="00F324E0"/>
    <w:rsid w:val="00F3266A"/>
    <w:rsid w:val="00F32684"/>
    <w:rsid w:val="00F32798"/>
    <w:rsid w:val="00F338C1"/>
    <w:rsid w:val="00F340DE"/>
    <w:rsid w:val="00F3411C"/>
    <w:rsid w:val="00F3443B"/>
    <w:rsid w:val="00F344AA"/>
    <w:rsid w:val="00F348D4"/>
    <w:rsid w:val="00F348F7"/>
    <w:rsid w:val="00F34B99"/>
    <w:rsid w:val="00F35046"/>
    <w:rsid w:val="00F35470"/>
    <w:rsid w:val="00F354B3"/>
    <w:rsid w:val="00F355F6"/>
    <w:rsid w:val="00F359A7"/>
    <w:rsid w:val="00F35C12"/>
    <w:rsid w:val="00F35FEC"/>
    <w:rsid w:val="00F366DD"/>
    <w:rsid w:val="00F36799"/>
    <w:rsid w:val="00F36962"/>
    <w:rsid w:val="00F36D3D"/>
    <w:rsid w:val="00F37438"/>
    <w:rsid w:val="00F3746C"/>
    <w:rsid w:val="00F3759E"/>
    <w:rsid w:val="00F376CE"/>
    <w:rsid w:val="00F37B31"/>
    <w:rsid w:val="00F37DA9"/>
    <w:rsid w:val="00F4062C"/>
    <w:rsid w:val="00F41145"/>
    <w:rsid w:val="00F41160"/>
    <w:rsid w:val="00F41762"/>
    <w:rsid w:val="00F4201A"/>
    <w:rsid w:val="00F42B2E"/>
    <w:rsid w:val="00F42D28"/>
    <w:rsid w:val="00F43A28"/>
    <w:rsid w:val="00F43D47"/>
    <w:rsid w:val="00F44252"/>
    <w:rsid w:val="00F44269"/>
    <w:rsid w:val="00F448D7"/>
    <w:rsid w:val="00F44BE9"/>
    <w:rsid w:val="00F44F28"/>
    <w:rsid w:val="00F4539E"/>
    <w:rsid w:val="00F45F36"/>
    <w:rsid w:val="00F46352"/>
    <w:rsid w:val="00F46EAA"/>
    <w:rsid w:val="00F50376"/>
    <w:rsid w:val="00F50B40"/>
    <w:rsid w:val="00F51F9C"/>
    <w:rsid w:val="00F52527"/>
    <w:rsid w:val="00F5289A"/>
    <w:rsid w:val="00F52A81"/>
    <w:rsid w:val="00F5313F"/>
    <w:rsid w:val="00F531B2"/>
    <w:rsid w:val="00F533AA"/>
    <w:rsid w:val="00F53875"/>
    <w:rsid w:val="00F53969"/>
    <w:rsid w:val="00F53A51"/>
    <w:rsid w:val="00F53CA9"/>
    <w:rsid w:val="00F5440D"/>
    <w:rsid w:val="00F5470A"/>
    <w:rsid w:val="00F5488E"/>
    <w:rsid w:val="00F54DF7"/>
    <w:rsid w:val="00F550C2"/>
    <w:rsid w:val="00F55174"/>
    <w:rsid w:val="00F55673"/>
    <w:rsid w:val="00F55978"/>
    <w:rsid w:val="00F55BD1"/>
    <w:rsid w:val="00F5635A"/>
    <w:rsid w:val="00F568C6"/>
    <w:rsid w:val="00F56914"/>
    <w:rsid w:val="00F56930"/>
    <w:rsid w:val="00F57500"/>
    <w:rsid w:val="00F578A2"/>
    <w:rsid w:val="00F57A4B"/>
    <w:rsid w:val="00F6042F"/>
    <w:rsid w:val="00F60C12"/>
    <w:rsid w:val="00F61065"/>
    <w:rsid w:val="00F61C23"/>
    <w:rsid w:val="00F62133"/>
    <w:rsid w:val="00F6275C"/>
    <w:rsid w:val="00F62DE2"/>
    <w:rsid w:val="00F647AD"/>
    <w:rsid w:val="00F647BA"/>
    <w:rsid w:val="00F64EAE"/>
    <w:rsid w:val="00F650BE"/>
    <w:rsid w:val="00F6575D"/>
    <w:rsid w:val="00F65CA1"/>
    <w:rsid w:val="00F66616"/>
    <w:rsid w:val="00F66725"/>
    <w:rsid w:val="00F667AE"/>
    <w:rsid w:val="00F668AA"/>
    <w:rsid w:val="00F66A8C"/>
    <w:rsid w:val="00F66BFD"/>
    <w:rsid w:val="00F66FD1"/>
    <w:rsid w:val="00F67056"/>
    <w:rsid w:val="00F6743A"/>
    <w:rsid w:val="00F67829"/>
    <w:rsid w:val="00F67D90"/>
    <w:rsid w:val="00F704A1"/>
    <w:rsid w:val="00F709EC"/>
    <w:rsid w:val="00F70FAD"/>
    <w:rsid w:val="00F71596"/>
    <w:rsid w:val="00F718C7"/>
    <w:rsid w:val="00F71B1B"/>
    <w:rsid w:val="00F720CB"/>
    <w:rsid w:val="00F7230C"/>
    <w:rsid w:val="00F72B8D"/>
    <w:rsid w:val="00F72BBD"/>
    <w:rsid w:val="00F72D45"/>
    <w:rsid w:val="00F72F3C"/>
    <w:rsid w:val="00F73501"/>
    <w:rsid w:val="00F73D28"/>
    <w:rsid w:val="00F747BD"/>
    <w:rsid w:val="00F74E1F"/>
    <w:rsid w:val="00F74FEA"/>
    <w:rsid w:val="00F7509B"/>
    <w:rsid w:val="00F756EC"/>
    <w:rsid w:val="00F758F8"/>
    <w:rsid w:val="00F75A4B"/>
    <w:rsid w:val="00F7602F"/>
    <w:rsid w:val="00F7626A"/>
    <w:rsid w:val="00F76760"/>
    <w:rsid w:val="00F77406"/>
    <w:rsid w:val="00F77538"/>
    <w:rsid w:val="00F77608"/>
    <w:rsid w:val="00F77970"/>
    <w:rsid w:val="00F77D3F"/>
    <w:rsid w:val="00F80A90"/>
    <w:rsid w:val="00F80D23"/>
    <w:rsid w:val="00F80EA8"/>
    <w:rsid w:val="00F8177F"/>
    <w:rsid w:val="00F81AE1"/>
    <w:rsid w:val="00F82024"/>
    <w:rsid w:val="00F82737"/>
    <w:rsid w:val="00F82AB4"/>
    <w:rsid w:val="00F82B4B"/>
    <w:rsid w:val="00F82BE1"/>
    <w:rsid w:val="00F82D4A"/>
    <w:rsid w:val="00F83580"/>
    <w:rsid w:val="00F83B0A"/>
    <w:rsid w:val="00F842F8"/>
    <w:rsid w:val="00F84BE2"/>
    <w:rsid w:val="00F84CF9"/>
    <w:rsid w:val="00F84D04"/>
    <w:rsid w:val="00F85976"/>
    <w:rsid w:val="00F85B8F"/>
    <w:rsid w:val="00F85EC8"/>
    <w:rsid w:val="00F85F15"/>
    <w:rsid w:val="00F87194"/>
    <w:rsid w:val="00F8746B"/>
    <w:rsid w:val="00F87738"/>
    <w:rsid w:val="00F87912"/>
    <w:rsid w:val="00F87F81"/>
    <w:rsid w:val="00F90DBC"/>
    <w:rsid w:val="00F9114C"/>
    <w:rsid w:val="00F918BF"/>
    <w:rsid w:val="00F919F0"/>
    <w:rsid w:val="00F91C56"/>
    <w:rsid w:val="00F92061"/>
    <w:rsid w:val="00F920A5"/>
    <w:rsid w:val="00F93089"/>
    <w:rsid w:val="00F9309A"/>
    <w:rsid w:val="00F93607"/>
    <w:rsid w:val="00F9394C"/>
    <w:rsid w:val="00F9448E"/>
    <w:rsid w:val="00F94813"/>
    <w:rsid w:val="00F95F9D"/>
    <w:rsid w:val="00F9625D"/>
    <w:rsid w:val="00F96AD6"/>
    <w:rsid w:val="00F97651"/>
    <w:rsid w:val="00F97ED6"/>
    <w:rsid w:val="00F97EEE"/>
    <w:rsid w:val="00FA02D5"/>
    <w:rsid w:val="00FA0833"/>
    <w:rsid w:val="00FA08EE"/>
    <w:rsid w:val="00FA0F19"/>
    <w:rsid w:val="00FA17DF"/>
    <w:rsid w:val="00FA1D16"/>
    <w:rsid w:val="00FA1E32"/>
    <w:rsid w:val="00FA1F68"/>
    <w:rsid w:val="00FA2592"/>
    <w:rsid w:val="00FA346A"/>
    <w:rsid w:val="00FA35F0"/>
    <w:rsid w:val="00FA3630"/>
    <w:rsid w:val="00FA3A6B"/>
    <w:rsid w:val="00FA3B12"/>
    <w:rsid w:val="00FA3FED"/>
    <w:rsid w:val="00FA5040"/>
    <w:rsid w:val="00FA545C"/>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28CA"/>
    <w:rsid w:val="00FB3053"/>
    <w:rsid w:val="00FB3428"/>
    <w:rsid w:val="00FB3458"/>
    <w:rsid w:val="00FB38D1"/>
    <w:rsid w:val="00FB42CF"/>
    <w:rsid w:val="00FB4C20"/>
    <w:rsid w:val="00FB4E14"/>
    <w:rsid w:val="00FB5164"/>
    <w:rsid w:val="00FB568A"/>
    <w:rsid w:val="00FB56D3"/>
    <w:rsid w:val="00FB59D6"/>
    <w:rsid w:val="00FB5E82"/>
    <w:rsid w:val="00FB5F4A"/>
    <w:rsid w:val="00FB6019"/>
    <w:rsid w:val="00FB6964"/>
    <w:rsid w:val="00FB6C48"/>
    <w:rsid w:val="00FB74AC"/>
    <w:rsid w:val="00FC0295"/>
    <w:rsid w:val="00FC0552"/>
    <w:rsid w:val="00FC0900"/>
    <w:rsid w:val="00FC0EEA"/>
    <w:rsid w:val="00FC0F12"/>
    <w:rsid w:val="00FC14A1"/>
    <w:rsid w:val="00FC1E7A"/>
    <w:rsid w:val="00FC223B"/>
    <w:rsid w:val="00FC282E"/>
    <w:rsid w:val="00FC3473"/>
    <w:rsid w:val="00FC3670"/>
    <w:rsid w:val="00FC375F"/>
    <w:rsid w:val="00FC37F3"/>
    <w:rsid w:val="00FC43D7"/>
    <w:rsid w:val="00FC45FF"/>
    <w:rsid w:val="00FC4742"/>
    <w:rsid w:val="00FC4B08"/>
    <w:rsid w:val="00FC4C11"/>
    <w:rsid w:val="00FC4ECD"/>
    <w:rsid w:val="00FC519B"/>
    <w:rsid w:val="00FC582D"/>
    <w:rsid w:val="00FC5E61"/>
    <w:rsid w:val="00FC5F5C"/>
    <w:rsid w:val="00FC7555"/>
    <w:rsid w:val="00FC7735"/>
    <w:rsid w:val="00FC783D"/>
    <w:rsid w:val="00FD031D"/>
    <w:rsid w:val="00FD06A6"/>
    <w:rsid w:val="00FD124D"/>
    <w:rsid w:val="00FD1E0B"/>
    <w:rsid w:val="00FD2593"/>
    <w:rsid w:val="00FD3784"/>
    <w:rsid w:val="00FD3C8B"/>
    <w:rsid w:val="00FD49EA"/>
    <w:rsid w:val="00FD51CC"/>
    <w:rsid w:val="00FD58F1"/>
    <w:rsid w:val="00FD5B4C"/>
    <w:rsid w:val="00FD5B92"/>
    <w:rsid w:val="00FD5EC0"/>
    <w:rsid w:val="00FD5FBA"/>
    <w:rsid w:val="00FD60FE"/>
    <w:rsid w:val="00FD62B9"/>
    <w:rsid w:val="00FD674D"/>
    <w:rsid w:val="00FD72DC"/>
    <w:rsid w:val="00FD7506"/>
    <w:rsid w:val="00FD7E80"/>
    <w:rsid w:val="00FD7F68"/>
    <w:rsid w:val="00FE0134"/>
    <w:rsid w:val="00FE1743"/>
    <w:rsid w:val="00FE1937"/>
    <w:rsid w:val="00FE195D"/>
    <w:rsid w:val="00FE2303"/>
    <w:rsid w:val="00FE2880"/>
    <w:rsid w:val="00FE2C8D"/>
    <w:rsid w:val="00FE3089"/>
    <w:rsid w:val="00FE32AE"/>
    <w:rsid w:val="00FE35D1"/>
    <w:rsid w:val="00FE3D35"/>
    <w:rsid w:val="00FE4227"/>
    <w:rsid w:val="00FE45A9"/>
    <w:rsid w:val="00FE46E0"/>
    <w:rsid w:val="00FE55E3"/>
    <w:rsid w:val="00FE5774"/>
    <w:rsid w:val="00FE64A7"/>
    <w:rsid w:val="00FE654A"/>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8A7"/>
    <w:rsid w:val="00FF592D"/>
    <w:rsid w:val="00FF609A"/>
    <w:rsid w:val="00FF627B"/>
    <w:rsid w:val="00FF6691"/>
    <w:rsid w:val="00FF6903"/>
    <w:rsid w:val="00FF6EAB"/>
    <w:rsid w:val="00FF72CC"/>
    <w:rsid w:val="01E6179A"/>
    <w:rsid w:val="020A123E"/>
    <w:rsid w:val="0211E62C"/>
    <w:rsid w:val="02814F57"/>
    <w:rsid w:val="02E016DB"/>
    <w:rsid w:val="03A5E29F"/>
    <w:rsid w:val="03A89F3D"/>
    <w:rsid w:val="06536DD8"/>
    <w:rsid w:val="06DD00BF"/>
    <w:rsid w:val="06DD8361"/>
    <w:rsid w:val="07EA6EB1"/>
    <w:rsid w:val="08268A9C"/>
    <w:rsid w:val="083FEF67"/>
    <w:rsid w:val="089CEA75"/>
    <w:rsid w:val="0975E143"/>
    <w:rsid w:val="097EF5FF"/>
    <w:rsid w:val="0A3C2AE6"/>
    <w:rsid w:val="0A8BBABC"/>
    <w:rsid w:val="0C9C1544"/>
    <w:rsid w:val="0CC11CD7"/>
    <w:rsid w:val="0CD5157B"/>
    <w:rsid w:val="0DBA1010"/>
    <w:rsid w:val="0DF18F69"/>
    <w:rsid w:val="0F78216B"/>
    <w:rsid w:val="1029C69C"/>
    <w:rsid w:val="105EF1B6"/>
    <w:rsid w:val="10FFD8B9"/>
    <w:rsid w:val="11542DF6"/>
    <w:rsid w:val="11A9C670"/>
    <w:rsid w:val="11E6D1AD"/>
    <w:rsid w:val="12706BAD"/>
    <w:rsid w:val="127B0553"/>
    <w:rsid w:val="1294722E"/>
    <w:rsid w:val="1349EEC3"/>
    <w:rsid w:val="141D93C8"/>
    <w:rsid w:val="142CABCB"/>
    <w:rsid w:val="1537AD25"/>
    <w:rsid w:val="15690C77"/>
    <w:rsid w:val="16698929"/>
    <w:rsid w:val="166EBA07"/>
    <w:rsid w:val="16E9DEBC"/>
    <w:rsid w:val="18D11E7A"/>
    <w:rsid w:val="19398730"/>
    <w:rsid w:val="1988A585"/>
    <w:rsid w:val="1A99C7FF"/>
    <w:rsid w:val="1C0C1AAF"/>
    <w:rsid w:val="1C12D70D"/>
    <w:rsid w:val="1E547926"/>
    <w:rsid w:val="1E91ABB9"/>
    <w:rsid w:val="1F1387E2"/>
    <w:rsid w:val="1F27E7DD"/>
    <w:rsid w:val="1F523FBD"/>
    <w:rsid w:val="1F551B58"/>
    <w:rsid w:val="1FE1A0AA"/>
    <w:rsid w:val="20755FDD"/>
    <w:rsid w:val="21430A9A"/>
    <w:rsid w:val="21B98D7C"/>
    <w:rsid w:val="23A55F82"/>
    <w:rsid w:val="23C190D2"/>
    <w:rsid w:val="241DDFB8"/>
    <w:rsid w:val="245A8D13"/>
    <w:rsid w:val="248B17FC"/>
    <w:rsid w:val="2496F3F9"/>
    <w:rsid w:val="2572F204"/>
    <w:rsid w:val="26BF2BC3"/>
    <w:rsid w:val="26DB9868"/>
    <w:rsid w:val="28A33E71"/>
    <w:rsid w:val="290C57DE"/>
    <w:rsid w:val="2A315FD0"/>
    <w:rsid w:val="2A3F0ED2"/>
    <w:rsid w:val="2A8AE2E3"/>
    <w:rsid w:val="2B384040"/>
    <w:rsid w:val="2B44DCC8"/>
    <w:rsid w:val="2BB8142C"/>
    <w:rsid w:val="2BEF5A71"/>
    <w:rsid w:val="2CBDFCAA"/>
    <w:rsid w:val="2D2E6D47"/>
    <w:rsid w:val="2E679D77"/>
    <w:rsid w:val="2EF67549"/>
    <w:rsid w:val="2FB5ED30"/>
    <w:rsid w:val="2FDBD51C"/>
    <w:rsid w:val="30BD0AA1"/>
    <w:rsid w:val="337EB9BA"/>
    <w:rsid w:val="33942332"/>
    <w:rsid w:val="342FFB52"/>
    <w:rsid w:val="34EA2046"/>
    <w:rsid w:val="36921065"/>
    <w:rsid w:val="377847FA"/>
    <w:rsid w:val="37CC324F"/>
    <w:rsid w:val="390EFC89"/>
    <w:rsid w:val="3A87FB98"/>
    <w:rsid w:val="3AF8AC70"/>
    <w:rsid w:val="3AF9AAD3"/>
    <w:rsid w:val="3B7BEAC8"/>
    <w:rsid w:val="3BB9FB87"/>
    <w:rsid w:val="3CEA28E0"/>
    <w:rsid w:val="3D688F84"/>
    <w:rsid w:val="3D9993E7"/>
    <w:rsid w:val="3DB29506"/>
    <w:rsid w:val="3DFEEF6A"/>
    <w:rsid w:val="3EF0DD93"/>
    <w:rsid w:val="3F02068D"/>
    <w:rsid w:val="40033E55"/>
    <w:rsid w:val="40471958"/>
    <w:rsid w:val="414571D4"/>
    <w:rsid w:val="41915FB4"/>
    <w:rsid w:val="42D9F03A"/>
    <w:rsid w:val="42F29CCA"/>
    <w:rsid w:val="4413364E"/>
    <w:rsid w:val="455B644F"/>
    <w:rsid w:val="45B4A0A0"/>
    <w:rsid w:val="46727FD9"/>
    <w:rsid w:val="469CBE3E"/>
    <w:rsid w:val="4A6EC99E"/>
    <w:rsid w:val="4A7034FC"/>
    <w:rsid w:val="4AB6D5AD"/>
    <w:rsid w:val="4B8CCBAA"/>
    <w:rsid w:val="4B94FD13"/>
    <w:rsid w:val="4C557E6C"/>
    <w:rsid w:val="4E126A84"/>
    <w:rsid w:val="4EE10485"/>
    <w:rsid w:val="4F6B20F3"/>
    <w:rsid w:val="522065E9"/>
    <w:rsid w:val="52309CE9"/>
    <w:rsid w:val="534003DE"/>
    <w:rsid w:val="53DC9256"/>
    <w:rsid w:val="53FB5804"/>
    <w:rsid w:val="5453A209"/>
    <w:rsid w:val="54A15CE7"/>
    <w:rsid w:val="589D6782"/>
    <w:rsid w:val="593782F3"/>
    <w:rsid w:val="598D6081"/>
    <w:rsid w:val="59C831EB"/>
    <w:rsid w:val="5A6026B8"/>
    <w:rsid w:val="5B14054A"/>
    <w:rsid w:val="5B22C180"/>
    <w:rsid w:val="5BEDB890"/>
    <w:rsid w:val="5C3D5AF3"/>
    <w:rsid w:val="5C4EB492"/>
    <w:rsid w:val="5C850338"/>
    <w:rsid w:val="5C85277B"/>
    <w:rsid w:val="5CAFD5AB"/>
    <w:rsid w:val="5CFFD2AD"/>
    <w:rsid w:val="5D5244B9"/>
    <w:rsid w:val="5E55D9ED"/>
    <w:rsid w:val="5E9346F5"/>
    <w:rsid w:val="5E9BA30E"/>
    <w:rsid w:val="5F19E735"/>
    <w:rsid w:val="5FD92FF3"/>
    <w:rsid w:val="6037736F"/>
    <w:rsid w:val="60CA8FC6"/>
    <w:rsid w:val="60E2F415"/>
    <w:rsid w:val="60EEC777"/>
    <w:rsid w:val="61F6D9B0"/>
    <w:rsid w:val="62612955"/>
    <w:rsid w:val="62E365BD"/>
    <w:rsid w:val="636E53E6"/>
    <w:rsid w:val="63C0CBA9"/>
    <w:rsid w:val="63E0868F"/>
    <w:rsid w:val="65624C63"/>
    <w:rsid w:val="668E40B4"/>
    <w:rsid w:val="66E60C49"/>
    <w:rsid w:val="66E9990F"/>
    <w:rsid w:val="672BAB8C"/>
    <w:rsid w:val="67686300"/>
    <w:rsid w:val="68ACAC3E"/>
    <w:rsid w:val="68DA0B0E"/>
    <w:rsid w:val="6C48FE8B"/>
    <w:rsid w:val="6D511643"/>
    <w:rsid w:val="6DBB2137"/>
    <w:rsid w:val="6DE2E20B"/>
    <w:rsid w:val="6E5FB85F"/>
    <w:rsid w:val="6F10A072"/>
    <w:rsid w:val="6FFACFBB"/>
    <w:rsid w:val="7012566B"/>
    <w:rsid w:val="701AB4AD"/>
    <w:rsid w:val="702D69B0"/>
    <w:rsid w:val="727BBFE3"/>
    <w:rsid w:val="7421B1D5"/>
    <w:rsid w:val="751A3CC7"/>
    <w:rsid w:val="754C8B80"/>
    <w:rsid w:val="76FCAF45"/>
    <w:rsid w:val="7700030B"/>
    <w:rsid w:val="774F3106"/>
    <w:rsid w:val="78E88A4E"/>
    <w:rsid w:val="791DF336"/>
    <w:rsid w:val="792D9DE3"/>
    <w:rsid w:val="7A0EB577"/>
    <w:rsid w:val="7AE9E502"/>
    <w:rsid w:val="7C140861"/>
    <w:rsid w:val="7D113EFF"/>
    <w:rsid w:val="7D19F0F1"/>
    <w:rsid w:val="7D3A8DE3"/>
    <w:rsid w:val="7E8C5C6B"/>
    <w:rsid w:val="7F91863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91AEDFA"/>
  <w15:chartTrackingRefBased/>
  <w15:docId w15:val="{316E07B9-C252-4DE8-917D-ACB3CEF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EDA"/>
    <w:pPr>
      <w:spacing w:after="240" w:line="276" w:lineRule="auto"/>
    </w:pPr>
    <w:rPr>
      <w:lang w:val="en-US"/>
    </w:r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unhideWhenUsed/>
    <w:rsid w:val="00B85A3E"/>
    <w:pPr>
      <w:spacing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rsid w:val="00B85A3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tabs>
        <w:tab w:val="left" w:pos="340"/>
      </w:tabs>
      <w:spacing w:after="0"/>
      <w:ind w:left="340" w:hanging="340"/>
    </w:pPr>
  </w:style>
  <w:style w:type="character" w:customStyle="1" w:styleId="CitaviBibliographyEntryChar">
    <w:name w:val="Citavi Bibliography Entry Char"/>
    <w:basedOn w:val="DefaultParagraphFont"/>
    <w:link w:val="CitaviBibliographyEntry"/>
    <w:uiPriority w:val="99"/>
    <w:rsid w:val="00527A2D"/>
    <w:rPr>
      <w:lang w:val="en-US"/>
    </w:rPr>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lang w:val="en-US"/>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lang w:val="en-US"/>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lang w:val="en-US"/>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lang w:val="en-US"/>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lang w:val="en-US"/>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lang w:val="en-US"/>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3"/>
      </w:numPr>
      <w:contextualSpacing/>
    </w:pPr>
  </w:style>
  <w:style w:type="paragraph" w:styleId="ListNumber4">
    <w:name w:val="List Number 4"/>
    <w:basedOn w:val="Normal"/>
    <w:uiPriority w:val="99"/>
    <w:semiHidden/>
    <w:unhideWhenUsed/>
    <w:rsid w:val="00EB24B1"/>
    <w:pPr>
      <w:numPr>
        <w:numId w:val="4"/>
      </w:numPr>
      <w:contextualSpacing/>
    </w:pPr>
  </w:style>
  <w:style w:type="paragraph" w:styleId="ListNumber3">
    <w:name w:val="List Number 3"/>
    <w:basedOn w:val="Normal"/>
    <w:uiPriority w:val="99"/>
    <w:semiHidden/>
    <w:unhideWhenUsed/>
    <w:rsid w:val="00EB24B1"/>
    <w:pPr>
      <w:numPr>
        <w:numId w:val="5"/>
      </w:numPr>
      <w:contextualSpacing/>
    </w:pPr>
  </w:style>
  <w:style w:type="paragraph" w:styleId="ListNumber2">
    <w:name w:val="List Number 2"/>
    <w:basedOn w:val="Normal"/>
    <w:uiPriority w:val="99"/>
    <w:semiHidden/>
    <w:unhideWhenUsed/>
    <w:rsid w:val="00EB24B1"/>
    <w:pPr>
      <w:numPr>
        <w:numId w:val="6"/>
      </w:numPr>
      <w:contextualSpacing/>
    </w:pPr>
  </w:style>
  <w:style w:type="paragraph" w:styleId="ListBullet5">
    <w:name w:val="List Bullet 5"/>
    <w:basedOn w:val="Normal"/>
    <w:uiPriority w:val="99"/>
    <w:semiHidden/>
    <w:unhideWhenUsed/>
    <w:rsid w:val="00EB24B1"/>
    <w:pPr>
      <w:numPr>
        <w:numId w:val="7"/>
      </w:numPr>
      <w:contextualSpacing/>
    </w:pPr>
  </w:style>
  <w:style w:type="paragraph" w:styleId="ListBullet4">
    <w:name w:val="List Bullet 4"/>
    <w:basedOn w:val="Normal"/>
    <w:uiPriority w:val="99"/>
    <w:semiHidden/>
    <w:unhideWhenUsed/>
    <w:rsid w:val="00EB24B1"/>
    <w:pPr>
      <w:numPr>
        <w:numId w:val="8"/>
      </w:numPr>
      <w:contextualSpacing/>
    </w:pPr>
  </w:style>
  <w:style w:type="paragraph" w:styleId="ListBullet3">
    <w:name w:val="List Bullet 3"/>
    <w:basedOn w:val="Normal"/>
    <w:uiPriority w:val="99"/>
    <w:semiHidden/>
    <w:unhideWhenUsed/>
    <w:rsid w:val="00EB24B1"/>
    <w:pPr>
      <w:numPr>
        <w:numId w:val="9"/>
      </w:numPr>
      <w:contextualSpacing/>
    </w:pPr>
  </w:style>
  <w:style w:type="paragraph" w:styleId="ListBullet2">
    <w:name w:val="List Bullet 2"/>
    <w:basedOn w:val="Normal"/>
    <w:uiPriority w:val="99"/>
    <w:semiHidden/>
    <w:unhideWhenUsed/>
    <w:rsid w:val="00EB24B1"/>
    <w:pPr>
      <w:numPr>
        <w:numId w:val="10"/>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1"/>
      </w:numPr>
      <w:contextualSpacing/>
    </w:pPr>
  </w:style>
  <w:style w:type="paragraph" w:styleId="ListBullet">
    <w:name w:val="List Bullet"/>
    <w:basedOn w:val="Normal"/>
    <w:uiPriority w:val="99"/>
    <w:semiHidden/>
    <w:unhideWhenUsed/>
    <w:rsid w:val="00EB24B1"/>
    <w:pPr>
      <w:numPr>
        <w:numId w:val="12"/>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 w:type="character" w:customStyle="1" w:styleId="apple-converted-space">
    <w:name w:val="apple-converted-space"/>
    <w:basedOn w:val="DefaultParagraphFont"/>
    <w:rsid w:val="008D3D9D"/>
  </w:style>
  <w:style w:type="character" w:styleId="Mention">
    <w:name w:val="Mention"/>
    <w:basedOn w:val="DefaultParagraphFont"/>
    <w:uiPriority w:val="99"/>
    <w:unhideWhenUsed/>
    <w:rsid w:val="00DD737B"/>
    <w:rPr>
      <w:color w:val="2B579A"/>
      <w:shd w:val="clear" w:color="auto" w:fill="E1DFDD"/>
    </w:rPr>
  </w:style>
  <w:style w:type="paragraph" w:customStyle="1" w:styleId="Authornames">
    <w:name w:val="Author names"/>
    <w:basedOn w:val="Normal"/>
    <w:next w:val="Normal"/>
    <w:qFormat/>
    <w:rsid w:val="00155623"/>
    <w:pPr>
      <w:spacing w:before="240" w:after="0" w:line="360" w:lineRule="auto"/>
    </w:pPr>
    <w:rPr>
      <w:rFonts w:ascii="Times New Roman" w:hAnsi="Times New Roman" w:cs="Times New Roman"/>
      <w:sz w:val="28"/>
      <w:szCs w:val="24"/>
      <w:lang w:eastAsia="en-GB"/>
    </w:rPr>
  </w:style>
  <w:style w:type="paragraph" w:customStyle="1" w:styleId="Affiliation">
    <w:name w:val="Affiliation"/>
    <w:basedOn w:val="Normal"/>
    <w:qFormat/>
    <w:rsid w:val="00155623"/>
    <w:pPr>
      <w:spacing w:before="240" w:after="0" w:line="360" w:lineRule="auto"/>
    </w:pPr>
    <w:rPr>
      <w:rFonts w:ascii="Times New Roman" w:hAnsi="Times New Roman" w:cs="Times New Roman"/>
      <w:i/>
      <w:sz w:val="24"/>
      <w:szCs w:val="24"/>
      <w:lang w:eastAsia="en-GB"/>
    </w:rPr>
  </w:style>
  <w:style w:type="paragraph" w:customStyle="1" w:styleId="Acknowledgements">
    <w:name w:val="Acknowledgements"/>
    <w:basedOn w:val="Normal"/>
    <w:next w:val="Normal"/>
    <w:qFormat/>
    <w:rsid w:val="00B45BEF"/>
    <w:pPr>
      <w:spacing w:before="120" w:after="0" w:line="360" w:lineRule="auto"/>
    </w:pPr>
    <w:rPr>
      <w:rFonts w:ascii="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86461298">
      <w:bodyDiv w:val="1"/>
      <w:marLeft w:val="0"/>
      <w:marRight w:val="0"/>
      <w:marTop w:val="0"/>
      <w:marBottom w:val="0"/>
      <w:divBdr>
        <w:top w:val="none" w:sz="0" w:space="0" w:color="auto"/>
        <w:left w:val="none" w:sz="0" w:space="0" w:color="auto"/>
        <w:bottom w:val="none" w:sz="0" w:space="0" w:color="auto"/>
        <w:right w:val="none" w:sz="0" w:space="0" w:color="auto"/>
      </w:divBdr>
    </w:div>
    <w:div w:id="489449473">
      <w:bodyDiv w:val="1"/>
      <w:marLeft w:val="0"/>
      <w:marRight w:val="0"/>
      <w:marTop w:val="0"/>
      <w:marBottom w:val="0"/>
      <w:divBdr>
        <w:top w:val="none" w:sz="0" w:space="0" w:color="auto"/>
        <w:left w:val="none" w:sz="0" w:space="0" w:color="auto"/>
        <w:bottom w:val="none" w:sz="0" w:space="0" w:color="auto"/>
        <w:right w:val="none" w:sz="0" w:space="0" w:color="auto"/>
      </w:divBdr>
    </w:div>
    <w:div w:id="529755928">
      <w:bodyDiv w:val="1"/>
      <w:marLeft w:val="0"/>
      <w:marRight w:val="0"/>
      <w:marTop w:val="0"/>
      <w:marBottom w:val="0"/>
      <w:divBdr>
        <w:top w:val="none" w:sz="0" w:space="0" w:color="auto"/>
        <w:left w:val="none" w:sz="0" w:space="0" w:color="auto"/>
        <w:bottom w:val="none" w:sz="0" w:space="0" w:color="auto"/>
        <w:right w:val="none" w:sz="0" w:space="0" w:color="auto"/>
      </w:divBdr>
    </w:div>
    <w:div w:id="727730469">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 w:id="1827891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6.wdp"/><Relationship Id="rId117" Type="http://schemas.openxmlformats.org/officeDocument/2006/relationships/image" Target="media/image91.png"/><Relationship Id="rId21" Type="http://schemas.microsoft.com/office/2007/relationships/hdphoto" Target="media/hdphoto4.wdp"/><Relationship Id="rId42" Type="http://schemas.openxmlformats.org/officeDocument/2006/relationships/image" Target="media/image26.svg"/><Relationship Id="rId47" Type="http://schemas.microsoft.com/office/2007/relationships/hdphoto" Target="media/hdphoto7.wdp"/><Relationship Id="rId63" Type="http://schemas.microsoft.com/office/2007/relationships/hdphoto" Target="media/hdphoto15.wdp"/><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6.png"/><Relationship Id="rId133" Type="http://schemas.openxmlformats.org/officeDocument/2006/relationships/footer" Target="footer1.xml"/><Relationship Id="rId16" Type="http://schemas.openxmlformats.org/officeDocument/2006/relationships/image" Target="media/image5.png"/><Relationship Id="rId107" Type="http://schemas.openxmlformats.org/officeDocument/2006/relationships/image" Target="media/image81.png"/><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svg"/><Relationship Id="rId53" Type="http://schemas.microsoft.com/office/2007/relationships/hdphoto" Target="media/hdphoto10.wdp"/><Relationship Id="rId58" Type="http://schemas.openxmlformats.org/officeDocument/2006/relationships/image" Target="media/image36.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6.png"/><Relationship Id="rId123" Type="http://schemas.openxmlformats.org/officeDocument/2006/relationships/image" Target="media/image97.png"/><Relationship Id="rId128" Type="http://schemas.openxmlformats.org/officeDocument/2006/relationships/image" Target="media/image102.png"/><Relationship Id="rId5" Type="http://schemas.openxmlformats.org/officeDocument/2006/relationships/numbering" Target="numbering.xml"/><Relationship Id="rId90" Type="http://schemas.microsoft.com/office/2007/relationships/hdphoto" Target="media/hdphoto16.wdp"/><Relationship Id="rId95" Type="http://schemas.openxmlformats.org/officeDocument/2006/relationships/image" Target="media/image69.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5.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100" Type="http://schemas.openxmlformats.org/officeDocument/2006/relationships/image" Target="media/image74.png"/><Relationship Id="rId105" Type="http://schemas.openxmlformats.org/officeDocument/2006/relationships/image" Target="media/image79.png"/><Relationship Id="rId113" Type="http://schemas.openxmlformats.org/officeDocument/2006/relationships/image" Target="media/image87.png"/><Relationship Id="rId118" Type="http://schemas.openxmlformats.org/officeDocument/2006/relationships/image" Target="media/image92.png"/><Relationship Id="rId126" Type="http://schemas.openxmlformats.org/officeDocument/2006/relationships/image" Target="media/image100.png"/><Relationship Id="rId134" Type="http://schemas.openxmlformats.org/officeDocument/2006/relationships/fontTable" Target="fontTable.xml"/><Relationship Id="rId8" Type="http://schemas.openxmlformats.org/officeDocument/2006/relationships/webSettings" Target="webSettings.xml"/><Relationship Id="rId51" Type="http://schemas.microsoft.com/office/2007/relationships/hdphoto" Target="media/hdphoto9.wdp"/><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png"/><Relationship Id="rId3" Type="http://schemas.openxmlformats.org/officeDocument/2006/relationships/customXml" Target="../customXml/item3.xml"/><Relationship Id="rId12" Type="http://schemas.openxmlformats.org/officeDocument/2006/relationships/image" Target="media/image2.svg"/><Relationship Id="rId17" Type="http://schemas.microsoft.com/office/2007/relationships/hdphoto" Target="media/hdphoto2.wdp"/><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microsoft.com/office/2007/relationships/hdphoto" Target="media/hdphoto13.wdp"/><Relationship Id="rId67" Type="http://schemas.openxmlformats.org/officeDocument/2006/relationships/image" Target="media/image42.png"/><Relationship Id="rId103" Type="http://schemas.openxmlformats.org/officeDocument/2006/relationships/image" Target="media/image77.png"/><Relationship Id="rId108" Type="http://schemas.openxmlformats.org/officeDocument/2006/relationships/image" Target="media/image82.png"/><Relationship Id="rId116" Type="http://schemas.openxmlformats.org/officeDocument/2006/relationships/image" Target="media/image90.png"/><Relationship Id="rId124" Type="http://schemas.openxmlformats.org/officeDocument/2006/relationships/image" Target="media/image98.png"/><Relationship Id="rId129" Type="http://schemas.openxmlformats.org/officeDocument/2006/relationships/image" Target="media/image65.tiff"/><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4.png"/><Relationship Id="rId62" Type="http://schemas.openxmlformats.org/officeDocument/2006/relationships/image" Target="media/image38.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5.png"/><Relationship Id="rId96" Type="http://schemas.openxmlformats.org/officeDocument/2006/relationships/image" Target="media/image70.png"/><Relationship Id="rId111" Type="http://schemas.openxmlformats.org/officeDocument/2006/relationships/image" Target="media/image85.png"/><Relationship Id="rId132" Type="http://schemas.openxmlformats.org/officeDocument/2006/relationships/image" Target="media/image68.tiff"/><Relationship Id="rId1" Type="http://schemas.openxmlformats.org/officeDocument/2006/relationships/customXml" Target="../customXml/item1.xml"/><Relationship Id="rId6" Type="http://schemas.openxmlformats.org/officeDocument/2006/relationships/styles" Target="styles.xml"/><Relationship Id="rId15" Type="http://schemas.microsoft.com/office/2007/relationships/hdphoto" Target="media/hdphoto1.wdp"/><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microsoft.com/office/2007/relationships/hdphoto" Target="media/hdphoto8.wdp"/><Relationship Id="rId57" Type="http://schemas.microsoft.com/office/2007/relationships/hdphoto" Target="media/hdphoto12.wdp"/><Relationship Id="rId106" Type="http://schemas.openxmlformats.org/officeDocument/2006/relationships/image" Target="media/image80.png"/><Relationship Id="rId114" Type="http://schemas.openxmlformats.org/officeDocument/2006/relationships/image" Target="media/image88.png"/><Relationship Id="rId119" Type="http://schemas.openxmlformats.org/officeDocument/2006/relationships/image" Target="media/image93.png"/><Relationship Id="rId127" Type="http://schemas.openxmlformats.org/officeDocument/2006/relationships/image" Target="media/image10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3.png"/><Relationship Id="rId60" Type="http://schemas.openxmlformats.org/officeDocument/2006/relationships/image" Target="media/image37.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png"/><Relationship Id="rId130" Type="http://schemas.openxmlformats.org/officeDocument/2006/relationships/image" Target="media/image66.tiff"/><Relationship Id="rId135"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image" Target="media/image6.png"/><Relationship Id="rId39" Type="http://schemas.openxmlformats.org/officeDocument/2006/relationships/image" Target="media/image23.svg"/><Relationship Id="rId109" Type="http://schemas.openxmlformats.org/officeDocument/2006/relationships/image" Target="media/image83.png"/><Relationship Id="rId34" Type="http://schemas.openxmlformats.org/officeDocument/2006/relationships/image" Target="media/image18.png"/><Relationship Id="rId50" Type="http://schemas.openxmlformats.org/officeDocument/2006/relationships/image" Target="media/image32.png"/><Relationship Id="rId55" Type="http://schemas.microsoft.com/office/2007/relationships/hdphoto" Target="media/hdphoto11.wdp"/><Relationship Id="rId76" Type="http://schemas.openxmlformats.org/officeDocument/2006/relationships/image" Target="media/image51.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125" Type="http://schemas.openxmlformats.org/officeDocument/2006/relationships/image" Target="media/image99.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6.png"/><Relationship Id="rId2" Type="http://schemas.openxmlformats.org/officeDocument/2006/relationships/customXml" Target="../customXml/item2.xml"/><Relationship Id="rId29" Type="http://schemas.openxmlformats.org/officeDocument/2006/relationships/image" Target="media/image13.png"/><Relationship Id="rId24" Type="http://schemas.microsoft.com/office/2007/relationships/hdphoto" Target="media/hdphoto5.wdp"/><Relationship Id="rId40" Type="http://schemas.openxmlformats.org/officeDocument/2006/relationships/image" Target="media/image24.tiff"/><Relationship Id="rId45" Type="http://schemas.openxmlformats.org/officeDocument/2006/relationships/image" Target="media/image29.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4.png"/><Relationship Id="rId115" Type="http://schemas.openxmlformats.org/officeDocument/2006/relationships/image" Target="media/image89.png"/><Relationship Id="rId131" Type="http://schemas.openxmlformats.org/officeDocument/2006/relationships/image" Target="media/image67.tiff"/><Relationship Id="rId136" Type="http://schemas.openxmlformats.org/officeDocument/2006/relationships/theme" Target="theme/theme1.xml"/><Relationship Id="rId61" Type="http://schemas.microsoft.com/office/2007/relationships/hdphoto" Target="media/hdphoto14.wdp"/><Relationship Id="rId82" Type="http://schemas.openxmlformats.org/officeDocument/2006/relationships/image" Target="media/image57.png"/><Relationship Id="rId19" Type="http://schemas.microsoft.com/office/2007/relationships/hdphoto" Target="media/hdphoto3.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32B4350EB48047AEB6C1583A56969986"/>
        <w:category>
          <w:name w:val="General"/>
          <w:gallery w:val="placeholder"/>
        </w:category>
        <w:types>
          <w:type w:val="bbPlcHdr"/>
        </w:types>
        <w:behaviors>
          <w:behavior w:val="content"/>
        </w:behaviors>
        <w:guid w:val="{E1F1A730-90C8-4164-A36C-8C733F9542A1}"/>
      </w:docPartPr>
      <w:docPartBody>
        <w:p w:rsidR="003D2010" w:rsidRDefault="0094067B" w:rsidP="0094067B">
          <w:pPr>
            <w:pStyle w:val="32B4350EB48047AEB6C1583A56969986"/>
          </w:pPr>
          <w:r w:rsidRPr="006B0205">
            <w:rPr>
              <w:rStyle w:val="PlaceholderText"/>
            </w:rPr>
            <w:t>Click or tap here to enter text.</w:t>
          </w:r>
        </w:p>
      </w:docPartBody>
    </w:docPart>
    <w:docPart>
      <w:docPartPr>
        <w:name w:val="BE6FE0FC871A4C64B3AD5244A5264C89"/>
        <w:category>
          <w:name w:val="General"/>
          <w:gallery w:val="placeholder"/>
        </w:category>
        <w:types>
          <w:type w:val="bbPlcHdr"/>
        </w:types>
        <w:behaviors>
          <w:behavior w:val="content"/>
        </w:behaviors>
        <w:guid w:val="{963CD0F0-CE26-4469-824F-9804820CABCC}"/>
      </w:docPartPr>
      <w:docPartBody>
        <w:p w:rsidR="00560A5D" w:rsidRDefault="006A1E91" w:rsidP="006A1E91">
          <w:pPr>
            <w:pStyle w:val="BE6FE0FC871A4C64B3AD5244A5264C89"/>
          </w:pPr>
          <w:r>
            <w:rPr>
              <w:rStyle w:val="PlaceholderText"/>
            </w:rPr>
            <w:t>Click or tap here to enter text.</w:t>
          </w:r>
        </w:p>
      </w:docPartBody>
    </w:docPart>
    <w:docPart>
      <w:docPartPr>
        <w:name w:val="E60E700AF58B4480A1B02905E1F35E2B"/>
        <w:category>
          <w:name w:val="General"/>
          <w:gallery w:val="placeholder"/>
        </w:category>
        <w:types>
          <w:type w:val="bbPlcHdr"/>
        </w:types>
        <w:behaviors>
          <w:behavior w:val="content"/>
        </w:behaviors>
        <w:guid w:val="{1462578A-F429-47DA-AE02-DF37592AFDCE}"/>
      </w:docPartPr>
      <w:docPartBody>
        <w:p w:rsidR="00560A5D" w:rsidRDefault="006A1E91" w:rsidP="006A1E91">
          <w:pPr>
            <w:pStyle w:val="E60E700AF58B4480A1B02905E1F35E2B"/>
          </w:pPr>
          <w:r w:rsidRPr="006B0205">
            <w:rPr>
              <w:rStyle w:val="PlaceholderText"/>
            </w:rPr>
            <w:t>Click or tap here to enter text.</w:t>
          </w:r>
        </w:p>
      </w:docPartBody>
    </w:docPart>
    <w:docPart>
      <w:docPartPr>
        <w:name w:val="63D7794E9B304118A14280D75B8F6949"/>
        <w:category>
          <w:name w:val="General"/>
          <w:gallery w:val="placeholder"/>
        </w:category>
        <w:types>
          <w:type w:val="bbPlcHdr"/>
        </w:types>
        <w:behaviors>
          <w:behavior w:val="content"/>
        </w:behaviors>
        <w:guid w:val="{5ADD4E16-6833-42C3-A1CD-1B640CF47D80}"/>
      </w:docPartPr>
      <w:docPartBody>
        <w:p w:rsidR="00CD394F" w:rsidRDefault="00AE55BE" w:rsidP="00AE55BE">
          <w:pPr>
            <w:pStyle w:val="63D7794E9B304118A14280D75B8F6949"/>
          </w:pPr>
          <w:r w:rsidRPr="006B0205">
            <w:rPr>
              <w:rStyle w:val="PlaceholderText"/>
            </w:rPr>
            <w:t>Click or tap here to enter text.</w:t>
          </w:r>
        </w:p>
      </w:docPartBody>
    </w:docPart>
    <w:docPart>
      <w:docPartPr>
        <w:name w:val="870E92F06D74496FAFBD5CD3E7071369"/>
        <w:category>
          <w:name w:val="General"/>
          <w:gallery w:val="placeholder"/>
        </w:category>
        <w:types>
          <w:type w:val="bbPlcHdr"/>
        </w:types>
        <w:behaviors>
          <w:behavior w:val="content"/>
        </w:behaviors>
        <w:guid w:val="{990FAC59-1A23-42B0-B75C-ACD8CDC2B9A2}"/>
      </w:docPartPr>
      <w:docPartBody>
        <w:p w:rsidR="00CD394F" w:rsidRDefault="00AE55BE" w:rsidP="00AE55BE">
          <w:pPr>
            <w:pStyle w:val="870E92F06D74496FAFBD5CD3E7071369"/>
          </w:pPr>
          <w:r w:rsidRPr="006B0205">
            <w:rPr>
              <w:rStyle w:val="PlaceholderText"/>
            </w:rPr>
            <w:t>Click or tap here to enter text.</w:t>
          </w:r>
        </w:p>
      </w:docPartBody>
    </w:docPart>
    <w:docPart>
      <w:docPartPr>
        <w:name w:val="1E666343BD5F441DB57D4648254AA4E1"/>
        <w:category>
          <w:name w:val="General"/>
          <w:gallery w:val="placeholder"/>
        </w:category>
        <w:types>
          <w:type w:val="bbPlcHdr"/>
        </w:types>
        <w:behaviors>
          <w:behavior w:val="content"/>
        </w:behaviors>
        <w:guid w:val="{D57E0213-5B6D-424F-927C-D57E3E4893A3}"/>
      </w:docPartPr>
      <w:docPartBody>
        <w:p w:rsidR="0059701C" w:rsidRDefault="005F48AA" w:rsidP="005F48AA">
          <w:pPr>
            <w:pStyle w:val="1E666343BD5F441DB57D4648254AA4E1"/>
          </w:pPr>
          <w:r w:rsidRPr="00EE6A84">
            <w:rPr>
              <w:rStyle w:val="PlaceholderText"/>
            </w:rPr>
            <w:t>Click or tap here to enter text.</w:t>
          </w:r>
        </w:p>
      </w:docPartBody>
    </w:docPart>
    <w:docPart>
      <w:docPartPr>
        <w:name w:val="728233785AA54DEB8073587BB9FC8E3A"/>
        <w:category>
          <w:name w:val="General"/>
          <w:gallery w:val="placeholder"/>
        </w:category>
        <w:types>
          <w:type w:val="bbPlcHdr"/>
        </w:types>
        <w:behaviors>
          <w:behavior w:val="content"/>
        </w:behaviors>
        <w:guid w:val="{0F9EC11A-ABF8-4BF1-9722-0B6C3A0D564D}"/>
      </w:docPartPr>
      <w:docPartBody>
        <w:p w:rsidR="0059701C" w:rsidRDefault="005F48AA" w:rsidP="005F48AA">
          <w:pPr>
            <w:pStyle w:val="728233785AA54DEB8073587BB9FC8E3A"/>
          </w:pPr>
          <w:r w:rsidRPr="006B0205">
            <w:rPr>
              <w:rStyle w:val="PlaceholderText"/>
            </w:rPr>
            <w:t>Click or tap here to enter text.</w:t>
          </w:r>
        </w:p>
      </w:docPartBody>
    </w:docPart>
    <w:docPart>
      <w:docPartPr>
        <w:name w:val="AB21AEE9646A4C9CB780F9DCD4EDA5BF"/>
        <w:category>
          <w:name w:val="General"/>
          <w:gallery w:val="placeholder"/>
        </w:category>
        <w:types>
          <w:type w:val="bbPlcHdr"/>
        </w:types>
        <w:behaviors>
          <w:behavior w:val="content"/>
        </w:behaviors>
        <w:guid w:val="{F7F62068-97DB-417E-91B5-281C8C2C1D9B}"/>
      </w:docPartPr>
      <w:docPartBody>
        <w:p w:rsidR="002E312F" w:rsidRDefault="004B11EC" w:rsidP="004B11EC">
          <w:pPr>
            <w:pStyle w:val="AB21AEE9646A4C9CB780F9DCD4EDA5BF"/>
          </w:pPr>
          <w:r w:rsidRPr="006B0205">
            <w:rPr>
              <w:rStyle w:val="PlaceholderText"/>
            </w:rPr>
            <w:t>Click or tap here to enter text.</w:t>
          </w:r>
        </w:p>
      </w:docPartBody>
    </w:docPart>
    <w:docPart>
      <w:docPartPr>
        <w:name w:val="765945DE734D4880A4B6CE4CD4500F8B"/>
        <w:category>
          <w:name w:val="General"/>
          <w:gallery w:val="placeholder"/>
        </w:category>
        <w:types>
          <w:type w:val="bbPlcHdr"/>
        </w:types>
        <w:behaviors>
          <w:behavior w:val="content"/>
        </w:behaviors>
        <w:guid w:val="{DA0B1C8C-EB68-44F2-9000-088DA5742219}"/>
      </w:docPartPr>
      <w:docPartBody>
        <w:p w:rsidR="002E312F" w:rsidRDefault="004B11EC" w:rsidP="004B11EC">
          <w:pPr>
            <w:pStyle w:val="765945DE734D4880A4B6CE4CD4500F8B"/>
          </w:pPr>
          <w:r w:rsidRPr="006B0205">
            <w:rPr>
              <w:rStyle w:val="PlaceholderText"/>
            </w:rPr>
            <w:t>Click or tap here to enter text.</w:t>
          </w:r>
        </w:p>
      </w:docPartBody>
    </w:docPart>
    <w:docPart>
      <w:docPartPr>
        <w:name w:val="FD76DC249B6F4944A767F62CDD6EF95A"/>
        <w:category>
          <w:name w:val="General"/>
          <w:gallery w:val="placeholder"/>
        </w:category>
        <w:types>
          <w:type w:val="bbPlcHdr"/>
        </w:types>
        <w:behaviors>
          <w:behavior w:val="content"/>
        </w:behaviors>
        <w:guid w:val="{7D6B9433-D5C8-4113-BB81-872E402FE5D9}"/>
      </w:docPartPr>
      <w:docPartBody>
        <w:p w:rsidR="002E312F" w:rsidRDefault="004B11EC" w:rsidP="004B11EC">
          <w:pPr>
            <w:pStyle w:val="FD76DC249B6F4944A767F62CDD6EF95A"/>
          </w:pPr>
          <w:r w:rsidRPr="006B0205">
            <w:rPr>
              <w:rStyle w:val="PlaceholderText"/>
            </w:rPr>
            <w:t>Click or tap here to enter text.</w:t>
          </w:r>
        </w:p>
      </w:docPartBody>
    </w:docPart>
    <w:docPart>
      <w:docPartPr>
        <w:name w:val="78D310E82B904DEBA5ABA7A656C82E60"/>
        <w:category>
          <w:name w:val="General"/>
          <w:gallery w:val="placeholder"/>
        </w:category>
        <w:types>
          <w:type w:val="bbPlcHdr"/>
        </w:types>
        <w:behaviors>
          <w:behavior w:val="content"/>
        </w:behaviors>
        <w:guid w:val="{29C6B149-CA5F-4086-B368-DF41EE599EC0}"/>
      </w:docPartPr>
      <w:docPartBody>
        <w:p w:rsidR="00E172E0" w:rsidRDefault="00A61A7F" w:rsidP="00A61A7F">
          <w:pPr>
            <w:pStyle w:val="78D310E82B904DEBA5ABA7A656C82E60"/>
          </w:pPr>
          <w:r w:rsidRPr="006B0205">
            <w:rPr>
              <w:rStyle w:val="PlaceholderText"/>
            </w:rPr>
            <w:t>Click or tap here to enter text.</w:t>
          </w:r>
        </w:p>
      </w:docPartBody>
    </w:docPart>
    <w:docPart>
      <w:docPartPr>
        <w:name w:val="AA6D4B79258D496797C7F9C7FED90FF8"/>
        <w:category>
          <w:name w:val="General"/>
          <w:gallery w:val="placeholder"/>
        </w:category>
        <w:types>
          <w:type w:val="bbPlcHdr"/>
        </w:types>
        <w:behaviors>
          <w:behavior w:val="content"/>
        </w:behaviors>
        <w:guid w:val="{8C7A58A1-148D-4A56-ACF0-CE730F6DDE06}"/>
      </w:docPartPr>
      <w:docPartBody>
        <w:p w:rsidR="003062C3" w:rsidRDefault="00A61A7F">
          <w:pPr>
            <w:pStyle w:val="AA6D4B79258D496797C7F9C7FED90FF8"/>
          </w:pPr>
          <w:r w:rsidRPr="006B0205">
            <w:rPr>
              <w:rStyle w:val="PlaceholderText"/>
            </w:rPr>
            <w:t>Click or tap here to enter text.</w:t>
          </w:r>
        </w:p>
      </w:docPartBody>
    </w:docPart>
    <w:docPart>
      <w:docPartPr>
        <w:name w:val="A0B1540F454A43D194450F986DBB83B9"/>
        <w:category>
          <w:name w:val="General"/>
          <w:gallery w:val="placeholder"/>
        </w:category>
        <w:types>
          <w:type w:val="bbPlcHdr"/>
        </w:types>
        <w:behaviors>
          <w:behavior w:val="content"/>
        </w:behaviors>
        <w:guid w:val="{1CD6672C-7660-4E1E-B146-E05E10F83C76}"/>
      </w:docPartPr>
      <w:docPartBody>
        <w:p w:rsidR="003062C3" w:rsidRDefault="00A61A7F">
          <w:pPr>
            <w:pStyle w:val="A0B1540F454A43D194450F986DBB83B9"/>
          </w:pPr>
          <w:r w:rsidRPr="006B0205">
            <w:rPr>
              <w:rStyle w:val="PlaceholderText"/>
            </w:rPr>
            <w:t>Click or tap here to enter text.</w:t>
          </w:r>
        </w:p>
      </w:docPartBody>
    </w:docPart>
    <w:docPart>
      <w:docPartPr>
        <w:name w:val="1F222593F93E4E9C93B136B3A9B0ECF4"/>
        <w:category>
          <w:name w:val="General"/>
          <w:gallery w:val="placeholder"/>
        </w:category>
        <w:types>
          <w:type w:val="bbPlcHdr"/>
        </w:types>
        <w:behaviors>
          <w:behavior w:val="content"/>
        </w:behaviors>
        <w:guid w:val="{420F56BB-209F-483C-BEFA-B7ED6F7711D0}"/>
      </w:docPartPr>
      <w:docPartBody>
        <w:p w:rsidR="003062C3" w:rsidRDefault="00C967AD">
          <w:pPr>
            <w:pStyle w:val="1F222593F93E4E9C93B136B3A9B0ECF4"/>
          </w:pPr>
          <w:r w:rsidRPr="006B0205">
            <w:rPr>
              <w:rStyle w:val="PlaceholderText"/>
            </w:rPr>
            <w:t>Click or tap here to enter text.</w:t>
          </w:r>
        </w:p>
      </w:docPartBody>
    </w:docPart>
    <w:docPart>
      <w:docPartPr>
        <w:name w:val="FEA10CD94713444FB37A8A9BE8CF1615"/>
        <w:category>
          <w:name w:val="General"/>
          <w:gallery w:val="placeholder"/>
        </w:category>
        <w:types>
          <w:type w:val="bbPlcHdr"/>
        </w:types>
        <w:behaviors>
          <w:behavior w:val="content"/>
        </w:behaviors>
        <w:guid w:val="{7176FB51-4FF5-4F6C-862E-9DEDED592428}"/>
      </w:docPartPr>
      <w:docPartBody>
        <w:p w:rsidR="003062C3" w:rsidRDefault="00822EE4">
          <w:pPr>
            <w:pStyle w:val="FEA10CD94713444FB37A8A9BE8CF1615"/>
          </w:pPr>
          <w:r>
            <w:rPr>
              <w:rStyle w:val="PlaceholderText"/>
            </w:rPr>
            <w:t>Click or tap here to enter text.</w:t>
          </w:r>
        </w:p>
      </w:docPartBody>
    </w:docPart>
    <w:docPart>
      <w:docPartPr>
        <w:name w:val="8C60FFBF44FA4CD7B7A39BE8A9E8EEF7"/>
        <w:category>
          <w:name w:val="General"/>
          <w:gallery w:val="placeholder"/>
        </w:category>
        <w:types>
          <w:type w:val="bbPlcHdr"/>
        </w:types>
        <w:behaviors>
          <w:behavior w:val="content"/>
        </w:behaviors>
        <w:guid w:val="{F1D3E312-5B6E-4CEE-A04E-010A4BD253D7}"/>
      </w:docPartPr>
      <w:docPartBody>
        <w:p w:rsidR="003062C3" w:rsidRDefault="004C172A">
          <w:pPr>
            <w:pStyle w:val="8C60FFBF44FA4CD7B7A39BE8A9E8EEF7"/>
          </w:pPr>
          <w:r>
            <w:rPr>
              <w:rStyle w:val="PlaceholderText"/>
            </w:rPr>
            <w:t>Click or tap here to enter text.</w:t>
          </w:r>
        </w:p>
      </w:docPartBody>
    </w:docPart>
    <w:docPart>
      <w:docPartPr>
        <w:name w:val="D6BF84ED4E7B4CE3A8304CF7781D0460"/>
        <w:category>
          <w:name w:val="General"/>
          <w:gallery w:val="placeholder"/>
        </w:category>
        <w:types>
          <w:type w:val="bbPlcHdr"/>
        </w:types>
        <w:behaviors>
          <w:behavior w:val="content"/>
        </w:behaviors>
        <w:guid w:val="{E51A68B9-DC05-42FF-B34F-EEF3F39D64D1}"/>
      </w:docPartPr>
      <w:docPartBody>
        <w:p w:rsidR="003062C3" w:rsidRDefault="004C172A">
          <w:pPr>
            <w:pStyle w:val="D6BF84ED4E7B4CE3A8304CF7781D0460"/>
          </w:pPr>
          <w:r>
            <w:rPr>
              <w:rStyle w:val="PlaceholderText"/>
            </w:rPr>
            <w:t>Click or tap here to enter text.</w:t>
          </w:r>
        </w:p>
      </w:docPartBody>
    </w:docPart>
    <w:docPart>
      <w:docPartPr>
        <w:name w:val="DED5DB7D44D84B3385297132F6A2D0DD"/>
        <w:category>
          <w:name w:val="General"/>
          <w:gallery w:val="placeholder"/>
        </w:category>
        <w:types>
          <w:type w:val="bbPlcHdr"/>
        </w:types>
        <w:behaviors>
          <w:behavior w:val="content"/>
        </w:behaviors>
        <w:guid w:val="{58891CA5-40B4-45AF-AFB5-249BD52A2091}"/>
      </w:docPartPr>
      <w:docPartBody>
        <w:p w:rsidR="003062C3" w:rsidRDefault="00C967AD">
          <w:pPr>
            <w:pStyle w:val="DED5DB7D44D84B3385297132F6A2D0DD"/>
          </w:pPr>
          <w:r w:rsidRPr="006B0205">
            <w:rPr>
              <w:rStyle w:val="PlaceholderText"/>
            </w:rPr>
            <w:t>Click or tap here to enter text.</w:t>
          </w:r>
        </w:p>
      </w:docPartBody>
    </w:docPart>
    <w:docPart>
      <w:docPartPr>
        <w:name w:val="4858BC766436432BAD2D3BF204ED947A"/>
        <w:category>
          <w:name w:val="General"/>
          <w:gallery w:val="placeholder"/>
        </w:category>
        <w:types>
          <w:type w:val="bbPlcHdr"/>
        </w:types>
        <w:behaviors>
          <w:behavior w:val="content"/>
        </w:behaviors>
        <w:guid w:val="{BF5CB83D-C93E-4C77-8701-C79820B2E115}"/>
      </w:docPartPr>
      <w:docPartBody>
        <w:p w:rsidR="003062C3" w:rsidRDefault="00C967AD">
          <w:pPr>
            <w:pStyle w:val="4858BC766436432BAD2D3BF204ED947A"/>
          </w:pPr>
          <w:r w:rsidRPr="006B0205">
            <w:rPr>
              <w:rStyle w:val="PlaceholderText"/>
            </w:rPr>
            <w:t>Click or tap here to enter text.</w:t>
          </w:r>
        </w:p>
      </w:docPartBody>
    </w:docPart>
    <w:docPart>
      <w:docPartPr>
        <w:name w:val="86DE75FD4CC643CDAF12D1B2735EB383"/>
        <w:category>
          <w:name w:val="General"/>
          <w:gallery w:val="placeholder"/>
        </w:category>
        <w:types>
          <w:type w:val="bbPlcHdr"/>
        </w:types>
        <w:behaviors>
          <w:behavior w:val="content"/>
        </w:behaviors>
        <w:guid w:val="{81B80AC2-ED63-44A6-8D7A-7F86CF0EDF9E}"/>
      </w:docPartPr>
      <w:docPartBody>
        <w:p w:rsidR="003062C3" w:rsidRDefault="00C967AD">
          <w:pPr>
            <w:pStyle w:val="86DE75FD4CC643CDAF12D1B2735EB383"/>
          </w:pPr>
          <w:r w:rsidRPr="006B0205">
            <w:rPr>
              <w:rStyle w:val="PlaceholderText"/>
            </w:rPr>
            <w:t>Click or tap here to enter text.</w:t>
          </w:r>
        </w:p>
      </w:docPartBody>
    </w:docPart>
    <w:docPart>
      <w:docPartPr>
        <w:name w:val="E84F6C2B0FE840EBAA7B370FA8FA7868"/>
        <w:category>
          <w:name w:val="General"/>
          <w:gallery w:val="placeholder"/>
        </w:category>
        <w:types>
          <w:type w:val="bbPlcHdr"/>
        </w:types>
        <w:behaviors>
          <w:behavior w:val="content"/>
        </w:behaviors>
        <w:guid w:val="{C1193805-2C0E-45E4-AB67-6442FFA49B26}"/>
      </w:docPartPr>
      <w:docPartBody>
        <w:p w:rsidR="003062C3" w:rsidRDefault="00C967AD">
          <w:pPr>
            <w:pStyle w:val="E84F6C2B0FE840EBAA7B370FA8FA7868"/>
          </w:pPr>
          <w:r w:rsidRPr="006B0205">
            <w:rPr>
              <w:rStyle w:val="PlaceholderText"/>
            </w:rPr>
            <w:t>Click or tap here to enter text.</w:t>
          </w:r>
        </w:p>
      </w:docPartBody>
    </w:docPart>
    <w:docPart>
      <w:docPartPr>
        <w:name w:val="892F7E197581440EB613CC676633AA92"/>
        <w:category>
          <w:name w:val="General"/>
          <w:gallery w:val="placeholder"/>
        </w:category>
        <w:types>
          <w:type w:val="bbPlcHdr"/>
        </w:types>
        <w:behaviors>
          <w:behavior w:val="content"/>
        </w:behaviors>
        <w:guid w:val="{050AC808-BEE9-4CC6-994F-0DC4F5518A08}"/>
      </w:docPartPr>
      <w:docPartBody>
        <w:p w:rsidR="003062C3" w:rsidRDefault="00C967AD">
          <w:pPr>
            <w:pStyle w:val="892F7E197581440EB613CC676633AA92"/>
          </w:pPr>
          <w:r w:rsidRPr="006B0205">
            <w:rPr>
              <w:rStyle w:val="PlaceholderText"/>
            </w:rPr>
            <w:t>Click or tap here to enter text.</w:t>
          </w:r>
        </w:p>
      </w:docPartBody>
    </w:docPart>
    <w:docPart>
      <w:docPartPr>
        <w:name w:val="5FFE395F95D142608F5E00080D607456"/>
        <w:category>
          <w:name w:val="General"/>
          <w:gallery w:val="placeholder"/>
        </w:category>
        <w:types>
          <w:type w:val="bbPlcHdr"/>
        </w:types>
        <w:behaviors>
          <w:behavior w:val="content"/>
        </w:behaviors>
        <w:guid w:val="{D32A3597-D46A-46BF-9277-2866E372C1CC}"/>
      </w:docPartPr>
      <w:docPartBody>
        <w:p w:rsidR="003062C3" w:rsidRDefault="00C967AD">
          <w:pPr>
            <w:pStyle w:val="5FFE395F95D142608F5E00080D607456"/>
          </w:pPr>
          <w:r w:rsidRPr="006B0205">
            <w:rPr>
              <w:rStyle w:val="PlaceholderText"/>
            </w:rPr>
            <w:t>Click or tap here to enter text.</w:t>
          </w:r>
        </w:p>
      </w:docPartBody>
    </w:docPart>
    <w:docPart>
      <w:docPartPr>
        <w:name w:val="19E081D040CC45EE9585C5ADE9355A6F"/>
        <w:category>
          <w:name w:val="General"/>
          <w:gallery w:val="placeholder"/>
        </w:category>
        <w:types>
          <w:type w:val="bbPlcHdr"/>
        </w:types>
        <w:behaviors>
          <w:behavior w:val="content"/>
        </w:behaviors>
        <w:guid w:val="{AB6AB134-6EA4-408E-8602-DA94EE5BAEFA}"/>
      </w:docPartPr>
      <w:docPartBody>
        <w:p w:rsidR="003062C3" w:rsidRDefault="003428EE">
          <w:pPr>
            <w:pStyle w:val="19E081D040CC45EE9585C5ADE9355A6F"/>
          </w:pPr>
          <w:r w:rsidRPr="00EE6A84">
            <w:rPr>
              <w:rStyle w:val="PlaceholderText"/>
            </w:rPr>
            <w:t>Click or tap here to enter text.</w:t>
          </w:r>
        </w:p>
      </w:docPartBody>
    </w:docPart>
    <w:docPart>
      <w:docPartPr>
        <w:name w:val="FFC816F6E66446AEA3567409AA6682E9"/>
        <w:category>
          <w:name w:val="General"/>
          <w:gallery w:val="placeholder"/>
        </w:category>
        <w:types>
          <w:type w:val="bbPlcHdr"/>
        </w:types>
        <w:behaviors>
          <w:behavior w:val="content"/>
        </w:behaviors>
        <w:guid w:val="{0EEBC418-7DB7-47BA-B6F6-8EBBAB977676}"/>
      </w:docPartPr>
      <w:docPartBody>
        <w:p w:rsidR="003062C3" w:rsidRDefault="003428EE">
          <w:pPr>
            <w:pStyle w:val="FFC816F6E66446AEA3567409AA6682E9"/>
          </w:pPr>
          <w:r w:rsidRPr="00EE6A84">
            <w:rPr>
              <w:rStyle w:val="PlaceholderText"/>
            </w:rPr>
            <w:t>Click or tap here to enter text.</w:t>
          </w:r>
        </w:p>
      </w:docPartBody>
    </w:docPart>
    <w:docPart>
      <w:docPartPr>
        <w:name w:val="981E71B29CBB4B0390860F85A4D283E4"/>
        <w:category>
          <w:name w:val="General"/>
          <w:gallery w:val="placeholder"/>
        </w:category>
        <w:types>
          <w:type w:val="bbPlcHdr"/>
        </w:types>
        <w:behaviors>
          <w:behavior w:val="content"/>
        </w:behaviors>
        <w:guid w:val="{9A9BFA71-E508-4F53-BF81-732E2DB613FD}"/>
      </w:docPartPr>
      <w:docPartBody>
        <w:p w:rsidR="003062C3" w:rsidRDefault="00C967AD">
          <w:pPr>
            <w:pStyle w:val="981E71B29CBB4B0390860F85A4D283E4"/>
          </w:pPr>
          <w:r w:rsidRPr="006B0205">
            <w:rPr>
              <w:rStyle w:val="PlaceholderText"/>
            </w:rPr>
            <w:t>Click or tap here to enter text.</w:t>
          </w:r>
        </w:p>
      </w:docPartBody>
    </w:docPart>
    <w:docPart>
      <w:docPartPr>
        <w:name w:val="0776A105601B45A0BFE23CFDE3B94E61"/>
        <w:category>
          <w:name w:val="General"/>
          <w:gallery w:val="placeholder"/>
        </w:category>
        <w:types>
          <w:type w:val="bbPlcHdr"/>
        </w:types>
        <w:behaviors>
          <w:behavior w:val="content"/>
        </w:behaviors>
        <w:guid w:val="{0EC5BF71-9EC9-4D3E-ABEA-E0F60E8125A4}"/>
      </w:docPartPr>
      <w:docPartBody>
        <w:p w:rsidR="003062C3" w:rsidRDefault="004B11EC">
          <w:pPr>
            <w:pStyle w:val="0776A105601B45A0BFE23CFDE3B94E61"/>
          </w:pPr>
          <w:r w:rsidRPr="00EE6A84">
            <w:rPr>
              <w:rStyle w:val="PlaceholderText"/>
            </w:rPr>
            <w:t>Click or tap here to enter text.</w:t>
          </w:r>
        </w:p>
      </w:docPartBody>
    </w:docPart>
    <w:docPart>
      <w:docPartPr>
        <w:name w:val="77E21C7F717F4365A14739123847E265"/>
        <w:category>
          <w:name w:val="General"/>
          <w:gallery w:val="placeholder"/>
        </w:category>
        <w:types>
          <w:type w:val="bbPlcHdr"/>
        </w:types>
        <w:behaviors>
          <w:behavior w:val="content"/>
        </w:behaviors>
        <w:guid w:val="{A3CF0150-2630-484C-B64E-4EF4A827B9A0}"/>
      </w:docPartPr>
      <w:docPartBody>
        <w:p w:rsidR="003062C3" w:rsidRDefault="00BF03A7">
          <w:pPr>
            <w:pStyle w:val="77E21C7F717F4365A14739123847E265"/>
          </w:pPr>
          <w:r>
            <w:rPr>
              <w:rStyle w:val="PlaceholderText"/>
            </w:rPr>
            <w:t>Click or tap here to enter text.</w:t>
          </w:r>
        </w:p>
      </w:docPartBody>
    </w:docPart>
    <w:docPart>
      <w:docPartPr>
        <w:name w:val="0334CD969CA94A819B53AA7F0FDDBBFC"/>
        <w:category>
          <w:name w:val="General"/>
          <w:gallery w:val="placeholder"/>
        </w:category>
        <w:types>
          <w:type w:val="bbPlcHdr"/>
        </w:types>
        <w:behaviors>
          <w:behavior w:val="content"/>
        </w:behaviors>
        <w:guid w:val="{F1D2CF30-1C15-497B-A469-38185D2962E2}"/>
      </w:docPartPr>
      <w:docPartBody>
        <w:p w:rsidR="003062C3" w:rsidRDefault="00C967AD">
          <w:pPr>
            <w:pStyle w:val="0334CD969CA94A819B53AA7F0FDDBBFC"/>
          </w:pPr>
          <w:r w:rsidRPr="006B0205">
            <w:rPr>
              <w:rStyle w:val="PlaceholderText"/>
            </w:rPr>
            <w:t>Click or tap here to enter text.</w:t>
          </w:r>
        </w:p>
      </w:docPartBody>
    </w:docPart>
    <w:docPart>
      <w:docPartPr>
        <w:name w:val="537A17074D3C45ED96176808C35172DC"/>
        <w:category>
          <w:name w:val="General"/>
          <w:gallery w:val="placeholder"/>
        </w:category>
        <w:types>
          <w:type w:val="bbPlcHdr"/>
        </w:types>
        <w:behaviors>
          <w:behavior w:val="content"/>
        </w:behaviors>
        <w:guid w:val="{3F8D0498-FD1D-445B-AF8B-E58E32FA628E}"/>
      </w:docPartPr>
      <w:docPartBody>
        <w:p w:rsidR="003062C3" w:rsidRDefault="00342B71">
          <w:pPr>
            <w:pStyle w:val="537A17074D3C45ED96176808C35172DC"/>
          </w:pPr>
          <w:r w:rsidRPr="006B0205">
            <w:rPr>
              <w:rStyle w:val="PlaceholderText"/>
            </w:rPr>
            <w:t>Click or tap here to enter text.</w:t>
          </w:r>
        </w:p>
      </w:docPartBody>
    </w:docPart>
    <w:docPart>
      <w:docPartPr>
        <w:name w:val="BE709DD1C822445EA75A9DD2304B2273"/>
        <w:category>
          <w:name w:val="General"/>
          <w:gallery w:val="placeholder"/>
        </w:category>
        <w:types>
          <w:type w:val="bbPlcHdr"/>
        </w:types>
        <w:behaviors>
          <w:behavior w:val="content"/>
        </w:behaviors>
        <w:guid w:val="{7D164C31-4F0C-4831-83B9-10B2B3ED471B}"/>
      </w:docPartPr>
      <w:docPartBody>
        <w:p w:rsidR="003062C3" w:rsidRDefault="00A16E12">
          <w:pPr>
            <w:pStyle w:val="BE709DD1C822445EA75A9DD2304B2273"/>
          </w:pPr>
          <w:r>
            <w:rPr>
              <w:rStyle w:val="PlaceholderText"/>
            </w:rPr>
            <w:t>Click or tap here to enter text.</w:t>
          </w:r>
        </w:p>
      </w:docPartBody>
    </w:docPart>
    <w:docPart>
      <w:docPartPr>
        <w:name w:val="92A0A17EDCC04CADAEBCB633F1BE0517"/>
        <w:category>
          <w:name w:val="General"/>
          <w:gallery w:val="placeholder"/>
        </w:category>
        <w:types>
          <w:type w:val="bbPlcHdr"/>
        </w:types>
        <w:behaviors>
          <w:behavior w:val="content"/>
        </w:behaviors>
        <w:guid w:val="{C5A40B5B-B413-40F2-B17D-1CADDA19A2C0}"/>
      </w:docPartPr>
      <w:docPartBody>
        <w:p w:rsidR="003062C3" w:rsidRDefault="006A1E91">
          <w:pPr>
            <w:pStyle w:val="92A0A17EDCC04CADAEBCB633F1BE0517"/>
          </w:pPr>
          <w:r w:rsidRPr="006B0205">
            <w:rPr>
              <w:rStyle w:val="PlaceholderText"/>
            </w:rPr>
            <w:t>Click or tap here to enter text.</w:t>
          </w:r>
        </w:p>
      </w:docPartBody>
    </w:docPart>
    <w:docPart>
      <w:docPartPr>
        <w:name w:val="15B8DF8F789A4E2CAEE92339A4849D04"/>
        <w:category>
          <w:name w:val="General"/>
          <w:gallery w:val="placeholder"/>
        </w:category>
        <w:types>
          <w:type w:val="bbPlcHdr"/>
        </w:types>
        <w:behaviors>
          <w:behavior w:val="content"/>
        </w:behaviors>
        <w:guid w:val="{967A626F-96F1-4792-8306-C3A273496169}"/>
      </w:docPartPr>
      <w:docPartBody>
        <w:p w:rsidR="003062C3" w:rsidRDefault="004B11EC">
          <w:pPr>
            <w:pStyle w:val="15B8DF8F789A4E2CAEE92339A4849D04"/>
          </w:pPr>
          <w:r w:rsidRPr="006B0205">
            <w:rPr>
              <w:rStyle w:val="PlaceholderText"/>
            </w:rPr>
            <w:t>Click or tap here to enter text.</w:t>
          </w:r>
        </w:p>
      </w:docPartBody>
    </w:docPart>
    <w:docPart>
      <w:docPartPr>
        <w:name w:val="5C4344441E1748308BFBCDD4FCE14E02"/>
        <w:category>
          <w:name w:val="General"/>
          <w:gallery w:val="placeholder"/>
        </w:category>
        <w:types>
          <w:type w:val="bbPlcHdr"/>
        </w:types>
        <w:behaviors>
          <w:behavior w:val="content"/>
        </w:behaviors>
        <w:guid w:val="{E53E88D4-CD86-4AA9-8E41-048002EC22AB}"/>
      </w:docPartPr>
      <w:docPartBody>
        <w:p w:rsidR="003062C3" w:rsidRDefault="00465B86" w:rsidP="00465B86">
          <w:pPr>
            <w:pStyle w:val="5C4344441E1748308BFBCDD4FCE14E02"/>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02196"/>
    <w:rsid w:val="00020EB6"/>
    <w:rsid w:val="000352F4"/>
    <w:rsid w:val="00044469"/>
    <w:rsid w:val="000648F0"/>
    <w:rsid w:val="0007362A"/>
    <w:rsid w:val="000E0CA2"/>
    <w:rsid w:val="000E3DBA"/>
    <w:rsid w:val="000E5892"/>
    <w:rsid w:val="00112717"/>
    <w:rsid w:val="00137339"/>
    <w:rsid w:val="00175152"/>
    <w:rsid w:val="001B0A70"/>
    <w:rsid w:val="001B18A6"/>
    <w:rsid w:val="001D7173"/>
    <w:rsid w:val="00212D91"/>
    <w:rsid w:val="00237FDB"/>
    <w:rsid w:val="00240527"/>
    <w:rsid w:val="00246F08"/>
    <w:rsid w:val="00271845"/>
    <w:rsid w:val="00281FAB"/>
    <w:rsid w:val="002A2A70"/>
    <w:rsid w:val="002C2998"/>
    <w:rsid w:val="002D1B2A"/>
    <w:rsid w:val="002D42D5"/>
    <w:rsid w:val="002E312F"/>
    <w:rsid w:val="002E61B3"/>
    <w:rsid w:val="003062C3"/>
    <w:rsid w:val="00323C34"/>
    <w:rsid w:val="003428EE"/>
    <w:rsid w:val="00342B71"/>
    <w:rsid w:val="003834AA"/>
    <w:rsid w:val="0038485A"/>
    <w:rsid w:val="003A0671"/>
    <w:rsid w:val="003D2010"/>
    <w:rsid w:val="00420829"/>
    <w:rsid w:val="0042579B"/>
    <w:rsid w:val="004350B8"/>
    <w:rsid w:val="00465B86"/>
    <w:rsid w:val="004B11EC"/>
    <w:rsid w:val="004C172A"/>
    <w:rsid w:val="004C6161"/>
    <w:rsid w:val="004D6109"/>
    <w:rsid w:val="004E53BC"/>
    <w:rsid w:val="004F691C"/>
    <w:rsid w:val="005253A2"/>
    <w:rsid w:val="0053766C"/>
    <w:rsid w:val="00540EA7"/>
    <w:rsid w:val="00542B2E"/>
    <w:rsid w:val="00542F82"/>
    <w:rsid w:val="00560A5D"/>
    <w:rsid w:val="00570DDA"/>
    <w:rsid w:val="0057726A"/>
    <w:rsid w:val="005956B9"/>
    <w:rsid w:val="0059701C"/>
    <w:rsid w:val="005B0652"/>
    <w:rsid w:val="005D0E77"/>
    <w:rsid w:val="005D6120"/>
    <w:rsid w:val="005F48AA"/>
    <w:rsid w:val="006251EE"/>
    <w:rsid w:val="006428FE"/>
    <w:rsid w:val="00652773"/>
    <w:rsid w:val="00681FC4"/>
    <w:rsid w:val="006A1E91"/>
    <w:rsid w:val="006C1770"/>
    <w:rsid w:val="006E2F97"/>
    <w:rsid w:val="006F60C2"/>
    <w:rsid w:val="00700C4F"/>
    <w:rsid w:val="007040AD"/>
    <w:rsid w:val="00762785"/>
    <w:rsid w:val="00790AD1"/>
    <w:rsid w:val="00794243"/>
    <w:rsid w:val="007B17FA"/>
    <w:rsid w:val="007F62A8"/>
    <w:rsid w:val="00822EE4"/>
    <w:rsid w:val="00883673"/>
    <w:rsid w:val="00886699"/>
    <w:rsid w:val="00894A56"/>
    <w:rsid w:val="008B7F68"/>
    <w:rsid w:val="008E7A7A"/>
    <w:rsid w:val="009032AA"/>
    <w:rsid w:val="0091354B"/>
    <w:rsid w:val="00930C13"/>
    <w:rsid w:val="0094067B"/>
    <w:rsid w:val="00940C40"/>
    <w:rsid w:val="00941F7A"/>
    <w:rsid w:val="00953ACB"/>
    <w:rsid w:val="0096579E"/>
    <w:rsid w:val="009B2E55"/>
    <w:rsid w:val="009B37DC"/>
    <w:rsid w:val="009E6E5F"/>
    <w:rsid w:val="00A16E12"/>
    <w:rsid w:val="00A20265"/>
    <w:rsid w:val="00A53D82"/>
    <w:rsid w:val="00A568F7"/>
    <w:rsid w:val="00A61A7F"/>
    <w:rsid w:val="00AD476E"/>
    <w:rsid w:val="00AE55BE"/>
    <w:rsid w:val="00B234BF"/>
    <w:rsid w:val="00B25BEB"/>
    <w:rsid w:val="00B34312"/>
    <w:rsid w:val="00B379F5"/>
    <w:rsid w:val="00B4190D"/>
    <w:rsid w:val="00B479F5"/>
    <w:rsid w:val="00B844BB"/>
    <w:rsid w:val="00BA3D08"/>
    <w:rsid w:val="00BE0111"/>
    <w:rsid w:val="00BF03A7"/>
    <w:rsid w:val="00BF4876"/>
    <w:rsid w:val="00C1167A"/>
    <w:rsid w:val="00C52D0F"/>
    <w:rsid w:val="00C905E7"/>
    <w:rsid w:val="00C967AD"/>
    <w:rsid w:val="00CC2D28"/>
    <w:rsid w:val="00CD394F"/>
    <w:rsid w:val="00CD7A38"/>
    <w:rsid w:val="00D03D22"/>
    <w:rsid w:val="00D46128"/>
    <w:rsid w:val="00D72A8C"/>
    <w:rsid w:val="00DD159E"/>
    <w:rsid w:val="00DF1FAC"/>
    <w:rsid w:val="00E172E0"/>
    <w:rsid w:val="00E22952"/>
    <w:rsid w:val="00E23E87"/>
    <w:rsid w:val="00E74182"/>
    <w:rsid w:val="00EA0B81"/>
    <w:rsid w:val="00EA30CC"/>
    <w:rsid w:val="00EB266C"/>
    <w:rsid w:val="00F22066"/>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5B86"/>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32B4350EB48047AEB6C1583A56969986">
    <w:name w:val="32B4350EB48047AEB6C1583A56969986"/>
    <w:rsid w:val="0094067B"/>
  </w:style>
  <w:style w:type="paragraph" w:customStyle="1" w:styleId="0157C7450F9044CD87FA60AFBA9B4DEA">
    <w:name w:val="0157C7450F9044CD87FA60AFBA9B4DEA"/>
    <w:rsid w:val="00B379F5"/>
  </w:style>
  <w:style w:type="paragraph" w:customStyle="1" w:styleId="BE6FE0FC871A4C64B3AD5244A5264C89">
    <w:name w:val="BE6FE0FC871A4C64B3AD5244A5264C89"/>
    <w:rsid w:val="006A1E91"/>
  </w:style>
  <w:style w:type="paragraph" w:customStyle="1" w:styleId="E60E700AF58B4480A1B02905E1F35E2B">
    <w:name w:val="E60E700AF58B4480A1B02905E1F35E2B"/>
    <w:rsid w:val="006A1E91"/>
  </w:style>
  <w:style w:type="paragraph" w:customStyle="1" w:styleId="D2431B0C647E4D008A92740E3253BF23">
    <w:name w:val="D2431B0C647E4D008A92740E3253BF23"/>
    <w:rsid w:val="006A1E91"/>
  </w:style>
  <w:style w:type="paragraph" w:customStyle="1" w:styleId="E657025751B44E9AB76C332E5A082208">
    <w:name w:val="E657025751B44E9AB76C332E5A082208"/>
    <w:rsid w:val="00E74182"/>
  </w:style>
  <w:style w:type="paragraph" w:customStyle="1" w:styleId="63D7794E9B304118A14280D75B8F6949">
    <w:name w:val="63D7794E9B304118A14280D75B8F6949"/>
    <w:rsid w:val="00AE55BE"/>
  </w:style>
  <w:style w:type="paragraph" w:customStyle="1" w:styleId="870E92F06D74496FAFBD5CD3E7071369">
    <w:name w:val="870E92F06D74496FAFBD5CD3E7071369"/>
    <w:rsid w:val="00AE55BE"/>
  </w:style>
  <w:style w:type="paragraph" w:customStyle="1" w:styleId="B86E0FF01FDA476DB6AD3FFCF20BA0B9">
    <w:name w:val="B86E0FF01FDA476DB6AD3FFCF20BA0B9"/>
    <w:rsid w:val="008B7F68"/>
  </w:style>
  <w:style w:type="paragraph" w:customStyle="1" w:styleId="BEEA03A2DE81436A8B7D0B524B81BFD1">
    <w:name w:val="BEEA03A2DE81436A8B7D0B524B81BFD1"/>
    <w:rsid w:val="008B7F68"/>
  </w:style>
  <w:style w:type="paragraph" w:customStyle="1" w:styleId="1E1AE85E21374F31A28C0842D76591F8">
    <w:name w:val="1E1AE85E21374F31A28C0842D76591F8"/>
    <w:rsid w:val="00002196"/>
  </w:style>
  <w:style w:type="paragraph" w:customStyle="1" w:styleId="6FA08C0F0BEC40A781FF0BCBA52363C3">
    <w:name w:val="6FA08C0F0BEC40A781FF0BCBA52363C3"/>
    <w:rsid w:val="00930C13"/>
  </w:style>
  <w:style w:type="paragraph" w:customStyle="1" w:styleId="3254E5A17D65494180D5AB51365128E8">
    <w:name w:val="3254E5A17D65494180D5AB51365128E8"/>
    <w:rsid w:val="005F48AA"/>
  </w:style>
  <w:style w:type="paragraph" w:customStyle="1" w:styleId="0F9EBA539C764FF19B7ED7ECC5007824">
    <w:name w:val="0F9EBA539C764FF19B7ED7ECC5007824"/>
    <w:rsid w:val="005F48AA"/>
  </w:style>
  <w:style w:type="paragraph" w:customStyle="1" w:styleId="E0000118C1B3420AA46917F6A33240EF">
    <w:name w:val="E0000118C1B3420AA46917F6A33240EF"/>
    <w:rsid w:val="005F48AA"/>
  </w:style>
  <w:style w:type="paragraph" w:customStyle="1" w:styleId="A579D29B786B4BB5A2D2DB66C12A3000">
    <w:name w:val="A579D29B786B4BB5A2D2DB66C12A3000"/>
    <w:rsid w:val="005F48AA"/>
  </w:style>
  <w:style w:type="paragraph" w:customStyle="1" w:styleId="1E666343BD5F441DB57D4648254AA4E1">
    <w:name w:val="1E666343BD5F441DB57D4648254AA4E1"/>
    <w:rsid w:val="005F48AA"/>
  </w:style>
  <w:style w:type="paragraph" w:customStyle="1" w:styleId="A9903824C69F480E9FB1398291BFE420">
    <w:name w:val="A9903824C69F480E9FB1398291BFE420"/>
    <w:rsid w:val="005F48AA"/>
  </w:style>
  <w:style w:type="paragraph" w:customStyle="1" w:styleId="728233785AA54DEB8073587BB9FC8E3A">
    <w:name w:val="728233785AA54DEB8073587BB9FC8E3A"/>
    <w:rsid w:val="005F48AA"/>
  </w:style>
  <w:style w:type="paragraph" w:customStyle="1" w:styleId="084A9002965B490E8A2D91516C588FB3">
    <w:name w:val="084A9002965B490E8A2D91516C588FB3"/>
    <w:rsid w:val="004B11EC"/>
  </w:style>
  <w:style w:type="paragraph" w:customStyle="1" w:styleId="EDA6EA40326447259C3F0D9D711D4421">
    <w:name w:val="EDA6EA40326447259C3F0D9D711D4421"/>
    <w:rsid w:val="004B11EC"/>
  </w:style>
  <w:style w:type="paragraph" w:customStyle="1" w:styleId="8F358AA462BE479A89A04AF64C72D505">
    <w:name w:val="8F358AA462BE479A89A04AF64C72D505"/>
    <w:rsid w:val="004B11EC"/>
  </w:style>
  <w:style w:type="paragraph" w:customStyle="1" w:styleId="98CD300758C4491DBCFD475C284DF400">
    <w:name w:val="98CD300758C4491DBCFD475C284DF400"/>
    <w:rsid w:val="004B11EC"/>
  </w:style>
  <w:style w:type="paragraph" w:customStyle="1" w:styleId="18B101BE20894B9195F1771DE3B5C733">
    <w:name w:val="18B101BE20894B9195F1771DE3B5C733"/>
    <w:rsid w:val="004B11EC"/>
  </w:style>
  <w:style w:type="paragraph" w:customStyle="1" w:styleId="AB21AEE9646A4C9CB780F9DCD4EDA5BF">
    <w:name w:val="AB21AEE9646A4C9CB780F9DCD4EDA5BF"/>
    <w:rsid w:val="004B11EC"/>
  </w:style>
  <w:style w:type="paragraph" w:customStyle="1" w:styleId="765945DE734D4880A4B6CE4CD4500F8B">
    <w:name w:val="765945DE734D4880A4B6CE4CD4500F8B"/>
    <w:rsid w:val="004B11EC"/>
  </w:style>
  <w:style w:type="paragraph" w:customStyle="1" w:styleId="FD76DC249B6F4944A767F62CDD6EF95A">
    <w:name w:val="FD76DC249B6F4944A767F62CDD6EF95A"/>
    <w:rsid w:val="004B11EC"/>
  </w:style>
  <w:style w:type="paragraph" w:customStyle="1" w:styleId="54D1555D2F094FDF9E56CEABEDA3B100">
    <w:name w:val="54D1555D2F094FDF9E56CEABEDA3B100"/>
    <w:rsid w:val="004B11EC"/>
  </w:style>
  <w:style w:type="paragraph" w:customStyle="1" w:styleId="8A23F7A23EB941AE86095130F0DB96B6">
    <w:name w:val="8A23F7A23EB941AE86095130F0DB96B6"/>
    <w:rsid w:val="00A61A7F"/>
  </w:style>
  <w:style w:type="paragraph" w:customStyle="1" w:styleId="9988B0EE7F8B4239924954878E2C59C4">
    <w:name w:val="9988B0EE7F8B4239924954878E2C59C4"/>
    <w:rsid w:val="00A61A7F"/>
  </w:style>
  <w:style w:type="paragraph" w:customStyle="1" w:styleId="DF1B423DA7704E679B5AFBD34634C955">
    <w:name w:val="DF1B423DA7704E679B5AFBD34634C955"/>
    <w:rsid w:val="00A61A7F"/>
  </w:style>
  <w:style w:type="paragraph" w:customStyle="1" w:styleId="8439D66CB5654F07AA95D682F09AC366">
    <w:name w:val="8439D66CB5654F07AA95D682F09AC366"/>
    <w:rsid w:val="00A61A7F"/>
  </w:style>
  <w:style w:type="paragraph" w:customStyle="1" w:styleId="6D3A0B4C7EFD4F269AB3CD10985F4550">
    <w:name w:val="6D3A0B4C7EFD4F269AB3CD10985F4550"/>
    <w:rsid w:val="00A61A7F"/>
  </w:style>
  <w:style w:type="paragraph" w:customStyle="1" w:styleId="78D310E82B904DEBA5ABA7A656C82E60">
    <w:name w:val="78D310E82B904DEBA5ABA7A656C82E60"/>
    <w:rsid w:val="00A61A7F"/>
  </w:style>
  <w:style w:type="paragraph" w:customStyle="1" w:styleId="38449C695D57459F9A9FB7F43029C368">
    <w:name w:val="38449C695D57459F9A9FB7F43029C368"/>
    <w:rsid w:val="00A61A7F"/>
  </w:style>
  <w:style w:type="paragraph" w:customStyle="1" w:styleId="A66C6DFA73DF4C229F2A66094AF0EFB4">
    <w:name w:val="A66C6DFA73DF4C229F2A66094AF0EFB4"/>
    <w:rsid w:val="00A61A7F"/>
  </w:style>
  <w:style w:type="paragraph" w:customStyle="1" w:styleId="21D1C26CC0414197A8ACFD8CB49F98F8">
    <w:name w:val="21D1C26CC0414197A8ACFD8CB49F98F8"/>
    <w:rsid w:val="00A61A7F"/>
  </w:style>
  <w:style w:type="paragraph" w:customStyle="1" w:styleId="A2A580768F2E43E69C56ED2396C3F633">
    <w:name w:val="A2A580768F2E43E69C56ED2396C3F633"/>
    <w:rsid w:val="00A61A7F"/>
  </w:style>
  <w:style w:type="paragraph" w:customStyle="1" w:styleId="8AEA2638A25644359C6D0199817E2AF0">
    <w:name w:val="8AEA2638A25644359C6D0199817E2AF0"/>
    <w:rsid w:val="00A61A7F"/>
  </w:style>
  <w:style w:type="paragraph" w:customStyle="1" w:styleId="C5D070A4A09D4FFAB14AF67AD9722522">
    <w:name w:val="C5D070A4A09D4FFAB14AF67AD9722522"/>
    <w:rsid w:val="00A61A7F"/>
  </w:style>
  <w:style w:type="paragraph" w:customStyle="1" w:styleId="AA6D4B79258D496797C7F9C7FED90FF8">
    <w:name w:val="AA6D4B79258D496797C7F9C7FED90FF8"/>
    <w:rPr>
      <w:lang w:val="en-AU" w:eastAsia="en-AU"/>
    </w:rPr>
  </w:style>
  <w:style w:type="paragraph" w:customStyle="1" w:styleId="A0B1540F454A43D194450F986DBB83B9">
    <w:name w:val="A0B1540F454A43D194450F986DBB83B9"/>
    <w:rPr>
      <w:lang w:val="en-AU" w:eastAsia="en-AU"/>
    </w:rPr>
  </w:style>
  <w:style w:type="paragraph" w:customStyle="1" w:styleId="1F222593F93E4E9C93B136B3A9B0ECF4">
    <w:name w:val="1F222593F93E4E9C93B136B3A9B0ECF4"/>
    <w:rPr>
      <w:lang w:val="en-AU" w:eastAsia="en-AU"/>
    </w:rPr>
  </w:style>
  <w:style w:type="paragraph" w:customStyle="1" w:styleId="FEA10CD94713444FB37A8A9BE8CF1615">
    <w:name w:val="FEA10CD94713444FB37A8A9BE8CF1615"/>
    <w:rPr>
      <w:lang w:val="en-AU" w:eastAsia="en-AU"/>
    </w:rPr>
  </w:style>
  <w:style w:type="paragraph" w:customStyle="1" w:styleId="8C60FFBF44FA4CD7B7A39BE8A9E8EEF7">
    <w:name w:val="8C60FFBF44FA4CD7B7A39BE8A9E8EEF7"/>
    <w:rPr>
      <w:lang w:val="en-AU" w:eastAsia="en-AU"/>
    </w:rPr>
  </w:style>
  <w:style w:type="paragraph" w:customStyle="1" w:styleId="D6BF84ED4E7B4CE3A8304CF7781D0460">
    <w:name w:val="D6BF84ED4E7B4CE3A8304CF7781D0460"/>
    <w:rPr>
      <w:lang w:val="en-AU" w:eastAsia="en-AU"/>
    </w:rPr>
  </w:style>
  <w:style w:type="paragraph" w:customStyle="1" w:styleId="DED5DB7D44D84B3385297132F6A2D0DD">
    <w:name w:val="DED5DB7D44D84B3385297132F6A2D0DD"/>
    <w:rPr>
      <w:lang w:val="en-AU" w:eastAsia="en-AU"/>
    </w:rPr>
  </w:style>
  <w:style w:type="paragraph" w:customStyle="1" w:styleId="4858BC766436432BAD2D3BF204ED947A">
    <w:name w:val="4858BC766436432BAD2D3BF204ED947A"/>
    <w:rPr>
      <w:lang w:val="en-AU" w:eastAsia="en-AU"/>
    </w:rPr>
  </w:style>
  <w:style w:type="paragraph" w:customStyle="1" w:styleId="86DE75FD4CC643CDAF12D1B2735EB383">
    <w:name w:val="86DE75FD4CC643CDAF12D1B2735EB383"/>
    <w:rPr>
      <w:lang w:val="en-AU" w:eastAsia="en-AU"/>
    </w:rPr>
  </w:style>
  <w:style w:type="paragraph" w:customStyle="1" w:styleId="E84F6C2B0FE840EBAA7B370FA8FA7868">
    <w:name w:val="E84F6C2B0FE840EBAA7B370FA8FA7868"/>
    <w:rPr>
      <w:lang w:val="en-AU" w:eastAsia="en-AU"/>
    </w:rPr>
  </w:style>
  <w:style w:type="paragraph" w:customStyle="1" w:styleId="892F7E197581440EB613CC676633AA92">
    <w:name w:val="892F7E197581440EB613CC676633AA92"/>
    <w:rPr>
      <w:lang w:val="en-AU" w:eastAsia="en-AU"/>
    </w:rPr>
  </w:style>
  <w:style w:type="paragraph" w:customStyle="1" w:styleId="5FFE395F95D142608F5E00080D607456">
    <w:name w:val="5FFE395F95D142608F5E00080D607456"/>
    <w:rPr>
      <w:lang w:val="en-AU" w:eastAsia="en-AU"/>
    </w:rPr>
  </w:style>
  <w:style w:type="paragraph" w:customStyle="1" w:styleId="F016314708AC484380C26D63D2E04B23">
    <w:name w:val="F016314708AC484380C26D63D2E04B23"/>
    <w:rPr>
      <w:lang w:val="en-AU" w:eastAsia="en-AU"/>
    </w:rPr>
  </w:style>
  <w:style w:type="paragraph" w:customStyle="1" w:styleId="19E081D040CC45EE9585C5ADE9355A6F">
    <w:name w:val="19E081D040CC45EE9585C5ADE9355A6F"/>
    <w:rPr>
      <w:lang w:val="en-AU" w:eastAsia="en-AU"/>
    </w:rPr>
  </w:style>
  <w:style w:type="paragraph" w:customStyle="1" w:styleId="FFC816F6E66446AEA3567409AA6682E9">
    <w:name w:val="FFC816F6E66446AEA3567409AA6682E9"/>
    <w:rPr>
      <w:lang w:val="en-AU" w:eastAsia="en-AU"/>
    </w:rPr>
  </w:style>
  <w:style w:type="paragraph" w:customStyle="1" w:styleId="5CB67C60D18348F1ADD38D84D7EAF892">
    <w:name w:val="5CB67C60D18348F1ADD38D84D7EAF892"/>
    <w:rPr>
      <w:lang w:val="en-AU" w:eastAsia="en-AU"/>
    </w:rPr>
  </w:style>
  <w:style w:type="paragraph" w:customStyle="1" w:styleId="981E71B29CBB4B0390860F85A4D283E4">
    <w:name w:val="981E71B29CBB4B0390860F85A4D283E4"/>
    <w:rPr>
      <w:lang w:val="en-AU" w:eastAsia="en-AU"/>
    </w:rPr>
  </w:style>
  <w:style w:type="paragraph" w:customStyle="1" w:styleId="0776A105601B45A0BFE23CFDE3B94E61">
    <w:name w:val="0776A105601B45A0BFE23CFDE3B94E61"/>
    <w:rPr>
      <w:lang w:val="en-AU" w:eastAsia="en-AU"/>
    </w:rPr>
  </w:style>
  <w:style w:type="paragraph" w:customStyle="1" w:styleId="77E21C7F717F4365A14739123847E265">
    <w:name w:val="77E21C7F717F4365A14739123847E265"/>
    <w:rPr>
      <w:lang w:val="en-AU" w:eastAsia="en-AU"/>
    </w:rPr>
  </w:style>
  <w:style w:type="paragraph" w:customStyle="1" w:styleId="0334CD969CA94A819B53AA7F0FDDBBFC">
    <w:name w:val="0334CD969CA94A819B53AA7F0FDDBBFC"/>
    <w:rPr>
      <w:lang w:val="en-AU" w:eastAsia="en-AU"/>
    </w:rPr>
  </w:style>
  <w:style w:type="paragraph" w:customStyle="1" w:styleId="537A17074D3C45ED96176808C35172DC">
    <w:name w:val="537A17074D3C45ED96176808C35172DC"/>
    <w:rPr>
      <w:lang w:val="en-AU" w:eastAsia="en-AU"/>
    </w:rPr>
  </w:style>
  <w:style w:type="paragraph" w:customStyle="1" w:styleId="BE709DD1C822445EA75A9DD2304B2273">
    <w:name w:val="BE709DD1C822445EA75A9DD2304B2273"/>
    <w:rPr>
      <w:lang w:val="en-AU" w:eastAsia="en-AU"/>
    </w:rPr>
  </w:style>
  <w:style w:type="paragraph" w:customStyle="1" w:styleId="714EBEDF05734431835C17E98CD1EEBB">
    <w:name w:val="714EBEDF05734431835C17E98CD1EEBB"/>
    <w:rPr>
      <w:lang w:val="en-AU" w:eastAsia="en-AU"/>
    </w:rPr>
  </w:style>
  <w:style w:type="paragraph" w:customStyle="1" w:styleId="A8EF71B401D5448EBD172C143D3D949A">
    <w:name w:val="A8EF71B401D5448EBD172C143D3D949A"/>
    <w:rPr>
      <w:lang w:val="en-AU" w:eastAsia="en-AU"/>
    </w:rPr>
  </w:style>
  <w:style w:type="paragraph" w:customStyle="1" w:styleId="92A0A17EDCC04CADAEBCB633F1BE0517">
    <w:name w:val="92A0A17EDCC04CADAEBCB633F1BE0517"/>
    <w:rPr>
      <w:lang w:val="en-AU" w:eastAsia="en-AU"/>
    </w:rPr>
  </w:style>
  <w:style w:type="paragraph" w:customStyle="1" w:styleId="7D9927062A164B808AE6501299CECA6D">
    <w:name w:val="7D9927062A164B808AE6501299CECA6D"/>
    <w:rPr>
      <w:lang w:val="en-AU" w:eastAsia="en-AU"/>
    </w:rPr>
  </w:style>
  <w:style w:type="paragraph" w:customStyle="1" w:styleId="AB51DB492B624C2F957631720C61FC21">
    <w:name w:val="AB51DB492B624C2F957631720C61FC21"/>
    <w:rPr>
      <w:lang w:val="en-AU" w:eastAsia="en-AU"/>
    </w:rPr>
  </w:style>
  <w:style w:type="paragraph" w:customStyle="1" w:styleId="15B8DF8F789A4E2CAEE92339A4849D04">
    <w:name w:val="15B8DF8F789A4E2CAEE92339A4849D04"/>
    <w:rPr>
      <w:lang w:val="en-AU" w:eastAsia="en-AU"/>
    </w:rPr>
  </w:style>
  <w:style w:type="paragraph" w:customStyle="1" w:styleId="5C4344441E1748308BFBCDD4FCE14E02">
    <w:name w:val="5C4344441E1748308BFBCDD4FCE14E02"/>
    <w:rsid w:val="00465B86"/>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2.xml><?xml version="1.0" encoding="utf-8"?>
<ds:datastoreItem xmlns:ds="http://schemas.openxmlformats.org/officeDocument/2006/customXml" ds:itemID="{67EDA446-F33F-41DD-A29E-478BF08D01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4.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3</Pages>
  <Words>131691</Words>
  <Characters>750641</Characters>
  <Application>Microsoft Office Word</Application>
  <DocSecurity>0</DocSecurity>
  <Lines>6255</Lines>
  <Paragraphs>1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47</cp:revision>
  <cp:lastPrinted>2022-06-10T11:10:00Z</cp:lastPrinted>
  <dcterms:created xsi:type="dcterms:W3CDTF">2022-04-29T08:50:00Z</dcterms:created>
  <dcterms:modified xsi:type="dcterms:W3CDTF">2023-05-18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ontentTypeId">
    <vt:lpwstr>0x01010044591F4D5F1D6340B1B66473E077D7FA</vt:lpwstr>
  </property>
  <property fmtid="{D5CDD505-2E9C-101B-9397-08002B2CF9AE}" pid="4" name="CitaviDocumentProperty_6">
    <vt:lpwstr>True</vt:lpwstr>
  </property>
  <property fmtid="{D5CDD505-2E9C-101B-9397-08002B2CF9AE}" pid="5" name="CitaviDocumentProperty_0">
    <vt:lpwstr>70e0b8f5-5fbb-481a-8de6-28c7c93dea09</vt:lpwstr>
  </property>
  <property fmtid="{D5CDD505-2E9C-101B-9397-08002B2CF9AE}" pid="6" name="CitaviDocumentProperty_1">
    <vt:lpwstr>6.11.0.0</vt:lpwstr>
  </property>
  <property fmtid="{D5CDD505-2E9C-101B-9397-08002B2CF9AE}" pid="7" name="CitaviDocumentProperty_8">
    <vt:lpwstr>C:\Users\Lenovo\Documents\Citavi 6\Projects\paper_2_urban_projection\paper_2_urban_projection.ctv6</vt:lpwstr>
  </property>
</Properties>
</file>